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BF65AC" w14:textId="77777777" w:rsidR="00D64783" w:rsidRPr="00B60BAE" w:rsidRDefault="00D64783" w:rsidP="00AB3EC6">
      <w:pPr>
        <w:pStyle w:val="Heading1"/>
        <w:suppressLineNumbers/>
        <w:spacing w:before="0" w:line="240" w:lineRule="auto"/>
        <w:jc w:val="center"/>
        <w:rPr>
          <w:rFonts w:asciiTheme="majorBidi" w:hAnsiTheme="majorBidi"/>
          <w:b/>
          <w:bCs/>
          <w:color w:val="auto"/>
          <w:sz w:val="24"/>
          <w:szCs w:val="24"/>
        </w:rPr>
      </w:pPr>
      <w:bookmarkStart w:id="0" w:name="_Hlk141217689"/>
      <w:bookmarkStart w:id="1" w:name="_GoBack"/>
      <w:bookmarkEnd w:id="1"/>
    </w:p>
    <w:p w14:paraId="2D293AC8" w14:textId="057E1A30" w:rsidR="000E3FA8" w:rsidRPr="00B60BAE" w:rsidRDefault="000E3FA8" w:rsidP="00AB3EC6">
      <w:pPr>
        <w:pStyle w:val="Heading1"/>
        <w:suppressLineNumbers/>
        <w:spacing w:before="0" w:line="240" w:lineRule="auto"/>
        <w:jc w:val="center"/>
        <w:rPr>
          <w:rFonts w:asciiTheme="majorBidi" w:hAnsiTheme="majorBidi"/>
          <w:b/>
          <w:bCs/>
          <w:color w:val="auto"/>
          <w:sz w:val="24"/>
          <w:szCs w:val="24"/>
        </w:rPr>
      </w:pPr>
      <w:r w:rsidRPr="00B60BAE">
        <w:rPr>
          <w:rFonts w:asciiTheme="majorBidi" w:hAnsiTheme="majorBidi"/>
          <w:b/>
          <w:bCs/>
          <w:color w:val="auto"/>
          <w:sz w:val="24"/>
          <w:szCs w:val="24"/>
        </w:rPr>
        <w:t>A Systematic Review of the Methodology for Examining the Relationship Between Obstructive Sleep Apnea and Type Two Diabetes Mellitus</w:t>
      </w:r>
    </w:p>
    <w:p w14:paraId="0CA8093C" w14:textId="77777777" w:rsidR="00AB3EC6" w:rsidRPr="00B60BAE" w:rsidRDefault="00AB3EC6" w:rsidP="00AB3EC6">
      <w:pPr>
        <w:suppressLineNumbers/>
        <w:rPr>
          <w:rFonts w:asciiTheme="majorBidi" w:hAnsiTheme="majorBidi" w:cstheme="majorBidi"/>
          <w:sz w:val="24"/>
          <w:szCs w:val="24"/>
        </w:rPr>
      </w:pPr>
    </w:p>
    <w:p w14:paraId="7DB4C8B4" w14:textId="726250E7" w:rsidR="000E3FA8" w:rsidRPr="00B60BAE" w:rsidRDefault="000E3FA8" w:rsidP="00AB3EC6">
      <w:pPr>
        <w:spacing w:after="0" w:line="240" w:lineRule="auto"/>
        <w:rPr>
          <w:rFonts w:asciiTheme="majorBidi" w:hAnsiTheme="majorBidi" w:cstheme="majorBidi"/>
          <w:sz w:val="24"/>
          <w:szCs w:val="24"/>
          <w:vertAlign w:val="superscript"/>
        </w:rPr>
      </w:pPr>
      <w:r w:rsidRPr="00B60BAE">
        <w:rPr>
          <w:rFonts w:asciiTheme="majorBidi" w:hAnsiTheme="majorBidi" w:cstheme="majorBidi"/>
          <w:sz w:val="24"/>
          <w:szCs w:val="24"/>
        </w:rPr>
        <w:t>Manal Taimah</w:t>
      </w:r>
      <w:r w:rsidRPr="00B60BAE">
        <w:rPr>
          <w:rFonts w:asciiTheme="majorBidi" w:hAnsiTheme="majorBidi" w:cstheme="majorBidi"/>
          <w:sz w:val="24"/>
          <w:szCs w:val="24"/>
          <w:vertAlign w:val="superscript"/>
        </w:rPr>
        <w:t>1</w:t>
      </w:r>
      <w:r w:rsidR="00AB3EC6" w:rsidRPr="00B60BAE">
        <w:rPr>
          <w:rFonts w:asciiTheme="majorBidi" w:hAnsiTheme="majorBidi" w:cstheme="majorBidi"/>
          <w:sz w:val="24"/>
          <w:szCs w:val="24"/>
          <w:vertAlign w:val="superscript"/>
        </w:rPr>
        <w:t>*</w:t>
      </w:r>
      <w:r w:rsidRPr="00B60BAE">
        <w:rPr>
          <w:rFonts w:asciiTheme="majorBidi" w:hAnsiTheme="majorBidi" w:cstheme="majorBidi"/>
          <w:sz w:val="24"/>
          <w:szCs w:val="24"/>
        </w:rPr>
        <w:t xml:space="preserve">, </w:t>
      </w:r>
      <w:proofErr w:type="spellStart"/>
      <w:r w:rsidRPr="00B60BAE">
        <w:rPr>
          <w:rFonts w:asciiTheme="majorBidi" w:hAnsiTheme="majorBidi" w:cstheme="majorBidi"/>
          <w:sz w:val="24"/>
          <w:szCs w:val="24"/>
        </w:rPr>
        <w:t>Nirmin</w:t>
      </w:r>
      <w:proofErr w:type="spellEnd"/>
      <w:r w:rsidRPr="00B60BAE">
        <w:rPr>
          <w:rFonts w:asciiTheme="majorBidi" w:hAnsiTheme="majorBidi" w:cstheme="majorBidi"/>
          <w:sz w:val="24"/>
          <w:szCs w:val="24"/>
        </w:rPr>
        <w:t xml:space="preserve"> F. Juber</w:t>
      </w:r>
      <w:r w:rsidRPr="00B60BAE">
        <w:rPr>
          <w:rFonts w:asciiTheme="majorBidi" w:hAnsiTheme="majorBidi" w:cstheme="majorBidi"/>
          <w:sz w:val="24"/>
          <w:szCs w:val="24"/>
          <w:vertAlign w:val="superscript"/>
        </w:rPr>
        <w:t>2</w:t>
      </w:r>
      <w:r w:rsidRPr="00B60BAE">
        <w:rPr>
          <w:rFonts w:asciiTheme="majorBidi" w:hAnsiTheme="majorBidi" w:cstheme="majorBidi"/>
          <w:sz w:val="24"/>
          <w:szCs w:val="24"/>
        </w:rPr>
        <w:t>, Paula Holland</w:t>
      </w:r>
      <w:r w:rsidRPr="00B60BAE">
        <w:rPr>
          <w:rFonts w:asciiTheme="majorBidi" w:hAnsiTheme="majorBidi" w:cstheme="majorBidi"/>
          <w:sz w:val="24"/>
          <w:szCs w:val="24"/>
          <w:vertAlign w:val="superscript"/>
        </w:rPr>
        <w:t>1</w:t>
      </w:r>
      <w:r w:rsidRPr="00B60BAE">
        <w:rPr>
          <w:rFonts w:asciiTheme="majorBidi" w:hAnsiTheme="majorBidi" w:cstheme="majorBidi"/>
          <w:sz w:val="24"/>
          <w:szCs w:val="24"/>
        </w:rPr>
        <w:t>, and Heather Brown</w:t>
      </w:r>
      <w:r w:rsidRPr="00B60BAE">
        <w:rPr>
          <w:rFonts w:asciiTheme="majorBidi" w:hAnsiTheme="majorBidi" w:cstheme="majorBidi"/>
          <w:sz w:val="24"/>
          <w:szCs w:val="24"/>
          <w:vertAlign w:val="superscript"/>
        </w:rPr>
        <w:t>1</w:t>
      </w:r>
    </w:p>
    <w:p w14:paraId="1B84AE55" w14:textId="77777777" w:rsidR="000E3FA8" w:rsidRPr="00B60BAE" w:rsidRDefault="000E3FA8" w:rsidP="00AB3EC6">
      <w:pPr>
        <w:spacing w:after="0" w:line="240" w:lineRule="auto"/>
        <w:ind w:firstLine="720"/>
        <w:rPr>
          <w:rFonts w:asciiTheme="majorBidi" w:hAnsiTheme="majorBidi" w:cstheme="majorBidi"/>
          <w:b/>
          <w:bCs/>
          <w:sz w:val="24"/>
          <w:szCs w:val="24"/>
          <w:vertAlign w:val="superscript"/>
        </w:rPr>
      </w:pPr>
    </w:p>
    <w:p w14:paraId="4C20BFFB" w14:textId="77777777" w:rsidR="000E3FA8" w:rsidRPr="00B60BAE" w:rsidRDefault="000E3FA8" w:rsidP="00AB3EC6">
      <w:pPr>
        <w:spacing w:after="0" w:line="240" w:lineRule="auto"/>
        <w:jc w:val="both"/>
        <w:rPr>
          <w:rFonts w:asciiTheme="majorBidi" w:hAnsiTheme="majorBidi" w:cstheme="majorBidi"/>
          <w:sz w:val="24"/>
          <w:szCs w:val="24"/>
        </w:rPr>
      </w:pPr>
      <w:r w:rsidRPr="00B60BAE">
        <w:rPr>
          <w:rFonts w:asciiTheme="majorBidi" w:hAnsiTheme="majorBidi" w:cstheme="majorBidi"/>
          <w:sz w:val="24"/>
          <w:szCs w:val="24"/>
          <w:vertAlign w:val="superscript"/>
        </w:rPr>
        <w:t>1</w:t>
      </w:r>
      <w:r w:rsidRPr="00B60BAE">
        <w:rPr>
          <w:rFonts w:asciiTheme="majorBidi" w:hAnsiTheme="majorBidi" w:cstheme="majorBidi"/>
          <w:sz w:val="24"/>
          <w:szCs w:val="24"/>
        </w:rPr>
        <w:t>Division of Health Research, Lancaster University, Lancaster, United Kingdom</w:t>
      </w:r>
    </w:p>
    <w:p w14:paraId="1F71D681" w14:textId="77777777" w:rsidR="000E3FA8" w:rsidRPr="00B60BAE" w:rsidRDefault="000E3FA8" w:rsidP="00AB3EC6">
      <w:pPr>
        <w:spacing w:after="0" w:line="240" w:lineRule="auto"/>
        <w:rPr>
          <w:rFonts w:asciiTheme="majorBidi" w:hAnsiTheme="majorBidi" w:cstheme="majorBidi"/>
          <w:sz w:val="24"/>
          <w:szCs w:val="24"/>
        </w:rPr>
      </w:pPr>
      <w:r w:rsidRPr="00B60BAE">
        <w:rPr>
          <w:rFonts w:asciiTheme="majorBidi" w:hAnsiTheme="majorBidi" w:cstheme="majorBidi"/>
          <w:sz w:val="24"/>
          <w:szCs w:val="24"/>
          <w:vertAlign w:val="superscript"/>
        </w:rPr>
        <w:t>2</w:t>
      </w:r>
      <w:r w:rsidRPr="00B60BAE">
        <w:rPr>
          <w:rFonts w:asciiTheme="majorBidi" w:hAnsiTheme="majorBidi" w:cstheme="majorBidi"/>
          <w:sz w:val="24"/>
          <w:szCs w:val="24"/>
        </w:rPr>
        <w:t xml:space="preserve">Public Health Research </w:t>
      </w:r>
      <w:proofErr w:type="spellStart"/>
      <w:r w:rsidRPr="00B60BAE">
        <w:rPr>
          <w:rFonts w:asciiTheme="majorBidi" w:hAnsiTheme="majorBidi" w:cstheme="majorBidi"/>
          <w:sz w:val="24"/>
          <w:szCs w:val="24"/>
        </w:rPr>
        <w:t>Center</w:t>
      </w:r>
      <w:proofErr w:type="spellEnd"/>
      <w:r w:rsidRPr="00B60BAE">
        <w:rPr>
          <w:rFonts w:asciiTheme="majorBidi" w:hAnsiTheme="majorBidi" w:cstheme="majorBidi"/>
          <w:sz w:val="24"/>
          <w:szCs w:val="24"/>
        </w:rPr>
        <w:t>, New York University Abu Dhabi, United Arab Emirates</w:t>
      </w:r>
    </w:p>
    <w:p w14:paraId="338AB7AE" w14:textId="77777777" w:rsidR="00AB3EC6" w:rsidRPr="00B60BAE" w:rsidRDefault="00AB3EC6" w:rsidP="00AB3EC6">
      <w:pPr>
        <w:spacing w:after="0" w:line="240" w:lineRule="auto"/>
        <w:rPr>
          <w:rFonts w:asciiTheme="majorBidi" w:hAnsiTheme="majorBidi" w:cstheme="majorBidi"/>
          <w:sz w:val="24"/>
          <w:szCs w:val="24"/>
        </w:rPr>
      </w:pPr>
    </w:p>
    <w:p w14:paraId="5112F1FF" w14:textId="16384D2A" w:rsidR="000E3FA8" w:rsidRPr="00B60BAE" w:rsidRDefault="00AB3EC6" w:rsidP="00AB3EC6">
      <w:pPr>
        <w:spacing w:after="0" w:line="240" w:lineRule="auto"/>
        <w:rPr>
          <w:rFonts w:asciiTheme="majorBidi" w:hAnsiTheme="majorBidi" w:cstheme="majorBidi"/>
          <w:sz w:val="24"/>
          <w:szCs w:val="24"/>
        </w:rPr>
      </w:pPr>
      <w:r w:rsidRPr="00B60BAE">
        <w:rPr>
          <w:rFonts w:asciiTheme="majorBidi" w:hAnsiTheme="majorBidi" w:cstheme="majorBidi"/>
          <w:sz w:val="24"/>
          <w:szCs w:val="24"/>
        </w:rPr>
        <w:t>*C</w:t>
      </w:r>
      <w:r w:rsidR="00E16001" w:rsidRPr="00B60BAE">
        <w:rPr>
          <w:rFonts w:asciiTheme="majorBidi" w:hAnsiTheme="majorBidi" w:cstheme="majorBidi"/>
          <w:sz w:val="24"/>
          <w:szCs w:val="24"/>
        </w:rPr>
        <w:t>orrespondence:</w:t>
      </w:r>
    </w:p>
    <w:p w14:paraId="3B5E1331" w14:textId="0104B9B6" w:rsidR="00E16001" w:rsidRPr="00B60BAE" w:rsidRDefault="00E16001" w:rsidP="00AB3EC6">
      <w:pPr>
        <w:spacing w:after="0" w:line="240" w:lineRule="auto"/>
        <w:rPr>
          <w:rFonts w:asciiTheme="majorBidi" w:hAnsiTheme="majorBidi" w:cstheme="majorBidi"/>
          <w:b/>
          <w:bCs/>
          <w:sz w:val="24"/>
          <w:szCs w:val="24"/>
        </w:rPr>
      </w:pPr>
      <w:r w:rsidRPr="00B60BAE">
        <w:rPr>
          <w:rFonts w:asciiTheme="majorBidi" w:hAnsiTheme="majorBidi" w:cstheme="majorBidi"/>
          <w:sz w:val="24"/>
          <w:szCs w:val="24"/>
          <w:shd w:val="clear" w:color="auto" w:fill="FFFFFF"/>
        </w:rPr>
        <w:t>Manal Taimah</w:t>
      </w:r>
      <w:r w:rsidRPr="00B60BAE">
        <w:rPr>
          <w:rFonts w:asciiTheme="majorBidi" w:hAnsiTheme="majorBidi" w:cstheme="majorBidi"/>
          <w:sz w:val="24"/>
          <w:szCs w:val="24"/>
        </w:rPr>
        <w:br/>
      </w:r>
      <w:r w:rsidRPr="00B60BAE">
        <w:rPr>
          <w:rFonts w:asciiTheme="majorBidi" w:hAnsiTheme="majorBidi" w:cstheme="majorBidi"/>
          <w:sz w:val="24"/>
          <w:szCs w:val="24"/>
          <w:shd w:val="clear" w:color="auto" w:fill="FFFFFF"/>
        </w:rPr>
        <w:t xml:space="preserve">Email: </w:t>
      </w:r>
      <w:r w:rsidR="00A044FA" w:rsidRPr="00B60BAE">
        <w:rPr>
          <w:rFonts w:asciiTheme="majorBidi" w:hAnsiTheme="majorBidi" w:cstheme="majorBidi"/>
          <w:sz w:val="24"/>
          <w:szCs w:val="24"/>
          <w:shd w:val="clear" w:color="auto" w:fill="FFFFFF"/>
        </w:rPr>
        <w:t>m.taimah@lancaster.ac.uk</w:t>
      </w:r>
    </w:p>
    <w:p w14:paraId="06114964" w14:textId="77777777" w:rsidR="000E3FA8" w:rsidRPr="00B60BAE" w:rsidRDefault="000E3FA8" w:rsidP="00AB3EC6">
      <w:pPr>
        <w:spacing w:after="0" w:line="240" w:lineRule="auto"/>
        <w:rPr>
          <w:rFonts w:asciiTheme="majorBidi" w:hAnsiTheme="majorBidi" w:cstheme="majorBidi"/>
          <w:b/>
          <w:bCs/>
          <w:sz w:val="24"/>
          <w:szCs w:val="24"/>
        </w:rPr>
      </w:pPr>
    </w:p>
    <w:p w14:paraId="758B6BDA" w14:textId="6B1CF26A" w:rsidR="000E3FA8" w:rsidRPr="00B60BAE" w:rsidRDefault="000E3FA8" w:rsidP="00663ECD">
      <w:pPr>
        <w:spacing w:after="0" w:line="240" w:lineRule="auto"/>
        <w:rPr>
          <w:rFonts w:asciiTheme="majorBidi" w:hAnsiTheme="majorBidi" w:cstheme="majorBidi"/>
          <w:b/>
          <w:bCs/>
          <w:sz w:val="24"/>
          <w:szCs w:val="24"/>
        </w:rPr>
      </w:pPr>
      <w:r w:rsidRPr="00B60BAE">
        <w:rPr>
          <w:rFonts w:asciiTheme="majorBidi" w:hAnsiTheme="majorBidi" w:cstheme="majorBidi"/>
          <w:b/>
          <w:bCs/>
          <w:sz w:val="24"/>
          <w:szCs w:val="24"/>
        </w:rPr>
        <w:t>ORCID</w:t>
      </w:r>
    </w:p>
    <w:p w14:paraId="00B585E8" w14:textId="77777777" w:rsidR="000E3FA8" w:rsidRPr="00B60BAE" w:rsidRDefault="000E3FA8" w:rsidP="00663ECD">
      <w:pPr>
        <w:spacing w:after="0" w:line="240" w:lineRule="auto"/>
        <w:rPr>
          <w:rFonts w:asciiTheme="majorBidi" w:hAnsiTheme="majorBidi" w:cstheme="majorBidi"/>
          <w:sz w:val="24"/>
          <w:szCs w:val="24"/>
        </w:rPr>
      </w:pPr>
      <w:r w:rsidRPr="00B60BAE">
        <w:rPr>
          <w:rFonts w:asciiTheme="majorBidi" w:hAnsiTheme="majorBidi" w:cstheme="majorBidi"/>
          <w:sz w:val="24"/>
          <w:szCs w:val="24"/>
        </w:rPr>
        <w:t xml:space="preserve">Manal Taimah </w:t>
      </w:r>
      <w:hyperlink r:id="rId11" w:history="1">
        <w:r w:rsidRPr="00B60BAE">
          <w:rPr>
            <w:rStyle w:val="Hyperlink"/>
            <w:rFonts w:asciiTheme="majorBidi" w:hAnsiTheme="majorBidi" w:cstheme="majorBidi"/>
            <w:color w:val="auto"/>
            <w:sz w:val="24"/>
            <w:szCs w:val="24"/>
            <w:u w:val="none"/>
          </w:rPr>
          <w:t>https://orcid.org/0000-0002-4948-7054</w:t>
        </w:r>
      </w:hyperlink>
    </w:p>
    <w:p w14:paraId="4EDEC48F" w14:textId="77777777" w:rsidR="000E3FA8" w:rsidRPr="00B60BAE" w:rsidRDefault="000E3FA8" w:rsidP="00663ECD">
      <w:pPr>
        <w:spacing w:after="0" w:line="240" w:lineRule="auto"/>
        <w:rPr>
          <w:rFonts w:asciiTheme="majorBidi" w:hAnsiTheme="majorBidi" w:cstheme="majorBidi"/>
          <w:sz w:val="24"/>
          <w:szCs w:val="24"/>
        </w:rPr>
      </w:pPr>
      <w:proofErr w:type="spellStart"/>
      <w:r w:rsidRPr="00B60BAE">
        <w:rPr>
          <w:rFonts w:asciiTheme="majorBidi" w:hAnsiTheme="majorBidi" w:cstheme="majorBidi"/>
          <w:sz w:val="24"/>
          <w:szCs w:val="24"/>
        </w:rPr>
        <w:t>Nirmin</w:t>
      </w:r>
      <w:proofErr w:type="spellEnd"/>
      <w:r w:rsidRPr="00B60BAE">
        <w:rPr>
          <w:rFonts w:asciiTheme="majorBidi" w:hAnsiTheme="majorBidi" w:cstheme="majorBidi"/>
          <w:sz w:val="24"/>
          <w:szCs w:val="24"/>
        </w:rPr>
        <w:t xml:space="preserve"> F. </w:t>
      </w:r>
      <w:proofErr w:type="spellStart"/>
      <w:r w:rsidRPr="00B60BAE">
        <w:rPr>
          <w:rFonts w:asciiTheme="majorBidi" w:hAnsiTheme="majorBidi" w:cstheme="majorBidi"/>
          <w:sz w:val="24"/>
          <w:szCs w:val="24"/>
        </w:rPr>
        <w:t>Juber</w:t>
      </w:r>
      <w:proofErr w:type="spellEnd"/>
      <w:r w:rsidRPr="00B60BAE">
        <w:rPr>
          <w:rFonts w:asciiTheme="majorBidi" w:hAnsiTheme="majorBidi" w:cstheme="majorBidi"/>
          <w:sz w:val="24"/>
          <w:szCs w:val="24"/>
        </w:rPr>
        <w:t xml:space="preserve"> </w:t>
      </w:r>
      <w:hyperlink r:id="rId12" w:history="1">
        <w:r w:rsidRPr="00B60BAE">
          <w:rPr>
            <w:rStyle w:val="Hyperlink"/>
            <w:rFonts w:asciiTheme="majorBidi" w:hAnsiTheme="majorBidi" w:cstheme="majorBidi"/>
            <w:color w:val="auto"/>
            <w:sz w:val="24"/>
            <w:szCs w:val="24"/>
            <w:u w:val="none"/>
          </w:rPr>
          <w:t>https://orcid.org/0000-0002-7316-5530</w:t>
        </w:r>
      </w:hyperlink>
    </w:p>
    <w:p w14:paraId="53279364" w14:textId="77777777" w:rsidR="000E3FA8" w:rsidRPr="00B60BAE" w:rsidRDefault="000E3FA8" w:rsidP="00663ECD">
      <w:pPr>
        <w:spacing w:after="0" w:line="240" w:lineRule="auto"/>
        <w:rPr>
          <w:rFonts w:asciiTheme="majorBidi" w:hAnsiTheme="majorBidi" w:cstheme="majorBidi"/>
          <w:sz w:val="24"/>
          <w:szCs w:val="24"/>
        </w:rPr>
      </w:pPr>
      <w:r w:rsidRPr="00B60BAE">
        <w:rPr>
          <w:rFonts w:asciiTheme="majorBidi" w:hAnsiTheme="majorBidi" w:cstheme="majorBidi"/>
          <w:sz w:val="24"/>
          <w:szCs w:val="24"/>
        </w:rPr>
        <w:t xml:space="preserve">Paula Holland </w:t>
      </w:r>
      <w:hyperlink r:id="rId13" w:history="1">
        <w:r w:rsidRPr="00B60BAE">
          <w:rPr>
            <w:rStyle w:val="Hyperlink"/>
            <w:rFonts w:asciiTheme="majorBidi" w:hAnsiTheme="majorBidi" w:cstheme="majorBidi"/>
            <w:color w:val="auto"/>
            <w:sz w:val="24"/>
            <w:szCs w:val="24"/>
            <w:u w:val="none"/>
          </w:rPr>
          <w:t>https://orcid.org/0000-0002-8324-9957</w:t>
        </w:r>
      </w:hyperlink>
    </w:p>
    <w:p w14:paraId="304E48C8" w14:textId="77777777" w:rsidR="000E3FA8" w:rsidRPr="00B60BAE" w:rsidRDefault="000E3FA8" w:rsidP="00663ECD">
      <w:pPr>
        <w:spacing w:after="0" w:line="240" w:lineRule="auto"/>
        <w:rPr>
          <w:rStyle w:val="Hyperlink"/>
          <w:rFonts w:asciiTheme="majorBidi" w:hAnsiTheme="majorBidi" w:cstheme="majorBidi"/>
          <w:color w:val="auto"/>
          <w:sz w:val="24"/>
          <w:szCs w:val="24"/>
          <w:u w:val="none"/>
        </w:rPr>
      </w:pPr>
      <w:r w:rsidRPr="00B60BAE">
        <w:rPr>
          <w:rFonts w:asciiTheme="majorBidi" w:hAnsiTheme="majorBidi" w:cstheme="majorBidi"/>
          <w:sz w:val="24"/>
          <w:szCs w:val="24"/>
        </w:rPr>
        <w:t xml:space="preserve">Heather Brown </w:t>
      </w:r>
      <w:hyperlink r:id="rId14" w:history="1">
        <w:r w:rsidRPr="00B60BAE">
          <w:rPr>
            <w:rStyle w:val="Hyperlink"/>
            <w:rFonts w:asciiTheme="majorBidi" w:hAnsiTheme="majorBidi" w:cstheme="majorBidi"/>
            <w:color w:val="auto"/>
            <w:sz w:val="24"/>
            <w:szCs w:val="24"/>
            <w:u w:val="none"/>
          </w:rPr>
          <w:t>https://orcid.org/0000-0002-0067-991X</w:t>
        </w:r>
      </w:hyperlink>
    </w:p>
    <w:p w14:paraId="2D431C90" w14:textId="77777777" w:rsidR="00AB3EC6" w:rsidRPr="00B60BAE" w:rsidRDefault="00AB3EC6" w:rsidP="00663ECD">
      <w:pPr>
        <w:spacing w:after="0" w:line="240" w:lineRule="auto"/>
        <w:rPr>
          <w:rFonts w:asciiTheme="majorBidi" w:hAnsiTheme="majorBidi" w:cstheme="majorBidi"/>
          <w:sz w:val="24"/>
          <w:szCs w:val="24"/>
        </w:rPr>
      </w:pPr>
    </w:p>
    <w:p w14:paraId="13E58FB9" w14:textId="1E257DC8" w:rsidR="00AB3EC6" w:rsidRPr="00B60BAE" w:rsidRDefault="00AB3EC6" w:rsidP="00663ECD">
      <w:pPr>
        <w:autoSpaceDE w:val="0"/>
        <w:autoSpaceDN w:val="0"/>
        <w:adjustRightInd w:val="0"/>
        <w:spacing w:after="0" w:line="240" w:lineRule="auto"/>
        <w:rPr>
          <w:rFonts w:asciiTheme="majorBidi" w:hAnsiTheme="majorBidi" w:cstheme="majorBidi"/>
          <w:b/>
          <w:bCs/>
          <w:sz w:val="24"/>
          <w:szCs w:val="24"/>
        </w:rPr>
      </w:pPr>
      <w:r w:rsidRPr="00B60BAE">
        <w:rPr>
          <w:rFonts w:asciiTheme="majorBidi" w:hAnsiTheme="majorBidi" w:cstheme="majorBidi"/>
          <w:b/>
          <w:bCs/>
          <w:sz w:val="24"/>
          <w:szCs w:val="24"/>
        </w:rPr>
        <w:t>Keywords: Methodology, obstructive sleep apnea, diabetes, disparities, adults, systematic review</w:t>
      </w:r>
    </w:p>
    <w:p w14:paraId="0B45B212" w14:textId="095CF355" w:rsidR="00F07DAE" w:rsidRPr="00B60BAE" w:rsidRDefault="00F07DAE" w:rsidP="00663ECD">
      <w:pPr>
        <w:spacing w:line="240" w:lineRule="auto"/>
        <w:rPr>
          <w:rFonts w:asciiTheme="majorBidi" w:hAnsiTheme="majorBidi" w:cstheme="majorBidi"/>
          <w:sz w:val="24"/>
          <w:szCs w:val="24"/>
        </w:rPr>
      </w:pPr>
    </w:p>
    <w:p w14:paraId="2138550E" w14:textId="77777777" w:rsidR="00936AEA" w:rsidRPr="00B60BAE" w:rsidRDefault="00936AEA" w:rsidP="00663ECD">
      <w:pPr>
        <w:spacing w:line="240" w:lineRule="auto"/>
        <w:rPr>
          <w:rFonts w:asciiTheme="majorBidi" w:hAnsiTheme="majorBidi" w:cstheme="majorBidi"/>
          <w:sz w:val="24"/>
          <w:szCs w:val="24"/>
        </w:rPr>
      </w:pPr>
    </w:p>
    <w:p w14:paraId="7E333539" w14:textId="77777777" w:rsidR="00294552" w:rsidRPr="00B60BAE" w:rsidRDefault="00294552" w:rsidP="00C30D46">
      <w:pPr>
        <w:spacing w:after="0" w:line="240" w:lineRule="auto"/>
        <w:jc w:val="center"/>
        <w:rPr>
          <w:rFonts w:asciiTheme="majorBidi" w:hAnsiTheme="majorBidi" w:cstheme="majorBidi"/>
          <w:b/>
          <w:bCs/>
          <w:sz w:val="24"/>
          <w:szCs w:val="24"/>
        </w:rPr>
      </w:pPr>
      <w:r w:rsidRPr="00B60BAE">
        <w:rPr>
          <w:rFonts w:asciiTheme="majorBidi" w:hAnsiTheme="majorBidi" w:cstheme="majorBidi"/>
          <w:b/>
          <w:bCs/>
          <w:sz w:val="24"/>
          <w:szCs w:val="24"/>
        </w:rPr>
        <w:t>Abstract</w:t>
      </w:r>
    </w:p>
    <w:p w14:paraId="0D8DD67A" w14:textId="03A18ABB" w:rsidR="00294552" w:rsidRPr="00B60BAE" w:rsidRDefault="00294552" w:rsidP="00294552">
      <w:pPr>
        <w:pStyle w:val="NormalWeb"/>
        <w:spacing w:before="0" w:beforeAutospacing="0" w:after="0" w:afterAutospacing="0"/>
        <w:rPr>
          <w:rFonts w:asciiTheme="majorBidi" w:hAnsiTheme="majorBidi" w:cstheme="majorBidi"/>
        </w:rPr>
      </w:pPr>
      <w:r w:rsidRPr="00B60BAE">
        <w:rPr>
          <w:rStyle w:val="Strong"/>
          <w:rFonts w:asciiTheme="majorBidi" w:hAnsiTheme="majorBidi" w:cstheme="majorBidi"/>
        </w:rPr>
        <w:t>Background:</w:t>
      </w:r>
      <w:r w:rsidRPr="00B60BAE">
        <w:rPr>
          <w:rFonts w:asciiTheme="majorBidi" w:hAnsiTheme="majorBidi" w:cstheme="majorBidi"/>
        </w:rPr>
        <w:t xml:space="preserve"> The association between obstructive sleep apnea (OSA) and type 2 diabetes mellitus (T2DM) has been explored in various studies, revealing inconsistent correlations that impact therapeutic effectiveness. </w:t>
      </w:r>
      <w:r w:rsidR="00335913" w:rsidRPr="00B60BAE">
        <w:rPr>
          <w:rFonts w:asciiTheme="majorBidi" w:hAnsiTheme="majorBidi" w:cstheme="majorBidi"/>
        </w:rPr>
        <w:t>This heterogeneity in findings requires further exploration to understand what may be driving this. Therefore, this study focuses on systematically reviewing the data, classification of variables, and analytical approach to understand if and how this may be contributing to the mixed findings. This review aims to provide insights that can enhance the generalisability of future research findings.</w:t>
      </w:r>
    </w:p>
    <w:p w14:paraId="1569C916" w14:textId="155CDAF4" w:rsidR="00294552" w:rsidRPr="00B60BAE" w:rsidRDefault="00294552" w:rsidP="00294552">
      <w:pPr>
        <w:pStyle w:val="NormalWeb"/>
        <w:spacing w:before="0" w:beforeAutospacing="0" w:after="0" w:afterAutospacing="0"/>
        <w:rPr>
          <w:rFonts w:asciiTheme="majorBidi" w:hAnsiTheme="majorBidi" w:cstheme="majorBidi"/>
        </w:rPr>
      </w:pPr>
      <w:r w:rsidRPr="00B60BAE">
        <w:rPr>
          <w:rStyle w:val="Strong"/>
          <w:rFonts w:asciiTheme="majorBidi" w:hAnsiTheme="majorBidi" w:cstheme="majorBidi"/>
        </w:rPr>
        <w:t>Methods:</w:t>
      </w:r>
      <w:r w:rsidRPr="00B60BAE">
        <w:rPr>
          <w:rFonts w:asciiTheme="majorBidi" w:hAnsiTheme="majorBidi" w:cstheme="majorBidi"/>
        </w:rPr>
        <w:t xml:space="preserve"> A comprehensive electronic search was conducted, including EMBASE, MEDLINE, PsycINFO, CINAHL, Web of Science Core Collection, Scopus and specialised sleep journals. The included studies were observational</w:t>
      </w:r>
      <w:r w:rsidR="00DD053C" w:rsidRPr="00B60BAE">
        <w:rPr>
          <w:rFonts w:asciiTheme="majorBidi" w:hAnsiTheme="majorBidi" w:cstheme="majorBidi"/>
        </w:rPr>
        <w:t xml:space="preserve"> studies</w:t>
      </w:r>
      <w:r w:rsidR="00A22E68" w:rsidRPr="00B60BAE">
        <w:rPr>
          <w:rFonts w:asciiTheme="majorBidi" w:hAnsiTheme="majorBidi" w:cstheme="majorBidi"/>
        </w:rPr>
        <w:t xml:space="preserve"> published in English from 2011 onwards, involving</w:t>
      </w:r>
      <w:r w:rsidRPr="00B60BAE">
        <w:rPr>
          <w:rFonts w:asciiTheme="majorBidi" w:hAnsiTheme="majorBidi" w:cstheme="majorBidi"/>
        </w:rPr>
        <w:t xml:space="preserve"> adults above 18 years with OSA and T2DM or prediabetes, and included a control group. Exclusions were pregnant women, interventional studies, randomised trials, systematic reviews, conference abstracts, case studies and studies without a control group or only with descriptive analysis.</w:t>
      </w:r>
    </w:p>
    <w:p w14:paraId="1132562D" w14:textId="58CA82FD" w:rsidR="00973321" w:rsidRPr="00B60BAE" w:rsidRDefault="00294552" w:rsidP="00973321">
      <w:pPr>
        <w:pStyle w:val="NormalWeb"/>
        <w:spacing w:before="0" w:beforeAutospacing="0" w:after="0" w:afterAutospacing="0"/>
        <w:rPr>
          <w:rFonts w:asciiTheme="majorBidi" w:hAnsiTheme="majorBidi" w:cstheme="majorBidi"/>
        </w:rPr>
      </w:pPr>
      <w:r w:rsidRPr="00B60BAE">
        <w:rPr>
          <w:rStyle w:val="Strong"/>
          <w:rFonts w:asciiTheme="majorBidi" w:hAnsiTheme="majorBidi" w:cstheme="majorBidi"/>
        </w:rPr>
        <w:t>Results:</w:t>
      </w:r>
      <w:r w:rsidRPr="00B60BAE">
        <w:rPr>
          <w:rFonts w:asciiTheme="majorBidi" w:hAnsiTheme="majorBidi" w:cstheme="majorBidi"/>
        </w:rPr>
        <w:t xml:space="preserve"> </w:t>
      </w:r>
      <w:r w:rsidR="00973321" w:rsidRPr="00B60BAE">
        <w:rPr>
          <w:rFonts w:asciiTheme="majorBidi" w:hAnsiTheme="majorBidi" w:cstheme="majorBidi"/>
        </w:rPr>
        <w:t>Results: We reviewed 23 studies that met the inclusion criteria. Among cohort studies, 46% did not report attrition rates, and 65% did not detail methods for handling missing data. Nine studies (39%) predominantly included male participants. Objective measures were prevalent in assessing OSA, with 1</w:t>
      </w:r>
      <w:r w:rsidR="00144495" w:rsidRPr="00B60BAE">
        <w:rPr>
          <w:rFonts w:asciiTheme="majorBidi" w:hAnsiTheme="majorBidi" w:cstheme="majorBidi"/>
        </w:rPr>
        <w:t>1</w:t>
      </w:r>
      <w:r w:rsidR="00973321" w:rsidRPr="00B60BAE">
        <w:rPr>
          <w:rFonts w:asciiTheme="majorBidi" w:hAnsiTheme="majorBidi" w:cstheme="majorBidi"/>
        </w:rPr>
        <w:t xml:space="preserve"> using home portable sleep monitors and four employing clinic polysomnography, though only three validated home sleep monitors. The apnea-hypopnea index was commonly used to define OSA severity, with six studies adapting the American Academy of Sleep Medicine criteria. Two studies </w:t>
      </w:r>
      <w:r w:rsidR="00843B2F" w:rsidRPr="00B60BAE">
        <w:rPr>
          <w:rFonts w:asciiTheme="majorBidi" w:hAnsiTheme="majorBidi" w:cstheme="majorBidi"/>
        </w:rPr>
        <w:t>utilised</w:t>
      </w:r>
      <w:r w:rsidR="00973321" w:rsidRPr="00B60BAE">
        <w:rPr>
          <w:rFonts w:asciiTheme="majorBidi" w:hAnsiTheme="majorBidi" w:cstheme="majorBidi"/>
        </w:rPr>
        <w:t xml:space="preserve"> validated self-report questionnaires for </w:t>
      </w:r>
      <w:r w:rsidR="00973321" w:rsidRPr="00B60BAE">
        <w:rPr>
          <w:rFonts w:asciiTheme="majorBidi" w:hAnsiTheme="majorBidi" w:cstheme="majorBidi"/>
        </w:rPr>
        <w:lastRenderedPageBreak/>
        <w:t>OSA symptoms. T2DM diagnosis methods varied, with 17 studies using blood samples, t</w:t>
      </w:r>
      <w:r w:rsidR="00D04DFF" w:rsidRPr="00B60BAE">
        <w:rPr>
          <w:rFonts w:asciiTheme="majorBidi" w:hAnsiTheme="majorBidi" w:cstheme="majorBidi"/>
        </w:rPr>
        <w:t>wo</w:t>
      </w:r>
      <w:r w:rsidR="00973321" w:rsidRPr="00B60BAE">
        <w:rPr>
          <w:rFonts w:asciiTheme="majorBidi" w:hAnsiTheme="majorBidi" w:cstheme="majorBidi"/>
        </w:rPr>
        <w:t xml:space="preserve"> relying </w:t>
      </w:r>
      <w:r w:rsidR="00D04DFF" w:rsidRPr="00B60BAE">
        <w:rPr>
          <w:rFonts w:asciiTheme="majorBidi" w:hAnsiTheme="majorBidi" w:cstheme="majorBidi"/>
        </w:rPr>
        <w:t xml:space="preserve">only </w:t>
      </w:r>
      <w:r w:rsidR="00973321" w:rsidRPr="00B60BAE">
        <w:rPr>
          <w:rFonts w:asciiTheme="majorBidi" w:hAnsiTheme="majorBidi" w:cstheme="majorBidi"/>
        </w:rPr>
        <w:t xml:space="preserve">on self-reporting, and </w:t>
      </w:r>
      <w:r w:rsidR="00D04DFF" w:rsidRPr="00B60BAE">
        <w:rPr>
          <w:rFonts w:asciiTheme="majorBidi" w:hAnsiTheme="majorBidi" w:cstheme="majorBidi"/>
        </w:rPr>
        <w:t>four</w:t>
      </w:r>
      <w:r w:rsidR="00973321" w:rsidRPr="00B60BAE">
        <w:rPr>
          <w:rFonts w:asciiTheme="majorBidi" w:hAnsiTheme="majorBidi" w:cstheme="majorBidi"/>
        </w:rPr>
        <w:t xml:space="preserve"> confirmed diagnoses via medical records.</w:t>
      </w:r>
    </w:p>
    <w:p w14:paraId="2F536BBE" w14:textId="7BCED355" w:rsidR="00294552" w:rsidRPr="00B60BAE" w:rsidRDefault="00294552" w:rsidP="00973321">
      <w:pPr>
        <w:pStyle w:val="NormalWeb"/>
        <w:spacing w:before="0" w:beforeAutospacing="0" w:after="0" w:afterAutospacing="0"/>
        <w:rPr>
          <w:rFonts w:asciiTheme="majorBidi" w:hAnsiTheme="majorBidi" w:cstheme="majorBidi"/>
        </w:rPr>
      </w:pPr>
      <w:r w:rsidRPr="00B60BAE">
        <w:rPr>
          <w:rStyle w:val="Strong"/>
          <w:rFonts w:asciiTheme="majorBidi" w:hAnsiTheme="majorBidi" w:cstheme="majorBidi"/>
        </w:rPr>
        <w:t>Conclusions:</w:t>
      </w:r>
      <w:r w:rsidRPr="00B60BAE">
        <w:rPr>
          <w:rFonts w:asciiTheme="majorBidi" w:hAnsiTheme="majorBidi" w:cstheme="majorBidi"/>
        </w:rPr>
        <w:t xml:space="preserve"> The variability in </w:t>
      </w:r>
      <w:r w:rsidR="00733C5F" w:rsidRPr="00B60BAE">
        <w:rPr>
          <w:rFonts w:asciiTheme="majorBidi" w:hAnsiTheme="majorBidi" w:cstheme="majorBidi"/>
        </w:rPr>
        <w:t xml:space="preserve">sample characteristics, data quality, and </w:t>
      </w:r>
      <w:r w:rsidR="00ED0102" w:rsidRPr="00B60BAE">
        <w:rPr>
          <w:rFonts w:asciiTheme="majorBidi" w:hAnsiTheme="majorBidi" w:cstheme="majorBidi"/>
        </w:rPr>
        <w:t>variable coding</w:t>
      </w:r>
      <w:r w:rsidR="00733C5F" w:rsidRPr="00B60BAE">
        <w:rPr>
          <w:rFonts w:asciiTheme="majorBidi" w:hAnsiTheme="majorBidi" w:cstheme="majorBidi"/>
        </w:rPr>
        <w:t xml:space="preserve"> may contribute to the mixed finding. </w:t>
      </w:r>
      <w:r w:rsidRPr="00B60BAE">
        <w:rPr>
          <w:rFonts w:asciiTheme="majorBidi" w:hAnsiTheme="majorBidi" w:cstheme="majorBidi"/>
        </w:rPr>
        <w:t>This review identifies gaps in</w:t>
      </w:r>
      <w:r w:rsidR="00860427" w:rsidRPr="00B60BAE">
        <w:rPr>
          <w:rFonts w:asciiTheme="majorBidi" w:hAnsiTheme="majorBidi" w:cstheme="majorBidi"/>
        </w:rPr>
        <w:t xml:space="preserve"> using the standardised measures</w:t>
      </w:r>
      <w:r w:rsidRPr="00B60BAE">
        <w:rPr>
          <w:rFonts w:asciiTheme="majorBidi" w:hAnsiTheme="majorBidi" w:cstheme="majorBidi"/>
        </w:rPr>
        <w:t xml:space="preserve">, reporting attrition rates, handling missing data, and including both sexes. Addressing these issues is crucial to enhancing future research </w:t>
      </w:r>
      <w:r w:rsidR="00860427" w:rsidRPr="00B60BAE">
        <w:rPr>
          <w:rFonts w:asciiTheme="majorBidi" w:hAnsiTheme="majorBidi" w:cstheme="majorBidi"/>
        </w:rPr>
        <w:t>generalisability</w:t>
      </w:r>
      <w:r w:rsidRPr="00B60BAE">
        <w:rPr>
          <w:rFonts w:asciiTheme="majorBidi" w:hAnsiTheme="majorBidi" w:cstheme="majorBidi"/>
        </w:rPr>
        <w:t>. Standardising diagnostic criteria, considering clinical and sociodemographic factors, and ensuring inclusivity in study populations are essential for advancing understanding and treatment strategies for OSA and T2DM.</w:t>
      </w:r>
    </w:p>
    <w:p w14:paraId="56AB7DA2" w14:textId="77777777" w:rsidR="00936AEA" w:rsidRPr="00B60BAE" w:rsidRDefault="00936AEA" w:rsidP="00663ECD">
      <w:pPr>
        <w:spacing w:after="0" w:line="240" w:lineRule="auto"/>
        <w:ind w:firstLine="720"/>
        <w:jc w:val="center"/>
        <w:rPr>
          <w:rFonts w:asciiTheme="majorBidi" w:hAnsiTheme="majorBidi" w:cstheme="majorBidi"/>
          <w:b/>
          <w:bCs/>
          <w:sz w:val="24"/>
          <w:szCs w:val="24"/>
        </w:rPr>
      </w:pPr>
    </w:p>
    <w:p w14:paraId="3B0B41F2" w14:textId="0CCC20DB" w:rsidR="00F32EC6" w:rsidRPr="00B60BAE" w:rsidRDefault="00F32EC6" w:rsidP="00663ECD">
      <w:pPr>
        <w:spacing w:after="0" w:line="240" w:lineRule="auto"/>
        <w:ind w:firstLine="720"/>
        <w:jc w:val="center"/>
        <w:rPr>
          <w:rFonts w:asciiTheme="majorBidi" w:hAnsiTheme="majorBidi" w:cstheme="majorBidi"/>
          <w:b/>
          <w:bCs/>
          <w:sz w:val="24"/>
          <w:szCs w:val="24"/>
        </w:rPr>
      </w:pPr>
      <w:r w:rsidRPr="00B60BAE">
        <w:rPr>
          <w:rFonts w:asciiTheme="majorBidi" w:hAnsiTheme="majorBidi" w:cstheme="majorBidi"/>
          <w:b/>
          <w:bCs/>
          <w:sz w:val="24"/>
          <w:szCs w:val="24"/>
        </w:rPr>
        <w:t>Introduction</w:t>
      </w:r>
    </w:p>
    <w:p w14:paraId="39EDAACB" w14:textId="0C02EA09" w:rsidR="00F32EC6" w:rsidRPr="00B60BAE" w:rsidRDefault="00F32EC6" w:rsidP="00663EC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Obstructive sleep apnea (OSA) is a commonly underdiagnosed sleep disorder characterised by a recurrent episode of partial or complete upper-airway collapse causing cessation in ventilation, sleep apnea, hypoxia, and fragmented sleep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Rundo&lt;/Author&gt;&lt;Year&gt;2019&lt;/Year&gt;&lt;RecNum&gt;1&lt;/RecNum&gt;&lt;DisplayText&gt;(1, 2)&lt;/DisplayText&gt;&lt;record&gt;&lt;rec-number&gt;1&lt;/rec-number&gt;&lt;foreign-keys&gt;&lt;key app="EN" db-id="2ddprv0ekwp9pkes2xn55s0krrrfa2fetrzp" timestamp="1696317782"&gt;1&lt;/key&gt;&lt;/foreign-keys&gt;&lt;ref-type name="Journal Article"&gt;17&lt;/ref-type&gt;&lt;contributors&gt;&lt;authors&gt;&lt;author&gt;Rundo, Jessica Vensel&lt;/author&gt;&lt;/authors&gt;&lt;/contributors&gt;&lt;titles&gt;&lt;title&gt;Obstructive sleep apnea basics&lt;/title&gt;&lt;secondary-title&gt;Cleveland Clinic Journal of Medicine&lt;/secondary-title&gt;&lt;/titles&gt;&lt;pages&gt;2&lt;/pages&gt;&lt;volume&gt;86&lt;/volume&gt;&lt;number&gt;9 suppl 1&lt;/number&gt;&lt;dates&gt;&lt;year&gt;2019&lt;/year&gt;&lt;/dates&gt;&lt;urls&gt;&lt;related-urls&gt;&lt;url&gt;http://www.ccjm.org/content/86/9_suppl_1/2.abstract&lt;/url&gt;&lt;/related-urls&gt;&lt;/urls&gt;&lt;electronic-resource-num&gt;10.3949/ccjm.86.s1.02&lt;/electronic-resource-num&gt;&lt;/record&gt;&lt;/Cite&gt;&lt;Cite&gt;&lt;Author&gt;Sacchetti&lt;/Author&gt;&lt;Year&gt;2012&lt;/Year&gt;&lt;RecNum&gt;2&lt;/RecNum&gt;&lt;record&gt;&lt;rec-number&gt;2&lt;/rec-number&gt;&lt;foreign-keys&gt;&lt;key app="EN" db-id="2ddprv0ekwp9pkes2xn55s0krrrfa2fetrzp" timestamp="1696317782"&gt;2&lt;/key&gt;&lt;/foreign-keys&gt;&lt;ref-type name="Book"&gt;6&lt;/ref-type&gt;&lt;contributors&gt;&lt;authors&gt;&lt;author&gt;Sacchetti, Lisandro M.&lt;/author&gt;&lt;author&gt;Mangiardi, Priscilla&lt;/author&gt;&lt;/authors&gt;&lt;/contributors&gt;&lt;titles&gt;&lt;title&gt;Obstructive Sleep Apnea: Causes, Treatment and Health Implications : Causes, Treatment and Health Implications&lt;/title&gt;&lt;/titles&gt;&lt;keywords&gt;&lt;keyword&gt;Sleep apnea syndromes - Treatment&lt;/keyword&gt;&lt;/keywords&gt;&lt;dates&gt;&lt;year&gt;2012&lt;/year&gt;&lt;/dates&gt;&lt;pub-location&gt;Hauppauge, UNITED STATES&lt;/pub-location&gt;&lt;publisher&gt;Nova Science Publishers, Incorporated&lt;/publisher&gt;&lt;isbn&gt;9781612091983&lt;/isbn&gt;&lt;urls&gt;&lt;related-urls&gt;&lt;url&gt;http://ebookcentral.proquest.com/lib/nyulibrary-ebooks/detail.action?docID=3019176&lt;/url&gt;&lt;/related-urls&gt;&lt;/urls&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1, 2)</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OSA affects almost one billion adults globally, with one in four men and one in nine women being affected </w:t>
      </w:r>
      <w:r w:rsidRPr="00B60BAE">
        <w:rPr>
          <w:rFonts w:asciiTheme="majorBidi" w:hAnsiTheme="majorBidi" w:cstheme="majorBidi"/>
          <w:sz w:val="24"/>
          <w:szCs w:val="24"/>
        </w:rPr>
        <w:fldChar w:fldCharType="begin">
          <w:fldData xml:space="preserve">PEVuZE5vdGU+PENpdGU+PEF1dGhvcj5CZW5qYWZpZWxkPC9BdXRob3I+PFllYXI+MjAxOTwvWWVh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CZW5qYWZpZWxkPC9BdXRob3I+PFllYXI+MjAxOTwvWWVh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3)</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The severity and symptoms of OSA can vary </w:t>
      </w:r>
      <w:r w:rsidR="0071600E" w:rsidRPr="00B60BAE">
        <w:rPr>
          <w:rFonts w:asciiTheme="majorBidi" w:hAnsiTheme="majorBidi" w:cstheme="majorBidi"/>
          <w:sz w:val="24"/>
          <w:szCs w:val="24"/>
        </w:rPr>
        <w:t>significan</w:t>
      </w:r>
      <w:r w:rsidRPr="00B60BAE">
        <w:rPr>
          <w:rFonts w:asciiTheme="majorBidi" w:hAnsiTheme="majorBidi" w:cstheme="majorBidi"/>
          <w:sz w:val="24"/>
          <w:szCs w:val="24"/>
        </w:rPr>
        <w:t xml:space="preserve">tly between different ages and </w:t>
      </w:r>
      <w:r w:rsidR="00151002" w:rsidRPr="00B60BAE">
        <w:rPr>
          <w:rFonts w:asciiTheme="majorBidi" w:hAnsiTheme="majorBidi" w:cstheme="majorBidi"/>
          <w:sz w:val="24"/>
          <w:szCs w:val="24"/>
        </w:rPr>
        <w:t>sexes</w:t>
      </w:r>
      <w:r w:rsidRPr="00B60BAE">
        <w:rPr>
          <w:rFonts w:asciiTheme="majorBidi" w:hAnsiTheme="majorBidi" w:cstheme="majorBidi"/>
          <w:sz w:val="24"/>
          <w:szCs w:val="24"/>
        </w:rPr>
        <w:t xml:space="preserve"> </w:t>
      </w:r>
      <w:r w:rsidRPr="00B60BAE">
        <w:rPr>
          <w:rFonts w:asciiTheme="majorBidi" w:hAnsiTheme="majorBidi" w:cstheme="majorBidi"/>
          <w:sz w:val="24"/>
          <w:szCs w:val="24"/>
        </w:rPr>
        <w:fldChar w:fldCharType="begin">
          <w:fldData xml:space="preserve">PEVuZE5vdGU+PENpdGU+PEF1dGhvcj5UYWhyYW5pPC9BdXRob3I+PFllYXI+MjAxNDwvWWVhcj48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UYWhyYW5pPC9BdXRob3I+PFllYXI+MjAxNDwvWWVhcj48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4, 5)</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Individuals with OSA may have an increased risk of having chronic diseases, such as </w:t>
      </w:r>
      <w:r w:rsidR="005A1549" w:rsidRPr="00B60BAE">
        <w:rPr>
          <w:rFonts w:asciiTheme="majorBidi" w:hAnsiTheme="majorBidi" w:cstheme="majorBidi"/>
          <w:sz w:val="24"/>
          <w:szCs w:val="24"/>
        </w:rPr>
        <w:t xml:space="preserve">type </w:t>
      </w:r>
      <w:r w:rsidR="00400722" w:rsidRPr="00B60BAE">
        <w:rPr>
          <w:rFonts w:asciiTheme="majorBidi" w:hAnsiTheme="majorBidi" w:cstheme="majorBidi"/>
          <w:sz w:val="24"/>
          <w:szCs w:val="24"/>
        </w:rPr>
        <w:t>two</w:t>
      </w:r>
      <w:r w:rsidR="005A1549" w:rsidRPr="00B60BAE">
        <w:rPr>
          <w:rFonts w:asciiTheme="majorBidi" w:hAnsiTheme="majorBidi" w:cstheme="majorBidi"/>
          <w:sz w:val="24"/>
          <w:szCs w:val="24"/>
        </w:rPr>
        <w:t xml:space="preserve"> diabetes mellitus (T2DM)</w:t>
      </w:r>
      <w:r w:rsidRPr="00B60BAE">
        <w:rPr>
          <w:rFonts w:asciiTheme="majorBidi" w:hAnsiTheme="majorBidi" w:cstheme="majorBidi"/>
          <w:sz w:val="24"/>
          <w:szCs w:val="24"/>
        </w:rPr>
        <w:t xml:space="preserve">, and may experience poor health outcomes and disease prognosis </w:t>
      </w:r>
      <w:r w:rsidRPr="00B60BAE">
        <w:rPr>
          <w:rFonts w:asciiTheme="majorBidi" w:hAnsiTheme="majorBidi" w:cstheme="majorBidi"/>
          <w:sz w:val="24"/>
          <w:szCs w:val="24"/>
        </w:rPr>
        <w:fldChar w:fldCharType="begin">
          <w:fldData xml:space="preserve">PEVuZE5vdGU+PENpdGU+PEF1dGhvcj5TYWNjaGV0dGk8L0F1dGhvcj48WWVhcj4yMDEyPC9ZZWFy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TYWNjaGV0dGk8L0F1dGhvcj48WWVhcj4yMDEyPC9ZZWFy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2, 6)</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w:t>
      </w:r>
      <w:r w:rsidR="00282427" w:rsidRPr="00B60BAE">
        <w:rPr>
          <w:rFonts w:asciiTheme="majorBidi" w:hAnsiTheme="majorBidi" w:cstheme="majorBidi"/>
          <w:sz w:val="24"/>
          <w:szCs w:val="24"/>
        </w:rPr>
        <w:t xml:space="preserve"> </w:t>
      </w:r>
    </w:p>
    <w:p w14:paraId="47FD8245" w14:textId="7EE3B688" w:rsidR="006E4224" w:rsidRPr="00B60BAE" w:rsidRDefault="00282427" w:rsidP="00663EC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There have been several cohort studies conducted to investigate the link between OSA and T2DM </w:t>
      </w:r>
      <w:r w:rsidR="00F32EC6" w:rsidRPr="00B60BAE">
        <w:rPr>
          <w:rFonts w:asciiTheme="majorBidi" w:hAnsiTheme="majorBidi" w:cstheme="majorBidi"/>
          <w:sz w:val="24"/>
          <w:szCs w:val="24"/>
        </w:rPr>
        <w:fldChar w:fldCharType="begin">
          <w:fldData xml:space="preserve">PEVuZE5vdGU+PENpdGU+PEF1dGhvcj5EaW5nPC9BdXRob3I+PFllYXI+MjAyMTwvWWVhcj48UmVj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EaW5nPC9BdXRob3I+PFllYXI+MjAyMTwvWWVhcj48UmVj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00F32EC6" w:rsidRPr="00B60BAE">
        <w:rPr>
          <w:rFonts w:asciiTheme="majorBidi" w:hAnsiTheme="majorBidi" w:cstheme="majorBidi"/>
          <w:sz w:val="24"/>
          <w:szCs w:val="24"/>
        </w:rPr>
      </w:r>
      <w:r w:rsidR="00F32EC6"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7-13)</w:t>
      </w:r>
      <w:r w:rsidR="00F32EC6" w:rsidRPr="00B60BAE">
        <w:rPr>
          <w:rFonts w:asciiTheme="majorBidi" w:hAnsiTheme="majorBidi" w:cstheme="majorBidi"/>
          <w:sz w:val="24"/>
          <w:szCs w:val="24"/>
        </w:rPr>
        <w:fldChar w:fldCharType="end"/>
      </w:r>
      <w:r w:rsidR="00F32EC6" w:rsidRPr="00B60BAE">
        <w:rPr>
          <w:rFonts w:asciiTheme="majorBidi" w:hAnsiTheme="majorBidi" w:cstheme="majorBidi"/>
          <w:sz w:val="24"/>
          <w:szCs w:val="24"/>
        </w:rPr>
        <w:t xml:space="preserve">. </w:t>
      </w:r>
      <w:r w:rsidRPr="00B60BAE">
        <w:rPr>
          <w:rFonts w:asciiTheme="majorBidi" w:hAnsiTheme="majorBidi" w:cstheme="majorBidi"/>
          <w:sz w:val="24"/>
          <w:szCs w:val="24"/>
        </w:rPr>
        <w:t>However, the results of these studies have been inconclusive and have provided mixed findings</w:t>
      </w:r>
      <w:r w:rsidR="00F32EC6" w:rsidRPr="00B60BAE">
        <w:rPr>
          <w:rFonts w:asciiTheme="majorBidi" w:hAnsiTheme="majorBidi" w:cstheme="majorBidi"/>
          <w:sz w:val="24"/>
          <w:szCs w:val="24"/>
        </w:rPr>
        <w:t xml:space="preserve">. </w:t>
      </w:r>
      <w:r w:rsidRPr="00B60BAE">
        <w:rPr>
          <w:rFonts w:asciiTheme="majorBidi" w:hAnsiTheme="majorBidi" w:cstheme="majorBidi"/>
          <w:sz w:val="24"/>
          <w:szCs w:val="24"/>
        </w:rPr>
        <w:t xml:space="preserve">Out of the studies conducted, </w:t>
      </w:r>
      <w:r w:rsidR="00D64A4B" w:rsidRPr="00B60BAE">
        <w:rPr>
          <w:rFonts w:asciiTheme="majorBidi" w:hAnsiTheme="majorBidi" w:cstheme="majorBidi"/>
          <w:sz w:val="24"/>
          <w:szCs w:val="24"/>
        </w:rPr>
        <w:t>some</w:t>
      </w:r>
      <w:r w:rsidRPr="00B60BAE">
        <w:rPr>
          <w:rFonts w:asciiTheme="majorBidi" w:hAnsiTheme="majorBidi" w:cstheme="majorBidi"/>
          <w:sz w:val="24"/>
          <w:szCs w:val="24"/>
        </w:rPr>
        <w:t xml:space="preserve"> cohort studies have found that only moderate to severe OSA increases the risk of developing T2DM </w:t>
      </w:r>
      <w:r w:rsidR="00F32EC6" w:rsidRPr="00B60BAE">
        <w:rPr>
          <w:rFonts w:asciiTheme="majorBidi" w:hAnsiTheme="majorBidi" w:cstheme="majorBidi"/>
          <w:sz w:val="24"/>
          <w:szCs w:val="24"/>
        </w:rPr>
        <w:fldChar w:fldCharType="begin">
          <w:fldData xml:space="preserve">PEVuZE5vdGU+PENpdGU+PEF1dGhvcj5LZW5kemVyc2thPC9BdXRob3I+PFllYXI+MjAxNDwvWWVh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LZW5kemVyc2thPC9BdXRob3I+PFllYXI+MjAxNDwvWWVh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00F32EC6" w:rsidRPr="00B60BAE">
        <w:rPr>
          <w:rFonts w:asciiTheme="majorBidi" w:hAnsiTheme="majorBidi" w:cstheme="majorBidi"/>
          <w:sz w:val="24"/>
          <w:szCs w:val="24"/>
        </w:rPr>
      </w:r>
      <w:r w:rsidR="00F32EC6"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8, 9, 12, 13)</w:t>
      </w:r>
      <w:r w:rsidR="00F32EC6" w:rsidRPr="00B60BAE">
        <w:rPr>
          <w:rFonts w:asciiTheme="majorBidi" w:hAnsiTheme="majorBidi" w:cstheme="majorBidi"/>
          <w:sz w:val="24"/>
          <w:szCs w:val="24"/>
        </w:rPr>
        <w:fldChar w:fldCharType="end"/>
      </w:r>
      <w:r w:rsidR="00F32EC6" w:rsidRPr="00B60BAE">
        <w:rPr>
          <w:rFonts w:asciiTheme="majorBidi" w:hAnsiTheme="majorBidi" w:cstheme="majorBidi"/>
          <w:sz w:val="24"/>
          <w:szCs w:val="24"/>
        </w:rPr>
        <w:t xml:space="preserve">. </w:t>
      </w:r>
      <w:r w:rsidR="00D64A4B" w:rsidRPr="00B60BAE">
        <w:rPr>
          <w:rFonts w:asciiTheme="majorBidi" w:hAnsiTheme="majorBidi" w:cstheme="majorBidi"/>
          <w:sz w:val="24"/>
          <w:szCs w:val="24"/>
        </w:rPr>
        <w:t xml:space="preserve">A </w:t>
      </w:r>
      <w:r w:rsidR="00F32EC6" w:rsidRPr="00B60BAE">
        <w:rPr>
          <w:rFonts w:asciiTheme="majorBidi" w:hAnsiTheme="majorBidi" w:cstheme="majorBidi"/>
          <w:sz w:val="24"/>
          <w:szCs w:val="24"/>
        </w:rPr>
        <w:t xml:space="preserve">cohort study showed </w:t>
      </w:r>
      <w:r w:rsidR="0071600E" w:rsidRPr="00B60BAE">
        <w:rPr>
          <w:rFonts w:asciiTheme="majorBidi" w:hAnsiTheme="majorBidi" w:cstheme="majorBidi"/>
          <w:sz w:val="24"/>
          <w:szCs w:val="24"/>
        </w:rPr>
        <w:t xml:space="preserve">that </w:t>
      </w:r>
      <w:r w:rsidR="00F32EC6" w:rsidRPr="00B60BAE">
        <w:rPr>
          <w:rFonts w:asciiTheme="majorBidi" w:hAnsiTheme="majorBidi" w:cstheme="majorBidi"/>
          <w:sz w:val="24"/>
          <w:szCs w:val="24"/>
        </w:rPr>
        <w:t xml:space="preserve">mild OSA is also directly associated with the incidence of T2DM </w:t>
      </w:r>
      <w:r w:rsidR="00F32EC6"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Ding&lt;/Author&gt;&lt;Year&gt;2021&lt;/Year&gt;&lt;RecNum&gt;43&lt;/RecNum&gt;&lt;DisplayText&gt;(7)&lt;/DisplayText&gt;&lt;record&gt;&lt;rec-number&gt;43&lt;/rec-number&gt;&lt;foreign-keys&gt;&lt;key app="EN" db-id="2ddprv0ekwp9pkes2xn55s0krrrfa2fetrzp" timestamp="1696317786"&gt;43&lt;/key&gt;&lt;/foreign-keys&gt;&lt;ref-type name="Journal Article"&gt;17&lt;/ref-type&gt;&lt;contributors&gt;&lt;authors&gt;&lt;author&gt;Ding, Q.&lt;/author&gt;&lt;author&gt;Qin, L.&lt;/author&gt;&lt;author&gt;Wojeck, B.&lt;/author&gt;&lt;author&gt;Inzucchi, S. E.&lt;/author&gt;&lt;author&gt;Ibrahim, A.&lt;/author&gt;&lt;author&gt;Bravata, D. M.&lt;/author&gt;&lt;author&gt;Strohl, K. P.&lt;/author&gt;&lt;author&gt;Yaggi, H. K.&lt;/author&gt;&lt;author&gt;Zinchuk, A. V.&lt;/author&gt;&lt;/authors&gt;&lt;/contributors&gt;&lt;titles&gt;&lt;title&gt;Polysomnographic phenotypes of obstructive sleep apnea and incident type 2 diabetes results from the dream study&lt;/title&gt;&lt;secondary-title&gt;Annals of the American Thoracic Society&lt;/secondary-title&gt;&lt;/titles&gt;&lt;pages&gt;2067-2078&lt;/pages&gt;&lt;volume&gt;18&lt;/volume&gt;&lt;number&gt;12&lt;/number&gt;&lt;dates&gt;&lt;year&gt;2021&lt;/year&gt;&lt;/dates&gt;&lt;pub-location&gt;United States&lt;/pub-location&gt;&lt;publisher&gt;American Thoracic Society&lt;/publisher&gt;&lt;urls&gt;&lt;related-urls&gt;&lt;url&gt;https://www.atsjournals.org/doi/pdf/10.1513/AnnalsATS.202012-1556OC&lt;/url&gt;&lt;/related-urls&gt;&lt;/urls&gt;&lt;electronic-resource-num&gt;https://dx.doi.org/10.1513/AnnalsATS.202012-1556OC&lt;/electronic-resource-num&gt;&lt;/record&gt;&lt;/Cite&gt;&lt;/EndNote&gt;</w:instrText>
      </w:r>
      <w:r w:rsidR="00F32EC6"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7)</w:t>
      </w:r>
      <w:r w:rsidR="00F32EC6" w:rsidRPr="00B60BAE">
        <w:rPr>
          <w:rFonts w:asciiTheme="majorBidi" w:hAnsiTheme="majorBidi" w:cstheme="majorBidi"/>
          <w:sz w:val="24"/>
          <w:szCs w:val="24"/>
        </w:rPr>
        <w:fldChar w:fldCharType="end"/>
      </w:r>
      <w:r w:rsidR="00F32EC6" w:rsidRPr="00B60BAE">
        <w:rPr>
          <w:rFonts w:asciiTheme="majorBidi" w:hAnsiTheme="majorBidi" w:cstheme="majorBidi"/>
          <w:sz w:val="24"/>
          <w:szCs w:val="24"/>
        </w:rPr>
        <w:t xml:space="preserve">. </w:t>
      </w:r>
      <w:r w:rsidRPr="00B60BAE">
        <w:rPr>
          <w:rFonts w:asciiTheme="majorBidi" w:hAnsiTheme="majorBidi" w:cstheme="majorBidi"/>
          <w:sz w:val="24"/>
          <w:szCs w:val="24"/>
        </w:rPr>
        <w:t xml:space="preserve">However, </w:t>
      </w:r>
      <w:r w:rsidR="00D64A4B" w:rsidRPr="00B60BAE">
        <w:rPr>
          <w:rFonts w:asciiTheme="majorBidi" w:hAnsiTheme="majorBidi" w:cstheme="majorBidi"/>
          <w:sz w:val="24"/>
          <w:szCs w:val="24"/>
        </w:rPr>
        <w:t xml:space="preserve">other </w:t>
      </w:r>
      <w:r w:rsidRPr="00B60BAE">
        <w:rPr>
          <w:rFonts w:asciiTheme="majorBidi" w:hAnsiTheme="majorBidi" w:cstheme="majorBidi"/>
          <w:sz w:val="24"/>
          <w:szCs w:val="24"/>
        </w:rPr>
        <w:t xml:space="preserve">cohort studies revealed no significant association between OSA and T2DM </w:t>
      </w:r>
      <w:r w:rsidR="00F32EC6" w:rsidRPr="00B60BAE">
        <w:rPr>
          <w:rFonts w:asciiTheme="majorBidi" w:hAnsiTheme="majorBidi" w:cstheme="majorBidi"/>
          <w:sz w:val="24"/>
          <w:szCs w:val="24"/>
        </w:rPr>
        <w:fldChar w:fldCharType="begin">
          <w:fldData xml:space="preserve">PEVuZE5vdGU+PENpdGU+PEF1dGhvcj5BcHBsZXRvbjwvQXV0aG9yPjxZZWFyPjIwMTU8L1llYXI+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BcHBsZXRvbjwvQXV0aG9yPjxZZWFyPjIwMTU8L1llYXI+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00F32EC6" w:rsidRPr="00B60BAE">
        <w:rPr>
          <w:rFonts w:asciiTheme="majorBidi" w:hAnsiTheme="majorBidi" w:cstheme="majorBidi"/>
          <w:sz w:val="24"/>
          <w:szCs w:val="24"/>
        </w:rPr>
      </w:r>
      <w:r w:rsidR="00F32EC6"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10, 11, 14)</w:t>
      </w:r>
      <w:r w:rsidR="00F32EC6" w:rsidRPr="00B60BAE">
        <w:rPr>
          <w:rFonts w:asciiTheme="majorBidi" w:hAnsiTheme="majorBidi" w:cstheme="majorBidi"/>
          <w:sz w:val="24"/>
          <w:szCs w:val="24"/>
        </w:rPr>
        <w:fldChar w:fldCharType="end"/>
      </w:r>
      <w:r w:rsidR="00F32EC6" w:rsidRPr="00B60BAE">
        <w:rPr>
          <w:rFonts w:asciiTheme="majorBidi" w:hAnsiTheme="majorBidi" w:cstheme="majorBidi"/>
          <w:sz w:val="24"/>
          <w:szCs w:val="24"/>
        </w:rPr>
        <w:t xml:space="preserve">. </w:t>
      </w:r>
    </w:p>
    <w:p w14:paraId="6DBE0B54" w14:textId="44E28D10" w:rsidR="00F32EC6" w:rsidRPr="00B60BAE" w:rsidRDefault="00282427" w:rsidP="00663EC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Although several cohort studies have evaluated the correlation between OSA and T2DM, the</w:t>
      </w:r>
      <w:r w:rsidR="0071600E" w:rsidRPr="00B60BAE">
        <w:rPr>
          <w:rFonts w:asciiTheme="majorBidi" w:hAnsiTheme="majorBidi" w:cstheme="majorBidi"/>
          <w:sz w:val="24"/>
          <w:szCs w:val="24"/>
        </w:rPr>
        <w:t xml:space="preserve">ir methodology has significant differences </w:t>
      </w:r>
      <w:r w:rsidR="00F32EC6" w:rsidRPr="00B60BAE">
        <w:rPr>
          <w:rFonts w:asciiTheme="majorBidi" w:hAnsiTheme="majorBidi" w:cstheme="majorBidi"/>
          <w:sz w:val="24"/>
          <w:szCs w:val="24"/>
        </w:rPr>
        <w:fldChar w:fldCharType="begin">
          <w:fldData xml:space="preserve">PEVuZE5vdGU+PENpdGU+PEF1dGhvcj5BcHBsZXRvbjwvQXV0aG9yPjxZZWFyPjIwMTU8L1llYXI+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==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BcHBsZXRvbjwvQXV0aG9yPjxZZWFyPjIwMTU8L1llYXI+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==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00F32EC6" w:rsidRPr="00B60BAE">
        <w:rPr>
          <w:rFonts w:asciiTheme="majorBidi" w:hAnsiTheme="majorBidi" w:cstheme="majorBidi"/>
          <w:sz w:val="24"/>
          <w:szCs w:val="24"/>
        </w:rPr>
      </w:r>
      <w:r w:rsidR="00F32EC6"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10, 15-17)</w:t>
      </w:r>
      <w:r w:rsidR="00F32EC6" w:rsidRPr="00B60BAE">
        <w:rPr>
          <w:rFonts w:asciiTheme="majorBidi" w:hAnsiTheme="majorBidi" w:cstheme="majorBidi"/>
          <w:sz w:val="24"/>
          <w:szCs w:val="24"/>
        </w:rPr>
        <w:fldChar w:fldCharType="end"/>
      </w:r>
      <w:r w:rsidR="00F32EC6" w:rsidRPr="00B60BAE">
        <w:rPr>
          <w:rFonts w:asciiTheme="majorBidi" w:hAnsiTheme="majorBidi" w:cstheme="majorBidi"/>
          <w:sz w:val="24"/>
          <w:szCs w:val="24"/>
        </w:rPr>
        <w:t xml:space="preserve">. </w:t>
      </w:r>
      <w:r w:rsidRPr="00B60BAE">
        <w:rPr>
          <w:rFonts w:asciiTheme="majorBidi" w:hAnsiTheme="majorBidi" w:cstheme="majorBidi"/>
          <w:sz w:val="24"/>
          <w:szCs w:val="24"/>
        </w:rPr>
        <w:t>For instance, the age range of participants varied across studies, with some studies including individuals between 43 and 61 years old and others only including those above 70 years old</w:t>
      </w:r>
      <w:r w:rsidR="00F32EC6" w:rsidRPr="00B60BAE">
        <w:rPr>
          <w:rFonts w:asciiTheme="majorBidi" w:hAnsiTheme="majorBidi" w:cstheme="majorBidi"/>
          <w:sz w:val="24"/>
          <w:szCs w:val="24"/>
        </w:rPr>
        <w:t xml:space="preserve"> </w:t>
      </w:r>
      <w:r w:rsidR="00F32EC6" w:rsidRPr="00B60BAE">
        <w:rPr>
          <w:rFonts w:asciiTheme="majorBidi" w:hAnsiTheme="majorBidi" w:cstheme="majorBidi"/>
          <w:sz w:val="24"/>
          <w:szCs w:val="24"/>
        </w:rPr>
        <w:fldChar w:fldCharType="begin">
          <w:fldData xml:space="preserve">PEVuZE5vdGU+PENpdGU+PEF1dGhvcj5BcHBsZXRvbjwvQXV0aG9yPjxZZWFyPjIwMTU8L1llYXI+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BcHBsZXRvbjwvQXV0aG9yPjxZZWFyPjIwMTU8L1llYXI+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00F32EC6" w:rsidRPr="00B60BAE">
        <w:rPr>
          <w:rFonts w:asciiTheme="majorBidi" w:hAnsiTheme="majorBidi" w:cstheme="majorBidi"/>
          <w:sz w:val="24"/>
          <w:szCs w:val="24"/>
        </w:rPr>
      </w:r>
      <w:r w:rsidR="00F32EC6"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10, 12)</w:t>
      </w:r>
      <w:r w:rsidR="00F32EC6" w:rsidRPr="00B60BAE">
        <w:rPr>
          <w:rFonts w:asciiTheme="majorBidi" w:hAnsiTheme="majorBidi" w:cstheme="majorBidi"/>
          <w:sz w:val="24"/>
          <w:szCs w:val="24"/>
        </w:rPr>
        <w:fldChar w:fldCharType="end"/>
      </w:r>
      <w:r w:rsidR="00F32EC6" w:rsidRPr="00B60BAE">
        <w:rPr>
          <w:rFonts w:asciiTheme="majorBidi" w:hAnsiTheme="majorBidi" w:cstheme="majorBidi"/>
          <w:sz w:val="24"/>
          <w:szCs w:val="24"/>
        </w:rPr>
        <w:t xml:space="preserve">. </w:t>
      </w:r>
      <w:r w:rsidRPr="00B60BAE">
        <w:rPr>
          <w:rFonts w:asciiTheme="majorBidi" w:hAnsiTheme="majorBidi" w:cstheme="majorBidi"/>
          <w:sz w:val="24"/>
          <w:szCs w:val="24"/>
        </w:rPr>
        <w:t xml:space="preserve">Additionally, the methods used to diagnose OSA also varied between studies. </w:t>
      </w:r>
      <w:r w:rsidR="005A1549" w:rsidRPr="00B60BAE">
        <w:rPr>
          <w:rFonts w:asciiTheme="majorBidi" w:hAnsiTheme="majorBidi" w:cstheme="majorBidi"/>
          <w:sz w:val="24"/>
          <w:szCs w:val="24"/>
        </w:rPr>
        <w:t xml:space="preserve">Some cohort studies used self-reported symptoms, while others used clinic polysomnography (PSG) assessment for OSA diagnosis </w:t>
      </w:r>
      <w:r w:rsidR="00F32EC6" w:rsidRPr="00B60BAE">
        <w:rPr>
          <w:rFonts w:asciiTheme="majorBidi" w:hAnsiTheme="majorBidi" w:cstheme="majorBidi"/>
          <w:sz w:val="24"/>
          <w:szCs w:val="24"/>
        </w:rPr>
        <w:fldChar w:fldCharType="begin">
          <w:fldData xml:space="preserve">PEVuZE5vdGU+PENpdGU+PEF1dGhvcj5FbG1hc3J5PC9BdXRob3I+PFllYXI+MjAwMDwvWWVhcj48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==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FbG1hc3J5PC9BdXRob3I+PFllYXI+MjAwMDwvWWVhcj48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==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00F32EC6" w:rsidRPr="00B60BAE">
        <w:rPr>
          <w:rFonts w:asciiTheme="majorBidi" w:hAnsiTheme="majorBidi" w:cstheme="majorBidi"/>
          <w:sz w:val="24"/>
          <w:szCs w:val="24"/>
        </w:rPr>
      </w:r>
      <w:r w:rsidR="00F32EC6"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14, 15, 18-20)</w:t>
      </w:r>
      <w:r w:rsidR="00F32EC6" w:rsidRPr="00B60BAE">
        <w:rPr>
          <w:rFonts w:asciiTheme="majorBidi" w:hAnsiTheme="majorBidi" w:cstheme="majorBidi"/>
          <w:sz w:val="24"/>
          <w:szCs w:val="24"/>
        </w:rPr>
        <w:fldChar w:fldCharType="end"/>
      </w:r>
      <w:r w:rsidR="00F32EC6" w:rsidRPr="00B60BAE">
        <w:rPr>
          <w:rFonts w:asciiTheme="majorBidi" w:hAnsiTheme="majorBidi" w:cstheme="majorBidi"/>
          <w:sz w:val="24"/>
          <w:szCs w:val="24"/>
        </w:rPr>
        <w:t xml:space="preserve">. These differences in methodological approach and population characteristics may account for the inconsistencies in the reported association between OSA and T2DM. </w:t>
      </w:r>
    </w:p>
    <w:p w14:paraId="03AB98D5" w14:textId="53568FC2" w:rsidR="00B25D9D" w:rsidRPr="00B60BAE" w:rsidRDefault="00B25D9D" w:rsidP="00B25D9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 This systematic review aims to explore the approaches, data collection methods, variable classification and statistical techniques used in studies of OSA and T2DM to understand how these factors may contribute to the mixed findings. By providing insights into these methodologies, this review seeks to enhance the generali</w:t>
      </w:r>
      <w:r w:rsidR="00EC3428" w:rsidRPr="00B60BAE">
        <w:rPr>
          <w:rFonts w:asciiTheme="majorBidi" w:hAnsiTheme="majorBidi" w:cstheme="majorBidi"/>
          <w:sz w:val="24"/>
          <w:szCs w:val="24"/>
        </w:rPr>
        <w:t>s</w:t>
      </w:r>
      <w:r w:rsidRPr="00B60BAE">
        <w:rPr>
          <w:rFonts w:asciiTheme="majorBidi" w:hAnsiTheme="majorBidi" w:cstheme="majorBidi"/>
          <w:sz w:val="24"/>
          <w:szCs w:val="24"/>
        </w:rPr>
        <w:t xml:space="preserve">ability of future research findings. </w:t>
      </w:r>
    </w:p>
    <w:p w14:paraId="1302AE37" w14:textId="02A27BCC" w:rsidR="00F875FD" w:rsidRPr="00B60BAE" w:rsidRDefault="00F875FD" w:rsidP="00F875F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Previous systematic reviews assessing the OSA and T2DM association have often focused on pooled risk assessments without thoroughly examining the methodological approaches, including sample characteristics, variable coding, and analytical approach among primary studies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Wang&lt;/Author&gt;&lt;Year&gt;2022&lt;/Year&gt;&lt;RecNum&gt;12&lt;/RecNum&gt;&lt;DisplayText&gt;(21, 22)&lt;/DisplayText&gt;&lt;record&gt;&lt;rec-number&gt;12&lt;/rec-number&gt;&lt;foreign-keys&gt;&lt;key app="EN" db-id="2ddprv0ekwp9pkes2xn55s0krrrfa2fetrzp" timestamp="1696317783"&gt;12&lt;/key&gt;&lt;/foreign-keys&gt;&lt;ref-type name="Journal Article"&gt;17&lt;/ref-type&gt;&lt;contributors&gt;&lt;authors&gt;&lt;author&gt;Wang, Cong&lt;/author&gt;&lt;author&gt;Tan, Jin&lt;/author&gt;&lt;author&gt;Miao, Yuyang&lt;/author&gt;&lt;author&gt;Zhang, Qiang&lt;/author&gt;&lt;/authors&gt;&lt;/contributors&gt;&lt;titles&gt;&lt;title&gt;Obstructive sleep apnea, prediabetes and progression of type 2 diabetes: A systematic review and meta‐analysis&lt;/title&gt;&lt;secondary-title&gt;Journal of Diabetes Investigation&lt;/secondary-title&gt;&lt;/titles&gt;&lt;pages&gt;1396-1411&lt;/pages&gt;&lt;volume&gt;13&lt;/volume&gt;&lt;number&gt;8&lt;/number&gt;&lt;dates&gt;&lt;year&gt;2022&lt;/year&gt;&lt;/dates&gt;&lt;isbn&gt;2040-1116&lt;/isbn&gt;&lt;urls&gt;&lt;/urls&gt;&lt;/record&gt;&lt;/Cite&gt;&lt;Cite&gt;&lt;Author&gt;Qie&lt;/Author&gt;&lt;Year&gt;2020&lt;/Year&gt;&lt;RecNum&gt;31&lt;/RecNum&gt;&lt;record&gt;&lt;rec-number&gt;31&lt;/rec-number&gt;&lt;foreign-keys&gt;&lt;key app="EN" db-id="2ddprv0ekwp9pkes2xn55s0krrrfa2fetrzp" timestamp="1696317785"&gt;31&lt;/key&gt;&lt;/foreign-keys&gt;&lt;ref-type name="Journal Article"&gt;17&lt;/ref-type&gt;&lt;contributors&gt;&lt;authors&gt;&lt;author&gt;Qie, Ranran&lt;/author&gt;&lt;author&gt;Zhang, Dongdong&lt;/author&gt;&lt;author&gt;Liu, Leilei&lt;/author&gt;&lt;author&gt;Ren, Yongcheng&lt;/author&gt;&lt;author&gt;Zhao, Yang&lt;/author&gt;&lt;author&gt;Liu, Dechen&lt;/author&gt;&lt;author&gt;Liu, Feiyan&lt;/author&gt;&lt;author&gt;Chen, Xu&lt;/author&gt;&lt;author&gt;Cheng, Cheng&lt;/author&gt;&lt;author&gt;Guo, Chunmei&lt;/author&gt;&lt;/authors&gt;&lt;/contributors&gt;&lt;titles&gt;&lt;title&gt;Obstructive sleep apnea and risk of type 2 diabetes mellitus: a systematic review and dose‐response meta‐analysis of cohort studies&lt;/title&gt;&lt;secondary-title&gt;Journal of diabetes&lt;/secondary-title&gt;&lt;/titles&gt;&lt;pages&gt;455-464&lt;/pages&gt;&lt;volume&gt;12&lt;/volume&gt;&lt;number&gt;6&lt;/number&gt;&lt;dates&gt;&lt;year&gt;2020&lt;/year&gt;&lt;/dates&gt;&lt;isbn&gt;1753-0393&lt;/isbn&gt;&lt;urls&gt;&lt;/urls&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21, 22)</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Therefore, this review focuses on the methods of primary studies to understand what drives the mixed findings observed in epidemiological studies regarding the OSA and T2DM correlation. Understanding differences in study design, participant characteristics, and assessment tools will provide insights into how these factors influence the reported associations between OSA and T2DM. This understanding is crucial for improving the interpretation </w:t>
      </w:r>
      <w:r w:rsidR="00205E9B" w:rsidRPr="00B60BAE">
        <w:rPr>
          <w:rFonts w:asciiTheme="majorBidi" w:hAnsiTheme="majorBidi" w:cstheme="majorBidi"/>
          <w:sz w:val="24"/>
          <w:szCs w:val="24"/>
        </w:rPr>
        <w:t xml:space="preserve">and generalisability </w:t>
      </w:r>
      <w:r w:rsidRPr="00B60BAE">
        <w:rPr>
          <w:rFonts w:asciiTheme="majorBidi" w:hAnsiTheme="majorBidi" w:cstheme="majorBidi"/>
          <w:sz w:val="24"/>
          <w:szCs w:val="24"/>
        </w:rPr>
        <w:t xml:space="preserve">of research findings, guiding future studies to adopt more </w:t>
      </w:r>
      <w:r w:rsidRPr="00B60BAE">
        <w:rPr>
          <w:rFonts w:asciiTheme="majorBidi" w:hAnsiTheme="majorBidi" w:cstheme="majorBidi"/>
          <w:sz w:val="24"/>
          <w:szCs w:val="24"/>
        </w:rPr>
        <w:lastRenderedPageBreak/>
        <w:t xml:space="preserve">standardised approaches to what information is reported, and ultimately enhancing the evidence base for clinical decision-making and policy development related to OSA and T2DM </w:t>
      </w:r>
      <w:r w:rsidRPr="00B60BAE">
        <w:rPr>
          <w:rFonts w:asciiTheme="majorBidi" w:hAnsiTheme="majorBidi" w:cstheme="majorBidi"/>
          <w:sz w:val="24"/>
          <w:szCs w:val="24"/>
        </w:rPr>
        <w:fldChar w:fldCharType="begin">
          <w:fldData xml:space="preserve">PEVuZE5vdGU+PENpdGU+PEF1dGhvcj5UYWhyYW5pPC9BdXRob3I+PFllYXI+MjAxNDwvWWVhcj48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UYWhyYW5pPC9BdXRob3I+PFllYXI+MjAxNDwvWWVhcj48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4, 23)</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w:t>
      </w:r>
    </w:p>
    <w:p w14:paraId="1E0E81E5" w14:textId="77777777" w:rsidR="008D4D17" w:rsidRPr="00B60BAE" w:rsidRDefault="008D4D17" w:rsidP="00FA4CDB">
      <w:pPr>
        <w:spacing w:after="0" w:line="240" w:lineRule="auto"/>
        <w:rPr>
          <w:rFonts w:asciiTheme="majorBidi" w:hAnsiTheme="majorBidi" w:cstheme="majorBidi"/>
          <w:b/>
          <w:bCs/>
          <w:sz w:val="24"/>
          <w:szCs w:val="24"/>
        </w:rPr>
      </w:pPr>
      <w:r w:rsidRPr="00B60BAE">
        <w:rPr>
          <w:rFonts w:asciiTheme="majorBidi" w:hAnsiTheme="majorBidi" w:cstheme="majorBidi"/>
          <w:b/>
          <w:bCs/>
          <w:sz w:val="24"/>
          <w:szCs w:val="24"/>
        </w:rPr>
        <w:t>Review question</w:t>
      </w:r>
    </w:p>
    <w:p w14:paraId="037AEE24" w14:textId="60232BFB" w:rsidR="008D4D17" w:rsidRPr="00B60BAE" w:rsidRDefault="00536F5A" w:rsidP="00663ECD">
      <w:pPr>
        <w:spacing w:after="0" w:line="240" w:lineRule="auto"/>
        <w:rPr>
          <w:rFonts w:asciiTheme="majorBidi" w:hAnsiTheme="majorBidi" w:cstheme="majorBidi"/>
          <w:sz w:val="24"/>
          <w:szCs w:val="24"/>
        </w:rPr>
      </w:pPr>
      <w:r w:rsidRPr="00B60BAE">
        <w:rPr>
          <w:rFonts w:asciiTheme="majorBidi" w:hAnsiTheme="majorBidi" w:cstheme="majorBidi"/>
          <w:sz w:val="24"/>
          <w:szCs w:val="24"/>
        </w:rPr>
        <w:t xml:space="preserve">What are the different methodologies used to </w:t>
      </w:r>
      <w:r w:rsidR="00732EC5" w:rsidRPr="00B60BAE">
        <w:rPr>
          <w:rFonts w:asciiTheme="majorBidi" w:hAnsiTheme="majorBidi" w:cstheme="majorBidi"/>
          <w:sz w:val="24"/>
          <w:szCs w:val="24"/>
        </w:rPr>
        <w:t>inves</w:t>
      </w:r>
      <w:r w:rsidRPr="00B60BAE">
        <w:rPr>
          <w:rFonts w:asciiTheme="majorBidi" w:hAnsiTheme="majorBidi" w:cstheme="majorBidi"/>
          <w:sz w:val="24"/>
          <w:szCs w:val="24"/>
        </w:rPr>
        <w:t>t</w:t>
      </w:r>
      <w:r w:rsidR="00B507E4" w:rsidRPr="00B60BAE">
        <w:rPr>
          <w:rFonts w:asciiTheme="majorBidi" w:hAnsiTheme="majorBidi" w:cstheme="majorBidi"/>
          <w:sz w:val="24"/>
          <w:szCs w:val="24"/>
        </w:rPr>
        <w:t>i</w:t>
      </w:r>
      <w:r w:rsidR="00732EC5" w:rsidRPr="00B60BAE">
        <w:rPr>
          <w:rFonts w:asciiTheme="majorBidi" w:hAnsiTheme="majorBidi" w:cstheme="majorBidi"/>
          <w:sz w:val="24"/>
          <w:szCs w:val="24"/>
        </w:rPr>
        <w:t>gate</w:t>
      </w:r>
      <w:r w:rsidRPr="00B60BAE">
        <w:rPr>
          <w:rFonts w:asciiTheme="majorBidi" w:hAnsiTheme="majorBidi" w:cstheme="majorBidi"/>
          <w:sz w:val="24"/>
          <w:szCs w:val="24"/>
        </w:rPr>
        <w:t xml:space="preserve"> the association between OSA and T2DM in adults</w:t>
      </w:r>
      <w:r w:rsidR="007A66AF" w:rsidRPr="00B60BAE">
        <w:rPr>
          <w:rFonts w:asciiTheme="majorBidi" w:hAnsiTheme="majorBidi" w:cstheme="majorBidi"/>
          <w:sz w:val="24"/>
          <w:szCs w:val="24"/>
        </w:rPr>
        <w:t xml:space="preserve">? </w:t>
      </w:r>
      <w:r w:rsidR="00E76E3B" w:rsidRPr="00B60BAE">
        <w:rPr>
          <w:rFonts w:asciiTheme="majorBidi" w:hAnsiTheme="majorBidi" w:cstheme="majorBidi"/>
          <w:sz w:val="24"/>
          <w:szCs w:val="24"/>
        </w:rPr>
        <w:t xml:space="preserve">How </w:t>
      </w:r>
      <w:r w:rsidRPr="00B60BAE">
        <w:rPr>
          <w:rFonts w:asciiTheme="majorBidi" w:hAnsiTheme="majorBidi" w:cstheme="majorBidi"/>
          <w:sz w:val="24"/>
          <w:szCs w:val="24"/>
        </w:rPr>
        <w:t>do these methodologies impact the strength and nature of the association?</w:t>
      </w:r>
    </w:p>
    <w:p w14:paraId="180428C0" w14:textId="05269D63" w:rsidR="00F21C6A" w:rsidRPr="00B60BAE" w:rsidRDefault="00F21C6A" w:rsidP="00663ECD">
      <w:pPr>
        <w:spacing w:after="0" w:line="240" w:lineRule="auto"/>
        <w:rPr>
          <w:rFonts w:asciiTheme="majorBidi" w:hAnsiTheme="majorBidi" w:cstheme="majorBidi"/>
          <w:b/>
          <w:bCs/>
          <w:sz w:val="24"/>
          <w:szCs w:val="24"/>
        </w:rPr>
      </w:pPr>
      <w:r w:rsidRPr="00B60BAE">
        <w:rPr>
          <w:rFonts w:asciiTheme="majorBidi" w:hAnsiTheme="majorBidi" w:cstheme="majorBidi"/>
          <w:b/>
          <w:bCs/>
          <w:sz w:val="24"/>
          <w:szCs w:val="24"/>
        </w:rPr>
        <w:t>Objective</w:t>
      </w:r>
      <w:r w:rsidR="0051775A" w:rsidRPr="00B60BAE">
        <w:rPr>
          <w:rFonts w:asciiTheme="majorBidi" w:hAnsiTheme="majorBidi" w:cstheme="majorBidi"/>
          <w:b/>
          <w:bCs/>
          <w:sz w:val="24"/>
          <w:szCs w:val="24"/>
        </w:rPr>
        <w:t>:</w:t>
      </w:r>
    </w:p>
    <w:p w14:paraId="08168167" w14:textId="77777777" w:rsidR="00B46666" w:rsidRPr="00B60BAE" w:rsidRDefault="00F21C6A" w:rsidP="00663ECD">
      <w:pPr>
        <w:spacing w:after="0" w:line="240" w:lineRule="auto"/>
        <w:rPr>
          <w:rFonts w:asciiTheme="majorBidi" w:hAnsiTheme="majorBidi" w:cstheme="majorBidi"/>
          <w:sz w:val="24"/>
          <w:szCs w:val="24"/>
        </w:rPr>
      </w:pPr>
      <w:r w:rsidRPr="00B60BAE">
        <w:rPr>
          <w:rFonts w:asciiTheme="majorBidi" w:hAnsiTheme="majorBidi" w:cstheme="majorBidi"/>
          <w:sz w:val="24"/>
          <w:szCs w:val="24"/>
        </w:rPr>
        <w:t>The main objectives of this review are to</w:t>
      </w:r>
      <w:r w:rsidR="00B46666" w:rsidRPr="00B60BAE">
        <w:rPr>
          <w:rFonts w:asciiTheme="majorBidi" w:hAnsiTheme="majorBidi" w:cstheme="majorBidi"/>
          <w:sz w:val="24"/>
          <w:szCs w:val="24"/>
        </w:rPr>
        <w:t>:</w:t>
      </w:r>
    </w:p>
    <w:p w14:paraId="5ABBBA6A" w14:textId="70C6AC11" w:rsidR="002B326F" w:rsidRPr="00B60BAE" w:rsidRDefault="002F059B" w:rsidP="00663ECD">
      <w:pPr>
        <w:pStyle w:val="ListParagraph"/>
        <w:numPr>
          <w:ilvl w:val="0"/>
          <w:numId w:val="5"/>
        </w:numPr>
        <w:spacing w:after="0" w:line="240" w:lineRule="auto"/>
        <w:rPr>
          <w:rFonts w:asciiTheme="majorBidi" w:hAnsiTheme="majorBidi" w:cstheme="majorBidi"/>
          <w:sz w:val="24"/>
          <w:szCs w:val="24"/>
        </w:rPr>
      </w:pPr>
      <w:r w:rsidRPr="00B60BAE">
        <w:rPr>
          <w:rFonts w:asciiTheme="majorBidi" w:hAnsiTheme="majorBidi" w:cstheme="majorBidi"/>
          <w:sz w:val="24"/>
          <w:szCs w:val="24"/>
        </w:rPr>
        <w:t>U</w:t>
      </w:r>
      <w:r w:rsidR="00F21C6A" w:rsidRPr="00B60BAE">
        <w:rPr>
          <w:rFonts w:asciiTheme="majorBidi" w:hAnsiTheme="majorBidi" w:cstheme="majorBidi"/>
          <w:sz w:val="24"/>
          <w:szCs w:val="24"/>
        </w:rPr>
        <w:t>nderstand the methods</w:t>
      </w:r>
      <w:r w:rsidR="00536F5A" w:rsidRPr="00B60BAE">
        <w:rPr>
          <w:rFonts w:asciiTheme="majorBidi" w:hAnsiTheme="majorBidi" w:cstheme="majorBidi"/>
          <w:sz w:val="24"/>
          <w:szCs w:val="24"/>
        </w:rPr>
        <w:t>, procedures, and statistical tests</w:t>
      </w:r>
      <w:r w:rsidR="00F21C6A" w:rsidRPr="00B60BAE">
        <w:rPr>
          <w:rFonts w:asciiTheme="majorBidi" w:hAnsiTheme="majorBidi" w:cstheme="majorBidi"/>
          <w:sz w:val="24"/>
          <w:szCs w:val="24"/>
        </w:rPr>
        <w:t xml:space="preserve"> used to evaluate the </w:t>
      </w:r>
      <w:r w:rsidR="006B5A43" w:rsidRPr="00B60BAE">
        <w:rPr>
          <w:rFonts w:asciiTheme="majorBidi" w:hAnsiTheme="majorBidi" w:cstheme="majorBidi"/>
          <w:sz w:val="24"/>
          <w:szCs w:val="24"/>
        </w:rPr>
        <w:t>a</w:t>
      </w:r>
      <w:r w:rsidR="00F21C6A" w:rsidRPr="00B60BAE">
        <w:rPr>
          <w:rFonts w:asciiTheme="majorBidi" w:hAnsiTheme="majorBidi" w:cstheme="majorBidi"/>
          <w:sz w:val="24"/>
          <w:szCs w:val="24"/>
        </w:rPr>
        <w:t xml:space="preserve">ssociation between OSA </w:t>
      </w:r>
      <w:r w:rsidR="006B5A43" w:rsidRPr="00B60BAE">
        <w:rPr>
          <w:rFonts w:asciiTheme="majorBidi" w:hAnsiTheme="majorBidi" w:cstheme="majorBidi"/>
          <w:sz w:val="24"/>
          <w:szCs w:val="24"/>
        </w:rPr>
        <w:t>and</w:t>
      </w:r>
      <w:r w:rsidR="00F21C6A" w:rsidRPr="00B60BAE">
        <w:rPr>
          <w:rFonts w:asciiTheme="majorBidi" w:hAnsiTheme="majorBidi" w:cstheme="majorBidi"/>
          <w:sz w:val="24"/>
          <w:szCs w:val="24"/>
        </w:rPr>
        <w:t xml:space="preserve"> T2DM</w:t>
      </w:r>
      <w:r w:rsidR="002B326F" w:rsidRPr="00B60BAE">
        <w:rPr>
          <w:rFonts w:asciiTheme="majorBidi" w:hAnsiTheme="majorBidi" w:cstheme="majorBidi"/>
          <w:sz w:val="24"/>
          <w:szCs w:val="24"/>
        </w:rPr>
        <w:t>.</w:t>
      </w:r>
    </w:p>
    <w:p w14:paraId="7DB762DA" w14:textId="6CA4E394" w:rsidR="002B326F" w:rsidRPr="00B60BAE" w:rsidRDefault="002F059B" w:rsidP="00663ECD">
      <w:pPr>
        <w:pStyle w:val="ListParagraph"/>
        <w:numPr>
          <w:ilvl w:val="0"/>
          <w:numId w:val="5"/>
        </w:numPr>
        <w:spacing w:after="0" w:line="240" w:lineRule="auto"/>
        <w:rPr>
          <w:rFonts w:asciiTheme="majorBidi" w:hAnsiTheme="majorBidi" w:cstheme="majorBidi"/>
          <w:sz w:val="24"/>
          <w:szCs w:val="24"/>
        </w:rPr>
      </w:pPr>
      <w:r w:rsidRPr="00B60BAE">
        <w:rPr>
          <w:rFonts w:asciiTheme="majorBidi" w:hAnsiTheme="majorBidi" w:cstheme="majorBidi"/>
          <w:sz w:val="24"/>
          <w:szCs w:val="24"/>
        </w:rPr>
        <w:t>U</w:t>
      </w:r>
      <w:r w:rsidR="00F21C6A" w:rsidRPr="00B60BAE">
        <w:rPr>
          <w:rFonts w:asciiTheme="majorBidi" w:hAnsiTheme="majorBidi" w:cstheme="majorBidi"/>
          <w:sz w:val="24"/>
          <w:szCs w:val="24"/>
        </w:rPr>
        <w:t xml:space="preserve">nderstand the </w:t>
      </w:r>
      <w:r w:rsidR="004D6F4E" w:rsidRPr="00B60BAE">
        <w:rPr>
          <w:rFonts w:asciiTheme="majorBidi" w:hAnsiTheme="majorBidi" w:cstheme="majorBidi"/>
          <w:sz w:val="24"/>
          <w:szCs w:val="24"/>
        </w:rPr>
        <w:t xml:space="preserve">strengths and </w:t>
      </w:r>
      <w:r w:rsidR="00F21C6A" w:rsidRPr="00B60BAE">
        <w:rPr>
          <w:rFonts w:asciiTheme="majorBidi" w:hAnsiTheme="majorBidi" w:cstheme="majorBidi"/>
          <w:sz w:val="24"/>
          <w:szCs w:val="24"/>
        </w:rPr>
        <w:t xml:space="preserve">weaknesses in the methods used and how this </w:t>
      </w:r>
      <w:r w:rsidR="006B5A43" w:rsidRPr="00B60BAE">
        <w:rPr>
          <w:rFonts w:asciiTheme="majorBidi" w:hAnsiTheme="majorBidi" w:cstheme="majorBidi"/>
          <w:sz w:val="24"/>
          <w:szCs w:val="24"/>
        </w:rPr>
        <w:t>may affect</w:t>
      </w:r>
      <w:r w:rsidR="004D6F4E" w:rsidRPr="00B60BAE">
        <w:rPr>
          <w:rFonts w:asciiTheme="majorBidi" w:hAnsiTheme="majorBidi" w:cstheme="majorBidi"/>
          <w:sz w:val="24"/>
          <w:szCs w:val="24"/>
        </w:rPr>
        <w:t xml:space="preserve"> understanding the </w:t>
      </w:r>
      <w:r w:rsidR="001776AF" w:rsidRPr="00B60BAE">
        <w:rPr>
          <w:rFonts w:asciiTheme="majorBidi" w:hAnsiTheme="majorBidi" w:cstheme="majorBidi"/>
          <w:sz w:val="24"/>
          <w:szCs w:val="24"/>
        </w:rPr>
        <w:t>association between OSA and T2DM results</w:t>
      </w:r>
      <w:r w:rsidR="002B326F" w:rsidRPr="00B60BAE">
        <w:rPr>
          <w:rFonts w:asciiTheme="majorBidi" w:hAnsiTheme="majorBidi" w:cstheme="majorBidi"/>
          <w:sz w:val="24"/>
          <w:szCs w:val="24"/>
        </w:rPr>
        <w:t>.</w:t>
      </w:r>
    </w:p>
    <w:p w14:paraId="21E0F5B6" w14:textId="2659C3C2" w:rsidR="008D5A4F" w:rsidRPr="00B60BAE" w:rsidRDefault="001776AF" w:rsidP="00663ECD">
      <w:pPr>
        <w:pStyle w:val="ListParagraph"/>
        <w:numPr>
          <w:ilvl w:val="0"/>
          <w:numId w:val="5"/>
        </w:numPr>
        <w:spacing w:after="0" w:line="240" w:lineRule="auto"/>
        <w:rPr>
          <w:rFonts w:asciiTheme="majorBidi" w:hAnsiTheme="majorBidi" w:cstheme="majorBidi"/>
          <w:sz w:val="24"/>
          <w:szCs w:val="24"/>
        </w:rPr>
      </w:pPr>
      <w:r w:rsidRPr="00B60BAE">
        <w:rPr>
          <w:rFonts w:asciiTheme="majorBidi" w:hAnsiTheme="majorBidi" w:cstheme="majorBidi"/>
          <w:sz w:val="24"/>
          <w:szCs w:val="24"/>
        </w:rPr>
        <w:t>I</w:t>
      </w:r>
      <w:r w:rsidR="00F21C6A" w:rsidRPr="00B60BAE">
        <w:rPr>
          <w:rFonts w:asciiTheme="majorBidi" w:hAnsiTheme="majorBidi" w:cstheme="majorBidi"/>
          <w:sz w:val="24"/>
          <w:szCs w:val="24"/>
        </w:rPr>
        <w:t>dentify gaps in knowledge and suggest possible area</w:t>
      </w:r>
      <w:r w:rsidRPr="00B60BAE">
        <w:rPr>
          <w:rFonts w:asciiTheme="majorBidi" w:hAnsiTheme="majorBidi" w:cstheme="majorBidi"/>
          <w:sz w:val="24"/>
          <w:szCs w:val="24"/>
        </w:rPr>
        <w:t>s</w:t>
      </w:r>
      <w:r w:rsidR="00F21C6A" w:rsidRPr="00B60BAE">
        <w:rPr>
          <w:rFonts w:asciiTheme="majorBidi" w:hAnsiTheme="majorBidi" w:cstheme="majorBidi"/>
          <w:sz w:val="24"/>
          <w:szCs w:val="24"/>
        </w:rPr>
        <w:t xml:space="preserve"> of development and research.</w:t>
      </w:r>
    </w:p>
    <w:p w14:paraId="61A4A4F1" w14:textId="77777777" w:rsidR="008D5A4F" w:rsidRPr="00B60BAE" w:rsidRDefault="008D5A4F" w:rsidP="00663ECD">
      <w:pPr>
        <w:spacing w:after="0" w:line="240" w:lineRule="auto"/>
        <w:rPr>
          <w:rFonts w:asciiTheme="majorBidi" w:hAnsiTheme="majorBidi" w:cstheme="majorBidi"/>
          <w:b/>
          <w:bCs/>
          <w:sz w:val="24"/>
          <w:szCs w:val="24"/>
        </w:rPr>
      </w:pPr>
    </w:p>
    <w:p w14:paraId="46B0BB2C" w14:textId="454472C2" w:rsidR="00B40330" w:rsidRPr="00B60BAE" w:rsidRDefault="00B40330" w:rsidP="00663ECD">
      <w:pPr>
        <w:spacing w:after="0" w:line="240" w:lineRule="auto"/>
        <w:jc w:val="center"/>
        <w:rPr>
          <w:rFonts w:asciiTheme="majorBidi" w:hAnsiTheme="majorBidi" w:cstheme="majorBidi"/>
          <w:b/>
          <w:bCs/>
          <w:sz w:val="24"/>
          <w:szCs w:val="24"/>
        </w:rPr>
      </w:pPr>
      <w:r w:rsidRPr="00B60BAE">
        <w:rPr>
          <w:rFonts w:asciiTheme="majorBidi" w:hAnsiTheme="majorBidi" w:cstheme="majorBidi"/>
          <w:b/>
          <w:bCs/>
          <w:sz w:val="24"/>
          <w:szCs w:val="24"/>
        </w:rPr>
        <w:t>Method</w:t>
      </w:r>
      <w:r w:rsidR="00663ECD" w:rsidRPr="00B60BAE">
        <w:rPr>
          <w:rFonts w:asciiTheme="majorBidi" w:hAnsiTheme="majorBidi" w:cstheme="majorBidi"/>
          <w:b/>
          <w:bCs/>
          <w:sz w:val="24"/>
          <w:szCs w:val="24"/>
        </w:rPr>
        <w:t>s</w:t>
      </w:r>
    </w:p>
    <w:p w14:paraId="039BA3AE" w14:textId="220A3070" w:rsidR="00450E50" w:rsidRPr="00B60BAE" w:rsidRDefault="0016406E" w:rsidP="00663ECD">
      <w:pPr>
        <w:pBdr>
          <w:top w:val="nil"/>
          <w:left w:val="nil"/>
          <w:bottom w:val="nil"/>
          <w:right w:val="nil"/>
          <w:between w:val="nil"/>
        </w:pBd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The protocol of this systematic review was registered </w:t>
      </w:r>
      <w:r w:rsidR="00FA3378" w:rsidRPr="00B60BAE">
        <w:rPr>
          <w:rFonts w:asciiTheme="majorBidi" w:hAnsiTheme="majorBidi" w:cstheme="majorBidi"/>
          <w:sz w:val="24"/>
          <w:szCs w:val="24"/>
        </w:rPr>
        <w:t xml:space="preserve">and </w:t>
      </w:r>
      <w:r w:rsidRPr="00B60BAE">
        <w:rPr>
          <w:rFonts w:asciiTheme="majorBidi" w:hAnsiTheme="majorBidi" w:cstheme="majorBidi"/>
          <w:sz w:val="24"/>
          <w:szCs w:val="24"/>
        </w:rPr>
        <w:t>published with PROSPERO</w:t>
      </w:r>
      <w:r w:rsidR="00FA3378" w:rsidRPr="00B60BAE">
        <w:rPr>
          <w:rFonts w:asciiTheme="majorBidi" w:hAnsiTheme="majorBidi" w:cstheme="majorBidi"/>
          <w:sz w:val="24"/>
          <w:szCs w:val="24"/>
        </w:rPr>
        <w:t xml:space="preserve"> </w:t>
      </w:r>
      <w:r w:rsidRPr="00B60BAE">
        <w:rPr>
          <w:rFonts w:asciiTheme="majorBidi" w:hAnsiTheme="majorBidi" w:cstheme="majorBidi"/>
          <w:sz w:val="24"/>
          <w:szCs w:val="24"/>
        </w:rPr>
        <w:t>CRD42023397547 and conducted according to the Preferred Reporting Items for Systematic Review and Meta-Analyses (PRISMA) statement</w:t>
      </w:r>
      <w:r w:rsidR="00F1606C" w:rsidRPr="00B60BAE">
        <w:rPr>
          <w:rFonts w:asciiTheme="majorBidi" w:hAnsiTheme="majorBidi" w:cstheme="majorBidi"/>
          <w:sz w:val="24"/>
          <w:szCs w:val="24"/>
        </w:rPr>
        <w:t xml:space="preserve"> </w:t>
      </w:r>
      <w:r w:rsidR="00DB6184"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Matthew&lt;/Author&gt;&lt;Year&gt;2021&lt;/Year&gt;&lt;RecNum&gt;89&lt;/RecNum&gt;&lt;DisplayText&gt;(24)&lt;/DisplayText&gt;&lt;record&gt;&lt;rec-number&gt;89&lt;/rec-number&gt;&lt;foreign-keys&gt;&lt;key app="EN" db-id="2ddprv0ekwp9pkes2xn55s0krrrfa2fetrzp" timestamp="1702373805"&gt;89&lt;/key&gt;&lt;/foreign-keys&gt;&lt;ref-type name="Journal Article"&gt;17&lt;/ref-type&gt;&lt;contributors&gt;&lt;authors&gt;&lt;author&gt;Matthew, J. Page&lt;/author&gt;&lt;author&gt;Joanne, E. McKenzie&lt;/author&gt;&lt;author&gt;Patrick, M. Bossuyt&lt;/author&gt;&lt;author&gt;Isabelle, Boutron&lt;/author&gt;&lt;author&gt;Tammy, C. Hoffmann&lt;/author&gt;&lt;author&gt;Cynthia, D. Mulrow&lt;/author&gt;&lt;author&gt;Larissa, Shamseer&lt;/author&gt;&lt;author&gt;Jennifer, M. Tetzlaff&lt;/author&gt;&lt;author&gt;Elie, A. Akl&lt;/author&gt;&lt;author&gt;Sue, E. Brennan&lt;/author&gt;&lt;author&gt;Roger, Chou&lt;/author&gt;&lt;author&gt;Julie, Glanville&lt;/author&gt;&lt;author&gt;Jeremy, M. Grimshaw&lt;/author&gt;&lt;author&gt;Asbjørn, Hróbjartsson&lt;/author&gt;&lt;author&gt;Manoj, M. Lalu&lt;/author&gt;&lt;author&gt;Tianjing, Li&lt;/author&gt;&lt;author&gt;Elizabeth, W. Loder&lt;/author&gt;&lt;author&gt;Evan, Mayo-Wilson&lt;/author&gt;&lt;author&gt;Steve, McDonald&lt;/author&gt;&lt;author&gt;Luke, A. McGuinness&lt;/author&gt;&lt;author&gt;Lesley, A. Stewart&lt;/author&gt;&lt;author&gt;James, Thomas&lt;/author&gt;&lt;author&gt;Andrea, C. Tricco&lt;/author&gt;&lt;author&gt;Vivian, A. Welch&lt;/author&gt;&lt;author&gt;Penny, Whiting&lt;/author&gt;&lt;author&gt;David, Moher&lt;/author&gt;&lt;/authors&gt;&lt;/contributors&gt;&lt;titles&gt;&lt;title&gt;The PRISMA 2020 statement: an updated guideline for reporting systematic reviews&lt;/title&gt;&lt;secondary-title&gt;BMJ&lt;/secondary-title&gt;&lt;/titles&gt;&lt;periodical&gt;&lt;full-title&gt;BMJ&lt;/full-title&gt;&lt;/periodical&gt;&lt;pages&gt;n71&lt;/pages&gt;&lt;volume&gt;372&lt;/volume&gt;&lt;dates&gt;&lt;year&gt;2021&lt;/year&gt;&lt;/dates&gt;&lt;urls&gt;&lt;related-urls&gt;&lt;url&gt;http://www.bmj.com/content/372/bmj.n71.abstract&lt;/url&gt;&lt;/related-urls&gt;&lt;/urls&gt;&lt;electronic-resource-num&gt;10.1136/bmj.n71&lt;/electronic-resource-num&gt;&lt;/record&gt;&lt;/Cite&gt;&lt;/EndNote&gt;</w:instrText>
      </w:r>
      <w:r w:rsidR="00DB6184"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24)</w:t>
      </w:r>
      <w:r w:rsidR="00DB6184" w:rsidRPr="00B60BAE">
        <w:rPr>
          <w:rFonts w:asciiTheme="majorBidi" w:hAnsiTheme="majorBidi" w:cstheme="majorBidi"/>
          <w:sz w:val="24"/>
          <w:szCs w:val="24"/>
        </w:rPr>
        <w:fldChar w:fldCharType="end"/>
      </w:r>
      <w:r w:rsidR="00FA3378" w:rsidRPr="00B60BAE">
        <w:rPr>
          <w:rFonts w:asciiTheme="majorBidi" w:hAnsiTheme="majorBidi" w:cstheme="majorBidi"/>
          <w:sz w:val="24"/>
          <w:szCs w:val="24"/>
        </w:rPr>
        <w:t xml:space="preserve">. </w:t>
      </w:r>
    </w:p>
    <w:p w14:paraId="4A5CFE41" w14:textId="77777777" w:rsidR="00F078CD" w:rsidRPr="00B60BAE" w:rsidRDefault="00F078CD" w:rsidP="00663ECD">
      <w:pPr>
        <w:pStyle w:val="Heading1"/>
        <w:spacing w:before="0" w:line="240" w:lineRule="auto"/>
        <w:rPr>
          <w:rFonts w:asciiTheme="majorBidi" w:hAnsiTheme="majorBidi"/>
          <w:b/>
          <w:bCs/>
          <w:color w:val="auto"/>
          <w:sz w:val="24"/>
          <w:szCs w:val="24"/>
        </w:rPr>
      </w:pPr>
    </w:p>
    <w:p w14:paraId="4327EDCE" w14:textId="4564E2C8" w:rsidR="00B40330" w:rsidRPr="00B60BAE" w:rsidRDefault="00B40330" w:rsidP="00663ECD">
      <w:pPr>
        <w:pStyle w:val="Heading1"/>
        <w:spacing w:before="0" w:line="240" w:lineRule="auto"/>
        <w:rPr>
          <w:rFonts w:asciiTheme="majorBidi" w:hAnsiTheme="majorBidi"/>
          <w:b/>
          <w:bCs/>
          <w:color w:val="auto"/>
          <w:sz w:val="24"/>
          <w:szCs w:val="24"/>
        </w:rPr>
      </w:pPr>
      <w:r w:rsidRPr="00B60BAE">
        <w:rPr>
          <w:rFonts w:asciiTheme="majorBidi" w:hAnsiTheme="majorBidi"/>
          <w:b/>
          <w:bCs/>
          <w:color w:val="auto"/>
          <w:sz w:val="24"/>
          <w:szCs w:val="24"/>
        </w:rPr>
        <w:t xml:space="preserve">Search </w:t>
      </w:r>
      <w:r w:rsidR="007F4F67" w:rsidRPr="00B60BAE">
        <w:rPr>
          <w:rFonts w:asciiTheme="majorBidi" w:hAnsiTheme="majorBidi"/>
          <w:b/>
          <w:bCs/>
          <w:color w:val="auto"/>
          <w:sz w:val="24"/>
          <w:szCs w:val="24"/>
        </w:rPr>
        <w:t>S</w:t>
      </w:r>
      <w:r w:rsidRPr="00B60BAE">
        <w:rPr>
          <w:rFonts w:asciiTheme="majorBidi" w:hAnsiTheme="majorBidi"/>
          <w:b/>
          <w:bCs/>
          <w:color w:val="auto"/>
          <w:sz w:val="24"/>
          <w:szCs w:val="24"/>
        </w:rPr>
        <w:t>trategy</w:t>
      </w:r>
    </w:p>
    <w:p w14:paraId="2F14D7C4" w14:textId="065A1A63" w:rsidR="00EB2F76" w:rsidRPr="00B60BAE" w:rsidRDefault="00DD7018" w:rsidP="00663EC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One researcher (M.T.) with a librarian specialist completed a systematic literature search to identify all original research articles published in English and report the association between OSA and T2DM in the adult population between Jan</w:t>
      </w:r>
      <w:r w:rsidR="000877B3" w:rsidRPr="00B60BAE">
        <w:rPr>
          <w:rFonts w:asciiTheme="majorBidi" w:hAnsiTheme="majorBidi" w:cstheme="majorBidi"/>
          <w:sz w:val="24"/>
          <w:szCs w:val="24"/>
        </w:rPr>
        <w:t>uary</w:t>
      </w:r>
      <w:r w:rsidRPr="00B60BAE">
        <w:rPr>
          <w:rFonts w:asciiTheme="majorBidi" w:hAnsiTheme="majorBidi" w:cstheme="majorBidi"/>
          <w:sz w:val="24"/>
          <w:szCs w:val="24"/>
        </w:rPr>
        <w:t xml:space="preserve"> 1, 2011, and Mar</w:t>
      </w:r>
      <w:r w:rsidR="000877B3" w:rsidRPr="00B60BAE">
        <w:rPr>
          <w:rFonts w:asciiTheme="majorBidi" w:hAnsiTheme="majorBidi" w:cstheme="majorBidi"/>
          <w:sz w:val="24"/>
          <w:szCs w:val="24"/>
        </w:rPr>
        <w:t>ch</w:t>
      </w:r>
      <w:r w:rsidRPr="00B60BAE">
        <w:rPr>
          <w:rFonts w:asciiTheme="majorBidi" w:hAnsiTheme="majorBidi" w:cstheme="majorBidi"/>
          <w:sz w:val="24"/>
          <w:szCs w:val="24"/>
        </w:rPr>
        <w:t xml:space="preserve"> 30, 2023. The </w:t>
      </w:r>
      <w:r w:rsidR="00924ED2" w:rsidRPr="00B60BAE">
        <w:rPr>
          <w:rFonts w:asciiTheme="majorBidi" w:hAnsiTheme="majorBidi" w:cstheme="majorBidi"/>
          <w:sz w:val="24"/>
          <w:szCs w:val="24"/>
        </w:rPr>
        <w:t>electronic search was conducted in</w:t>
      </w:r>
      <w:r w:rsidR="00B76380" w:rsidRPr="00B60BAE">
        <w:rPr>
          <w:rFonts w:asciiTheme="majorBidi" w:hAnsiTheme="majorBidi" w:cstheme="majorBidi"/>
          <w:sz w:val="24"/>
          <w:szCs w:val="24"/>
        </w:rPr>
        <w:t xml:space="preserve"> </w:t>
      </w:r>
      <w:r w:rsidR="00914578" w:rsidRPr="00B60BAE">
        <w:rPr>
          <w:rFonts w:asciiTheme="majorBidi" w:hAnsiTheme="majorBidi" w:cstheme="majorBidi"/>
          <w:sz w:val="24"/>
          <w:szCs w:val="24"/>
        </w:rPr>
        <w:t>six</w:t>
      </w:r>
      <w:r w:rsidR="00924ED2" w:rsidRPr="00B60BAE">
        <w:rPr>
          <w:rFonts w:asciiTheme="majorBidi" w:hAnsiTheme="majorBidi" w:cstheme="majorBidi"/>
          <w:sz w:val="24"/>
          <w:szCs w:val="24"/>
        </w:rPr>
        <w:t xml:space="preserve"> databases</w:t>
      </w:r>
      <w:r w:rsidR="001776AF" w:rsidRPr="00B60BAE">
        <w:rPr>
          <w:rFonts w:asciiTheme="majorBidi" w:hAnsiTheme="majorBidi" w:cstheme="majorBidi"/>
          <w:sz w:val="24"/>
          <w:szCs w:val="24"/>
        </w:rPr>
        <w:t>,</w:t>
      </w:r>
      <w:r w:rsidR="00924ED2" w:rsidRPr="00B60BAE">
        <w:rPr>
          <w:rFonts w:asciiTheme="majorBidi" w:hAnsiTheme="majorBidi" w:cstheme="majorBidi"/>
          <w:sz w:val="24"/>
          <w:szCs w:val="24"/>
        </w:rPr>
        <w:t xml:space="preserve"> </w:t>
      </w:r>
      <w:r w:rsidR="004A377B" w:rsidRPr="00B60BAE">
        <w:rPr>
          <w:rFonts w:asciiTheme="majorBidi" w:hAnsiTheme="majorBidi" w:cstheme="majorBidi"/>
          <w:sz w:val="24"/>
          <w:szCs w:val="24"/>
        </w:rPr>
        <w:t>including</w:t>
      </w:r>
      <w:r w:rsidR="00924ED2" w:rsidRPr="00B60BAE">
        <w:rPr>
          <w:rFonts w:asciiTheme="majorBidi" w:hAnsiTheme="majorBidi" w:cstheme="majorBidi"/>
          <w:sz w:val="24"/>
          <w:szCs w:val="24"/>
        </w:rPr>
        <w:t xml:space="preserve"> </w:t>
      </w:r>
      <w:r w:rsidR="00EB2F76" w:rsidRPr="00B60BAE">
        <w:rPr>
          <w:rFonts w:asciiTheme="majorBidi" w:hAnsiTheme="majorBidi" w:cstheme="majorBidi"/>
          <w:sz w:val="24"/>
          <w:szCs w:val="24"/>
        </w:rPr>
        <w:t>EMBASE, MEDLINE, PsycINFO, and CINAHL</w:t>
      </w:r>
      <w:r w:rsidR="001776AF" w:rsidRPr="00B60BAE">
        <w:rPr>
          <w:rFonts w:asciiTheme="majorBidi" w:hAnsiTheme="majorBidi" w:cstheme="majorBidi"/>
          <w:sz w:val="24"/>
          <w:szCs w:val="24"/>
        </w:rPr>
        <w:t>,</w:t>
      </w:r>
      <w:r w:rsidR="00EB2F76" w:rsidRPr="00B60BAE">
        <w:rPr>
          <w:rFonts w:asciiTheme="majorBidi" w:hAnsiTheme="majorBidi" w:cstheme="majorBidi"/>
          <w:sz w:val="24"/>
          <w:szCs w:val="24"/>
        </w:rPr>
        <w:t xml:space="preserve"> through the EBSCO database, Web of Science Core Collection, and Scopus. The speciali</w:t>
      </w:r>
      <w:r w:rsidR="00E24015" w:rsidRPr="00B60BAE">
        <w:rPr>
          <w:rFonts w:asciiTheme="majorBidi" w:hAnsiTheme="majorBidi" w:cstheme="majorBidi"/>
          <w:sz w:val="24"/>
          <w:szCs w:val="24"/>
        </w:rPr>
        <w:t>s</w:t>
      </w:r>
      <w:r w:rsidR="00EB2F76" w:rsidRPr="00B60BAE">
        <w:rPr>
          <w:rFonts w:asciiTheme="majorBidi" w:hAnsiTheme="majorBidi" w:cstheme="majorBidi"/>
          <w:sz w:val="24"/>
          <w:szCs w:val="24"/>
        </w:rPr>
        <w:t>ed journal</w:t>
      </w:r>
      <w:r w:rsidR="00924ED2" w:rsidRPr="00B60BAE">
        <w:rPr>
          <w:rFonts w:asciiTheme="majorBidi" w:hAnsiTheme="majorBidi" w:cstheme="majorBidi"/>
          <w:sz w:val="24"/>
          <w:szCs w:val="24"/>
        </w:rPr>
        <w:t>s</w:t>
      </w:r>
      <w:r w:rsidR="00EB2F76" w:rsidRPr="00B60BAE">
        <w:rPr>
          <w:rFonts w:asciiTheme="majorBidi" w:hAnsiTheme="majorBidi" w:cstheme="majorBidi"/>
          <w:sz w:val="24"/>
          <w:szCs w:val="24"/>
        </w:rPr>
        <w:t xml:space="preserve"> in sleep medicine and diabetes</w:t>
      </w:r>
      <w:r w:rsidR="001776AF" w:rsidRPr="00B60BAE">
        <w:rPr>
          <w:rFonts w:asciiTheme="majorBidi" w:hAnsiTheme="majorBidi" w:cstheme="majorBidi"/>
          <w:sz w:val="24"/>
          <w:szCs w:val="24"/>
        </w:rPr>
        <w:t>,</w:t>
      </w:r>
      <w:r w:rsidR="004A377B" w:rsidRPr="00B60BAE">
        <w:rPr>
          <w:rFonts w:asciiTheme="majorBidi" w:hAnsiTheme="majorBidi" w:cstheme="majorBidi"/>
          <w:sz w:val="24"/>
          <w:szCs w:val="24"/>
        </w:rPr>
        <w:t xml:space="preserve"> including </w:t>
      </w:r>
      <w:r w:rsidR="00924ED2" w:rsidRPr="00B60BAE">
        <w:rPr>
          <w:rFonts w:asciiTheme="majorBidi" w:hAnsiTheme="majorBidi" w:cstheme="majorBidi"/>
          <w:sz w:val="24"/>
          <w:szCs w:val="24"/>
        </w:rPr>
        <w:t>Sleep Journal</w:t>
      </w:r>
      <w:r w:rsidR="004A377B" w:rsidRPr="00B60BAE">
        <w:rPr>
          <w:rFonts w:asciiTheme="majorBidi" w:hAnsiTheme="majorBidi" w:cstheme="majorBidi"/>
          <w:sz w:val="24"/>
          <w:szCs w:val="24"/>
        </w:rPr>
        <w:t>, Journal of Clinical Sleep Medicine</w:t>
      </w:r>
      <w:r w:rsidR="00B70C0B" w:rsidRPr="00B60BAE">
        <w:rPr>
          <w:rFonts w:asciiTheme="majorBidi" w:hAnsiTheme="majorBidi" w:cstheme="majorBidi"/>
          <w:sz w:val="24"/>
          <w:szCs w:val="24"/>
        </w:rPr>
        <w:t>, and Journal of Sleep Research, were also searched manually to identify possible publications that could</w:t>
      </w:r>
      <w:r w:rsidR="00EB2F76" w:rsidRPr="00B60BAE">
        <w:rPr>
          <w:rFonts w:asciiTheme="majorBidi" w:hAnsiTheme="majorBidi" w:cstheme="majorBidi"/>
          <w:sz w:val="24"/>
          <w:szCs w:val="24"/>
        </w:rPr>
        <w:t xml:space="preserve"> be used in the review. Further, the bibliography list of the included articles was also checked for additional references </w:t>
      </w:r>
      <w:r w:rsidR="00BD5177" w:rsidRPr="00B60BAE">
        <w:rPr>
          <w:rFonts w:asciiTheme="majorBidi" w:hAnsiTheme="majorBidi" w:cstheme="majorBidi"/>
          <w:sz w:val="24"/>
          <w:szCs w:val="24"/>
        </w:rPr>
        <w:t>to avoid missing</w:t>
      </w:r>
      <w:r w:rsidR="00EB2F76" w:rsidRPr="00B60BAE">
        <w:rPr>
          <w:rFonts w:asciiTheme="majorBidi" w:hAnsiTheme="majorBidi" w:cstheme="majorBidi"/>
          <w:sz w:val="24"/>
          <w:szCs w:val="24"/>
        </w:rPr>
        <w:t xml:space="preserve"> eligible articles that can be included in this review. </w:t>
      </w:r>
    </w:p>
    <w:p w14:paraId="4EF7D8B0" w14:textId="01A44BCD" w:rsidR="00F84133" w:rsidRPr="00B60BAE" w:rsidRDefault="00450E50" w:rsidP="00663EC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The search terms </w:t>
      </w:r>
      <w:r w:rsidR="00F84133" w:rsidRPr="00B60BAE">
        <w:rPr>
          <w:rFonts w:asciiTheme="majorBidi" w:hAnsiTheme="majorBidi" w:cstheme="majorBidi"/>
          <w:sz w:val="24"/>
          <w:szCs w:val="24"/>
        </w:rPr>
        <w:t xml:space="preserve">were </w:t>
      </w:r>
      <w:r w:rsidRPr="00B60BAE">
        <w:rPr>
          <w:rFonts w:asciiTheme="majorBidi" w:hAnsiTheme="majorBidi" w:cstheme="majorBidi"/>
          <w:sz w:val="24"/>
          <w:szCs w:val="24"/>
        </w:rPr>
        <w:t>located and extracted from multiple sources</w:t>
      </w:r>
      <w:r w:rsidR="00F84133" w:rsidRPr="00B60BAE">
        <w:rPr>
          <w:rFonts w:asciiTheme="majorBidi" w:hAnsiTheme="majorBidi" w:cstheme="majorBidi"/>
          <w:sz w:val="24"/>
          <w:szCs w:val="24"/>
        </w:rPr>
        <w:t>,</w:t>
      </w:r>
      <w:r w:rsidRPr="00B60BAE">
        <w:rPr>
          <w:rFonts w:asciiTheme="majorBidi" w:hAnsiTheme="majorBidi" w:cstheme="majorBidi"/>
          <w:sz w:val="24"/>
          <w:szCs w:val="24"/>
        </w:rPr>
        <w:t xml:space="preserve"> including </w:t>
      </w:r>
      <w:r w:rsidR="000468BA" w:rsidRPr="00B60BAE">
        <w:rPr>
          <w:rFonts w:asciiTheme="majorBidi" w:hAnsiTheme="majorBidi" w:cstheme="majorBidi"/>
          <w:sz w:val="24"/>
          <w:szCs w:val="24"/>
        </w:rPr>
        <w:t xml:space="preserve">abstract keywords, research papers and </w:t>
      </w:r>
      <w:r w:rsidRPr="00B60BAE">
        <w:rPr>
          <w:rFonts w:asciiTheme="majorBidi" w:hAnsiTheme="majorBidi" w:cstheme="majorBidi"/>
          <w:sz w:val="24"/>
          <w:szCs w:val="24"/>
        </w:rPr>
        <w:t>previous systematic reviews</w:t>
      </w:r>
      <w:r w:rsidR="00CD3E3A" w:rsidRPr="00B60BAE">
        <w:rPr>
          <w:rFonts w:asciiTheme="majorBidi" w:hAnsiTheme="majorBidi" w:cstheme="majorBidi"/>
          <w:sz w:val="24"/>
          <w:szCs w:val="24"/>
        </w:rPr>
        <w:t xml:space="preserve"> on the area of OSA and T2DM</w:t>
      </w:r>
      <w:r w:rsidR="000468BA" w:rsidRPr="00B60BAE">
        <w:rPr>
          <w:rFonts w:asciiTheme="majorBidi" w:hAnsiTheme="majorBidi" w:cstheme="majorBidi"/>
          <w:sz w:val="24"/>
          <w:szCs w:val="24"/>
        </w:rPr>
        <w:t xml:space="preserve">. </w:t>
      </w:r>
      <w:r w:rsidRPr="00B60BAE">
        <w:rPr>
          <w:rFonts w:asciiTheme="majorBidi" w:hAnsiTheme="majorBidi" w:cstheme="majorBidi"/>
          <w:sz w:val="24"/>
          <w:szCs w:val="24"/>
        </w:rPr>
        <w:t>The terms were listed in a table and checked on the selected databases.</w:t>
      </w:r>
      <w:r w:rsidR="00F84133" w:rsidRPr="00B60BAE">
        <w:rPr>
          <w:rFonts w:asciiTheme="majorBidi" w:hAnsiTheme="majorBidi" w:cstheme="majorBidi"/>
          <w:sz w:val="24"/>
          <w:szCs w:val="24"/>
        </w:rPr>
        <w:t xml:space="preserve"> </w:t>
      </w:r>
      <w:r w:rsidR="00280DD9" w:rsidRPr="00B60BAE">
        <w:rPr>
          <w:rFonts w:asciiTheme="majorBidi" w:hAnsiTheme="majorBidi" w:cstheme="majorBidi"/>
          <w:sz w:val="24"/>
          <w:szCs w:val="24"/>
        </w:rPr>
        <w:t xml:space="preserve">The key search terms were </w:t>
      </w:r>
      <w:r w:rsidR="00280DD9" w:rsidRPr="00B60BAE">
        <w:rPr>
          <w:rFonts w:asciiTheme="majorBidi" w:hAnsiTheme="majorBidi" w:cstheme="majorBidi"/>
          <w:sz w:val="24"/>
          <w:szCs w:val="24"/>
          <w:shd w:val="clear" w:color="auto" w:fill="FFFFFF"/>
        </w:rPr>
        <w:t>Sleep Apnea, Obstructive, Sleep Apnea Syndromes, Diabetes Mellitus</w:t>
      </w:r>
      <w:r w:rsidR="00C148A7" w:rsidRPr="00B60BAE">
        <w:rPr>
          <w:rFonts w:asciiTheme="majorBidi" w:hAnsiTheme="majorBidi" w:cstheme="majorBidi"/>
          <w:sz w:val="24"/>
          <w:szCs w:val="24"/>
          <w:shd w:val="clear" w:color="auto" w:fill="FFFFFF"/>
        </w:rPr>
        <w:t xml:space="preserve"> </w:t>
      </w:r>
      <w:r w:rsidR="00280DD9" w:rsidRPr="00B60BAE">
        <w:rPr>
          <w:rFonts w:asciiTheme="majorBidi" w:hAnsiTheme="majorBidi" w:cstheme="majorBidi"/>
          <w:sz w:val="24"/>
          <w:szCs w:val="24"/>
        </w:rPr>
        <w:t>Type 2</w:t>
      </w:r>
      <w:r w:rsidR="000B6AA8" w:rsidRPr="00B60BAE">
        <w:rPr>
          <w:rFonts w:asciiTheme="majorBidi" w:hAnsiTheme="majorBidi" w:cstheme="majorBidi"/>
          <w:sz w:val="24"/>
          <w:szCs w:val="24"/>
        </w:rPr>
        <w:t>,</w:t>
      </w:r>
      <w:r w:rsidR="00C148A7" w:rsidRPr="00B60BAE">
        <w:rPr>
          <w:rFonts w:asciiTheme="majorBidi" w:hAnsiTheme="majorBidi" w:cstheme="majorBidi"/>
          <w:sz w:val="24"/>
          <w:szCs w:val="24"/>
        </w:rPr>
        <w:t xml:space="preserve"> </w:t>
      </w:r>
      <w:r w:rsidR="00B17259" w:rsidRPr="00B60BAE">
        <w:rPr>
          <w:rFonts w:asciiTheme="majorBidi" w:hAnsiTheme="majorBidi" w:cstheme="majorBidi"/>
          <w:sz w:val="24"/>
          <w:szCs w:val="24"/>
        </w:rPr>
        <w:t>and</w:t>
      </w:r>
      <w:r w:rsidR="00B17259" w:rsidRPr="00B60BAE">
        <w:rPr>
          <w:rFonts w:asciiTheme="majorBidi" w:hAnsiTheme="majorBidi" w:cstheme="majorBidi"/>
          <w:sz w:val="24"/>
          <w:szCs w:val="24"/>
          <w:shd w:val="clear" w:color="auto" w:fill="FFFFFF"/>
        </w:rPr>
        <w:t xml:space="preserve"> Epidemiologic</w:t>
      </w:r>
      <w:r w:rsidR="00280DD9" w:rsidRPr="00B60BAE">
        <w:rPr>
          <w:rFonts w:asciiTheme="majorBidi" w:hAnsiTheme="majorBidi" w:cstheme="majorBidi"/>
          <w:sz w:val="24"/>
          <w:szCs w:val="24"/>
          <w:shd w:val="clear" w:color="auto" w:fill="FFFFFF"/>
        </w:rPr>
        <w:t xml:space="preserve"> Research Design</w:t>
      </w:r>
      <w:r w:rsidR="00280DD9" w:rsidRPr="00B60BAE">
        <w:rPr>
          <w:rFonts w:asciiTheme="majorBidi" w:hAnsiTheme="majorBidi" w:cstheme="majorBidi"/>
          <w:i/>
          <w:iCs/>
          <w:sz w:val="24"/>
          <w:szCs w:val="24"/>
          <w:shd w:val="clear" w:color="auto" w:fill="FFFFFF"/>
        </w:rPr>
        <w:t>.</w:t>
      </w:r>
      <w:r w:rsidR="00280DD9" w:rsidRPr="00B60BAE">
        <w:rPr>
          <w:rFonts w:asciiTheme="majorBidi" w:hAnsiTheme="majorBidi" w:cstheme="majorBidi"/>
          <w:i/>
          <w:iCs/>
          <w:sz w:val="24"/>
          <w:szCs w:val="24"/>
        </w:rPr>
        <w:t xml:space="preserve"> </w:t>
      </w:r>
      <w:r w:rsidR="00280DD9" w:rsidRPr="00B60BAE">
        <w:rPr>
          <w:rFonts w:asciiTheme="majorBidi" w:hAnsiTheme="majorBidi" w:cstheme="majorBidi"/>
          <w:iCs/>
          <w:sz w:val="24"/>
          <w:szCs w:val="24"/>
        </w:rPr>
        <w:t>The detailed search</w:t>
      </w:r>
      <w:r w:rsidR="00280DD9" w:rsidRPr="00B60BAE">
        <w:rPr>
          <w:rFonts w:asciiTheme="majorBidi" w:hAnsiTheme="majorBidi" w:cstheme="majorBidi"/>
          <w:i/>
          <w:iCs/>
          <w:sz w:val="24"/>
          <w:szCs w:val="24"/>
        </w:rPr>
        <w:t xml:space="preserve"> </w:t>
      </w:r>
      <w:r w:rsidR="00280DD9" w:rsidRPr="00B60BAE">
        <w:rPr>
          <w:rFonts w:asciiTheme="majorBidi" w:hAnsiTheme="majorBidi" w:cstheme="majorBidi"/>
          <w:sz w:val="24"/>
          <w:szCs w:val="24"/>
        </w:rPr>
        <w:t>strategy</w:t>
      </w:r>
      <w:r w:rsidR="000B6AA8" w:rsidRPr="00B60BAE">
        <w:rPr>
          <w:rFonts w:asciiTheme="majorBidi" w:hAnsiTheme="majorBidi" w:cstheme="majorBidi"/>
          <w:sz w:val="24"/>
          <w:szCs w:val="24"/>
        </w:rPr>
        <w:t>,</w:t>
      </w:r>
      <w:r w:rsidR="00280DD9" w:rsidRPr="00B60BAE">
        <w:rPr>
          <w:rFonts w:asciiTheme="majorBidi" w:hAnsiTheme="majorBidi" w:cstheme="majorBidi"/>
          <w:sz w:val="24"/>
          <w:szCs w:val="24"/>
        </w:rPr>
        <w:t xml:space="preserve"> including the list</w:t>
      </w:r>
      <w:r w:rsidR="00F84133" w:rsidRPr="00B60BAE">
        <w:rPr>
          <w:rFonts w:asciiTheme="majorBidi" w:hAnsiTheme="majorBidi" w:cstheme="majorBidi"/>
          <w:sz w:val="24"/>
          <w:szCs w:val="24"/>
        </w:rPr>
        <w:t xml:space="preserve"> of search terms and the specific queries </w:t>
      </w:r>
      <w:r w:rsidR="00210F26" w:rsidRPr="00B60BAE">
        <w:rPr>
          <w:rFonts w:asciiTheme="majorBidi" w:hAnsiTheme="majorBidi" w:cstheme="majorBidi"/>
          <w:sz w:val="24"/>
          <w:szCs w:val="24"/>
        </w:rPr>
        <w:t>for each</w:t>
      </w:r>
      <w:r w:rsidR="00F84133" w:rsidRPr="00B60BAE">
        <w:rPr>
          <w:rFonts w:asciiTheme="majorBidi" w:hAnsiTheme="majorBidi" w:cstheme="majorBidi"/>
          <w:sz w:val="24"/>
          <w:szCs w:val="24"/>
        </w:rPr>
        <w:t xml:space="preserve"> database search</w:t>
      </w:r>
      <w:r w:rsidR="000B6AA8" w:rsidRPr="00B60BAE">
        <w:rPr>
          <w:rFonts w:asciiTheme="majorBidi" w:hAnsiTheme="majorBidi" w:cstheme="majorBidi"/>
          <w:sz w:val="24"/>
          <w:szCs w:val="24"/>
        </w:rPr>
        <w:t>,</w:t>
      </w:r>
      <w:r w:rsidR="00F84133" w:rsidRPr="00B60BAE">
        <w:rPr>
          <w:rFonts w:asciiTheme="majorBidi" w:hAnsiTheme="majorBidi" w:cstheme="majorBidi"/>
          <w:sz w:val="24"/>
          <w:szCs w:val="24"/>
        </w:rPr>
        <w:t xml:space="preserve"> </w:t>
      </w:r>
      <w:r w:rsidR="00F64DFD" w:rsidRPr="00B60BAE">
        <w:rPr>
          <w:rFonts w:asciiTheme="majorBidi" w:hAnsiTheme="majorBidi" w:cstheme="majorBidi"/>
          <w:sz w:val="24"/>
          <w:szCs w:val="24"/>
        </w:rPr>
        <w:t>is</w:t>
      </w:r>
      <w:r w:rsidR="00F84133" w:rsidRPr="00B60BAE">
        <w:rPr>
          <w:rFonts w:asciiTheme="majorBidi" w:hAnsiTheme="majorBidi" w:cstheme="majorBidi"/>
          <w:sz w:val="24"/>
          <w:szCs w:val="24"/>
        </w:rPr>
        <w:t xml:space="preserve"> provided in the supplementary data</w:t>
      </w:r>
      <w:r w:rsidR="00210F26" w:rsidRPr="00B60BAE">
        <w:rPr>
          <w:rFonts w:asciiTheme="majorBidi" w:hAnsiTheme="majorBidi" w:cstheme="majorBidi"/>
          <w:sz w:val="24"/>
          <w:szCs w:val="24"/>
        </w:rPr>
        <w:t>,</w:t>
      </w:r>
      <w:r w:rsidR="00F84133" w:rsidRPr="00B60BAE">
        <w:rPr>
          <w:rFonts w:asciiTheme="majorBidi" w:hAnsiTheme="majorBidi" w:cstheme="majorBidi"/>
          <w:sz w:val="24"/>
          <w:szCs w:val="24"/>
        </w:rPr>
        <w:t xml:space="preserve"> </w:t>
      </w:r>
      <w:r w:rsidR="00BF3E7A" w:rsidRPr="00B60BAE">
        <w:rPr>
          <w:rFonts w:asciiTheme="majorBidi" w:hAnsiTheme="majorBidi" w:cstheme="majorBidi"/>
          <w:sz w:val="24"/>
          <w:szCs w:val="24"/>
        </w:rPr>
        <w:t xml:space="preserve">Appendix </w:t>
      </w:r>
      <w:r w:rsidR="00DE6AAB" w:rsidRPr="00B60BAE">
        <w:rPr>
          <w:rFonts w:asciiTheme="majorBidi" w:hAnsiTheme="majorBidi" w:cstheme="majorBidi"/>
          <w:sz w:val="24"/>
          <w:szCs w:val="24"/>
        </w:rPr>
        <w:t>A</w:t>
      </w:r>
      <w:r w:rsidR="00F84133" w:rsidRPr="00B60BAE">
        <w:rPr>
          <w:rFonts w:asciiTheme="majorBidi" w:hAnsiTheme="majorBidi" w:cstheme="majorBidi"/>
          <w:sz w:val="24"/>
          <w:szCs w:val="24"/>
        </w:rPr>
        <w:t xml:space="preserve">. </w:t>
      </w:r>
    </w:p>
    <w:p w14:paraId="5CD071C9" w14:textId="422578FE" w:rsidR="00450E50" w:rsidRPr="00B60BAE" w:rsidRDefault="00EE78CB" w:rsidP="00663EC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Each search term was entered into the Mesh search database for the MEDLINE</w:t>
      </w:r>
      <w:r w:rsidR="00450E50" w:rsidRPr="00B60BAE">
        <w:rPr>
          <w:rFonts w:asciiTheme="majorBidi" w:hAnsiTheme="majorBidi" w:cstheme="majorBidi"/>
          <w:sz w:val="24"/>
          <w:szCs w:val="24"/>
        </w:rPr>
        <w:t xml:space="preserve"> database, and the corresponding Mesh term was checked. The selected Mesh term was also expanded, and the related Entry terms were checked to verify an alternative form of the entered search term that could be used interchangeably in the literature. The identified Mesh terms were added to the search query. Some Mesh terms were not expanded if the subheading terms were unrelated to the research question. The search query included </w:t>
      </w:r>
      <w:r w:rsidR="000B6AA8" w:rsidRPr="00B60BAE">
        <w:rPr>
          <w:rFonts w:asciiTheme="majorBidi" w:hAnsiTheme="majorBidi" w:cstheme="majorBidi"/>
          <w:sz w:val="24"/>
          <w:szCs w:val="24"/>
        </w:rPr>
        <w:t xml:space="preserve">a </w:t>
      </w:r>
      <w:r w:rsidR="00450E50" w:rsidRPr="00B60BAE">
        <w:rPr>
          <w:rFonts w:asciiTheme="majorBidi" w:hAnsiTheme="majorBidi" w:cstheme="majorBidi"/>
          <w:sz w:val="24"/>
          <w:szCs w:val="24"/>
        </w:rPr>
        <w:t xml:space="preserve">mix of mesh </w:t>
      </w:r>
      <w:r w:rsidR="000B6AA8" w:rsidRPr="00B60BAE">
        <w:rPr>
          <w:rFonts w:asciiTheme="majorBidi" w:hAnsiTheme="majorBidi" w:cstheme="majorBidi"/>
          <w:sz w:val="24"/>
          <w:szCs w:val="24"/>
        </w:rPr>
        <w:t>and free text terms to maintain a comprehensive search strategy for</w:t>
      </w:r>
      <w:r w:rsidR="00450E50" w:rsidRPr="00B60BAE">
        <w:rPr>
          <w:rFonts w:asciiTheme="majorBidi" w:hAnsiTheme="majorBidi" w:cstheme="majorBidi"/>
          <w:sz w:val="24"/>
          <w:szCs w:val="24"/>
        </w:rPr>
        <w:t xml:space="preserve"> each concept. </w:t>
      </w:r>
      <w:r w:rsidR="00FA0E13" w:rsidRPr="00B60BAE">
        <w:rPr>
          <w:rFonts w:asciiTheme="majorBidi" w:hAnsiTheme="majorBidi" w:cstheme="majorBidi"/>
          <w:sz w:val="24"/>
          <w:szCs w:val="24"/>
        </w:rPr>
        <w:t>The APA PsycINFO database was searched using the APA Thesaurus of Psychological Index Terms.</w:t>
      </w:r>
      <w:r w:rsidR="00450E50" w:rsidRPr="00B60BAE">
        <w:rPr>
          <w:rFonts w:asciiTheme="majorBidi" w:hAnsiTheme="majorBidi" w:cstheme="majorBidi"/>
          <w:sz w:val="24"/>
          <w:szCs w:val="24"/>
        </w:rPr>
        <w:t xml:space="preserve"> The heading terms </w:t>
      </w:r>
      <w:r w:rsidR="00920944" w:rsidRPr="00B60BAE">
        <w:rPr>
          <w:rFonts w:asciiTheme="majorBidi" w:hAnsiTheme="majorBidi" w:cstheme="majorBidi"/>
          <w:sz w:val="24"/>
          <w:szCs w:val="24"/>
        </w:rPr>
        <w:t xml:space="preserve">were </w:t>
      </w:r>
      <w:r w:rsidR="00FA0E13" w:rsidRPr="00B60BAE">
        <w:rPr>
          <w:rFonts w:asciiTheme="majorBidi" w:hAnsiTheme="majorBidi" w:cstheme="majorBidi"/>
          <w:sz w:val="24"/>
          <w:szCs w:val="24"/>
        </w:rPr>
        <w:t>expanded</w:t>
      </w:r>
      <w:r w:rsidR="00450E50" w:rsidRPr="00B60BAE">
        <w:rPr>
          <w:rFonts w:asciiTheme="majorBidi" w:hAnsiTheme="majorBidi" w:cstheme="majorBidi"/>
          <w:sz w:val="24"/>
          <w:szCs w:val="24"/>
        </w:rPr>
        <w:t xml:space="preserve"> </w:t>
      </w:r>
      <w:r w:rsidR="009C17E9" w:rsidRPr="00B60BAE">
        <w:rPr>
          <w:rFonts w:asciiTheme="majorBidi" w:hAnsiTheme="majorBidi" w:cstheme="majorBidi"/>
          <w:sz w:val="24"/>
          <w:szCs w:val="24"/>
        </w:rPr>
        <w:t>to</w:t>
      </w:r>
      <w:r w:rsidR="00450E50" w:rsidRPr="00B60BAE">
        <w:rPr>
          <w:rFonts w:asciiTheme="majorBidi" w:hAnsiTheme="majorBidi" w:cstheme="majorBidi"/>
          <w:sz w:val="24"/>
          <w:szCs w:val="24"/>
        </w:rPr>
        <w:t xml:space="preserve"> </w:t>
      </w:r>
      <w:r w:rsidR="00F26FA4" w:rsidRPr="00B60BAE">
        <w:rPr>
          <w:rFonts w:asciiTheme="majorBidi" w:hAnsiTheme="majorBidi" w:cstheme="majorBidi"/>
          <w:sz w:val="24"/>
          <w:szCs w:val="24"/>
        </w:rPr>
        <w:t>include</w:t>
      </w:r>
      <w:r w:rsidR="00450E50" w:rsidRPr="00B60BAE">
        <w:rPr>
          <w:rFonts w:asciiTheme="majorBidi" w:hAnsiTheme="majorBidi" w:cstheme="majorBidi"/>
          <w:sz w:val="24"/>
          <w:szCs w:val="24"/>
        </w:rPr>
        <w:t xml:space="preserve"> subheading terms related to the concepts. Other free text terms were included in the search query to extract all the related articles. For the CINAHL database, the CINAHL Subject </w:t>
      </w:r>
      <w:r w:rsidR="00450E50" w:rsidRPr="00B60BAE">
        <w:rPr>
          <w:rFonts w:asciiTheme="majorBidi" w:hAnsiTheme="majorBidi" w:cstheme="majorBidi"/>
          <w:sz w:val="24"/>
          <w:szCs w:val="24"/>
        </w:rPr>
        <w:lastRenderedPageBreak/>
        <w:t>Headings were searched first to find the key searching terms, and the other text terms were added to locate all related papers.</w:t>
      </w:r>
    </w:p>
    <w:p w14:paraId="43AA1D9C" w14:textId="6CC84F65" w:rsidR="00450E50" w:rsidRPr="00B60BAE" w:rsidRDefault="000B6AA8" w:rsidP="00663EC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The equivalent search process was used for Scopus and Web of Science Core Collection databases</w:t>
      </w:r>
      <w:r w:rsidR="00450E50" w:rsidRPr="00B60BAE">
        <w:rPr>
          <w:rFonts w:asciiTheme="majorBidi" w:hAnsiTheme="majorBidi" w:cstheme="majorBidi"/>
          <w:sz w:val="24"/>
          <w:szCs w:val="24"/>
        </w:rPr>
        <w:t xml:space="preserve"> by inserting the keyword in the advanced search page and combining each concept results to find the papers related to the research question. EMBASE database was searched via </w:t>
      </w:r>
      <w:r w:rsidRPr="00B60BAE">
        <w:rPr>
          <w:rFonts w:asciiTheme="majorBidi" w:hAnsiTheme="majorBidi" w:cstheme="majorBidi"/>
          <w:sz w:val="24"/>
          <w:szCs w:val="24"/>
        </w:rPr>
        <w:t xml:space="preserve">the </w:t>
      </w:r>
      <w:r w:rsidR="00450E50" w:rsidRPr="00B60BAE">
        <w:rPr>
          <w:rFonts w:asciiTheme="majorBidi" w:hAnsiTheme="majorBidi" w:cstheme="majorBidi"/>
          <w:sz w:val="24"/>
          <w:szCs w:val="24"/>
        </w:rPr>
        <w:t>Ovid database. The Map Term to Subject Heading option was selected to map the key terms to the subject heading in the database to find all the alternative</w:t>
      </w:r>
      <w:r w:rsidR="007A66AF" w:rsidRPr="00B60BAE">
        <w:rPr>
          <w:rFonts w:asciiTheme="majorBidi" w:hAnsiTheme="majorBidi" w:cstheme="majorBidi"/>
          <w:sz w:val="24"/>
          <w:szCs w:val="24"/>
        </w:rPr>
        <w:t xml:space="preserve"> concepts </w:t>
      </w:r>
      <w:r w:rsidR="00450E50" w:rsidRPr="00B60BAE">
        <w:rPr>
          <w:rFonts w:asciiTheme="majorBidi" w:hAnsiTheme="majorBidi" w:cstheme="majorBidi"/>
          <w:sz w:val="24"/>
          <w:szCs w:val="24"/>
        </w:rPr>
        <w:t xml:space="preserve">that can be used to search </w:t>
      </w:r>
      <w:r w:rsidR="007A66AF" w:rsidRPr="00B60BAE">
        <w:rPr>
          <w:rFonts w:asciiTheme="majorBidi" w:hAnsiTheme="majorBidi" w:cstheme="majorBidi"/>
          <w:sz w:val="24"/>
          <w:szCs w:val="24"/>
        </w:rPr>
        <w:t>for the papers</w:t>
      </w:r>
      <w:r w:rsidR="00450E50" w:rsidRPr="00B60BAE">
        <w:rPr>
          <w:rFonts w:asciiTheme="majorBidi" w:hAnsiTheme="majorBidi" w:cstheme="majorBidi"/>
          <w:sz w:val="24"/>
          <w:szCs w:val="24"/>
        </w:rPr>
        <w:t xml:space="preserve">. The Ovid thesauruses explode option was selected after checking the </w:t>
      </w:r>
      <w:r w:rsidR="009705C7" w:rsidRPr="00B60BAE">
        <w:rPr>
          <w:rFonts w:asciiTheme="majorBidi" w:hAnsiTheme="majorBidi" w:cstheme="majorBidi"/>
          <w:sz w:val="24"/>
          <w:szCs w:val="24"/>
        </w:rPr>
        <w:t>sub</w:t>
      </w:r>
      <w:r w:rsidR="005A1549" w:rsidRPr="00B60BAE">
        <w:rPr>
          <w:rFonts w:asciiTheme="majorBidi" w:hAnsiTheme="majorBidi" w:cstheme="majorBidi"/>
          <w:sz w:val="24"/>
          <w:szCs w:val="24"/>
        </w:rPr>
        <w:t xml:space="preserve"> </w:t>
      </w:r>
      <w:r w:rsidR="009705C7" w:rsidRPr="00B60BAE">
        <w:rPr>
          <w:rFonts w:asciiTheme="majorBidi" w:hAnsiTheme="majorBidi" w:cstheme="majorBidi"/>
          <w:sz w:val="24"/>
          <w:szCs w:val="24"/>
        </w:rPr>
        <w:t>terms</w:t>
      </w:r>
      <w:r w:rsidR="00450E50" w:rsidRPr="00B60BAE">
        <w:rPr>
          <w:rFonts w:asciiTheme="majorBidi" w:hAnsiTheme="majorBidi" w:cstheme="majorBidi"/>
          <w:sz w:val="24"/>
          <w:szCs w:val="24"/>
        </w:rPr>
        <w:t>. Free text terms were also combined with the database thesauruses to retrieve all the related research papers.</w:t>
      </w:r>
    </w:p>
    <w:p w14:paraId="39758E34" w14:textId="77777777" w:rsidR="00624D4E" w:rsidRPr="00B60BAE" w:rsidRDefault="00624D4E" w:rsidP="00663ECD">
      <w:pPr>
        <w:pStyle w:val="Heading1"/>
        <w:spacing w:before="0" w:line="240" w:lineRule="auto"/>
        <w:rPr>
          <w:rFonts w:asciiTheme="majorBidi" w:hAnsiTheme="majorBidi"/>
          <w:b/>
          <w:bCs/>
          <w:color w:val="auto"/>
          <w:sz w:val="24"/>
          <w:szCs w:val="24"/>
        </w:rPr>
      </w:pPr>
    </w:p>
    <w:p w14:paraId="0A8CCB71" w14:textId="5E88997F" w:rsidR="00EC2636" w:rsidRPr="00B60BAE" w:rsidRDefault="00EC2636" w:rsidP="00663ECD">
      <w:pPr>
        <w:pStyle w:val="Heading1"/>
        <w:spacing w:before="0" w:line="240" w:lineRule="auto"/>
        <w:rPr>
          <w:rFonts w:asciiTheme="majorBidi" w:hAnsiTheme="majorBidi"/>
          <w:b/>
          <w:bCs/>
          <w:color w:val="auto"/>
          <w:sz w:val="24"/>
          <w:szCs w:val="24"/>
        </w:rPr>
      </w:pPr>
      <w:r w:rsidRPr="00B60BAE">
        <w:rPr>
          <w:rFonts w:asciiTheme="majorBidi" w:hAnsiTheme="majorBidi"/>
          <w:b/>
          <w:bCs/>
          <w:color w:val="auto"/>
          <w:sz w:val="24"/>
          <w:szCs w:val="24"/>
        </w:rPr>
        <w:t xml:space="preserve">Eligibility </w:t>
      </w:r>
      <w:r w:rsidR="007F4F67" w:rsidRPr="00B60BAE">
        <w:rPr>
          <w:rFonts w:asciiTheme="majorBidi" w:hAnsiTheme="majorBidi"/>
          <w:b/>
          <w:bCs/>
          <w:color w:val="auto"/>
          <w:sz w:val="24"/>
          <w:szCs w:val="24"/>
        </w:rPr>
        <w:t>C</w:t>
      </w:r>
      <w:r w:rsidRPr="00B60BAE">
        <w:rPr>
          <w:rFonts w:asciiTheme="majorBidi" w:hAnsiTheme="majorBidi"/>
          <w:b/>
          <w:bCs/>
          <w:color w:val="auto"/>
          <w:sz w:val="24"/>
          <w:szCs w:val="24"/>
        </w:rPr>
        <w:t>riteria</w:t>
      </w:r>
    </w:p>
    <w:p w14:paraId="31CD99AF" w14:textId="6A5E6847" w:rsidR="00FC08FF" w:rsidRPr="00B60BAE" w:rsidRDefault="00FC08FF" w:rsidP="00FC08FF">
      <w:pPr>
        <w:spacing w:after="0" w:line="240" w:lineRule="auto"/>
        <w:ind w:firstLine="720"/>
        <w:rPr>
          <w:rFonts w:asciiTheme="majorBidi" w:hAnsiTheme="majorBidi" w:cstheme="majorBidi"/>
          <w:sz w:val="24"/>
          <w:szCs w:val="24"/>
          <w:shd w:val="clear" w:color="auto" w:fill="FFFFFF"/>
        </w:rPr>
      </w:pPr>
      <w:bookmarkStart w:id="2" w:name="_Hlk169823107"/>
      <w:r w:rsidRPr="00B60BAE">
        <w:rPr>
          <w:rFonts w:asciiTheme="majorBidi" w:hAnsiTheme="majorBidi" w:cstheme="majorBidi"/>
          <w:sz w:val="24"/>
          <w:szCs w:val="24"/>
          <w:shd w:val="clear" w:color="auto" w:fill="FFFFFF"/>
        </w:rPr>
        <w:t xml:space="preserve"> The eligibility of all located studies was assessed using a PECO framework (Population, exposure, comparison and outcome), as shown in Table 1 </w:t>
      </w:r>
      <w:r w:rsidRPr="00B60BAE">
        <w:rPr>
          <w:rFonts w:asciiTheme="majorBidi" w:hAnsiTheme="majorBidi" w:cstheme="majorBidi"/>
          <w:sz w:val="24"/>
          <w:szCs w:val="24"/>
          <w:shd w:val="clear" w:color="auto" w:fill="FFFFFF"/>
        </w:rPr>
        <w:fldChar w:fldCharType="begin">
          <w:fldData xml:space="preserve">PEVuZE5vdGU+PENpdGU+PEF1dGhvcj5Nb3JnYW48L0F1dGhvcj48WWVhcj4yMDE4PC9ZZWFyPjxS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</w:fldData>
        </w:fldChar>
      </w:r>
      <w:r w:rsidR="00F634BE" w:rsidRPr="00B60BAE">
        <w:rPr>
          <w:rFonts w:asciiTheme="majorBidi" w:hAnsiTheme="majorBidi" w:cstheme="majorBidi"/>
          <w:sz w:val="24"/>
          <w:szCs w:val="24"/>
          <w:shd w:val="clear" w:color="auto" w:fill="FFFFFF"/>
        </w:rPr>
        <w:instrText xml:space="preserve"> ADDIN EN.CITE </w:instrText>
      </w:r>
      <w:r w:rsidR="00F634BE" w:rsidRPr="00B60BAE">
        <w:rPr>
          <w:rFonts w:asciiTheme="majorBidi" w:hAnsiTheme="majorBidi" w:cstheme="majorBidi"/>
          <w:sz w:val="24"/>
          <w:szCs w:val="24"/>
          <w:shd w:val="clear" w:color="auto" w:fill="FFFFFF"/>
        </w:rPr>
        <w:fldChar w:fldCharType="begin">
          <w:fldData xml:space="preserve">PEVuZE5vdGU+PENpdGU+PEF1dGhvcj5Nb3JnYW48L0F1dGhvcj48WWVhcj4yMDE4PC9ZZWFyPjxS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</w:fldData>
        </w:fldChar>
      </w:r>
      <w:r w:rsidR="00F634BE" w:rsidRPr="00B60BAE">
        <w:rPr>
          <w:rFonts w:asciiTheme="majorBidi" w:hAnsiTheme="majorBidi" w:cstheme="majorBidi"/>
          <w:sz w:val="24"/>
          <w:szCs w:val="24"/>
          <w:shd w:val="clear" w:color="auto" w:fill="FFFFFF"/>
        </w:rPr>
        <w:instrText xml:space="preserve"> ADDIN EN.CITE.DATA </w:instrText>
      </w:r>
      <w:r w:rsidR="00F634BE" w:rsidRPr="00B60BAE">
        <w:rPr>
          <w:rFonts w:asciiTheme="majorBidi" w:hAnsiTheme="majorBidi" w:cstheme="majorBidi"/>
          <w:sz w:val="24"/>
          <w:szCs w:val="24"/>
          <w:shd w:val="clear" w:color="auto" w:fill="FFFFFF"/>
        </w:rPr>
      </w:r>
      <w:r w:rsidR="00F634BE" w:rsidRPr="00B60BAE">
        <w:rPr>
          <w:rFonts w:asciiTheme="majorBidi" w:hAnsiTheme="majorBidi" w:cstheme="majorBidi"/>
          <w:sz w:val="24"/>
          <w:szCs w:val="24"/>
          <w:shd w:val="clear" w:color="auto" w:fill="FFFFFF"/>
        </w:rPr>
        <w:fldChar w:fldCharType="end"/>
      </w:r>
      <w:r w:rsidRPr="00B60BAE">
        <w:rPr>
          <w:rFonts w:asciiTheme="majorBidi" w:hAnsiTheme="majorBidi" w:cstheme="majorBidi"/>
          <w:sz w:val="24"/>
          <w:szCs w:val="24"/>
          <w:shd w:val="clear" w:color="auto" w:fill="FFFFFF"/>
        </w:rPr>
      </w:r>
      <w:r w:rsidRPr="00B60BAE">
        <w:rPr>
          <w:rFonts w:asciiTheme="majorBidi" w:hAnsiTheme="majorBidi" w:cstheme="majorBidi"/>
          <w:sz w:val="24"/>
          <w:szCs w:val="24"/>
          <w:shd w:val="clear" w:color="auto" w:fill="FFFFFF"/>
        </w:rPr>
        <w:fldChar w:fldCharType="separate"/>
      </w:r>
      <w:r w:rsidR="00F634BE" w:rsidRPr="00B60BAE">
        <w:rPr>
          <w:rFonts w:asciiTheme="majorBidi" w:hAnsiTheme="majorBidi" w:cstheme="majorBidi"/>
          <w:noProof/>
          <w:sz w:val="24"/>
          <w:szCs w:val="24"/>
          <w:shd w:val="clear" w:color="auto" w:fill="FFFFFF"/>
        </w:rPr>
        <w:t>(25)</w:t>
      </w:r>
      <w:r w:rsidRPr="00B60BAE">
        <w:rPr>
          <w:rFonts w:asciiTheme="majorBidi" w:hAnsiTheme="majorBidi" w:cstheme="majorBidi"/>
          <w:sz w:val="24"/>
          <w:szCs w:val="24"/>
          <w:shd w:val="clear" w:color="auto" w:fill="FFFFFF"/>
        </w:rPr>
        <w:fldChar w:fldCharType="end"/>
      </w:r>
      <w:r w:rsidRPr="00B60BAE">
        <w:rPr>
          <w:rFonts w:asciiTheme="majorBidi" w:hAnsiTheme="majorBidi" w:cstheme="majorBidi"/>
          <w:sz w:val="24"/>
          <w:szCs w:val="24"/>
          <w:shd w:val="clear" w:color="auto" w:fill="FFFFFF"/>
        </w:rPr>
        <w:t>. The inclusion criteria encompassed adult individuals aged 18 years and over from diverse racial and ethnic backgrounds who have OSA and T2DM or prediabetes. The review focused on original observational studies published in English between January 1, 2011, and March 30, 2023 prioritising the most recent publications when multiple studies utilised the same dataset and had similar objectives. Prioritising the most recent publications ensures the use of updated methods, refined data analysis in response to peer feedback, and relevance of the results to current practices. Eligible studies were required to include a control group free of either condition (T2DM or OSA).</w:t>
      </w:r>
    </w:p>
    <w:p w14:paraId="378DAC16" w14:textId="097210C9" w:rsidR="00FC08FF" w:rsidRPr="00B60BAE" w:rsidRDefault="00FC08FF" w:rsidP="00FC08FF">
      <w:pPr>
        <w:spacing w:after="0" w:line="240" w:lineRule="auto"/>
        <w:ind w:firstLine="720"/>
        <w:rPr>
          <w:rFonts w:asciiTheme="majorBidi" w:hAnsiTheme="majorBidi" w:cstheme="majorBidi"/>
          <w:sz w:val="24"/>
          <w:szCs w:val="24"/>
          <w:shd w:val="clear" w:color="auto" w:fill="FFFFFF"/>
        </w:rPr>
      </w:pPr>
      <w:r w:rsidRPr="00B60BAE">
        <w:rPr>
          <w:rFonts w:asciiTheme="majorBidi" w:hAnsiTheme="majorBidi" w:cstheme="majorBidi"/>
          <w:sz w:val="24"/>
          <w:szCs w:val="24"/>
          <w:shd w:val="clear" w:color="auto" w:fill="FFFFFF"/>
        </w:rPr>
        <w:t xml:space="preserve">The exclusion criteria for this review were as follows: </w:t>
      </w:r>
      <w:r w:rsidR="008A1EA4" w:rsidRPr="00B60BAE">
        <w:rPr>
          <w:rFonts w:asciiTheme="majorBidi" w:hAnsiTheme="majorBidi" w:cstheme="majorBidi"/>
          <w:sz w:val="24"/>
          <w:szCs w:val="24"/>
          <w:shd w:val="clear" w:color="auto" w:fill="FFFFFF"/>
        </w:rPr>
        <w:t>S</w:t>
      </w:r>
      <w:r w:rsidRPr="00B60BAE">
        <w:rPr>
          <w:rFonts w:asciiTheme="majorBidi" w:hAnsiTheme="majorBidi" w:cstheme="majorBidi"/>
          <w:sz w:val="24"/>
          <w:szCs w:val="24"/>
          <w:shd w:val="clear" w:color="auto" w:fill="FFFFFF"/>
        </w:rPr>
        <w:t xml:space="preserve">tudies involving </w:t>
      </w:r>
      <w:r w:rsidR="007A1716" w:rsidRPr="00B60BAE">
        <w:rPr>
          <w:rFonts w:asciiTheme="majorBidi" w:hAnsiTheme="majorBidi" w:cstheme="majorBidi"/>
          <w:sz w:val="24"/>
          <w:szCs w:val="24"/>
          <w:shd w:val="clear" w:color="auto" w:fill="FFFFFF"/>
        </w:rPr>
        <w:t xml:space="preserve">only </w:t>
      </w:r>
      <w:r w:rsidRPr="00B60BAE">
        <w:rPr>
          <w:rFonts w:asciiTheme="majorBidi" w:hAnsiTheme="majorBidi" w:cstheme="majorBidi"/>
          <w:sz w:val="24"/>
          <w:szCs w:val="24"/>
          <w:shd w:val="clear" w:color="auto" w:fill="FFFFFF"/>
        </w:rPr>
        <w:t>participants below 18 years old or pregnant women due to the physiological effects of pregnancy on sleep. Studies not published in English were excluded due to limited resources for translation. Interventional studies were not considered, as the focus was on understanding the epidemiological evidence used to investigate the link between OSA and T2DM. Randomised clinical trials were excluded because we are not evaluating interventions. Additionally, systematic reviews, conference abstracts, and case reports were excluded. Studies that included only descriptive analysis and prevalence without a control group were also excluded to ensure the inclusion of research offering robust comparative data essential for understanding associations and causality between OSA and T2DM. Lastly, this review did not address the prevalence of OSA and T2DM or the strength of their association since the focus is to understand the methodological approaches. Two researchers (M.T. and N.J.) screened the title and abstract, and the disagreement was resolved by discussion. Eligible identified studies were moved for full-text review.</w:t>
      </w:r>
    </w:p>
    <w:p w14:paraId="510F95D8" w14:textId="1CEAE0EC" w:rsidR="00FC08FF" w:rsidRPr="00B60BAE" w:rsidRDefault="00F76F67" w:rsidP="00FC08FF">
      <w:pPr>
        <w:spacing w:after="0" w:line="240" w:lineRule="auto"/>
        <w:ind w:firstLine="720"/>
        <w:rPr>
          <w:rFonts w:asciiTheme="majorBidi" w:hAnsiTheme="majorBidi" w:cstheme="majorBidi"/>
          <w:sz w:val="24"/>
          <w:szCs w:val="24"/>
          <w:shd w:val="clear" w:color="auto" w:fill="FFFFFF"/>
        </w:rPr>
      </w:pPr>
      <w:r w:rsidRPr="00B60BAE">
        <w:rPr>
          <w:rFonts w:asciiTheme="majorBidi" w:hAnsiTheme="majorBidi" w:cstheme="majorBidi"/>
          <w:sz w:val="24"/>
          <w:szCs w:val="24"/>
          <w:shd w:val="clear" w:color="auto" w:fill="FFFFFF"/>
        </w:rPr>
        <w:t xml:space="preserve">This review </w:t>
      </w:r>
      <w:r w:rsidR="00D504C6" w:rsidRPr="00B60BAE">
        <w:rPr>
          <w:rFonts w:asciiTheme="majorBidi" w:hAnsiTheme="majorBidi" w:cstheme="majorBidi"/>
          <w:sz w:val="24"/>
          <w:szCs w:val="24"/>
          <w:shd w:val="clear" w:color="auto" w:fill="FFFFFF"/>
        </w:rPr>
        <w:t>prioritises</w:t>
      </w:r>
      <w:r w:rsidRPr="00B60BAE">
        <w:rPr>
          <w:rFonts w:asciiTheme="majorBidi" w:hAnsiTheme="majorBidi" w:cstheme="majorBidi"/>
          <w:sz w:val="24"/>
          <w:szCs w:val="24"/>
          <w:shd w:val="clear" w:color="auto" w:fill="FFFFFF"/>
        </w:rPr>
        <w:t xml:space="preserve"> accuracy and comparability by focusing on studies published from 2011 onwards, ensuring the inclusion of research employing the most current diagnostic criteria for both OSA and T2DM. The American Academy of Sleep Medicine revised its scoring manual in 2007, refining criteria for respiratory events to improve the consistency and accuracy of OSA assessments</w:t>
      </w:r>
      <w:r w:rsidR="00FC08FF" w:rsidRPr="00B60BAE">
        <w:rPr>
          <w:rFonts w:asciiTheme="majorBidi" w:hAnsiTheme="majorBidi" w:cstheme="majorBidi"/>
          <w:sz w:val="24"/>
          <w:szCs w:val="24"/>
          <w:shd w:val="clear" w:color="auto" w:fill="FFFFFF"/>
        </w:rPr>
        <w:t xml:space="preserve"> </w:t>
      </w:r>
      <w:r w:rsidR="00FC08FF" w:rsidRPr="00B60BAE">
        <w:rPr>
          <w:rFonts w:asciiTheme="majorBidi" w:hAnsiTheme="majorBidi" w:cstheme="majorBidi"/>
          <w:sz w:val="24"/>
          <w:szCs w:val="24"/>
          <w:shd w:val="clear" w:color="auto" w:fill="FFFFFF"/>
        </w:rPr>
        <w:fldChar w:fldCharType="begin"/>
      </w:r>
      <w:r w:rsidR="00F634BE" w:rsidRPr="00B60BAE">
        <w:rPr>
          <w:rFonts w:asciiTheme="majorBidi" w:hAnsiTheme="majorBidi" w:cstheme="majorBidi"/>
          <w:sz w:val="24"/>
          <w:szCs w:val="24"/>
          <w:shd w:val="clear" w:color="auto" w:fill="FFFFFF"/>
        </w:rPr>
        <w:instrText xml:space="preserve"> ADDIN EN.CITE &lt;EndNote&gt;&lt;Cite&gt;&lt;Author&gt;Berry&lt;/Author&gt;&lt;Year&gt;2012&lt;/Year&gt;&lt;RecNum&gt;111&lt;/RecNum&gt;&lt;DisplayText&gt;(26)&lt;/DisplayText&gt;&lt;record&gt;&lt;rec-number&gt;111&lt;/rec-number&gt;&lt;foreign-keys&gt;&lt;key app="EN" db-id="2ddprv0ekwp9pkes2xn55s0krrrfa2fetrzp" timestamp="1718306404"&gt;111&lt;/key&gt;&lt;/foreign-keys&gt;&lt;ref-type name="Journal Article"&gt;17&lt;/ref-type&gt;&lt;contributors&gt;&lt;authors&gt;&lt;author&gt;Berry, Richard B&lt;/author&gt;&lt;author&gt;Brooks, Rita&lt;/author&gt;&lt;author&gt;Gamaldo, Charlene E&lt;/author&gt;&lt;author&gt;Harding, Susan M&lt;/author&gt;&lt;author&gt;Marcus, Carole&lt;/author&gt;&lt;author&gt;Vaughn, Bradley V&lt;/author&gt;&lt;/authors&gt;&lt;/contributors&gt;&lt;titles&gt;&lt;title&gt;The AASM manual for the scoring of sleep and associated events&lt;/title&gt;&lt;secondary-title&gt;Rules, Terminology and Technical Specifications, Darien, Illinois, American Academy of Sleep Medicine&lt;/secondary-title&gt;&lt;/titles&gt;&lt;periodical&gt;&lt;full-title&gt;Rules, Terminology and Technical Specifications, Darien, Illinois, American Academy of Sleep Medicine&lt;/full-title&gt;&lt;/periodical&gt;&lt;pages&gt;7&lt;/pages&gt;&lt;volume&gt;176&lt;/volume&gt;&lt;number&gt;2012&lt;/number&gt;&lt;dates&gt;&lt;year&gt;2012&lt;/year&gt;&lt;/dates&gt;&lt;urls&gt;&lt;/urls&gt;&lt;/record&gt;&lt;/Cite&gt;&lt;/EndNote&gt;</w:instrText>
      </w:r>
      <w:r w:rsidR="00FC08FF" w:rsidRPr="00B60BAE">
        <w:rPr>
          <w:rFonts w:asciiTheme="majorBidi" w:hAnsiTheme="majorBidi" w:cstheme="majorBidi"/>
          <w:sz w:val="24"/>
          <w:szCs w:val="24"/>
          <w:shd w:val="clear" w:color="auto" w:fill="FFFFFF"/>
        </w:rPr>
        <w:fldChar w:fldCharType="separate"/>
      </w:r>
      <w:r w:rsidR="00F634BE" w:rsidRPr="00B60BAE">
        <w:rPr>
          <w:rFonts w:asciiTheme="majorBidi" w:hAnsiTheme="majorBidi" w:cstheme="majorBidi"/>
          <w:noProof/>
          <w:sz w:val="24"/>
          <w:szCs w:val="24"/>
          <w:shd w:val="clear" w:color="auto" w:fill="FFFFFF"/>
        </w:rPr>
        <w:t>(26)</w:t>
      </w:r>
      <w:r w:rsidR="00FC08FF" w:rsidRPr="00B60BAE">
        <w:rPr>
          <w:rFonts w:asciiTheme="majorBidi" w:hAnsiTheme="majorBidi" w:cstheme="majorBidi"/>
          <w:sz w:val="24"/>
          <w:szCs w:val="24"/>
          <w:shd w:val="clear" w:color="auto" w:fill="FFFFFF"/>
        </w:rPr>
        <w:fldChar w:fldCharType="end"/>
      </w:r>
      <w:r w:rsidR="00FC08FF" w:rsidRPr="00B60BAE">
        <w:rPr>
          <w:rFonts w:asciiTheme="majorBidi" w:hAnsiTheme="majorBidi" w:cstheme="majorBidi"/>
          <w:sz w:val="24"/>
          <w:szCs w:val="24"/>
          <w:shd w:val="clear" w:color="auto" w:fill="FFFFFF"/>
        </w:rPr>
        <w:t xml:space="preserve">. </w:t>
      </w:r>
      <w:r w:rsidR="005717AE" w:rsidRPr="00B60BAE">
        <w:rPr>
          <w:rFonts w:asciiTheme="majorBidi" w:hAnsiTheme="majorBidi" w:cstheme="majorBidi"/>
          <w:sz w:val="24"/>
          <w:szCs w:val="24"/>
          <w:shd w:val="clear" w:color="auto" w:fill="FFFFFF"/>
        </w:rPr>
        <w:t>Additionally, in 2010, the American Diabetes Association incorporated the haemoglobin A1C test (HbA1c ≥ 6.5%) as a standard diagnostic tool for T2DM, alongside existing measures such as fasting blood glucose and oral glucose tolerance tests</w:t>
      </w:r>
      <w:r w:rsidR="00FC08FF" w:rsidRPr="00B60BAE">
        <w:rPr>
          <w:rFonts w:asciiTheme="majorBidi" w:hAnsiTheme="majorBidi" w:cstheme="majorBidi"/>
          <w:sz w:val="24"/>
          <w:szCs w:val="24"/>
          <w:shd w:val="clear" w:color="auto" w:fill="FFFFFF"/>
        </w:rPr>
        <w:t xml:space="preserve"> </w:t>
      </w:r>
      <w:r w:rsidR="00FC08FF" w:rsidRPr="00B60BAE">
        <w:rPr>
          <w:rFonts w:asciiTheme="majorBidi" w:hAnsiTheme="majorBidi" w:cstheme="majorBidi"/>
          <w:sz w:val="24"/>
          <w:szCs w:val="24"/>
          <w:shd w:val="clear" w:color="auto" w:fill="FFFFFF"/>
        </w:rPr>
        <w:fldChar w:fldCharType="begin"/>
      </w:r>
      <w:r w:rsidR="00F634BE" w:rsidRPr="00B60BAE">
        <w:rPr>
          <w:rFonts w:asciiTheme="majorBidi" w:hAnsiTheme="majorBidi" w:cstheme="majorBidi"/>
          <w:sz w:val="24"/>
          <w:szCs w:val="24"/>
          <w:shd w:val="clear" w:color="auto" w:fill="FFFFFF"/>
        </w:rPr>
        <w:instrText xml:space="preserve"> ADDIN EN.CITE &lt;EndNote&gt;&lt;Cite&gt;&lt;Author&gt;American Diabetes Association&lt;/Author&gt;&lt;Year&gt;2010&lt;/Year&gt;&lt;RecNum&gt;22&lt;/RecNum&gt;&lt;DisplayText&gt;(27)&lt;/DisplayText&gt;&lt;record&gt;&lt;rec-number&gt;22&lt;/rec-number&gt;&lt;foreign-keys&gt;&lt;key app="EN" db-id="2ddprv0ekwp9pkes2xn55s0krrrfa2fetrzp" timestamp="1696317784"&gt;22&lt;/key&gt;&lt;/foreign-keys&gt;&lt;ref-type name="Web Page"&gt;12&lt;/ref-type&gt;&lt;contributors&gt;&lt;authors&gt;&lt;author&gt;American Diabetes Association,&lt;/author&gt;&lt;/authors&gt;&lt;/contributors&gt;&lt;titles&gt;&lt;title&gt;Standards of Medical Care in Diabetes—2010&lt;/title&gt;&lt;secondary-title&gt;Diabetes Care&lt;/secondary-title&gt;&lt;/titles&gt;&lt;periodical&gt;&lt;full-title&gt;Diabetes Care&lt;/full-title&gt;&lt;/periodical&gt;&lt;pages&gt;S11-S61&lt;/pages&gt;&lt;volume&gt;2023&lt;/volume&gt;&lt;number&gt;22 July&lt;/number&gt;&lt;dates&gt;&lt;year&gt;2010&lt;/year&gt;&lt;/dates&gt;&lt;isbn&gt;0149-5992&lt;/isbn&gt;&lt;urls&gt;&lt;related-urls&gt;&lt;url&gt;https://doi.org/10.2337/dc10-S011&lt;/url&gt;&lt;/related-urls&gt;&lt;/urls&gt;&lt;electronic-resource-num&gt;10.2337/dc10-S011&lt;/electronic-resource-num&gt;&lt;access-date&gt;7/25/2023&lt;/access-date&gt;&lt;/record&gt;&lt;/Cite&gt;&lt;/EndNote&gt;</w:instrText>
      </w:r>
      <w:r w:rsidR="00FC08FF" w:rsidRPr="00B60BAE">
        <w:rPr>
          <w:rFonts w:asciiTheme="majorBidi" w:hAnsiTheme="majorBidi" w:cstheme="majorBidi"/>
          <w:sz w:val="24"/>
          <w:szCs w:val="24"/>
          <w:shd w:val="clear" w:color="auto" w:fill="FFFFFF"/>
        </w:rPr>
        <w:fldChar w:fldCharType="separate"/>
      </w:r>
      <w:r w:rsidR="00F634BE" w:rsidRPr="00B60BAE">
        <w:rPr>
          <w:rFonts w:asciiTheme="majorBidi" w:hAnsiTheme="majorBidi" w:cstheme="majorBidi"/>
          <w:noProof/>
          <w:sz w:val="24"/>
          <w:szCs w:val="24"/>
          <w:shd w:val="clear" w:color="auto" w:fill="FFFFFF"/>
        </w:rPr>
        <w:t>(27)</w:t>
      </w:r>
      <w:r w:rsidR="00FC08FF" w:rsidRPr="00B60BAE">
        <w:rPr>
          <w:rFonts w:asciiTheme="majorBidi" w:hAnsiTheme="majorBidi" w:cstheme="majorBidi"/>
          <w:sz w:val="24"/>
          <w:szCs w:val="24"/>
          <w:shd w:val="clear" w:color="auto" w:fill="FFFFFF"/>
        </w:rPr>
        <w:fldChar w:fldCharType="end"/>
      </w:r>
      <w:r w:rsidR="00FC08FF" w:rsidRPr="00B60BAE">
        <w:rPr>
          <w:rFonts w:asciiTheme="majorBidi" w:hAnsiTheme="majorBidi" w:cstheme="majorBidi"/>
          <w:sz w:val="24"/>
          <w:szCs w:val="24"/>
          <w:shd w:val="clear" w:color="auto" w:fill="FFFFFF"/>
        </w:rPr>
        <w:t xml:space="preserve">. </w:t>
      </w:r>
      <w:r w:rsidR="005717AE" w:rsidRPr="00B60BAE">
        <w:rPr>
          <w:rFonts w:asciiTheme="majorBidi" w:hAnsiTheme="majorBidi" w:cstheme="majorBidi"/>
          <w:sz w:val="24"/>
          <w:szCs w:val="24"/>
          <w:shd w:val="clear" w:color="auto" w:fill="FFFFFF"/>
        </w:rPr>
        <w:t xml:space="preserve">With the widespread adoption of these updated guidelines, studies published from 2012 onwards are more likely to reflect these practices, enhancing the comparability and reliability of the findings. By </w:t>
      </w:r>
      <w:r w:rsidR="005717AE" w:rsidRPr="00B60BAE">
        <w:rPr>
          <w:rFonts w:asciiTheme="majorBidi" w:hAnsiTheme="majorBidi" w:cstheme="majorBidi"/>
          <w:sz w:val="24"/>
          <w:szCs w:val="24"/>
          <w:shd w:val="clear" w:color="auto" w:fill="FFFFFF"/>
        </w:rPr>
        <w:lastRenderedPageBreak/>
        <w:t>focusing on post-201</w:t>
      </w:r>
      <w:r w:rsidR="00444AE2" w:rsidRPr="00B60BAE">
        <w:rPr>
          <w:rFonts w:asciiTheme="majorBidi" w:hAnsiTheme="majorBidi" w:cstheme="majorBidi"/>
          <w:sz w:val="24"/>
          <w:szCs w:val="24"/>
          <w:shd w:val="clear" w:color="auto" w:fill="FFFFFF"/>
        </w:rPr>
        <w:t>0</w:t>
      </w:r>
      <w:r w:rsidR="005717AE" w:rsidRPr="00B60BAE">
        <w:rPr>
          <w:rFonts w:asciiTheme="majorBidi" w:hAnsiTheme="majorBidi" w:cstheme="majorBidi"/>
          <w:sz w:val="24"/>
          <w:szCs w:val="24"/>
          <w:shd w:val="clear" w:color="auto" w:fill="FFFFFF"/>
        </w:rPr>
        <w:t xml:space="preserve"> studies, this review ensures adherence to the latest diagnostic standards, thereby strengthening its findings on the association between OSA and T2DM</w:t>
      </w:r>
      <w:r w:rsidR="00FC08FF" w:rsidRPr="00B60BAE">
        <w:rPr>
          <w:rFonts w:asciiTheme="majorBidi" w:hAnsiTheme="majorBidi" w:cstheme="majorBidi"/>
          <w:sz w:val="24"/>
          <w:szCs w:val="24"/>
          <w:shd w:val="clear" w:color="auto" w:fill="FFFFFF"/>
        </w:rPr>
        <w:t xml:space="preserve"> </w:t>
      </w:r>
      <w:r w:rsidR="00FC08FF" w:rsidRPr="00B60BAE">
        <w:rPr>
          <w:rFonts w:asciiTheme="majorBidi" w:hAnsiTheme="majorBidi" w:cstheme="majorBidi"/>
          <w:sz w:val="24"/>
          <w:szCs w:val="24"/>
          <w:shd w:val="clear" w:color="auto" w:fill="FFFFFF"/>
        </w:rPr>
        <w:fldChar w:fldCharType="begin">
          <w:fldData xml:space="preserve">PEVuZE5vdGU+PENpdGU+PEF1dGhvcj5BbWVyaWNhbiBEaWFiZXRlcyBBc3NvY2lhdGlvbjwvQXV0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</w:fldData>
        </w:fldChar>
      </w:r>
      <w:r w:rsidR="00F634BE" w:rsidRPr="00B60BAE">
        <w:rPr>
          <w:rFonts w:asciiTheme="majorBidi" w:hAnsiTheme="majorBidi" w:cstheme="majorBidi"/>
          <w:sz w:val="24"/>
          <w:szCs w:val="24"/>
          <w:shd w:val="clear" w:color="auto" w:fill="FFFFFF"/>
        </w:rPr>
        <w:instrText xml:space="preserve"> ADDIN EN.CITE </w:instrText>
      </w:r>
      <w:r w:rsidR="00F634BE" w:rsidRPr="00B60BAE">
        <w:rPr>
          <w:rFonts w:asciiTheme="majorBidi" w:hAnsiTheme="majorBidi" w:cstheme="majorBidi"/>
          <w:sz w:val="24"/>
          <w:szCs w:val="24"/>
          <w:shd w:val="clear" w:color="auto" w:fill="FFFFFF"/>
        </w:rPr>
        <w:fldChar w:fldCharType="begin">
          <w:fldData xml:space="preserve">PEVuZE5vdGU+PENpdGU+PEF1dGhvcj5BbWVyaWNhbiBEaWFiZXRlcyBBc3NvY2lhdGlvbjwvQXV0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</w:fldData>
        </w:fldChar>
      </w:r>
      <w:r w:rsidR="00F634BE" w:rsidRPr="00B60BAE">
        <w:rPr>
          <w:rFonts w:asciiTheme="majorBidi" w:hAnsiTheme="majorBidi" w:cstheme="majorBidi"/>
          <w:sz w:val="24"/>
          <w:szCs w:val="24"/>
          <w:shd w:val="clear" w:color="auto" w:fill="FFFFFF"/>
        </w:rPr>
        <w:instrText xml:space="preserve"> ADDIN EN.CITE.DATA </w:instrText>
      </w:r>
      <w:r w:rsidR="00F634BE" w:rsidRPr="00B60BAE">
        <w:rPr>
          <w:rFonts w:asciiTheme="majorBidi" w:hAnsiTheme="majorBidi" w:cstheme="majorBidi"/>
          <w:sz w:val="24"/>
          <w:szCs w:val="24"/>
          <w:shd w:val="clear" w:color="auto" w:fill="FFFFFF"/>
        </w:rPr>
      </w:r>
      <w:r w:rsidR="00F634BE" w:rsidRPr="00B60BAE">
        <w:rPr>
          <w:rFonts w:asciiTheme="majorBidi" w:hAnsiTheme="majorBidi" w:cstheme="majorBidi"/>
          <w:sz w:val="24"/>
          <w:szCs w:val="24"/>
          <w:shd w:val="clear" w:color="auto" w:fill="FFFFFF"/>
        </w:rPr>
        <w:fldChar w:fldCharType="end"/>
      </w:r>
      <w:r w:rsidR="00FC08FF" w:rsidRPr="00B60BAE">
        <w:rPr>
          <w:rFonts w:asciiTheme="majorBidi" w:hAnsiTheme="majorBidi" w:cstheme="majorBidi"/>
          <w:sz w:val="24"/>
          <w:szCs w:val="24"/>
          <w:shd w:val="clear" w:color="auto" w:fill="FFFFFF"/>
        </w:rPr>
      </w:r>
      <w:r w:rsidR="00FC08FF" w:rsidRPr="00B60BAE">
        <w:rPr>
          <w:rFonts w:asciiTheme="majorBidi" w:hAnsiTheme="majorBidi" w:cstheme="majorBidi"/>
          <w:sz w:val="24"/>
          <w:szCs w:val="24"/>
          <w:shd w:val="clear" w:color="auto" w:fill="FFFFFF"/>
        </w:rPr>
        <w:fldChar w:fldCharType="separate"/>
      </w:r>
      <w:r w:rsidR="00F634BE" w:rsidRPr="00B60BAE">
        <w:rPr>
          <w:rFonts w:asciiTheme="majorBidi" w:hAnsiTheme="majorBidi" w:cstheme="majorBidi"/>
          <w:noProof/>
          <w:sz w:val="24"/>
          <w:szCs w:val="24"/>
          <w:shd w:val="clear" w:color="auto" w:fill="FFFFFF"/>
        </w:rPr>
        <w:t>(26-29)</w:t>
      </w:r>
      <w:r w:rsidR="00FC08FF" w:rsidRPr="00B60BAE">
        <w:rPr>
          <w:rFonts w:asciiTheme="majorBidi" w:hAnsiTheme="majorBidi" w:cstheme="majorBidi"/>
          <w:sz w:val="24"/>
          <w:szCs w:val="24"/>
          <w:shd w:val="clear" w:color="auto" w:fill="FFFFFF"/>
        </w:rPr>
        <w:fldChar w:fldCharType="end"/>
      </w:r>
      <w:r w:rsidR="00FC08FF" w:rsidRPr="00B60BAE">
        <w:rPr>
          <w:rFonts w:asciiTheme="majorBidi" w:hAnsiTheme="majorBidi" w:cstheme="majorBidi"/>
          <w:sz w:val="24"/>
          <w:szCs w:val="24"/>
          <w:shd w:val="clear" w:color="auto" w:fill="FFFFFF"/>
        </w:rPr>
        <w:t>.</w:t>
      </w:r>
    </w:p>
    <w:p w14:paraId="5508AE97" w14:textId="5DF44EBE" w:rsidR="00C30D46" w:rsidRPr="00B60BAE" w:rsidRDefault="00C30D46" w:rsidP="002402E4">
      <w:pPr>
        <w:spacing w:after="0" w:line="240" w:lineRule="auto"/>
        <w:ind w:firstLine="720"/>
        <w:rPr>
          <w:rFonts w:asciiTheme="majorBidi" w:hAnsiTheme="majorBidi" w:cstheme="majorBidi"/>
          <w:sz w:val="24"/>
          <w:szCs w:val="24"/>
          <w:shd w:val="clear" w:color="auto" w:fill="FFFFFF"/>
        </w:rPr>
      </w:pPr>
    </w:p>
    <w:bookmarkEnd w:id="2"/>
    <w:p w14:paraId="7DC4DAD0" w14:textId="5282A75D" w:rsidR="00EC2636" w:rsidRPr="00B60BAE" w:rsidRDefault="00E3561F" w:rsidP="00663ECD">
      <w:pPr>
        <w:pStyle w:val="Heading2"/>
        <w:spacing w:before="0" w:line="240" w:lineRule="auto"/>
        <w:rPr>
          <w:rFonts w:asciiTheme="majorBidi" w:hAnsiTheme="majorBidi"/>
          <w:b/>
          <w:bCs/>
          <w:color w:val="auto"/>
          <w:sz w:val="24"/>
          <w:szCs w:val="24"/>
        </w:rPr>
      </w:pPr>
      <w:r w:rsidRPr="00B60BAE">
        <w:rPr>
          <w:rFonts w:asciiTheme="majorBidi" w:hAnsiTheme="majorBidi"/>
          <w:b/>
          <w:bCs/>
          <w:color w:val="auto"/>
          <w:sz w:val="24"/>
          <w:szCs w:val="24"/>
        </w:rPr>
        <w:t xml:space="preserve">Full-text </w:t>
      </w:r>
      <w:r w:rsidR="007F4F67" w:rsidRPr="00B60BAE">
        <w:rPr>
          <w:rFonts w:asciiTheme="majorBidi" w:hAnsiTheme="majorBidi"/>
          <w:b/>
          <w:bCs/>
          <w:color w:val="auto"/>
          <w:sz w:val="24"/>
          <w:szCs w:val="24"/>
        </w:rPr>
        <w:t>R</w:t>
      </w:r>
      <w:r w:rsidRPr="00B60BAE">
        <w:rPr>
          <w:rFonts w:asciiTheme="majorBidi" w:hAnsiTheme="majorBidi"/>
          <w:b/>
          <w:bCs/>
          <w:color w:val="auto"/>
          <w:sz w:val="24"/>
          <w:szCs w:val="24"/>
        </w:rPr>
        <w:t xml:space="preserve">eview and </w:t>
      </w:r>
      <w:r w:rsidR="00B40330" w:rsidRPr="00B60BAE">
        <w:rPr>
          <w:rFonts w:asciiTheme="majorBidi" w:hAnsiTheme="majorBidi"/>
          <w:b/>
          <w:bCs/>
          <w:color w:val="auto"/>
          <w:sz w:val="24"/>
          <w:szCs w:val="24"/>
        </w:rPr>
        <w:t xml:space="preserve">Data </w:t>
      </w:r>
      <w:r w:rsidR="007F4F67" w:rsidRPr="00B60BAE">
        <w:rPr>
          <w:rFonts w:asciiTheme="majorBidi" w:hAnsiTheme="majorBidi"/>
          <w:b/>
          <w:bCs/>
          <w:color w:val="auto"/>
          <w:sz w:val="24"/>
          <w:szCs w:val="24"/>
        </w:rPr>
        <w:t>E</w:t>
      </w:r>
      <w:r w:rsidR="00B40330" w:rsidRPr="00B60BAE">
        <w:rPr>
          <w:rFonts w:asciiTheme="majorBidi" w:hAnsiTheme="majorBidi"/>
          <w:b/>
          <w:bCs/>
          <w:color w:val="auto"/>
          <w:sz w:val="24"/>
          <w:szCs w:val="24"/>
        </w:rPr>
        <w:t>xtraction</w:t>
      </w:r>
    </w:p>
    <w:p w14:paraId="29409484" w14:textId="0E62D6B6" w:rsidR="006B2817" w:rsidRPr="00B60BAE" w:rsidRDefault="00E3561F" w:rsidP="00663EC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The full</w:t>
      </w:r>
      <w:r w:rsidR="00690D92" w:rsidRPr="00B60BAE">
        <w:rPr>
          <w:rFonts w:asciiTheme="majorBidi" w:hAnsiTheme="majorBidi" w:cstheme="majorBidi"/>
          <w:sz w:val="24"/>
          <w:szCs w:val="24"/>
        </w:rPr>
        <w:t>-</w:t>
      </w:r>
      <w:r w:rsidRPr="00B60BAE">
        <w:rPr>
          <w:rFonts w:asciiTheme="majorBidi" w:hAnsiTheme="majorBidi" w:cstheme="majorBidi"/>
          <w:sz w:val="24"/>
          <w:szCs w:val="24"/>
        </w:rPr>
        <w:t>text</w:t>
      </w:r>
      <w:r w:rsidR="00FF0F88" w:rsidRPr="00B60BAE">
        <w:rPr>
          <w:rFonts w:asciiTheme="majorBidi" w:hAnsiTheme="majorBidi" w:cstheme="majorBidi"/>
          <w:sz w:val="24"/>
          <w:szCs w:val="24"/>
        </w:rPr>
        <w:t xml:space="preserve"> review</w:t>
      </w:r>
      <w:r w:rsidRPr="00B60BAE">
        <w:rPr>
          <w:rFonts w:asciiTheme="majorBidi" w:hAnsiTheme="majorBidi" w:cstheme="majorBidi"/>
          <w:sz w:val="24"/>
          <w:szCs w:val="24"/>
        </w:rPr>
        <w:t xml:space="preserve"> of all the included studies w</w:t>
      </w:r>
      <w:r w:rsidR="000B6AA8" w:rsidRPr="00B60BAE">
        <w:rPr>
          <w:rFonts w:asciiTheme="majorBidi" w:hAnsiTheme="majorBidi" w:cstheme="majorBidi"/>
          <w:sz w:val="24"/>
          <w:szCs w:val="24"/>
        </w:rPr>
        <w:t>as</w:t>
      </w:r>
      <w:r w:rsidRPr="00B60BAE">
        <w:rPr>
          <w:rFonts w:asciiTheme="majorBidi" w:hAnsiTheme="majorBidi" w:cstheme="majorBidi"/>
          <w:sz w:val="24"/>
          <w:szCs w:val="24"/>
        </w:rPr>
        <w:t xml:space="preserve"> </w:t>
      </w:r>
      <w:r w:rsidR="00920C58" w:rsidRPr="00B60BAE">
        <w:rPr>
          <w:rFonts w:asciiTheme="majorBidi" w:hAnsiTheme="majorBidi" w:cstheme="majorBidi"/>
          <w:sz w:val="24"/>
          <w:szCs w:val="24"/>
        </w:rPr>
        <w:t xml:space="preserve">independently </w:t>
      </w:r>
      <w:r w:rsidR="00FF0F88" w:rsidRPr="00B60BAE">
        <w:rPr>
          <w:rFonts w:asciiTheme="majorBidi" w:hAnsiTheme="majorBidi" w:cstheme="majorBidi"/>
          <w:sz w:val="24"/>
          <w:szCs w:val="24"/>
        </w:rPr>
        <w:t>completed</w:t>
      </w:r>
      <w:r w:rsidRPr="00B60BAE">
        <w:rPr>
          <w:rFonts w:asciiTheme="majorBidi" w:hAnsiTheme="majorBidi" w:cstheme="majorBidi"/>
          <w:sz w:val="24"/>
          <w:szCs w:val="24"/>
        </w:rPr>
        <w:t xml:space="preserve"> </w:t>
      </w:r>
      <w:r w:rsidR="007A66AF" w:rsidRPr="00B60BAE">
        <w:rPr>
          <w:rFonts w:asciiTheme="majorBidi" w:hAnsiTheme="majorBidi" w:cstheme="majorBidi"/>
          <w:sz w:val="24"/>
          <w:szCs w:val="24"/>
        </w:rPr>
        <w:t xml:space="preserve">primarily by </w:t>
      </w:r>
      <w:r w:rsidRPr="00B60BAE">
        <w:rPr>
          <w:rFonts w:asciiTheme="majorBidi" w:hAnsiTheme="majorBidi" w:cstheme="majorBidi"/>
          <w:sz w:val="24"/>
          <w:szCs w:val="24"/>
        </w:rPr>
        <w:t>M.T</w:t>
      </w:r>
      <w:r w:rsidR="00EB1592" w:rsidRPr="00B60BAE">
        <w:rPr>
          <w:rFonts w:asciiTheme="majorBidi" w:hAnsiTheme="majorBidi" w:cstheme="majorBidi"/>
          <w:sz w:val="24"/>
          <w:szCs w:val="24"/>
        </w:rPr>
        <w:t xml:space="preserve"> and</w:t>
      </w:r>
      <w:r w:rsidR="007A66AF" w:rsidRPr="00B60BAE">
        <w:rPr>
          <w:rFonts w:asciiTheme="majorBidi" w:hAnsiTheme="majorBidi" w:cstheme="majorBidi"/>
          <w:sz w:val="24"/>
          <w:szCs w:val="24"/>
        </w:rPr>
        <w:t xml:space="preserve"> partially by </w:t>
      </w:r>
      <w:r w:rsidR="00A048C7" w:rsidRPr="00B60BAE">
        <w:rPr>
          <w:rFonts w:asciiTheme="majorBidi" w:hAnsiTheme="majorBidi" w:cstheme="majorBidi"/>
          <w:sz w:val="24"/>
          <w:szCs w:val="24"/>
        </w:rPr>
        <w:t>N</w:t>
      </w:r>
      <w:r w:rsidR="00FA0E13" w:rsidRPr="00B60BAE">
        <w:rPr>
          <w:rFonts w:asciiTheme="majorBidi" w:hAnsiTheme="majorBidi" w:cstheme="majorBidi"/>
          <w:sz w:val="24"/>
          <w:szCs w:val="24"/>
        </w:rPr>
        <w:t>.</w:t>
      </w:r>
      <w:r w:rsidR="00A048C7" w:rsidRPr="00B60BAE">
        <w:rPr>
          <w:rFonts w:asciiTheme="majorBidi" w:hAnsiTheme="majorBidi" w:cstheme="majorBidi"/>
          <w:sz w:val="24"/>
          <w:szCs w:val="24"/>
        </w:rPr>
        <w:t>J</w:t>
      </w:r>
      <w:r w:rsidR="008654B6" w:rsidRPr="00B60BAE">
        <w:rPr>
          <w:rFonts w:asciiTheme="majorBidi" w:hAnsiTheme="majorBidi" w:cstheme="majorBidi"/>
          <w:sz w:val="24"/>
          <w:szCs w:val="24"/>
        </w:rPr>
        <w:t>.</w:t>
      </w:r>
      <w:r w:rsidR="00A048C7" w:rsidRPr="00B60BAE">
        <w:rPr>
          <w:rFonts w:asciiTheme="majorBidi" w:hAnsiTheme="majorBidi" w:cstheme="majorBidi"/>
          <w:sz w:val="24"/>
          <w:szCs w:val="24"/>
        </w:rPr>
        <w:t xml:space="preserve"> </w:t>
      </w:r>
      <w:r w:rsidR="00F974F6" w:rsidRPr="00B60BAE">
        <w:rPr>
          <w:rFonts w:asciiTheme="majorBidi" w:hAnsiTheme="majorBidi" w:cstheme="majorBidi"/>
          <w:sz w:val="24"/>
          <w:szCs w:val="24"/>
        </w:rPr>
        <w:t xml:space="preserve">In order to address the review question with precision, it is essential to gather all the necessary information from the included studies using a well-developed extraction tool that aids in the collection of important data </w:t>
      </w:r>
      <w:r w:rsidR="00E3226A"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Holly&lt;/Author&gt;&lt;Year&gt;2021&lt;/Year&gt;&lt;RecNum&gt;28&lt;/RecNum&gt;&lt;DisplayText&gt;(30, 31)&lt;/DisplayText&gt;&lt;record&gt;&lt;rec-number&gt;28&lt;/rec-number&gt;&lt;foreign-keys&gt;&lt;key app="EN" db-id="2ddprv0ekwp9pkes2xn55s0krrrfa2fetrzp" timestamp="1696317785"&gt;28&lt;/key&gt;&lt;/foreign-keys&gt;&lt;ref-type name="Book Section"&gt;5&lt;/ref-type&gt;&lt;contributors&gt;&lt;authors&gt;&lt;author&gt;Holly, Cheryl&lt;/author&gt;&lt;author&gt;Salmond, Susan&lt;/author&gt;&lt;author&gt;Saimbert, Maria&lt;/author&gt;&lt;/authors&gt;&lt;/contributors&gt;&lt;titles&gt;&lt;title&gt;Comprehensive Systematic Review for Advanced Practice Nursing, Third Edition&lt;/title&gt;&lt;secondary-title&gt;Comprehensive Systematic Review for Advanced Practice Nursing, Third Edition&lt;/secondary-title&gt;&lt;/titles&gt;&lt;pages&gt;1-573&lt;/pages&gt;&lt;dates&gt;&lt;year&gt;2021&lt;/year&gt;&lt;/dates&gt;&lt;publisher&gt;Springer Publishing Company&lt;/publisher&gt;&lt;urls&gt;&lt;/urls&gt;&lt;/record&gt;&lt;/Cite&gt;&lt;Cite&gt;&lt;Author&gt;Elamin&lt;/Author&gt;&lt;Year&gt;2009&lt;/Year&gt;&lt;RecNum&gt;29&lt;/RecNum&gt;&lt;record&gt;&lt;rec-number&gt;29&lt;/rec-number&gt;&lt;foreign-keys&gt;&lt;key app="EN" db-id="2ddprv0ekwp9pkes2xn55s0krrrfa2fetrzp" timestamp="1696317785"&gt;29&lt;/key&gt;&lt;/foreign-keys&gt;&lt;ref-type name="Journal Article"&gt;17&lt;/ref-type&gt;&lt;contributors&gt;&lt;authors&gt;&lt;author&gt;Elamin, Mohamed B&lt;/author&gt;&lt;author&gt;Flynn, David N&lt;/author&gt;&lt;author&gt;Bassler, Dirk&lt;/author&gt;&lt;author&gt;Briel, Matthias&lt;/author&gt;&lt;author&gt;Alonso-Coello, Pablo&lt;/author&gt;&lt;author&gt;Karanicolas, Paul Jack&lt;/author&gt;&lt;author&gt;Guyatt, Gordon H&lt;/author&gt;&lt;author&gt;Malaga, German&lt;/author&gt;&lt;author&gt;Furukawa, Toshiaki A&lt;/author&gt;&lt;author&gt;Kunz, Regina&lt;/author&gt;&lt;/authors&gt;&lt;/contributors&gt;&lt;titles&gt;&lt;title&gt;Choice of data extraction tools for systematic reviews depends on resources and review complexity&lt;/title&gt;&lt;secondary-title&gt;Journal of clinical epidemiology&lt;/secondary-title&gt;&lt;/titles&gt;&lt;pages&gt;506-510&lt;/pages&gt;&lt;volume&gt;62&lt;/volume&gt;&lt;number&gt;5&lt;/number&gt;&lt;dates&gt;&lt;year&gt;2009&lt;/year&gt;&lt;/dates&gt;&lt;isbn&gt;0895-4356&lt;/isbn&gt;&lt;urls&gt;&lt;/urls&gt;&lt;/record&gt;&lt;/Cite&gt;&lt;/EndNote&gt;</w:instrText>
      </w:r>
      <w:r w:rsidR="00E3226A"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30, 31)</w:t>
      </w:r>
      <w:r w:rsidR="00E3226A" w:rsidRPr="00B60BAE">
        <w:rPr>
          <w:rFonts w:asciiTheme="majorBidi" w:hAnsiTheme="majorBidi" w:cstheme="majorBidi"/>
          <w:sz w:val="24"/>
          <w:szCs w:val="24"/>
        </w:rPr>
        <w:fldChar w:fldCharType="end"/>
      </w:r>
      <w:r w:rsidR="00425871" w:rsidRPr="00B60BAE">
        <w:rPr>
          <w:rFonts w:asciiTheme="majorBidi" w:hAnsiTheme="majorBidi" w:cstheme="majorBidi"/>
          <w:sz w:val="24"/>
          <w:szCs w:val="24"/>
        </w:rPr>
        <w:t>.</w:t>
      </w:r>
      <w:r w:rsidR="00804B89" w:rsidRPr="00B60BAE">
        <w:rPr>
          <w:rFonts w:asciiTheme="majorBidi" w:hAnsiTheme="majorBidi" w:cstheme="majorBidi"/>
          <w:sz w:val="24"/>
          <w:szCs w:val="24"/>
        </w:rPr>
        <w:t xml:space="preserve"> </w:t>
      </w:r>
      <w:r w:rsidR="00F65668" w:rsidRPr="00B60BAE">
        <w:rPr>
          <w:rFonts w:asciiTheme="majorBidi" w:hAnsiTheme="majorBidi" w:cstheme="majorBidi"/>
          <w:sz w:val="24"/>
          <w:szCs w:val="24"/>
        </w:rPr>
        <w:t xml:space="preserve">An extraction template was created by M.T and reviewed by </w:t>
      </w:r>
      <w:r w:rsidR="00FC4588" w:rsidRPr="00B60BAE">
        <w:rPr>
          <w:rFonts w:asciiTheme="majorBidi" w:hAnsiTheme="majorBidi" w:cstheme="majorBidi"/>
          <w:sz w:val="24"/>
          <w:szCs w:val="24"/>
        </w:rPr>
        <w:t>H.B.</w:t>
      </w:r>
      <w:r w:rsidR="00F65668" w:rsidRPr="00B60BAE">
        <w:rPr>
          <w:rFonts w:asciiTheme="majorBidi" w:hAnsiTheme="majorBidi" w:cstheme="majorBidi"/>
          <w:sz w:val="24"/>
          <w:szCs w:val="24"/>
        </w:rPr>
        <w:t xml:space="preserve"> and P.H, using extraction tools employed in previous systematic reviews to complete the extraction step </w:t>
      </w:r>
      <w:r w:rsidR="00E3226A"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Kreif&lt;/Author&gt;&lt;Year&gt;2013&lt;/Year&gt;&lt;RecNum&gt;30&lt;/RecNum&gt;&lt;DisplayText&gt;(22, 32)&lt;/DisplayText&gt;&lt;record&gt;&lt;rec-number&gt;30&lt;/rec-number&gt;&lt;foreign-keys&gt;&lt;key app="EN" db-id="2ddprv0ekwp9pkes2xn55s0krrrfa2fetrzp" timestamp="1696317785"&gt;30&lt;/key&gt;&lt;/foreign-keys&gt;&lt;ref-type name="Journal Article"&gt;17&lt;/ref-type&gt;&lt;contributors&gt;&lt;authors&gt;&lt;author&gt;Kreif, Noémi&lt;/author&gt;&lt;author&gt;Grieve, Richard&lt;/author&gt;&lt;author&gt;Sadique, M Zia&lt;/author&gt;&lt;/authors&gt;&lt;/contributors&gt;&lt;titles&gt;&lt;title&gt;Statistical methods for cost‐effectiveness analyses that use observational data: A critical appraisal tool and review of current practice&lt;/title&gt;&lt;secondary-title&gt;Health economics&lt;/secondary-title&gt;&lt;/titles&gt;&lt;pages&gt;486-500&lt;/pages&gt;&lt;volume&gt;22&lt;/volume&gt;&lt;number&gt;4&lt;/number&gt;&lt;dates&gt;&lt;year&gt;2013&lt;/year&gt;&lt;/dates&gt;&lt;isbn&gt;1057-9230&lt;/isbn&gt;&lt;urls&gt;&lt;/urls&gt;&lt;/record&gt;&lt;/Cite&gt;&lt;Cite&gt;&lt;Author&gt;Qie&lt;/Author&gt;&lt;Year&gt;2020&lt;/Year&gt;&lt;RecNum&gt;31&lt;/RecNum&gt;&lt;record&gt;&lt;rec-number&gt;31&lt;/rec-number&gt;&lt;foreign-keys&gt;&lt;key app="EN" db-id="2ddprv0ekwp9pkes2xn55s0krrrfa2fetrzp" timestamp="1696317785"&gt;31&lt;/key&gt;&lt;/foreign-keys&gt;&lt;ref-type name="Journal Article"&gt;17&lt;/ref-type&gt;&lt;contributors&gt;&lt;authors&gt;&lt;author&gt;Qie, Ranran&lt;/author&gt;&lt;author&gt;Zhang, Dongdong&lt;/author&gt;&lt;author&gt;Liu, Leilei&lt;/author&gt;&lt;author&gt;Ren, Yongcheng&lt;/author&gt;&lt;author&gt;Zhao, Yang&lt;/author&gt;&lt;author&gt;Liu, Dechen&lt;/author&gt;&lt;author&gt;Liu, Feiyan&lt;/author&gt;&lt;author&gt;Chen, Xu&lt;/author&gt;&lt;author&gt;Cheng, Cheng&lt;/author&gt;&lt;author&gt;Guo, Chunmei&lt;/author&gt;&lt;/authors&gt;&lt;/contributors&gt;&lt;titles&gt;&lt;title&gt;Obstructive sleep apnea and risk of type 2 diabetes mellitus: a systematic review and dose‐response meta‐analysis of cohort studies&lt;/title&gt;&lt;secondary-title&gt;Journal of diabetes&lt;/secondary-title&gt;&lt;/titles&gt;&lt;pages&gt;455-464&lt;/pages&gt;&lt;volume&gt;12&lt;/volume&gt;&lt;number&gt;6&lt;/number&gt;&lt;dates&gt;&lt;year&gt;2020&lt;/year&gt;&lt;/dates&gt;&lt;isbn&gt;1753-0393&lt;/isbn&gt;&lt;urls&gt;&lt;/urls&gt;&lt;/record&gt;&lt;/Cite&gt;&lt;/EndNote&gt;</w:instrText>
      </w:r>
      <w:r w:rsidR="00E3226A"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22, 32)</w:t>
      </w:r>
      <w:r w:rsidR="00E3226A" w:rsidRPr="00B60BAE">
        <w:rPr>
          <w:rFonts w:asciiTheme="majorBidi" w:hAnsiTheme="majorBidi" w:cstheme="majorBidi"/>
          <w:sz w:val="24"/>
          <w:szCs w:val="24"/>
        </w:rPr>
        <w:fldChar w:fldCharType="end"/>
      </w:r>
      <w:r w:rsidR="00804B89" w:rsidRPr="00B60BAE">
        <w:rPr>
          <w:rFonts w:asciiTheme="majorBidi" w:hAnsiTheme="majorBidi" w:cstheme="majorBidi"/>
          <w:sz w:val="24"/>
          <w:szCs w:val="24"/>
        </w:rPr>
        <w:t>. The extraction templ</w:t>
      </w:r>
      <w:r w:rsidR="00975778" w:rsidRPr="00B60BAE">
        <w:rPr>
          <w:rFonts w:asciiTheme="majorBidi" w:hAnsiTheme="majorBidi" w:cstheme="majorBidi"/>
          <w:sz w:val="24"/>
          <w:szCs w:val="24"/>
        </w:rPr>
        <w:t>ate</w:t>
      </w:r>
      <w:r w:rsidR="00804B89" w:rsidRPr="00B60BAE">
        <w:rPr>
          <w:rFonts w:asciiTheme="majorBidi" w:hAnsiTheme="majorBidi" w:cstheme="majorBidi"/>
          <w:sz w:val="24"/>
          <w:szCs w:val="24"/>
        </w:rPr>
        <w:t xml:space="preserve"> was </w:t>
      </w:r>
      <w:r w:rsidR="00804B89" w:rsidRPr="00B60BAE">
        <w:rPr>
          <w:rFonts w:asciiTheme="majorBidi" w:hAnsiTheme="majorBidi" w:cstheme="majorBidi"/>
          <w:sz w:val="24"/>
          <w:szCs w:val="24"/>
          <w:shd w:val="clear" w:color="auto" w:fill="FFFFFF"/>
        </w:rPr>
        <w:t xml:space="preserve">integrated into the Covidence software to ensure a seamless and effective extraction process </w:t>
      </w:r>
      <w:r w:rsidR="003A69EA"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Covidence&lt;/Author&gt;&lt;Year&gt;2023&lt;/Year&gt;&lt;RecNum&gt;27&lt;/RecNum&gt;&lt;DisplayText&gt;(33)&lt;/DisplayText&gt;&lt;record&gt;&lt;rec-number&gt;27&lt;/rec-number&gt;&lt;foreign-keys&gt;&lt;key app="EN" db-id="2ddprv0ekwp9pkes2xn55s0krrrfa2fetrzp" timestamp="1696317785"&gt;27&lt;/key&gt;&lt;/foreign-keys&gt;&lt;ref-type name="Online Database"&gt;45&lt;/ref-type&gt;&lt;contributors&gt;&lt;authors&gt;&lt;author&gt;Covidence &lt;/author&gt;&lt;/authors&gt;&lt;/contributors&gt;&lt;titles&gt;&lt;title&gt;Covidence systematic review software, Veritas Health Innovation, Melbourne, Australia. &lt;/title&gt;&lt;/titles&gt;&lt;edition&gt;2023&lt;/edition&gt;&lt;dates&gt;&lt;year&gt;2023&lt;/year&gt;&lt;pub-dates&gt;&lt;date&gt;March 23&lt;/date&gt;&lt;/pub-dates&gt;&lt;/dates&gt;&lt;urls&gt;&lt;related-urls&gt;&lt;url&gt;Available at www.covidence.org&lt;/url&gt;&lt;/related-urls&gt;&lt;/urls&gt;&lt;/record&gt;&lt;/Cite&gt;&lt;/EndNote&gt;</w:instrText>
      </w:r>
      <w:r w:rsidR="003A69EA"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33)</w:t>
      </w:r>
      <w:r w:rsidR="003A69EA" w:rsidRPr="00B60BAE">
        <w:rPr>
          <w:rFonts w:asciiTheme="majorBidi" w:hAnsiTheme="majorBidi" w:cstheme="majorBidi"/>
          <w:sz w:val="24"/>
          <w:szCs w:val="24"/>
        </w:rPr>
        <w:fldChar w:fldCharType="end"/>
      </w:r>
      <w:r w:rsidR="00246EF2" w:rsidRPr="00B60BAE">
        <w:rPr>
          <w:rFonts w:asciiTheme="majorBidi" w:hAnsiTheme="majorBidi" w:cstheme="majorBidi"/>
          <w:sz w:val="24"/>
          <w:szCs w:val="24"/>
        </w:rPr>
        <w:t xml:space="preserve">. </w:t>
      </w:r>
      <w:r w:rsidR="00D047B8" w:rsidRPr="00B60BAE">
        <w:rPr>
          <w:rFonts w:asciiTheme="majorBidi" w:hAnsiTheme="majorBidi" w:cstheme="majorBidi"/>
          <w:sz w:val="24"/>
          <w:szCs w:val="24"/>
        </w:rPr>
        <w:t>T</w:t>
      </w:r>
      <w:r w:rsidR="0077092A" w:rsidRPr="00B60BAE">
        <w:rPr>
          <w:rFonts w:asciiTheme="majorBidi" w:hAnsiTheme="majorBidi" w:cstheme="majorBidi"/>
          <w:sz w:val="24"/>
          <w:szCs w:val="24"/>
        </w:rPr>
        <w:t>wo researchers (M.T. and N.J</w:t>
      </w:r>
      <w:r w:rsidR="005631E7" w:rsidRPr="00B60BAE">
        <w:rPr>
          <w:rFonts w:asciiTheme="majorBidi" w:hAnsiTheme="majorBidi" w:cstheme="majorBidi"/>
          <w:sz w:val="24"/>
          <w:szCs w:val="24"/>
        </w:rPr>
        <w:t>.</w:t>
      </w:r>
      <w:r w:rsidR="0077092A" w:rsidRPr="00B60BAE">
        <w:rPr>
          <w:rFonts w:asciiTheme="majorBidi" w:hAnsiTheme="majorBidi" w:cstheme="majorBidi"/>
          <w:sz w:val="24"/>
          <w:szCs w:val="24"/>
        </w:rPr>
        <w:t xml:space="preserve">) tested the </w:t>
      </w:r>
      <w:r w:rsidR="00D40941" w:rsidRPr="00B60BAE">
        <w:rPr>
          <w:rFonts w:asciiTheme="majorBidi" w:hAnsiTheme="majorBidi" w:cstheme="majorBidi"/>
          <w:sz w:val="24"/>
          <w:szCs w:val="24"/>
        </w:rPr>
        <w:t>applicability of the extraction template and reviewed the data extraction agreement using five studies before starting the</w:t>
      </w:r>
      <w:r w:rsidR="0077092A" w:rsidRPr="00B60BAE">
        <w:rPr>
          <w:rFonts w:asciiTheme="majorBidi" w:hAnsiTheme="majorBidi" w:cstheme="majorBidi"/>
          <w:sz w:val="24"/>
          <w:szCs w:val="24"/>
        </w:rPr>
        <w:t xml:space="preserve"> actual data extraction</w:t>
      </w:r>
      <w:r w:rsidR="00A3197C" w:rsidRPr="00B60BAE">
        <w:rPr>
          <w:rFonts w:asciiTheme="majorBidi" w:hAnsiTheme="majorBidi" w:cstheme="majorBidi"/>
          <w:sz w:val="24"/>
          <w:szCs w:val="24"/>
        </w:rPr>
        <w:t xml:space="preserve"> process </w:t>
      </w:r>
      <w:r w:rsidR="007D456B" w:rsidRPr="00B60BAE">
        <w:rPr>
          <w:rFonts w:asciiTheme="majorBidi" w:hAnsiTheme="majorBidi" w:cstheme="majorBidi"/>
          <w:sz w:val="24"/>
          <w:szCs w:val="24"/>
        </w:rPr>
        <w:t>(</w:t>
      </w:r>
      <w:r w:rsidR="00B87A39" w:rsidRPr="00B60BAE">
        <w:rPr>
          <w:rFonts w:asciiTheme="majorBidi" w:hAnsiTheme="majorBidi" w:cstheme="majorBidi"/>
          <w:sz w:val="24"/>
          <w:szCs w:val="24"/>
        </w:rPr>
        <w:t>data were excluded and re</w:t>
      </w:r>
      <w:r w:rsidR="00AB37BE" w:rsidRPr="00B60BAE">
        <w:rPr>
          <w:rFonts w:asciiTheme="majorBidi" w:hAnsiTheme="majorBidi" w:cstheme="majorBidi"/>
          <w:sz w:val="24"/>
          <w:szCs w:val="24"/>
        </w:rPr>
        <w:t>-performed)</w:t>
      </w:r>
      <w:r w:rsidR="0077092A" w:rsidRPr="00B60BAE">
        <w:rPr>
          <w:rFonts w:asciiTheme="majorBidi" w:hAnsiTheme="majorBidi" w:cstheme="majorBidi"/>
          <w:sz w:val="24"/>
          <w:szCs w:val="24"/>
        </w:rPr>
        <w:t>.</w:t>
      </w:r>
      <w:r w:rsidR="000C7997" w:rsidRPr="00B60BAE">
        <w:rPr>
          <w:rFonts w:asciiTheme="majorBidi" w:hAnsiTheme="majorBidi" w:cstheme="majorBidi"/>
          <w:sz w:val="24"/>
          <w:szCs w:val="24"/>
        </w:rPr>
        <w:t xml:space="preserve"> </w:t>
      </w:r>
      <w:r w:rsidR="007A66AF" w:rsidRPr="00B60BAE">
        <w:rPr>
          <w:rFonts w:asciiTheme="majorBidi" w:hAnsiTheme="majorBidi" w:cstheme="majorBidi"/>
          <w:sz w:val="24"/>
          <w:szCs w:val="24"/>
        </w:rPr>
        <w:t xml:space="preserve">Eligible studies </w:t>
      </w:r>
      <w:r w:rsidR="00E27A1F" w:rsidRPr="00B60BAE">
        <w:rPr>
          <w:rFonts w:asciiTheme="majorBidi" w:hAnsiTheme="majorBidi" w:cstheme="majorBidi"/>
          <w:sz w:val="24"/>
          <w:szCs w:val="24"/>
        </w:rPr>
        <w:t>were assessed on</w:t>
      </w:r>
      <w:r w:rsidR="000C7997" w:rsidRPr="00B60BAE">
        <w:rPr>
          <w:rFonts w:asciiTheme="majorBidi" w:hAnsiTheme="majorBidi" w:cstheme="majorBidi"/>
          <w:sz w:val="24"/>
          <w:szCs w:val="24"/>
        </w:rPr>
        <w:t xml:space="preserve"> information includ</w:t>
      </w:r>
      <w:r w:rsidR="000B6AA8" w:rsidRPr="00B60BAE">
        <w:rPr>
          <w:rFonts w:asciiTheme="majorBidi" w:hAnsiTheme="majorBidi" w:cstheme="majorBidi"/>
          <w:sz w:val="24"/>
          <w:szCs w:val="24"/>
        </w:rPr>
        <w:t>ing</w:t>
      </w:r>
      <w:r w:rsidR="000C7997" w:rsidRPr="00B60BAE">
        <w:rPr>
          <w:rFonts w:asciiTheme="majorBidi" w:hAnsiTheme="majorBidi" w:cstheme="majorBidi"/>
          <w:sz w:val="24"/>
          <w:szCs w:val="24"/>
        </w:rPr>
        <w:t xml:space="preserve"> study title and author details; study population and setting (e.g., demographic characteristic and study country and completion rate); comparator</w:t>
      </w:r>
      <w:r w:rsidR="00E27A1F" w:rsidRPr="00B60BAE">
        <w:rPr>
          <w:rFonts w:asciiTheme="majorBidi" w:hAnsiTheme="majorBidi" w:cstheme="majorBidi"/>
          <w:sz w:val="24"/>
          <w:szCs w:val="24"/>
        </w:rPr>
        <w:t xml:space="preserve"> variables</w:t>
      </w:r>
      <w:r w:rsidR="000C7997" w:rsidRPr="00B60BAE">
        <w:rPr>
          <w:rFonts w:asciiTheme="majorBidi" w:hAnsiTheme="majorBidi" w:cstheme="majorBidi"/>
          <w:sz w:val="24"/>
          <w:szCs w:val="24"/>
        </w:rPr>
        <w:t xml:space="preserve">; details on study methodology (e.g., study design, sampling method, time, statistical method, analysis framework); </w:t>
      </w:r>
      <w:r w:rsidR="005A3EC0" w:rsidRPr="00B60BAE">
        <w:rPr>
          <w:rFonts w:asciiTheme="majorBidi" w:hAnsiTheme="majorBidi" w:cstheme="majorBidi"/>
          <w:sz w:val="24"/>
          <w:szCs w:val="24"/>
        </w:rPr>
        <w:t xml:space="preserve">study </w:t>
      </w:r>
      <w:r w:rsidR="000C7997" w:rsidRPr="00B60BAE">
        <w:rPr>
          <w:rFonts w:asciiTheme="majorBidi" w:hAnsiTheme="majorBidi" w:cstheme="majorBidi"/>
          <w:sz w:val="24"/>
          <w:szCs w:val="24"/>
        </w:rPr>
        <w:t>outcomes</w:t>
      </w:r>
      <w:r w:rsidR="005A3EC0" w:rsidRPr="00B60BAE">
        <w:rPr>
          <w:rFonts w:asciiTheme="majorBidi" w:hAnsiTheme="majorBidi" w:cstheme="majorBidi"/>
          <w:sz w:val="24"/>
          <w:szCs w:val="24"/>
        </w:rPr>
        <w:t>,</w:t>
      </w:r>
      <w:r w:rsidR="000C7997" w:rsidRPr="00B60BAE">
        <w:rPr>
          <w:rFonts w:asciiTheme="majorBidi" w:hAnsiTheme="majorBidi" w:cstheme="majorBidi"/>
          <w:sz w:val="24"/>
          <w:szCs w:val="24"/>
        </w:rPr>
        <w:t xml:space="preserve"> information of the risk of bias</w:t>
      </w:r>
      <w:r w:rsidR="00E27A1F" w:rsidRPr="00B60BAE">
        <w:rPr>
          <w:rFonts w:asciiTheme="majorBidi" w:hAnsiTheme="majorBidi" w:cstheme="majorBidi"/>
          <w:sz w:val="24"/>
          <w:szCs w:val="24"/>
        </w:rPr>
        <w:t xml:space="preserve"> assessment</w:t>
      </w:r>
      <w:r w:rsidR="000C7997" w:rsidRPr="00B60BAE">
        <w:rPr>
          <w:rFonts w:asciiTheme="majorBidi" w:hAnsiTheme="majorBidi" w:cstheme="majorBidi"/>
          <w:sz w:val="24"/>
          <w:szCs w:val="24"/>
        </w:rPr>
        <w:t xml:space="preserve"> and missing data treatment</w:t>
      </w:r>
      <w:r w:rsidR="006B2817" w:rsidRPr="00B60BAE">
        <w:rPr>
          <w:rFonts w:asciiTheme="majorBidi" w:hAnsiTheme="majorBidi" w:cstheme="majorBidi"/>
          <w:sz w:val="24"/>
          <w:szCs w:val="24"/>
        </w:rPr>
        <w:t>.</w:t>
      </w:r>
    </w:p>
    <w:p w14:paraId="4ACD6BCF" w14:textId="0E5F53F4" w:rsidR="006B2817" w:rsidRPr="00B60BAE" w:rsidRDefault="00770C27" w:rsidP="00663EC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I</w:t>
      </w:r>
      <w:r w:rsidR="005953CB" w:rsidRPr="00B60BAE">
        <w:rPr>
          <w:rFonts w:asciiTheme="majorBidi" w:hAnsiTheme="majorBidi" w:cstheme="majorBidi"/>
          <w:sz w:val="24"/>
          <w:szCs w:val="24"/>
        </w:rPr>
        <w:t>n this review</w:t>
      </w:r>
      <w:r w:rsidR="00FC6659" w:rsidRPr="00B60BAE">
        <w:rPr>
          <w:rFonts w:asciiTheme="majorBidi" w:hAnsiTheme="majorBidi" w:cstheme="majorBidi"/>
          <w:sz w:val="24"/>
          <w:szCs w:val="24"/>
        </w:rPr>
        <w:t xml:space="preserve">, </w:t>
      </w:r>
      <w:r w:rsidRPr="00B60BAE">
        <w:rPr>
          <w:rFonts w:asciiTheme="majorBidi" w:hAnsiTheme="majorBidi" w:cstheme="majorBidi"/>
          <w:sz w:val="24"/>
          <w:szCs w:val="24"/>
        </w:rPr>
        <w:t>o</w:t>
      </w:r>
      <w:r w:rsidR="009202D2" w:rsidRPr="00B60BAE">
        <w:rPr>
          <w:rFonts w:asciiTheme="majorBidi" w:hAnsiTheme="majorBidi" w:cstheme="majorBidi"/>
          <w:sz w:val="24"/>
          <w:szCs w:val="24"/>
        </w:rPr>
        <w:t>ne eligibility criteri</w:t>
      </w:r>
      <w:r w:rsidR="005631E7" w:rsidRPr="00B60BAE">
        <w:rPr>
          <w:rFonts w:asciiTheme="majorBidi" w:hAnsiTheme="majorBidi" w:cstheme="majorBidi"/>
          <w:sz w:val="24"/>
          <w:szCs w:val="24"/>
        </w:rPr>
        <w:t>on</w:t>
      </w:r>
      <w:r w:rsidR="009202D2" w:rsidRPr="00B60BAE">
        <w:rPr>
          <w:rFonts w:asciiTheme="majorBidi" w:hAnsiTheme="majorBidi" w:cstheme="majorBidi"/>
          <w:sz w:val="24"/>
          <w:szCs w:val="24"/>
        </w:rPr>
        <w:t xml:space="preserve"> is to have a control group of individuals without the condition of interest, namely OSA or T2DM </w:t>
      </w:r>
      <w:r w:rsidR="009202D2"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Rosenbaum&lt;/Author&gt;&lt;Year&gt;2010&lt;/Year&gt;&lt;RecNum&gt;57&lt;/RecNum&gt;&lt;DisplayText&gt;(34)&lt;/DisplayText&gt;&lt;record&gt;&lt;rec-number&gt;57&lt;/rec-number&gt;&lt;foreign-keys&gt;&lt;key app="EN" db-id="2ddprv0ekwp9pkes2xn55s0krrrfa2fetrzp" timestamp="1696317788"&gt;57&lt;/key&gt;&lt;/foreign-keys&gt;&lt;ref-type name="Book"&gt;6&lt;/ref-type&gt;&lt;contributors&gt;&lt;authors&gt;&lt;author&gt;Rosenbaum, Paul R&lt;/author&gt;&lt;author&gt;Rosenbaum, P Briskman&lt;/author&gt;&lt;author&gt;Briskman&lt;/author&gt;&lt;/authors&gt;&lt;/contributors&gt;&lt;titles&gt;&lt;title&gt;Design of observational studies&lt;/title&gt;&lt;/titles&gt;&lt;volume&gt;10&lt;/volume&gt;&lt;dates&gt;&lt;year&gt;2010&lt;/year&gt;&lt;/dates&gt;&lt;publisher&gt;Springer&lt;/publisher&gt;&lt;urls&gt;&lt;/urls&gt;&lt;/record&gt;&lt;/Cite&gt;&lt;/EndNote&gt;</w:instrText>
      </w:r>
      <w:r w:rsidR="009202D2"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34)</w:t>
      </w:r>
      <w:r w:rsidR="009202D2" w:rsidRPr="00B60BAE">
        <w:rPr>
          <w:rFonts w:asciiTheme="majorBidi" w:hAnsiTheme="majorBidi" w:cstheme="majorBidi"/>
          <w:sz w:val="24"/>
          <w:szCs w:val="24"/>
        </w:rPr>
        <w:fldChar w:fldCharType="end"/>
      </w:r>
      <w:r w:rsidR="009202D2" w:rsidRPr="00B60BAE">
        <w:rPr>
          <w:rFonts w:asciiTheme="majorBidi" w:hAnsiTheme="majorBidi" w:cstheme="majorBidi"/>
          <w:sz w:val="24"/>
          <w:szCs w:val="24"/>
        </w:rPr>
        <w:t xml:space="preserve">. Two distinct comparator groups were </w:t>
      </w:r>
      <w:r w:rsidR="00332F71" w:rsidRPr="00B60BAE">
        <w:rPr>
          <w:rFonts w:asciiTheme="majorBidi" w:hAnsiTheme="majorBidi" w:cstheme="majorBidi"/>
          <w:sz w:val="24"/>
          <w:szCs w:val="24"/>
        </w:rPr>
        <w:t>included</w:t>
      </w:r>
      <w:r w:rsidR="003B3A1B" w:rsidRPr="00B60BAE">
        <w:rPr>
          <w:rFonts w:asciiTheme="majorBidi" w:hAnsiTheme="majorBidi" w:cstheme="majorBidi"/>
          <w:sz w:val="24"/>
          <w:szCs w:val="24"/>
        </w:rPr>
        <w:t>:</w:t>
      </w:r>
      <w:r w:rsidR="007A66AF" w:rsidRPr="00B60BAE">
        <w:rPr>
          <w:rFonts w:asciiTheme="majorBidi" w:hAnsiTheme="majorBidi" w:cstheme="majorBidi"/>
          <w:sz w:val="24"/>
          <w:szCs w:val="24"/>
        </w:rPr>
        <w:t xml:space="preserve"> T</w:t>
      </w:r>
      <w:r w:rsidR="009202D2" w:rsidRPr="00B60BAE">
        <w:rPr>
          <w:rFonts w:asciiTheme="majorBidi" w:hAnsiTheme="majorBidi" w:cstheme="majorBidi"/>
          <w:sz w:val="24"/>
          <w:szCs w:val="24"/>
        </w:rPr>
        <w:t xml:space="preserve">he control </w:t>
      </w:r>
      <w:r w:rsidR="00247BC8" w:rsidRPr="00B60BAE">
        <w:rPr>
          <w:rFonts w:asciiTheme="majorBidi" w:hAnsiTheme="majorBidi" w:cstheme="majorBidi"/>
          <w:sz w:val="24"/>
          <w:szCs w:val="24"/>
        </w:rPr>
        <w:t>and matched control groups</w:t>
      </w:r>
      <w:r w:rsidR="009202D2" w:rsidRPr="00B60BAE">
        <w:rPr>
          <w:rFonts w:asciiTheme="majorBidi" w:hAnsiTheme="majorBidi" w:cstheme="majorBidi"/>
          <w:sz w:val="24"/>
          <w:szCs w:val="24"/>
        </w:rPr>
        <w:t xml:space="preserve"> </w:t>
      </w:r>
      <w:r w:rsidR="009202D2"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Rosenbaum&lt;/Author&gt;&lt;Year&gt;2010&lt;/Year&gt;&lt;RecNum&gt;57&lt;/RecNum&gt;&lt;DisplayText&gt;(34)&lt;/DisplayText&gt;&lt;record&gt;&lt;rec-number&gt;57&lt;/rec-number&gt;&lt;foreign-keys&gt;&lt;key app="EN" db-id="2ddprv0ekwp9pkes2xn55s0krrrfa2fetrzp" timestamp="1696317788"&gt;57&lt;/key&gt;&lt;/foreign-keys&gt;&lt;ref-type name="Book"&gt;6&lt;/ref-type&gt;&lt;contributors&gt;&lt;authors&gt;&lt;author&gt;Rosenbaum, Paul R&lt;/author&gt;&lt;author&gt;Rosenbaum, P Briskman&lt;/author&gt;&lt;author&gt;Briskman&lt;/author&gt;&lt;/authors&gt;&lt;/contributors&gt;&lt;titles&gt;&lt;title&gt;Design of observational studies&lt;/title&gt;&lt;/titles&gt;&lt;volume&gt;10&lt;/volume&gt;&lt;dates&gt;&lt;year&gt;2010&lt;/year&gt;&lt;/dates&gt;&lt;publisher&gt;Springer&lt;/publisher&gt;&lt;urls&gt;&lt;/urls&gt;&lt;/record&gt;&lt;/Cite&gt;&lt;/EndNote&gt;</w:instrText>
      </w:r>
      <w:r w:rsidR="009202D2"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34)</w:t>
      </w:r>
      <w:r w:rsidR="009202D2" w:rsidRPr="00B60BAE">
        <w:rPr>
          <w:rFonts w:asciiTheme="majorBidi" w:hAnsiTheme="majorBidi" w:cstheme="majorBidi"/>
          <w:sz w:val="24"/>
          <w:szCs w:val="24"/>
        </w:rPr>
        <w:fldChar w:fldCharType="end"/>
      </w:r>
      <w:r w:rsidR="009202D2" w:rsidRPr="00B60BAE">
        <w:rPr>
          <w:rFonts w:asciiTheme="majorBidi" w:hAnsiTheme="majorBidi" w:cstheme="majorBidi"/>
          <w:sz w:val="24"/>
          <w:szCs w:val="24"/>
        </w:rPr>
        <w:t xml:space="preserve">. The control group was not specifically matched and was selected based on assessment results </w:t>
      </w:r>
      <w:r w:rsidR="009202D2"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Rosenbaum&lt;/Author&gt;&lt;Year&gt;2010&lt;/Year&gt;&lt;RecNum&gt;57&lt;/RecNum&gt;&lt;DisplayText&gt;(34)&lt;/DisplayText&gt;&lt;record&gt;&lt;rec-number&gt;57&lt;/rec-number&gt;&lt;foreign-keys&gt;&lt;key app="EN" db-id="2ddprv0ekwp9pkes2xn55s0krrrfa2fetrzp" timestamp="1696317788"&gt;57&lt;/key&gt;&lt;/foreign-keys&gt;&lt;ref-type name="Book"&gt;6&lt;/ref-type&gt;&lt;contributors&gt;&lt;authors&gt;&lt;author&gt;Rosenbaum, Paul R&lt;/author&gt;&lt;author&gt;Rosenbaum, P Briskman&lt;/author&gt;&lt;author&gt;Briskman&lt;/author&gt;&lt;/authors&gt;&lt;/contributors&gt;&lt;titles&gt;&lt;title&gt;Design of observational studies&lt;/title&gt;&lt;/titles&gt;&lt;volume&gt;10&lt;/volume&gt;&lt;dates&gt;&lt;year&gt;2010&lt;/year&gt;&lt;/dates&gt;&lt;publisher&gt;Springer&lt;/publisher&gt;&lt;urls&gt;&lt;/urls&gt;&lt;/record&gt;&lt;/Cite&gt;&lt;/EndNote&gt;</w:instrText>
      </w:r>
      <w:r w:rsidR="009202D2"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34)</w:t>
      </w:r>
      <w:r w:rsidR="009202D2" w:rsidRPr="00B60BAE">
        <w:rPr>
          <w:rFonts w:asciiTheme="majorBidi" w:hAnsiTheme="majorBidi" w:cstheme="majorBidi"/>
          <w:sz w:val="24"/>
          <w:szCs w:val="24"/>
        </w:rPr>
        <w:fldChar w:fldCharType="end"/>
      </w:r>
      <w:r w:rsidR="009202D2" w:rsidRPr="00B60BAE">
        <w:rPr>
          <w:rFonts w:asciiTheme="majorBidi" w:hAnsiTheme="majorBidi" w:cstheme="majorBidi"/>
          <w:sz w:val="24"/>
          <w:szCs w:val="24"/>
        </w:rPr>
        <w:t xml:space="preserve">. For instance, individuals who did not exhibit symptoms of OSA were chosen as the comparator group, or those who did not have </w:t>
      </w:r>
      <w:r w:rsidR="003028E2" w:rsidRPr="00B60BAE">
        <w:rPr>
          <w:rFonts w:asciiTheme="majorBidi" w:hAnsiTheme="majorBidi" w:cstheme="majorBidi"/>
          <w:sz w:val="24"/>
          <w:szCs w:val="24"/>
        </w:rPr>
        <w:t xml:space="preserve">T2DM </w:t>
      </w:r>
      <w:r w:rsidR="009202D2" w:rsidRPr="00B60BAE">
        <w:rPr>
          <w:rFonts w:asciiTheme="majorBidi" w:hAnsiTheme="majorBidi" w:cstheme="majorBidi"/>
          <w:sz w:val="24"/>
          <w:szCs w:val="24"/>
        </w:rPr>
        <w:t>at the onset of the study were compared to those who did to gauge the time differential in developing OSA. On the other hand, a matched control group involves selecting individuals who match the disease group with respect to specific variables</w:t>
      </w:r>
      <w:r w:rsidR="00DD424D" w:rsidRPr="00B60BAE">
        <w:rPr>
          <w:rFonts w:asciiTheme="majorBidi" w:hAnsiTheme="majorBidi" w:cstheme="majorBidi"/>
          <w:sz w:val="24"/>
          <w:szCs w:val="24"/>
        </w:rPr>
        <w:t xml:space="preserve"> </w:t>
      </w:r>
      <w:r w:rsidR="009202D2"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Rosenbaum&lt;/Author&gt;&lt;Year&gt;2010&lt;/Year&gt;&lt;RecNum&gt;57&lt;/RecNum&gt;&lt;DisplayText&gt;(34)&lt;/DisplayText&gt;&lt;record&gt;&lt;rec-number&gt;57&lt;/rec-number&gt;&lt;foreign-keys&gt;&lt;key app="EN" db-id="2ddprv0ekwp9pkes2xn55s0krrrfa2fetrzp" timestamp="1696317788"&gt;57&lt;/key&gt;&lt;/foreign-keys&gt;&lt;ref-type name="Book"&gt;6&lt;/ref-type&gt;&lt;contributors&gt;&lt;authors&gt;&lt;author&gt;Rosenbaum, Paul R&lt;/author&gt;&lt;author&gt;Rosenbaum, P Briskman&lt;/author&gt;&lt;author&gt;Briskman&lt;/author&gt;&lt;/authors&gt;&lt;/contributors&gt;&lt;titles&gt;&lt;title&gt;Design of observational studies&lt;/title&gt;&lt;/titles&gt;&lt;volume&gt;10&lt;/volume&gt;&lt;dates&gt;&lt;year&gt;2010&lt;/year&gt;&lt;/dates&gt;&lt;publisher&gt;Springer&lt;/publisher&gt;&lt;urls&gt;&lt;/urls&gt;&lt;/record&gt;&lt;/Cite&gt;&lt;/EndNote&gt;</w:instrText>
      </w:r>
      <w:r w:rsidR="009202D2"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34)</w:t>
      </w:r>
      <w:r w:rsidR="009202D2" w:rsidRPr="00B60BAE">
        <w:rPr>
          <w:rFonts w:asciiTheme="majorBidi" w:hAnsiTheme="majorBidi" w:cstheme="majorBidi"/>
          <w:sz w:val="24"/>
          <w:szCs w:val="24"/>
        </w:rPr>
        <w:fldChar w:fldCharType="end"/>
      </w:r>
      <w:r w:rsidR="009202D2" w:rsidRPr="00B60BAE">
        <w:rPr>
          <w:rFonts w:asciiTheme="majorBidi" w:hAnsiTheme="majorBidi" w:cstheme="majorBidi"/>
          <w:sz w:val="24"/>
          <w:szCs w:val="24"/>
        </w:rPr>
        <w:t xml:space="preserve">. </w:t>
      </w:r>
    </w:p>
    <w:p w14:paraId="46F24DD4" w14:textId="482EF2BF" w:rsidR="009202D2" w:rsidRPr="00B60BAE" w:rsidRDefault="009F3611" w:rsidP="00663EC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We</w:t>
      </w:r>
      <w:r w:rsidR="00D0217B" w:rsidRPr="00B60BAE">
        <w:rPr>
          <w:rFonts w:asciiTheme="majorBidi" w:hAnsiTheme="majorBidi" w:cstheme="majorBidi"/>
          <w:sz w:val="24"/>
          <w:szCs w:val="24"/>
        </w:rPr>
        <w:t xml:space="preserve"> collect</w:t>
      </w:r>
      <w:r w:rsidRPr="00B60BAE">
        <w:rPr>
          <w:rFonts w:asciiTheme="majorBidi" w:hAnsiTheme="majorBidi" w:cstheme="majorBidi"/>
          <w:sz w:val="24"/>
          <w:szCs w:val="24"/>
        </w:rPr>
        <w:t>ed</w:t>
      </w:r>
      <w:r w:rsidR="00D0217B" w:rsidRPr="00B60BAE">
        <w:rPr>
          <w:rFonts w:asciiTheme="majorBidi" w:hAnsiTheme="majorBidi" w:cstheme="majorBidi"/>
          <w:sz w:val="24"/>
          <w:szCs w:val="24"/>
        </w:rPr>
        <w:t xml:space="preserve"> data on </w:t>
      </w:r>
      <w:r w:rsidR="005631E7" w:rsidRPr="00B60BAE">
        <w:rPr>
          <w:rFonts w:asciiTheme="majorBidi" w:hAnsiTheme="majorBidi" w:cstheme="majorBidi"/>
          <w:sz w:val="24"/>
          <w:szCs w:val="24"/>
        </w:rPr>
        <w:t xml:space="preserve">the </w:t>
      </w:r>
      <w:r w:rsidR="00076AE1" w:rsidRPr="00B60BAE">
        <w:rPr>
          <w:rFonts w:asciiTheme="majorBidi" w:hAnsiTheme="majorBidi" w:cstheme="majorBidi"/>
          <w:sz w:val="24"/>
          <w:szCs w:val="24"/>
        </w:rPr>
        <w:t>s</w:t>
      </w:r>
      <w:r w:rsidR="00D0217B" w:rsidRPr="00B60BAE">
        <w:rPr>
          <w:rFonts w:asciiTheme="majorBidi" w:hAnsiTheme="majorBidi" w:cstheme="majorBidi"/>
          <w:sz w:val="24"/>
          <w:szCs w:val="24"/>
        </w:rPr>
        <w:t xml:space="preserve">ampling frame and </w:t>
      </w:r>
      <w:r w:rsidR="00076AE1" w:rsidRPr="00B60BAE">
        <w:rPr>
          <w:rFonts w:asciiTheme="majorBidi" w:hAnsiTheme="majorBidi" w:cstheme="majorBidi"/>
          <w:sz w:val="24"/>
          <w:szCs w:val="24"/>
        </w:rPr>
        <w:t>s</w:t>
      </w:r>
      <w:r w:rsidR="00D0217B" w:rsidRPr="00B60BAE">
        <w:rPr>
          <w:rFonts w:asciiTheme="majorBidi" w:hAnsiTheme="majorBidi" w:cstheme="majorBidi"/>
          <w:sz w:val="24"/>
          <w:szCs w:val="24"/>
        </w:rPr>
        <w:t>ampling method</w:t>
      </w:r>
      <w:r w:rsidR="00E22C20" w:rsidRPr="00B60BAE">
        <w:rPr>
          <w:rFonts w:asciiTheme="majorBidi" w:hAnsiTheme="majorBidi" w:cstheme="majorBidi"/>
          <w:sz w:val="24"/>
          <w:szCs w:val="24"/>
        </w:rPr>
        <w:t xml:space="preserve">. </w:t>
      </w:r>
      <w:r w:rsidR="00D0217B" w:rsidRPr="00B60BAE">
        <w:rPr>
          <w:rFonts w:asciiTheme="majorBidi" w:hAnsiTheme="majorBidi" w:cstheme="majorBidi"/>
          <w:sz w:val="24"/>
          <w:szCs w:val="24"/>
        </w:rPr>
        <w:t xml:space="preserve">When conducting research utilising primary or secondary data, it is imperative to take into account the sampling frame and sampling method. The sampling frame is a comprehensive list of the population of interest to obtain a selected sub-sample </w:t>
      </w:r>
      <w:r w:rsidR="00D0217B"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Dancey&lt;/Author&gt;&lt;Year&gt;2017&lt;/Year&gt;&lt;RecNum&gt;84&lt;/RecNum&gt;&lt;DisplayText&gt;(35)&lt;/DisplayText&gt;&lt;record&gt;&lt;rec-number&gt;84&lt;/rec-number&gt;&lt;foreign-keys&gt;&lt;key app="EN" db-id="2ddprv0ekwp9pkes2xn55s0krrrfa2fetrzp" timestamp="1700762689"&gt;84&lt;/key&gt;&lt;/foreign-keys&gt;&lt;ref-type name="Book"&gt;6&lt;/ref-type&gt;&lt;contributors&gt;&lt;authors&gt;&lt;author&gt;Dancey, Christine&lt;/author&gt;&lt;author&gt;Reidy, John&lt;/author&gt;&lt;/authors&gt;&lt;/contributors&gt;&lt;titles&gt;&lt;title&gt;Statistics Without Maths for Psychology eBook PDF&lt;/title&gt;&lt;/titles&gt;&lt;dates&gt;&lt;year&gt;2017&lt;/year&gt;&lt;/dates&gt;&lt;publisher&gt;Pearson Higher Ed&lt;/publisher&gt;&lt;isbn&gt;1292128895&lt;/isbn&gt;&lt;urls&gt;&lt;/urls&gt;&lt;/record&gt;&lt;/Cite&gt;&lt;/EndNote&gt;</w:instrText>
      </w:r>
      <w:r w:rsidR="00D0217B"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35)</w:t>
      </w:r>
      <w:r w:rsidR="00D0217B" w:rsidRPr="00B60BAE">
        <w:rPr>
          <w:rFonts w:asciiTheme="majorBidi" w:hAnsiTheme="majorBidi" w:cstheme="majorBidi"/>
          <w:sz w:val="24"/>
          <w:szCs w:val="24"/>
        </w:rPr>
        <w:fldChar w:fldCharType="end"/>
      </w:r>
      <w:r w:rsidR="00D0217B" w:rsidRPr="00B60BAE">
        <w:rPr>
          <w:rFonts w:asciiTheme="majorBidi" w:hAnsiTheme="majorBidi" w:cstheme="majorBidi"/>
          <w:sz w:val="24"/>
          <w:szCs w:val="24"/>
        </w:rPr>
        <w:t>. For instance, if medical records of specific patients are being used, the list of those medical records would serve as the sampling frame. While sampling methods include the description of sampling techniques used by the researchers to obtain the sample of the participants, these techniques can be probability and nonprobability</w:t>
      </w:r>
      <w:r w:rsidR="00C0377E" w:rsidRPr="00B60BAE">
        <w:rPr>
          <w:rFonts w:asciiTheme="majorBidi" w:hAnsiTheme="majorBidi" w:cstheme="majorBidi"/>
          <w:sz w:val="24"/>
          <w:szCs w:val="24"/>
        </w:rPr>
        <w:t xml:space="preserve"> </w:t>
      </w:r>
      <w:r w:rsidR="00D0217B"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Dancey&lt;/Author&gt;&lt;Year&gt;2017&lt;/Year&gt;&lt;RecNum&gt;84&lt;/RecNum&gt;&lt;DisplayText&gt;(35)&lt;/DisplayText&gt;&lt;record&gt;&lt;rec-number&gt;84&lt;/rec-number&gt;&lt;foreign-keys&gt;&lt;key app="EN" db-id="2ddprv0ekwp9pkes2xn55s0krrrfa2fetrzp" timestamp="1700762689"&gt;84&lt;/key&gt;&lt;/foreign-keys&gt;&lt;ref-type name="Book"&gt;6&lt;/ref-type&gt;&lt;contributors&gt;&lt;authors&gt;&lt;author&gt;Dancey, Christine&lt;/author&gt;&lt;author&gt;Reidy, John&lt;/author&gt;&lt;/authors&gt;&lt;/contributors&gt;&lt;titles&gt;&lt;title&gt;Statistics Without Maths for Psychology eBook PDF&lt;/title&gt;&lt;/titles&gt;&lt;dates&gt;&lt;year&gt;2017&lt;/year&gt;&lt;/dates&gt;&lt;publisher&gt;Pearson Higher Ed&lt;/publisher&gt;&lt;isbn&gt;1292128895&lt;/isbn&gt;&lt;urls&gt;&lt;/urls&gt;&lt;/record&gt;&lt;/Cite&gt;&lt;/EndNote&gt;</w:instrText>
      </w:r>
      <w:r w:rsidR="00D0217B"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35)</w:t>
      </w:r>
      <w:r w:rsidR="00D0217B" w:rsidRPr="00B60BAE">
        <w:rPr>
          <w:rFonts w:asciiTheme="majorBidi" w:hAnsiTheme="majorBidi" w:cstheme="majorBidi"/>
          <w:sz w:val="24"/>
          <w:szCs w:val="24"/>
        </w:rPr>
        <w:fldChar w:fldCharType="end"/>
      </w:r>
      <w:r w:rsidR="00D0217B" w:rsidRPr="00B60BAE">
        <w:rPr>
          <w:rFonts w:asciiTheme="majorBidi" w:hAnsiTheme="majorBidi" w:cstheme="majorBidi"/>
          <w:sz w:val="24"/>
          <w:szCs w:val="24"/>
        </w:rPr>
        <w:t>.</w:t>
      </w:r>
    </w:p>
    <w:p w14:paraId="010A6EFB" w14:textId="62D060E2" w:rsidR="0080522B" w:rsidRPr="00B60BAE" w:rsidRDefault="00600436" w:rsidP="00663EC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This review examines previous studies investigating the relationship between OSA and T2DM, presenting three primary hypotheses. </w:t>
      </w:r>
      <w:r w:rsidR="00196F53" w:rsidRPr="00B60BAE">
        <w:rPr>
          <w:rFonts w:asciiTheme="majorBidi" w:hAnsiTheme="majorBidi" w:cstheme="majorBidi"/>
          <w:sz w:val="24"/>
          <w:szCs w:val="24"/>
        </w:rPr>
        <w:t>The first hypothesis suggests that OSA may contribute to the development of T2DM, while the second hypothesis proposes that T2DM may increase the risk of developing OSA. The third hypothesis suggests that there may be a bidirectional association between the two conditions.</w:t>
      </w:r>
      <w:r w:rsidR="00985556" w:rsidRPr="00B60BAE">
        <w:rPr>
          <w:rFonts w:asciiTheme="majorBidi" w:hAnsiTheme="majorBidi" w:cstheme="majorBidi"/>
          <w:sz w:val="24"/>
          <w:szCs w:val="24"/>
        </w:rPr>
        <w:t xml:space="preserve"> </w:t>
      </w:r>
      <w:r w:rsidR="00453FA5" w:rsidRPr="00B60BAE">
        <w:rPr>
          <w:rFonts w:asciiTheme="majorBidi" w:hAnsiTheme="majorBidi" w:cstheme="majorBidi"/>
          <w:sz w:val="24"/>
          <w:szCs w:val="24"/>
        </w:rPr>
        <w:t xml:space="preserve">In case the reports of the studies lacked important information, we </w:t>
      </w:r>
      <w:r w:rsidR="00C0377E" w:rsidRPr="00B60BAE">
        <w:rPr>
          <w:rFonts w:asciiTheme="majorBidi" w:hAnsiTheme="majorBidi" w:cstheme="majorBidi"/>
          <w:sz w:val="24"/>
          <w:szCs w:val="24"/>
        </w:rPr>
        <w:t>emailed the authors of the respective studies</w:t>
      </w:r>
      <w:r w:rsidR="00453FA5" w:rsidRPr="00B60BAE">
        <w:rPr>
          <w:rFonts w:asciiTheme="majorBidi" w:hAnsiTheme="majorBidi" w:cstheme="majorBidi"/>
          <w:sz w:val="24"/>
          <w:szCs w:val="24"/>
        </w:rPr>
        <w:t xml:space="preserve"> to request the missing </w:t>
      </w:r>
      <w:r w:rsidR="00006690" w:rsidRPr="00B60BAE">
        <w:rPr>
          <w:rFonts w:asciiTheme="majorBidi" w:hAnsiTheme="majorBidi" w:cstheme="majorBidi"/>
          <w:sz w:val="24"/>
          <w:szCs w:val="24"/>
        </w:rPr>
        <w:t xml:space="preserve">information. </w:t>
      </w:r>
      <w:r w:rsidR="0001569B" w:rsidRPr="00B60BAE">
        <w:rPr>
          <w:rFonts w:asciiTheme="majorBidi" w:hAnsiTheme="majorBidi" w:cstheme="majorBidi"/>
          <w:sz w:val="24"/>
          <w:szCs w:val="24"/>
        </w:rPr>
        <w:t xml:space="preserve">The consensus between the two researchers on data extraction was reviewed in seven included articles, and the discrepancies were solved through discussion. </w:t>
      </w:r>
      <w:r w:rsidR="00EB2A85" w:rsidRPr="00B60BAE">
        <w:rPr>
          <w:rFonts w:asciiTheme="majorBidi" w:hAnsiTheme="majorBidi" w:cstheme="majorBidi"/>
          <w:sz w:val="24"/>
          <w:szCs w:val="24"/>
        </w:rPr>
        <w:t>A</w:t>
      </w:r>
      <w:r w:rsidR="00A34ACB" w:rsidRPr="00B60BAE">
        <w:rPr>
          <w:rFonts w:asciiTheme="majorBidi" w:hAnsiTheme="majorBidi" w:cstheme="majorBidi"/>
          <w:sz w:val="24"/>
          <w:szCs w:val="24"/>
        </w:rPr>
        <w:t xml:space="preserve">ll included articles </w:t>
      </w:r>
      <w:r w:rsidR="00975778" w:rsidRPr="00B60BAE">
        <w:rPr>
          <w:rFonts w:asciiTheme="majorBidi" w:hAnsiTheme="majorBidi" w:cstheme="majorBidi"/>
          <w:sz w:val="24"/>
          <w:szCs w:val="24"/>
        </w:rPr>
        <w:t xml:space="preserve">were </w:t>
      </w:r>
      <w:r w:rsidR="00A34ACB" w:rsidRPr="00B60BAE">
        <w:rPr>
          <w:rFonts w:asciiTheme="majorBidi" w:hAnsiTheme="majorBidi" w:cstheme="majorBidi"/>
          <w:sz w:val="24"/>
          <w:szCs w:val="24"/>
        </w:rPr>
        <w:t xml:space="preserve">extracted </w:t>
      </w:r>
      <w:r w:rsidR="0001569B" w:rsidRPr="00B60BAE">
        <w:rPr>
          <w:rFonts w:asciiTheme="majorBidi" w:hAnsiTheme="majorBidi" w:cstheme="majorBidi"/>
          <w:sz w:val="24"/>
          <w:szCs w:val="24"/>
        </w:rPr>
        <w:t xml:space="preserve">by </w:t>
      </w:r>
      <w:r w:rsidR="00A34ACB" w:rsidRPr="00B60BAE">
        <w:rPr>
          <w:rFonts w:asciiTheme="majorBidi" w:hAnsiTheme="majorBidi" w:cstheme="majorBidi"/>
          <w:sz w:val="24"/>
          <w:szCs w:val="24"/>
        </w:rPr>
        <w:t>M.T</w:t>
      </w:r>
      <w:r w:rsidR="0001569B" w:rsidRPr="00B60BAE">
        <w:rPr>
          <w:rFonts w:asciiTheme="majorBidi" w:hAnsiTheme="majorBidi" w:cstheme="majorBidi"/>
          <w:sz w:val="24"/>
          <w:szCs w:val="24"/>
        </w:rPr>
        <w:t xml:space="preserve"> </w:t>
      </w:r>
      <w:r w:rsidR="00F61C98" w:rsidRPr="00B60BAE">
        <w:rPr>
          <w:rFonts w:asciiTheme="majorBidi" w:hAnsiTheme="majorBidi" w:cstheme="majorBidi"/>
          <w:sz w:val="24"/>
          <w:szCs w:val="24"/>
        </w:rPr>
        <w:t>and</w:t>
      </w:r>
      <w:r w:rsidR="00A34ACB" w:rsidRPr="00B60BAE">
        <w:rPr>
          <w:rFonts w:asciiTheme="majorBidi" w:hAnsiTheme="majorBidi" w:cstheme="majorBidi"/>
          <w:sz w:val="24"/>
          <w:szCs w:val="24"/>
        </w:rPr>
        <w:t xml:space="preserve"> </w:t>
      </w:r>
      <w:r w:rsidR="00CB6EE4" w:rsidRPr="00B60BAE">
        <w:rPr>
          <w:rFonts w:asciiTheme="majorBidi" w:hAnsiTheme="majorBidi" w:cstheme="majorBidi"/>
          <w:sz w:val="24"/>
          <w:szCs w:val="24"/>
        </w:rPr>
        <w:t>verified by</w:t>
      </w:r>
      <w:r w:rsidR="00A34ACB" w:rsidRPr="00B60BAE">
        <w:rPr>
          <w:rFonts w:asciiTheme="majorBidi" w:hAnsiTheme="majorBidi" w:cstheme="majorBidi"/>
          <w:sz w:val="24"/>
          <w:szCs w:val="24"/>
        </w:rPr>
        <w:t xml:space="preserve"> N.J</w:t>
      </w:r>
      <w:r w:rsidR="0080522B" w:rsidRPr="00B60BAE">
        <w:rPr>
          <w:rFonts w:asciiTheme="majorBidi" w:hAnsiTheme="majorBidi" w:cstheme="majorBidi"/>
          <w:sz w:val="24"/>
          <w:szCs w:val="24"/>
        </w:rPr>
        <w:t>. A third author (H.B</w:t>
      </w:r>
      <w:r w:rsidR="000B6AA8" w:rsidRPr="00B60BAE">
        <w:rPr>
          <w:rFonts w:asciiTheme="majorBidi" w:hAnsiTheme="majorBidi" w:cstheme="majorBidi"/>
          <w:sz w:val="24"/>
          <w:szCs w:val="24"/>
        </w:rPr>
        <w:t>.</w:t>
      </w:r>
      <w:r w:rsidR="0080522B" w:rsidRPr="00B60BAE">
        <w:rPr>
          <w:rFonts w:asciiTheme="majorBidi" w:hAnsiTheme="majorBidi" w:cstheme="majorBidi"/>
          <w:sz w:val="24"/>
          <w:szCs w:val="24"/>
        </w:rPr>
        <w:t xml:space="preserve">) was consulted if there were unsolved issues. </w:t>
      </w:r>
    </w:p>
    <w:p w14:paraId="18813E36" w14:textId="77777777" w:rsidR="00624D4E" w:rsidRPr="00B60BAE" w:rsidRDefault="00624D4E" w:rsidP="00663ECD">
      <w:pPr>
        <w:spacing w:after="0" w:line="240" w:lineRule="auto"/>
        <w:rPr>
          <w:rFonts w:asciiTheme="majorBidi" w:eastAsiaTheme="majorEastAsia" w:hAnsiTheme="majorBidi" w:cstheme="majorBidi"/>
          <w:b/>
          <w:bCs/>
          <w:sz w:val="24"/>
          <w:szCs w:val="24"/>
        </w:rPr>
      </w:pPr>
    </w:p>
    <w:p w14:paraId="4813107A" w14:textId="3454139D" w:rsidR="00B40330" w:rsidRPr="00B60BAE" w:rsidRDefault="005A3EC0" w:rsidP="00663ECD">
      <w:pPr>
        <w:spacing w:after="0" w:line="240" w:lineRule="auto"/>
        <w:rPr>
          <w:rFonts w:asciiTheme="majorBidi" w:eastAsiaTheme="majorEastAsia" w:hAnsiTheme="majorBidi" w:cstheme="majorBidi"/>
          <w:b/>
          <w:bCs/>
          <w:sz w:val="24"/>
          <w:szCs w:val="24"/>
        </w:rPr>
      </w:pPr>
      <w:r w:rsidRPr="00B60BAE">
        <w:rPr>
          <w:rFonts w:asciiTheme="majorBidi" w:eastAsiaTheme="majorEastAsia" w:hAnsiTheme="majorBidi" w:cstheme="majorBidi"/>
          <w:b/>
          <w:bCs/>
          <w:sz w:val="24"/>
          <w:szCs w:val="24"/>
        </w:rPr>
        <w:t xml:space="preserve">Assessment of Study </w:t>
      </w:r>
      <w:r w:rsidR="00E27A1F" w:rsidRPr="00B60BAE">
        <w:rPr>
          <w:rFonts w:asciiTheme="majorBidi" w:eastAsiaTheme="majorEastAsia" w:hAnsiTheme="majorBidi" w:cstheme="majorBidi"/>
          <w:b/>
          <w:bCs/>
          <w:sz w:val="24"/>
          <w:szCs w:val="24"/>
        </w:rPr>
        <w:t>Q</w:t>
      </w:r>
      <w:r w:rsidR="00EC2636" w:rsidRPr="00B60BAE">
        <w:rPr>
          <w:rFonts w:asciiTheme="majorBidi" w:eastAsiaTheme="majorEastAsia" w:hAnsiTheme="majorBidi" w:cstheme="majorBidi"/>
          <w:b/>
          <w:bCs/>
          <w:sz w:val="24"/>
          <w:szCs w:val="24"/>
        </w:rPr>
        <w:t xml:space="preserve">uality </w:t>
      </w:r>
    </w:p>
    <w:p w14:paraId="02217D53" w14:textId="75724287" w:rsidR="00624D4E" w:rsidRPr="00B60BAE" w:rsidRDefault="00A048C7" w:rsidP="00351A6A">
      <w:pPr>
        <w:spacing w:after="0" w:line="240" w:lineRule="auto"/>
        <w:rPr>
          <w:rFonts w:asciiTheme="majorBidi" w:hAnsiTheme="majorBidi" w:cstheme="majorBidi"/>
          <w:b/>
          <w:bCs/>
          <w:sz w:val="24"/>
          <w:szCs w:val="24"/>
        </w:rPr>
      </w:pPr>
      <w:r w:rsidRPr="00B60BAE">
        <w:rPr>
          <w:rFonts w:asciiTheme="majorBidi" w:hAnsiTheme="majorBidi" w:cstheme="majorBidi"/>
          <w:sz w:val="24"/>
          <w:szCs w:val="24"/>
        </w:rPr>
        <w:lastRenderedPageBreak/>
        <w:t>T</w:t>
      </w:r>
      <w:r w:rsidR="005A3EC0" w:rsidRPr="00B60BAE">
        <w:rPr>
          <w:rFonts w:asciiTheme="majorBidi" w:hAnsiTheme="majorBidi" w:cstheme="majorBidi"/>
          <w:sz w:val="24"/>
          <w:szCs w:val="24"/>
        </w:rPr>
        <w:t xml:space="preserve">he </w:t>
      </w:r>
      <w:r w:rsidR="00B70C0B" w:rsidRPr="00B60BAE">
        <w:rPr>
          <w:rFonts w:asciiTheme="majorBidi" w:hAnsiTheme="majorBidi" w:cstheme="majorBidi"/>
          <w:sz w:val="24"/>
          <w:szCs w:val="24"/>
        </w:rPr>
        <w:t>quality of the included studies</w:t>
      </w:r>
      <w:r w:rsidR="00FC24C7" w:rsidRPr="00B60BAE">
        <w:rPr>
          <w:rFonts w:asciiTheme="majorBidi" w:hAnsiTheme="majorBidi" w:cstheme="majorBidi"/>
          <w:sz w:val="24"/>
          <w:szCs w:val="24"/>
        </w:rPr>
        <w:t xml:space="preserve"> was assessed</w:t>
      </w:r>
      <w:r w:rsidR="005A3EC0" w:rsidRPr="00B60BAE">
        <w:rPr>
          <w:rFonts w:asciiTheme="majorBidi" w:hAnsiTheme="majorBidi" w:cstheme="majorBidi"/>
          <w:sz w:val="24"/>
          <w:szCs w:val="24"/>
        </w:rPr>
        <w:t xml:space="preserve"> using two different </w:t>
      </w:r>
      <w:r w:rsidR="008E7DCA" w:rsidRPr="00B60BAE">
        <w:rPr>
          <w:rFonts w:asciiTheme="majorBidi" w:hAnsiTheme="majorBidi" w:cstheme="majorBidi"/>
          <w:sz w:val="24"/>
          <w:szCs w:val="24"/>
        </w:rPr>
        <w:t>forms</w:t>
      </w:r>
      <w:r w:rsidR="001C13C0" w:rsidRPr="00B60BAE">
        <w:rPr>
          <w:rFonts w:asciiTheme="majorBidi" w:hAnsiTheme="majorBidi" w:cstheme="majorBidi"/>
          <w:sz w:val="24"/>
          <w:szCs w:val="24"/>
        </w:rPr>
        <w:t xml:space="preserve">, </w:t>
      </w:r>
      <w:r w:rsidR="008E7DCA" w:rsidRPr="00B60BAE">
        <w:rPr>
          <w:rFonts w:asciiTheme="majorBidi" w:hAnsiTheme="majorBidi" w:cstheme="majorBidi"/>
          <w:sz w:val="24"/>
          <w:szCs w:val="24"/>
        </w:rPr>
        <w:t xml:space="preserve">the Newcastle-Ottawa Quality Assessment </w:t>
      </w:r>
      <w:r w:rsidR="00020079" w:rsidRPr="00B60BAE">
        <w:rPr>
          <w:rFonts w:asciiTheme="majorBidi" w:hAnsiTheme="majorBidi" w:cstheme="majorBidi"/>
          <w:sz w:val="24"/>
          <w:szCs w:val="24"/>
        </w:rPr>
        <w:t>Form</w:t>
      </w:r>
      <w:r w:rsidR="001C13C0" w:rsidRPr="00B60BAE">
        <w:rPr>
          <w:rFonts w:asciiTheme="majorBidi" w:hAnsiTheme="majorBidi" w:cstheme="majorBidi"/>
          <w:sz w:val="24"/>
          <w:szCs w:val="24"/>
        </w:rPr>
        <w:t xml:space="preserve"> for cohort studies</w:t>
      </w:r>
      <w:r w:rsidR="004D7492" w:rsidRPr="00B60BAE">
        <w:rPr>
          <w:rFonts w:asciiTheme="majorBidi" w:hAnsiTheme="majorBidi" w:cstheme="majorBidi"/>
          <w:sz w:val="24"/>
          <w:szCs w:val="24"/>
        </w:rPr>
        <w:t xml:space="preserve"> </w:t>
      </w:r>
      <w:r w:rsidR="008E7DCA" w:rsidRPr="00B60BAE">
        <w:rPr>
          <w:rFonts w:asciiTheme="majorBidi" w:hAnsiTheme="majorBidi" w:cstheme="majorBidi"/>
          <w:sz w:val="24"/>
          <w:szCs w:val="24"/>
        </w:rPr>
        <w:t>and the Joanna Briggs Institute checklist</w:t>
      </w:r>
      <w:r w:rsidR="001C13C0" w:rsidRPr="00B60BAE">
        <w:rPr>
          <w:rFonts w:asciiTheme="majorBidi" w:hAnsiTheme="majorBidi" w:cstheme="majorBidi"/>
          <w:sz w:val="24"/>
          <w:szCs w:val="24"/>
        </w:rPr>
        <w:t xml:space="preserve"> for cross-sectional studies (see</w:t>
      </w:r>
      <w:r w:rsidR="00C748A7" w:rsidRPr="00B60BAE">
        <w:rPr>
          <w:rFonts w:asciiTheme="majorBidi" w:hAnsiTheme="majorBidi" w:cstheme="majorBidi"/>
          <w:sz w:val="24"/>
          <w:szCs w:val="24"/>
        </w:rPr>
        <w:t xml:space="preserve"> supplementary data</w:t>
      </w:r>
      <w:r w:rsidR="001C13C0" w:rsidRPr="00B60BAE">
        <w:rPr>
          <w:rFonts w:asciiTheme="majorBidi" w:hAnsiTheme="majorBidi" w:cstheme="majorBidi"/>
          <w:sz w:val="24"/>
          <w:szCs w:val="24"/>
        </w:rPr>
        <w:t xml:space="preserve"> Appendix B) </w:t>
      </w:r>
      <w:r w:rsidR="0012529B" w:rsidRPr="00B60BAE">
        <w:rPr>
          <w:rFonts w:asciiTheme="majorBidi" w:hAnsiTheme="majorBidi" w:cstheme="majorBidi"/>
          <w:sz w:val="24"/>
          <w:szCs w:val="24"/>
        </w:rPr>
        <w:fldChar w:fldCharType="begin">
          <w:fldData xml:space="preserve">PEVuZE5vdGU+PENpdGU+PEF1dGhvcj5aZW5nPC9BdXRob3I+PFllYXI+MjAxNTwvWWVhcj48UmVj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aZW5nPC9BdXRob3I+PFllYXI+MjAxNTwvWWVhcj48UmVj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0012529B" w:rsidRPr="00B60BAE">
        <w:rPr>
          <w:rFonts w:asciiTheme="majorBidi" w:hAnsiTheme="majorBidi" w:cstheme="majorBidi"/>
          <w:sz w:val="24"/>
          <w:szCs w:val="24"/>
        </w:rPr>
      </w:r>
      <w:r w:rsidR="0012529B"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18, 36, 37)</w:t>
      </w:r>
      <w:r w:rsidR="0012529B" w:rsidRPr="00B60BAE">
        <w:rPr>
          <w:rFonts w:asciiTheme="majorBidi" w:hAnsiTheme="majorBidi" w:cstheme="majorBidi"/>
          <w:sz w:val="24"/>
          <w:szCs w:val="24"/>
        </w:rPr>
        <w:fldChar w:fldCharType="end"/>
      </w:r>
      <w:r w:rsidR="005A3EC0" w:rsidRPr="00B60BAE">
        <w:rPr>
          <w:rFonts w:asciiTheme="majorBidi" w:hAnsiTheme="majorBidi" w:cstheme="majorBidi"/>
          <w:sz w:val="24"/>
          <w:szCs w:val="24"/>
        </w:rPr>
        <w:t xml:space="preserve">. </w:t>
      </w:r>
      <w:r w:rsidR="0001569B" w:rsidRPr="00B60BAE">
        <w:rPr>
          <w:rFonts w:asciiTheme="majorBidi" w:hAnsiTheme="majorBidi" w:cstheme="majorBidi"/>
          <w:sz w:val="24"/>
          <w:szCs w:val="24"/>
        </w:rPr>
        <w:t xml:space="preserve">Before completing the appraisal process, two researchers independently tested the process using five studies (three cohort studies and two cross-sectional studies) to assess the agreement and applicability of the appraisal tools. Data were excluded and re-performed. </w:t>
      </w:r>
      <w:r w:rsidR="00DA437D" w:rsidRPr="00B60BAE">
        <w:rPr>
          <w:rFonts w:asciiTheme="majorBidi" w:hAnsiTheme="majorBidi" w:cstheme="majorBidi"/>
          <w:sz w:val="24"/>
          <w:szCs w:val="24"/>
        </w:rPr>
        <w:t>The</w:t>
      </w:r>
      <w:r w:rsidR="00C10B16" w:rsidRPr="00B60BAE">
        <w:rPr>
          <w:rFonts w:asciiTheme="majorBidi" w:hAnsiTheme="majorBidi" w:cstheme="majorBidi"/>
          <w:sz w:val="24"/>
          <w:szCs w:val="24"/>
        </w:rPr>
        <w:t xml:space="preserve"> quality of </w:t>
      </w:r>
      <w:r w:rsidR="000C2ECA" w:rsidRPr="00B60BAE">
        <w:rPr>
          <w:rFonts w:asciiTheme="majorBidi" w:hAnsiTheme="majorBidi" w:cstheme="majorBidi"/>
          <w:sz w:val="24"/>
          <w:szCs w:val="24"/>
        </w:rPr>
        <w:t>all</w:t>
      </w:r>
      <w:r w:rsidR="00C10B16" w:rsidRPr="00B60BAE">
        <w:rPr>
          <w:rFonts w:asciiTheme="majorBidi" w:hAnsiTheme="majorBidi" w:cstheme="majorBidi"/>
          <w:sz w:val="24"/>
          <w:szCs w:val="24"/>
        </w:rPr>
        <w:t xml:space="preserve"> the included articles w</w:t>
      </w:r>
      <w:r w:rsidR="000B6AA8" w:rsidRPr="00B60BAE">
        <w:rPr>
          <w:rFonts w:asciiTheme="majorBidi" w:hAnsiTheme="majorBidi" w:cstheme="majorBidi"/>
          <w:sz w:val="24"/>
          <w:szCs w:val="24"/>
        </w:rPr>
        <w:t>as</w:t>
      </w:r>
      <w:r w:rsidR="00C10B16" w:rsidRPr="00B60BAE">
        <w:rPr>
          <w:rFonts w:asciiTheme="majorBidi" w:hAnsiTheme="majorBidi" w:cstheme="majorBidi"/>
          <w:sz w:val="24"/>
          <w:szCs w:val="24"/>
        </w:rPr>
        <w:t xml:space="preserve"> appraised</w:t>
      </w:r>
      <w:r w:rsidR="00985556" w:rsidRPr="00B60BAE">
        <w:rPr>
          <w:rFonts w:asciiTheme="majorBidi" w:hAnsiTheme="majorBidi" w:cstheme="majorBidi"/>
          <w:sz w:val="24"/>
          <w:szCs w:val="24"/>
        </w:rPr>
        <w:t xml:space="preserve"> primarily</w:t>
      </w:r>
      <w:r w:rsidR="00C10B16" w:rsidRPr="00B60BAE">
        <w:rPr>
          <w:rFonts w:asciiTheme="majorBidi" w:hAnsiTheme="majorBidi" w:cstheme="majorBidi"/>
          <w:sz w:val="24"/>
          <w:szCs w:val="24"/>
        </w:rPr>
        <w:t xml:space="preserve"> by M.</w:t>
      </w:r>
      <w:r w:rsidR="009746A7" w:rsidRPr="00B60BAE">
        <w:rPr>
          <w:rFonts w:asciiTheme="majorBidi" w:hAnsiTheme="majorBidi" w:cstheme="majorBidi"/>
          <w:sz w:val="24"/>
          <w:szCs w:val="24"/>
        </w:rPr>
        <w:t>T and</w:t>
      </w:r>
      <w:r w:rsidR="00C10B16" w:rsidRPr="00B60BAE">
        <w:rPr>
          <w:rFonts w:asciiTheme="majorBidi" w:hAnsiTheme="majorBidi" w:cstheme="majorBidi"/>
          <w:sz w:val="24"/>
          <w:szCs w:val="24"/>
        </w:rPr>
        <w:t xml:space="preserve"> </w:t>
      </w:r>
      <w:r w:rsidR="0001569B" w:rsidRPr="00B60BAE">
        <w:rPr>
          <w:rFonts w:asciiTheme="majorBidi" w:hAnsiTheme="majorBidi" w:cstheme="majorBidi"/>
          <w:sz w:val="24"/>
          <w:szCs w:val="24"/>
        </w:rPr>
        <w:t>reviewed</w:t>
      </w:r>
      <w:r w:rsidR="003117B2" w:rsidRPr="00B60BAE">
        <w:rPr>
          <w:rFonts w:asciiTheme="majorBidi" w:hAnsiTheme="majorBidi" w:cstheme="majorBidi"/>
          <w:sz w:val="24"/>
          <w:szCs w:val="24"/>
        </w:rPr>
        <w:t xml:space="preserve"> </w:t>
      </w:r>
      <w:r w:rsidR="00C10B16" w:rsidRPr="00B60BAE">
        <w:rPr>
          <w:rFonts w:asciiTheme="majorBidi" w:hAnsiTheme="majorBidi" w:cstheme="majorBidi"/>
          <w:sz w:val="24"/>
          <w:szCs w:val="24"/>
        </w:rPr>
        <w:t>by N.J</w:t>
      </w:r>
      <w:r w:rsidR="006C26E5" w:rsidRPr="00B60BAE">
        <w:rPr>
          <w:rFonts w:asciiTheme="majorBidi" w:hAnsiTheme="majorBidi" w:cstheme="majorBidi"/>
          <w:sz w:val="24"/>
          <w:szCs w:val="24"/>
        </w:rPr>
        <w:t>.</w:t>
      </w:r>
      <w:r w:rsidR="00E95B67" w:rsidRPr="00B60BAE">
        <w:rPr>
          <w:rFonts w:asciiTheme="majorBidi" w:hAnsiTheme="majorBidi" w:cstheme="majorBidi"/>
          <w:sz w:val="24"/>
          <w:szCs w:val="24"/>
        </w:rPr>
        <w:t>,</w:t>
      </w:r>
      <w:r w:rsidR="00C10B16" w:rsidRPr="00B60BAE">
        <w:rPr>
          <w:rFonts w:asciiTheme="majorBidi" w:hAnsiTheme="majorBidi" w:cstheme="majorBidi"/>
          <w:sz w:val="24"/>
          <w:szCs w:val="24"/>
        </w:rPr>
        <w:t xml:space="preserve"> and the discrepancies were solved through discussion.</w:t>
      </w:r>
      <w:r w:rsidR="00DA437D" w:rsidRPr="00B60BAE">
        <w:rPr>
          <w:rFonts w:asciiTheme="majorBidi" w:hAnsiTheme="majorBidi" w:cstheme="majorBidi"/>
          <w:sz w:val="24"/>
          <w:szCs w:val="24"/>
        </w:rPr>
        <w:t xml:space="preserve"> </w:t>
      </w:r>
      <w:r w:rsidR="00C10B16" w:rsidRPr="00B60BAE">
        <w:rPr>
          <w:rFonts w:asciiTheme="majorBidi" w:hAnsiTheme="majorBidi" w:cstheme="majorBidi"/>
          <w:sz w:val="24"/>
          <w:szCs w:val="24"/>
        </w:rPr>
        <w:t>A</w:t>
      </w:r>
      <w:r w:rsidR="0071600E" w:rsidRPr="00B60BAE">
        <w:rPr>
          <w:rFonts w:asciiTheme="majorBidi" w:hAnsiTheme="majorBidi" w:cstheme="majorBidi"/>
          <w:sz w:val="24"/>
          <w:szCs w:val="24"/>
        </w:rPr>
        <w:t xml:space="preserve"> </w:t>
      </w:r>
      <w:r w:rsidR="00C10B16" w:rsidRPr="00B60BAE">
        <w:rPr>
          <w:rFonts w:asciiTheme="majorBidi" w:hAnsiTheme="majorBidi" w:cstheme="majorBidi"/>
          <w:sz w:val="24"/>
          <w:szCs w:val="24"/>
        </w:rPr>
        <w:t xml:space="preserve">third author </w:t>
      </w:r>
      <w:r w:rsidR="00870E25" w:rsidRPr="00B60BAE">
        <w:rPr>
          <w:rFonts w:asciiTheme="majorBidi" w:hAnsiTheme="majorBidi" w:cstheme="majorBidi"/>
          <w:sz w:val="24"/>
          <w:szCs w:val="24"/>
        </w:rPr>
        <w:t>(</w:t>
      </w:r>
      <w:r w:rsidR="00C10B16" w:rsidRPr="00B60BAE">
        <w:rPr>
          <w:rFonts w:asciiTheme="majorBidi" w:hAnsiTheme="majorBidi" w:cstheme="majorBidi"/>
          <w:sz w:val="24"/>
          <w:szCs w:val="24"/>
        </w:rPr>
        <w:t>H.B</w:t>
      </w:r>
      <w:r w:rsidR="00DB36A6" w:rsidRPr="00B60BAE">
        <w:rPr>
          <w:rFonts w:asciiTheme="majorBidi" w:hAnsiTheme="majorBidi" w:cstheme="majorBidi"/>
          <w:sz w:val="24"/>
          <w:szCs w:val="24"/>
        </w:rPr>
        <w:t>.</w:t>
      </w:r>
      <w:r w:rsidR="00870E25" w:rsidRPr="00B60BAE">
        <w:rPr>
          <w:rFonts w:asciiTheme="majorBidi" w:hAnsiTheme="majorBidi" w:cstheme="majorBidi"/>
          <w:sz w:val="24"/>
          <w:szCs w:val="24"/>
        </w:rPr>
        <w:t>)</w:t>
      </w:r>
      <w:r w:rsidR="00C10B16" w:rsidRPr="00B60BAE">
        <w:rPr>
          <w:rFonts w:asciiTheme="majorBidi" w:hAnsiTheme="majorBidi" w:cstheme="majorBidi"/>
          <w:sz w:val="24"/>
          <w:szCs w:val="24"/>
        </w:rPr>
        <w:t xml:space="preserve"> was consulted if there were unsolved issues. </w:t>
      </w:r>
    </w:p>
    <w:p w14:paraId="1FDB5DF6" w14:textId="2DF3EEEB" w:rsidR="00351A6A" w:rsidRPr="00B60BAE" w:rsidRDefault="00CE6918" w:rsidP="00351A6A">
      <w:pPr>
        <w:spacing w:after="0" w:line="240" w:lineRule="auto"/>
        <w:rPr>
          <w:rFonts w:asciiTheme="majorBidi" w:hAnsiTheme="majorBidi" w:cstheme="majorBidi"/>
          <w:b/>
          <w:bCs/>
          <w:sz w:val="24"/>
          <w:szCs w:val="24"/>
        </w:rPr>
      </w:pPr>
      <w:r w:rsidRPr="00B60BAE">
        <w:rPr>
          <w:rFonts w:asciiTheme="majorBidi" w:hAnsiTheme="majorBidi" w:cstheme="majorBidi"/>
          <w:b/>
          <w:bCs/>
          <w:sz w:val="24"/>
          <w:szCs w:val="24"/>
        </w:rPr>
        <w:t>Data Synthesis</w:t>
      </w:r>
    </w:p>
    <w:p w14:paraId="177500FD" w14:textId="4DF627D7" w:rsidR="003C5830" w:rsidRPr="00B60BAE" w:rsidRDefault="00273FC1" w:rsidP="003C5830">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This review utilised the checklist of the Preferred Reporting Items for Systematic Reviews and Meta-Analyses (PRISMA) statements to assess the robustness of the systematic review report (see supplementary data Appendix C). This step involved thoroughly evaluating the review process, ensuring that all necessary components for a systematic review were adequately addressed. Adhering to PRISMA guidelines enhanced the review's transparency, reproducibility, and comprehensiveness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Matthew&lt;/Author&gt;&lt;Year&gt;2021&lt;/Year&gt;&lt;RecNum&gt;89&lt;/RecNum&gt;&lt;DisplayText&gt;(24)&lt;/DisplayText&gt;&lt;record&gt;&lt;rec-number&gt;89&lt;/rec-number&gt;&lt;foreign-keys&gt;&lt;key app="EN" db-id="2ddprv0ekwp9pkes2xn55s0krrrfa2fetrzp" timestamp="1702373805"&gt;89&lt;/key&gt;&lt;/foreign-keys&gt;&lt;ref-type name="Journal Article"&gt;17&lt;/ref-type&gt;&lt;contributors&gt;&lt;authors&gt;&lt;author&gt;Matthew, J. Page&lt;/author&gt;&lt;author&gt;Joanne, E. McKenzie&lt;/author&gt;&lt;author&gt;Patrick, M. Bossuyt&lt;/author&gt;&lt;author&gt;Isabelle, Boutron&lt;/author&gt;&lt;author&gt;Tammy, C. Hoffmann&lt;/author&gt;&lt;author&gt;Cynthia, D. Mulrow&lt;/author&gt;&lt;author&gt;Larissa, Shamseer&lt;/author&gt;&lt;author&gt;Jennifer, M. Tetzlaff&lt;/author&gt;&lt;author&gt;Elie, A. Akl&lt;/author&gt;&lt;author&gt;Sue, E. Brennan&lt;/author&gt;&lt;author&gt;Roger, Chou&lt;/author&gt;&lt;author&gt;Julie, Glanville&lt;/author&gt;&lt;author&gt;Jeremy, M. Grimshaw&lt;/author&gt;&lt;author&gt;Asbjørn, Hróbjartsson&lt;/author&gt;&lt;author&gt;Manoj, M. Lalu&lt;/author&gt;&lt;author&gt;Tianjing, Li&lt;/author&gt;&lt;author&gt;Elizabeth, W. Loder&lt;/author&gt;&lt;author&gt;Evan, Mayo-Wilson&lt;/author&gt;&lt;author&gt;Steve, McDonald&lt;/author&gt;&lt;author&gt;Luke, A. McGuinness&lt;/author&gt;&lt;author&gt;Lesley, A. Stewart&lt;/author&gt;&lt;author&gt;James, Thomas&lt;/author&gt;&lt;author&gt;Andrea, C. Tricco&lt;/author&gt;&lt;author&gt;Vivian, A. Welch&lt;/author&gt;&lt;author&gt;Penny, Whiting&lt;/author&gt;&lt;author&gt;David, Moher&lt;/author&gt;&lt;/authors&gt;&lt;/contributors&gt;&lt;titles&gt;&lt;title&gt;The PRISMA 2020 statement: an updated guideline for reporting systematic reviews&lt;/title&gt;&lt;secondary-title&gt;BMJ&lt;/secondary-title&gt;&lt;/titles&gt;&lt;periodical&gt;&lt;full-title&gt;BMJ&lt;/full-title&gt;&lt;/periodical&gt;&lt;pages&gt;n71&lt;/pages&gt;&lt;volume&gt;372&lt;/volume&gt;&lt;dates&gt;&lt;year&gt;2021&lt;/year&gt;&lt;/dates&gt;&lt;urls&gt;&lt;related-urls&gt;&lt;url&gt;http://www.bmj.com/content/372/bmj.n71.abstract&lt;/url&gt;&lt;/related-urls&gt;&lt;/urls&gt;&lt;electronic-resource-num&gt;10.1136/bmj.n71&lt;/electronic-resource-num&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24)</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Before starting data synthesis, we explored the heterogeneity within studies. We found extensive heterogeneity (see supplementary data Appendix D). Thus, we employed a narrative approach following the adapted guidelines outlined by Popay and colleagues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 ExcludeAuth="1"&gt;&lt;Author&gt;Popay&lt;/Author&gt;&lt;Year&gt;2006&lt;/Year&gt;&lt;RecNum&gt;90&lt;/RecNum&gt;&lt;DisplayText&gt;(38)&lt;/DisplayText&gt;&lt;record&gt;&lt;rec-number&gt;90&lt;/rec-number&gt;&lt;foreign-keys&gt;&lt;key app="EN" db-id="2ddprv0ekwp9pkes2xn55s0krrrfa2fetrzp" timestamp="1702373805"&gt;90&lt;/key&gt;&lt;/foreign-keys&gt;&lt;ref-type name="Journal Article"&gt;17&lt;/ref-type&gt;&lt;contributors&gt;&lt;authors&gt;&lt;author&gt;Popay, Jennie&lt;/author&gt;&lt;author&gt;Roberts, Helen&lt;/author&gt;&lt;author&gt;Sowden, Amanda&lt;/author&gt;&lt;author&gt;Petticrew, Mark&lt;/author&gt;&lt;author&gt;Arai, Lisa&lt;/author&gt;&lt;author&gt;Rodgers, Mark&lt;/author&gt;&lt;author&gt;Britten, Nicky&lt;/author&gt;&lt;author&gt;Roen, Katrina&lt;/author&gt;&lt;author&gt;Duffy, Steven&lt;/author&gt;&lt;/authors&gt;&lt;/contributors&gt;&lt;titles&gt;&lt;title&gt;Guidance on the conduct of narrative synthesis in systematic reviews&lt;/title&gt;&lt;secondary-title&gt;A product from the ESRC methods programme Version&lt;/secondary-title&gt;&lt;/titles&gt;&lt;periodical&gt;&lt;full-title&gt;A product from the ESRC methods programme Version&lt;/full-title&gt;&lt;/periodical&gt;&lt;pages&gt;b92&lt;/pages&gt;&lt;volume&gt;1&lt;/volume&gt;&lt;number&gt;1&lt;/number&gt;&lt;dates&gt;&lt;year&gt;2006&lt;/year&gt;&lt;/dates&gt;&lt;urls&gt;&lt;/urls&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38)</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w:t>
      </w:r>
    </w:p>
    <w:p w14:paraId="2D9EAE7E" w14:textId="02FAE4DA" w:rsidR="003C5830" w:rsidRPr="00B60BAE" w:rsidRDefault="00273FC1" w:rsidP="003C5830">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 For our narrative synthesis, first</w:t>
      </w:r>
      <w:r w:rsidR="00A25BDF" w:rsidRPr="00B60BAE">
        <w:rPr>
          <w:rFonts w:asciiTheme="majorBidi" w:hAnsiTheme="majorBidi" w:cstheme="majorBidi"/>
          <w:sz w:val="24"/>
          <w:szCs w:val="24"/>
        </w:rPr>
        <w:t>,</w:t>
      </w:r>
      <w:r w:rsidRPr="00B60BAE">
        <w:rPr>
          <w:rFonts w:asciiTheme="majorBidi" w:hAnsiTheme="majorBidi" w:cstheme="majorBidi"/>
          <w:sz w:val="24"/>
          <w:szCs w:val="24"/>
        </w:rPr>
        <w:t xml:space="preserve"> we begin by presenting the data in tables, allowing for a clear presentation of the findings. Each study's key characteristics—such as objectives, study design, sample characteristics, definitions of OSA and diabetes, and methodological approaches</w:t>
      </w:r>
      <w:r w:rsidR="00AC7035" w:rsidRPr="00B60BAE">
        <w:rPr>
          <w:rFonts w:asciiTheme="majorBidi" w:hAnsiTheme="majorBidi" w:cstheme="majorBidi"/>
          <w:sz w:val="24"/>
          <w:szCs w:val="24"/>
        </w:rPr>
        <w:t>,</w:t>
      </w:r>
      <w:r w:rsidRPr="00B60BAE">
        <w:rPr>
          <w:rFonts w:asciiTheme="majorBidi" w:hAnsiTheme="majorBidi" w:cstheme="majorBidi"/>
          <w:sz w:val="24"/>
          <w:szCs w:val="24"/>
        </w:rPr>
        <w:t xml:space="preserve"> including handling of missing data—are systematically detailed to facilitate comparison and contrast.</w:t>
      </w:r>
    </w:p>
    <w:p w14:paraId="449FC93D" w14:textId="5C803A3A" w:rsidR="003C5830" w:rsidRPr="00B60BAE" w:rsidRDefault="00273FC1" w:rsidP="003C5830">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 Step 2 involves exploring relationships between different study types and their findings, examining how varied study characteristics, contexts, and methodological approaches might influence outcomes. For instance, demographic data from participants were extracted to assess their potential impact on understanding the association between OSA and T2DM</w:t>
      </w:r>
      <w:r w:rsidR="008B17CB" w:rsidRPr="00B60BAE">
        <w:rPr>
          <w:rFonts w:asciiTheme="majorBidi" w:hAnsiTheme="majorBidi" w:cstheme="majorBidi"/>
          <w:sz w:val="24"/>
          <w:szCs w:val="24"/>
        </w:rPr>
        <w:t xml:space="preserve"> and</w:t>
      </w:r>
      <w:r w:rsidRPr="00B60BAE">
        <w:rPr>
          <w:rFonts w:asciiTheme="majorBidi" w:hAnsiTheme="majorBidi" w:cstheme="majorBidi"/>
          <w:sz w:val="24"/>
          <w:szCs w:val="24"/>
        </w:rPr>
        <w:t xml:space="preserve"> the generali</w:t>
      </w:r>
      <w:r w:rsidR="00EC3428" w:rsidRPr="00B60BAE">
        <w:rPr>
          <w:rFonts w:asciiTheme="majorBidi" w:hAnsiTheme="majorBidi" w:cstheme="majorBidi"/>
          <w:sz w:val="24"/>
          <w:szCs w:val="24"/>
        </w:rPr>
        <w:t>s</w:t>
      </w:r>
      <w:r w:rsidRPr="00B60BAE">
        <w:rPr>
          <w:rFonts w:asciiTheme="majorBidi" w:hAnsiTheme="majorBidi" w:cstheme="majorBidi"/>
          <w:sz w:val="24"/>
          <w:szCs w:val="24"/>
        </w:rPr>
        <w:t>ability of results. This structured approach aided in comprehending current methodologies and their suitability in investigating the relationship between OSA and T2DM.</w:t>
      </w:r>
    </w:p>
    <w:p w14:paraId="548E71D6" w14:textId="77777777" w:rsidR="002C691B" w:rsidRPr="00B60BAE" w:rsidRDefault="00273FC1" w:rsidP="002C691B">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Step 3 Assessing the Robustness of the Synthesis. </w:t>
      </w:r>
      <w:r w:rsidRPr="00B60BAE">
        <w:rPr>
          <w:rFonts w:asciiTheme="majorBidi" w:hAnsiTheme="majorBidi" w:cstheme="majorBidi"/>
          <w:sz w:val="24"/>
          <w:szCs w:val="24"/>
          <w:shd w:val="clear" w:color="auto" w:fill="FFFFFF"/>
        </w:rPr>
        <w:t xml:space="preserve">The synthesis process involves evaluating the strength of the findings by considering the quality of the included studies, the consistency of findings across studies, and the extent to which findings are backed by evidence. </w:t>
      </w:r>
      <w:r w:rsidRPr="00B60BAE">
        <w:rPr>
          <w:rFonts w:asciiTheme="majorBidi" w:hAnsiTheme="majorBidi" w:cstheme="majorBidi"/>
          <w:sz w:val="24"/>
          <w:szCs w:val="24"/>
        </w:rPr>
        <w:t xml:space="preserve">This step was completed by assessing the </w:t>
      </w:r>
      <w:r w:rsidR="004E54FE" w:rsidRPr="00B60BAE">
        <w:rPr>
          <w:rFonts w:asciiTheme="majorBidi" w:hAnsiTheme="majorBidi" w:cstheme="majorBidi"/>
          <w:sz w:val="24"/>
          <w:szCs w:val="24"/>
        </w:rPr>
        <w:t>included studies' quality</w:t>
      </w:r>
      <w:r w:rsidRPr="00B60BAE">
        <w:rPr>
          <w:rFonts w:asciiTheme="majorBidi" w:hAnsiTheme="majorBidi" w:cstheme="majorBidi"/>
          <w:sz w:val="24"/>
          <w:szCs w:val="24"/>
        </w:rPr>
        <w:t xml:space="preserve"> using the Newcastle-Ottawa Quality Assessment Form for cohort studies and the Joanna Briggs Institute checklist for cross-sectional studies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Stang&lt;/Author&gt;&lt;Year&gt;2010&lt;/Year&gt;&lt;RecNum&gt;33&lt;/RecNum&gt;&lt;DisplayText&gt;(36, 37)&lt;/DisplayText&gt;&lt;record&gt;&lt;rec-number&gt;33&lt;/rec-number&gt;&lt;foreign-keys&gt;&lt;key app="EN" db-id="2ddprv0ekwp9pkes2xn55s0krrrfa2fetrzp" timestamp="1696317785"&gt;33&lt;/key&gt;&lt;/foreign-keys&gt;&lt;ref-type name="Journal Article"&gt;17&lt;/ref-type&gt;&lt;contributors&gt;&lt;authors&gt;&lt;author&gt;Stang, Andreas&lt;/author&gt;&lt;/authors&gt;&lt;/contributors&gt;&lt;titles&gt;&lt;title&gt;Critical evaluation of the Newcastle-Ottawa scale for the assessment of the quality of nonrandomized studies in meta-analyses&lt;/title&gt;&lt;secondary-title&gt;European journal of epidemiology&lt;/secondary-title&gt;&lt;/titles&gt;&lt;pages&gt;603-605&lt;/pages&gt;&lt;volume&gt;25&lt;/volume&gt;&lt;dates&gt;&lt;year&gt;2010&lt;/year&gt;&lt;/dates&gt;&lt;isbn&gt;0393-2990&lt;/isbn&gt;&lt;urls&gt;&lt;/urls&gt;&lt;/record&gt;&lt;/Cite&gt;&lt;Cite&gt;&lt;Author&gt;Institute&lt;/Author&gt;&lt;Year&gt;2017&lt;/Year&gt;&lt;RecNum&gt;34&lt;/RecNum&gt;&lt;record&gt;&lt;rec-number&gt;34&lt;/rec-number&gt;&lt;foreign-keys&gt;&lt;key app="EN" db-id="2ddprv0ekwp9pkes2xn55s0krrrfa2fetrzp" timestamp="1696317785"&gt;34&lt;/key&gt;&lt;/foreign-keys&gt;&lt;ref-type name="Journal Article"&gt;17&lt;/ref-type&gt;&lt;contributors&gt;&lt;authors&gt;&lt;author&gt;Joanna Briggs Institute&lt;/author&gt;&lt;author&gt;Joanna Briggs Institute&lt;/author&gt;&lt;/authors&gt;&lt;/contributors&gt;&lt;titles&gt;&lt;title&gt;Checklist for analytical cross sectional studies&lt;/title&gt;&lt;secondary-title&gt;Adelaide: The Joanna Briggs Institute&lt;/secondary-title&gt;&lt;/titles&gt;&lt;volume&gt;7&lt;/volume&gt;&lt;dates&gt;&lt;year&gt;2017&lt;/year&gt;&lt;/dates&gt;&lt;urls&gt;&lt;/urls&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36, 37)</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w:t>
      </w:r>
    </w:p>
    <w:p w14:paraId="5A7F2ABA" w14:textId="1665A598" w:rsidR="00273FC1" w:rsidRPr="00B60BAE" w:rsidRDefault="00273FC1" w:rsidP="002C691B">
      <w:pPr>
        <w:spacing w:after="0" w:line="240" w:lineRule="auto"/>
        <w:ind w:firstLine="720"/>
        <w:rPr>
          <w:rFonts w:asciiTheme="majorBidi" w:hAnsiTheme="majorBidi" w:cstheme="majorBidi"/>
          <w:sz w:val="24"/>
          <w:szCs w:val="24"/>
          <w:shd w:val="clear" w:color="auto" w:fill="FFFFFF"/>
        </w:rPr>
      </w:pPr>
      <w:r w:rsidRPr="00B60BAE">
        <w:rPr>
          <w:rFonts w:asciiTheme="majorBidi" w:hAnsiTheme="majorBidi" w:cstheme="majorBidi"/>
          <w:sz w:val="24"/>
          <w:szCs w:val="24"/>
          <w:shd w:val="clear" w:color="auto" w:fill="FFFFFF"/>
        </w:rPr>
        <w:t xml:space="preserve">Finally, </w:t>
      </w:r>
      <w:r w:rsidR="00977157" w:rsidRPr="00B60BAE">
        <w:rPr>
          <w:rFonts w:asciiTheme="majorBidi" w:hAnsiTheme="majorBidi" w:cstheme="majorBidi"/>
          <w:sz w:val="24"/>
          <w:szCs w:val="24"/>
          <w:shd w:val="clear" w:color="auto" w:fill="FFFFFF"/>
        </w:rPr>
        <w:t xml:space="preserve">consider </w:t>
      </w:r>
      <w:r w:rsidR="0005251A" w:rsidRPr="00B60BAE">
        <w:rPr>
          <w:rFonts w:asciiTheme="majorBidi" w:hAnsiTheme="majorBidi" w:cstheme="majorBidi"/>
          <w:sz w:val="24"/>
          <w:szCs w:val="24"/>
          <w:shd w:val="clear" w:color="auto" w:fill="FFFFFF"/>
        </w:rPr>
        <w:t>the implications of the findings</w:t>
      </w:r>
      <w:r w:rsidR="007D7376" w:rsidRPr="00B60BAE">
        <w:rPr>
          <w:rFonts w:asciiTheme="majorBidi" w:hAnsiTheme="majorBidi" w:cstheme="majorBidi"/>
          <w:sz w:val="24"/>
          <w:szCs w:val="24"/>
          <w:shd w:val="clear" w:color="auto" w:fill="FFFFFF"/>
        </w:rPr>
        <w:t xml:space="preserve"> </w:t>
      </w:r>
      <w:r w:rsidR="0005251A" w:rsidRPr="00B60BAE">
        <w:rPr>
          <w:rFonts w:asciiTheme="majorBidi" w:hAnsiTheme="majorBidi" w:cstheme="majorBidi"/>
          <w:sz w:val="24"/>
          <w:szCs w:val="24"/>
          <w:shd w:val="clear" w:color="auto" w:fill="FFFFFF"/>
        </w:rPr>
        <w:t xml:space="preserve">and </w:t>
      </w:r>
      <w:r w:rsidR="007D7376" w:rsidRPr="00B60BAE">
        <w:rPr>
          <w:rFonts w:asciiTheme="majorBidi" w:hAnsiTheme="majorBidi" w:cstheme="majorBidi"/>
          <w:sz w:val="24"/>
          <w:szCs w:val="24"/>
          <w:shd w:val="clear" w:color="auto" w:fill="FFFFFF"/>
        </w:rPr>
        <w:t xml:space="preserve">write </w:t>
      </w:r>
      <w:r w:rsidR="0005251A" w:rsidRPr="00B60BAE">
        <w:rPr>
          <w:rFonts w:asciiTheme="majorBidi" w:hAnsiTheme="majorBidi" w:cstheme="majorBidi"/>
          <w:sz w:val="24"/>
          <w:szCs w:val="24"/>
          <w:shd w:val="clear" w:color="auto" w:fill="FFFFFF"/>
        </w:rPr>
        <w:t>the synthesis</w:t>
      </w:r>
      <w:r w:rsidRPr="00B60BAE">
        <w:rPr>
          <w:rFonts w:asciiTheme="majorBidi" w:hAnsiTheme="majorBidi" w:cstheme="majorBidi"/>
          <w:sz w:val="24"/>
          <w:szCs w:val="24"/>
          <w:shd w:val="clear" w:color="auto" w:fill="FFFFFF"/>
        </w:rPr>
        <w:t xml:space="preserve">. This was completed by discussing the practical implications of the </w:t>
      </w:r>
      <w:r w:rsidR="00E439CF" w:rsidRPr="00B60BAE">
        <w:rPr>
          <w:rFonts w:asciiTheme="majorBidi" w:hAnsiTheme="majorBidi" w:cstheme="majorBidi"/>
          <w:sz w:val="24"/>
          <w:szCs w:val="24"/>
          <w:shd w:val="clear" w:color="auto" w:fill="FFFFFF"/>
        </w:rPr>
        <w:t>synthesised</w:t>
      </w:r>
      <w:r w:rsidRPr="00B60BAE">
        <w:rPr>
          <w:rFonts w:asciiTheme="majorBidi" w:hAnsiTheme="majorBidi" w:cstheme="majorBidi"/>
          <w:sz w:val="24"/>
          <w:szCs w:val="24"/>
          <w:shd w:val="clear" w:color="auto" w:fill="FFFFFF"/>
        </w:rPr>
        <w:t xml:space="preserve"> findings for policy, practice, and further resea</w:t>
      </w:r>
      <w:r w:rsidR="00875AC3" w:rsidRPr="00B60BAE">
        <w:rPr>
          <w:rFonts w:asciiTheme="majorBidi" w:hAnsiTheme="majorBidi" w:cstheme="majorBidi"/>
          <w:sz w:val="24"/>
          <w:szCs w:val="24"/>
          <w:shd w:val="clear" w:color="auto" w:fill="FFFFFF"/>
        </w:rPr>
        <w:t>rch, writing up the narrative synthesis, and presenting the findings in a coherent and structured manner.</w:t>
      </w:r>
    </w:p>
    <w:p w14:paraId="03839CB6" w14:textId="16A88A8A" w:rsidR="00D913BB" w:rsidRPr="00B60BAE" w:rsidRDefault="00D913BB" w:rsidP="00663ECD">
      <w:pPr>
        <w:spacing w:after="0" w:line="240" w:lineRule="auto"/>
        <w:ind w:firstLine="720"/>
        <w:rPr>
          <w:rFonts w:asciiTheme="majorBidi" w:hAnsiTheme="majorBidi" w:cstheme="majorBidi"/>
          <w:sz w:val="24"/>
          <w:szCs w:val="24"/>
        </w:rPr>
      </w:pPr>
    </w:p>
    <w:p w14:paraId="5CB50A9D" w14:textId="77777777" w:rsidR="0009226B" w:rsidRPr="00B60BAE" w:rsidRDefault="0009226B" w:rsidP="00663ECD">
      <w:pPr>
        <w:spacing w:after="0" w:line="240" w:lineRule="auto"/>
        <w:ind w:firstLine="720"/>
        <w:jc w:val="center"/>
        <w:rPr>
          <w:rFonts w:asciiTheme="majorBidi" w:hAnsiTheme="majorBidi" w:cstheme="majorBidi"/>
          <w:sz w:val="24"/>
          <w:szCs w:val="24"/>
        </w:rPr>
      </w:pPr>
      <w:r w:rsidRPr="00B60BAE">
        <w:rPr>
          <w:rFonts w:asciiTheme="majorBidi" w:hAnsiTheme="majorBidi" w:cstheme="majorBidi"/>
          <w:b/>
          <w:bCs/>
          <w:sz w:val="24"/>
          <w:szCs w:val="24"/>
        </w:rPr>
        <w:t>Results</w:t>
      </w:r>
    </w:p>
    <w:p w14:paraId="28650DF7" w14:textId="67283567" w:rsidR="0009226B" w:rsidRPr="00B60BAE" w:rsidRDefault="0009226B" w:rsidP="00663EC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A total of 6210 studies were found in the designated databases, and an additional article was discovered through a manual search. After removing duplicate publications found across multiple databases, 3718 distinct articles underwent screening of their title and abstracts. Following this preliminary screening, 3684 articles were deemed irrelevant, and 34 relevant studies were selected for full-text review. During the full-text screening, 11 studies were </w:t>
      </w:r>
      <w:r w:rsidRPr="00B60BAE">
        <w:rPr>
          <w:rFonts w:asciiTheme="majorBidi" w:hAnsiTheme="majorBidi" w:cstheme="majorBidi"/>
          <w:sz w:val="24"/>
          <w:szCs w:val="24"/>
        </w:rPr>
        <w:lastRenderedPageBreak/>
        <w:t xml:space="preserve">excluded based on the set inclusion and exclusion criteria, leading to a final selection of 23 articles for review. The PRISMA flow chart (Figure 1) presents details on the search and review process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Matthew&lt;/Author&gt;&lt;Year&gt;2021&lt;/Year&gt;&lt;RecNum&gt;89&lt;/RecNum&gt;&lt;DisplayText&gt;(24)&lt;/DisplayText&gt;&lt;record&gt;&lt;rec-number&gt;89&lt;/rec-number&gt;&lt;foreign-keys&gt;&lt;key app="EN" db-id="2ddprv0ekwp9pkes2xn55s0krrrfa2fetrzp" timestamp="1702373805"&gt;89&lt;/key&gt;&lt;/foreign-keys&gt;&lt;ref-type name="Journal Article"&gt;17&lt;/ref-type&gt;&lt;contributors&gt;&lt;authors&gt;&lt;author&gt;Matthew, J. Page&lt;/author&gt;&lt;author&gt;Joanne, E. McKenzie&lt;/author&gt;&lt;author&gt;Patrick, M. Bossuyt&lt;/author&gt;&lt;author&gt;Isabelle, Boutron&lt;/author&gt;&lt;author&gt;Tammy, C. Hoffmann&lt;/author&gt;&lt;author&gt;Cynthia, D. Mulrow&lt;/author&gt;&lt;author&gt;Larissa, Shamseer&lt;/author&gt;&lt;author&gt;Jennifer, M. Tetzlaff&lt;/author&gt;&lt;author&gt;Elie, A. Akl&lt;/author&gt;&lt;author&gt;Sue, E. Brennan&lt;/author&gt;&lt;author&gt;Roger, Chou&lt;/author&gt;&lt;author&gt;Julie, Glanville&lt;/author&gt;&lt;author&gt;Jeremy, M. Grimshaw&lt;/author&gt;&lt;author&gt;Asbjørn, Hróbjartsson&lt;/author&gt;&lt;author&gt;Manoj, M. Lalu&lt;/author&gt;&lt;author&gt;Tianjing, Li&lt;/author&gt;&lt;author&gt;Elizabeth, W. Loder&lt;/author&gt;&lt;author&gt;Evan, Mayo-Wilson&lt;/author&gt;&lt;author&gt;Steve, McDonald&lt;/author&gt;&lt;author&gt;Luke, A. McGuinness&lt;/author&gt;&lt;author&gt;Lesley, A. Stewart&lt;/author&gt;&lt;author&gt;James, Thomas&lt;/author&gt;&lt;author&gt;Andrea, C. Tricco&lt;/author&gt;&lt;author&gt;Vivian, A. Welch&lt;/author&gt;&lt;author&gt;Penny, Whiting&lt;/author&gt;&lt;author&gt;David, Moher&lt;/author&gt;&lt;/authors&gt;&lt;/contributors&gt;&lt;titles&gt;&lt;title&gt;The PRISMA 2020 statement: an updated guideline for reporting systematic reviews&lt;/title&gt;&lt;secondary-title&gt;BMJ&lt;/secondary-title&gt;&lt;/titles&gt;&lt;periodical&gt;&lt;full-title&gt;BMJ&lt;/full-title&gt;&lt;/periodical&gt;&lt;pages&gt;n71&lt;/pages&gt;&lt;volume&gt;372&lt;/volume&gt;&lt;dates&gt;&lt;year&gt;2021&lt;/year&gt;&lt;/dates&gt;&lt;urls&gt;&lt;related-urls&gt;&lt;url&gt;http://www.bmj.com/content/372/bmj.n71.abstract&lt;/url&gt;&lt;/related-urls&gt;&lt;/urls&gt;&lt;electronic-resource-num&gt;10.1136/bmj.n71&lt;/electronic-resource-num&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24)</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w:t>
      </w:r>
    </w:p>
    <w:p w14:paraId="30638E33" w14:textId="77777777" w:rsidR="000B28D8" w:rsidRPr="00B60BAE" w:rsidRDefault="000B28D8" w:rsidP="00663ECD">
      <w:pPr>
        <w:spacing w:after="0" w:line="240" w:lineRule="auto"/>
        <w:rPr>
          <w:rFonts w:asciiTheme="majorBidi" w:hAnsiTheme="majorBidi" w:cstheme="majorBidi"/>
          <w:b/>
          <w:bCs/>
          <w:sz w:val="24"/>
          <w:szCs w:val="24"/>
        </w:rPr>
      </w:pPr>
    </w:p>
    <w:p w14:paraId="47D589E8" w14:textId="669655B9" w:rsidR="0009226B" w:rsidRPr="00B60BAE" w:rsidRDefault="0009226B" w:rsidP="00663ECD">
      <w:pPr>
        <w:spacing w:after="0" w:line="240" w:lineRule="auto"/>
        <w:rPr>
          <w:rFonts w:asciiTheme="majorBidi" w:hAnsiTheme="majorBidi" w:cstheme="majorBidi"/>
          <w:b/>
          <w:bCs/>
          <w:sz w:val="24"/>
          <w:szCs w:val="24"/>
        </w:rPr>
      </w:pPr>
      <w:r w:rsidRPr="00B60BAE">
        <w:rPr>
          <w:rFonts w:asciiTheme="majorBidi" w:hAnsiTheme="majorBidi" w:cstheme="majorBidi"/>
          <w:b/>
          <w:bCs/>
          <w:sz w:val="24"/>
          <w:szCs w:val="24"/>
        </w:rPr>
        <w:t xml:space="preserve">Study Characteristics </w:t>
      </w:r>
    </w:p>
    <w:p w14:paraId="25F73C8A" w14:textId="7FACD8A0" w:rsidR="00423480" w:rsidRPr="00B60BAE" w:rsidRDefault="0009226B" w:rsidP="00663EC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Table 2 shows the characteristics of the included studies. This systematic review included 23 studies published between February 2012 and April 2023. Two main study designs were identified in the current review</w:t>
      </w:r>
      <w:r w:rsidR="00906D56" w:rsidRPr="00B60BAE">
        <w:rPr>
          <w:rFonts w:asciiTheme="majorBidi" w:hAnsiTheme="majorBidi" w:cstheme="majorBidi"/>
          <w:sz w:val="24"/>
          <w:szCs w:val="24"/>
        </w:rPr>
        <w:t xml:space="preserve">: </w:t>
      </w:r>
      <w:r w:rsidRPr="00B60BAE">
        <w:rPr>
          <w:rFonts w:asciiTheme="majorBidi" w:hAnsiTheme="majorBidi" w:cstheme="majorBidi"/>
          <w:sz w:val="24"/>
          <w:szCs w:val="24"/>
        </w:rPr>
        <w:t xml:space="preserve">cohort studies (56.5%, n=13) </w:t>
      </w:r>
      <w:r w:rsidRPr="00B60BAE">
        <w:rPr>
          <w:rFonts w:asciiTheme="majorBidi" w:hAnsiTheme="majorBidi" w:cstheme="majorBidi"/>
          <w:sz w:val="24"/>
          <w:szCs w:val="24"/>
        </w:rPr>
        <w:fldChar w:fldCharType="begin">
          <w:fldData xml:space="preserve">PEVuZE5vdGU+PENpdGU+PEF1dGhvcj5BcHBsZXRvbjwvQXV0aG9yPjxZZWFyPjIwMTU8L1llYXI+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BcHBsZXRvbjwvQXV0aG9yPjxZZWFyPjIwMTU8L1llYXI+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7, 9-13, 17, 39-44)</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and cross-sectional studies (43.4%, n=10) </w:t>
      </w:r>
      <w:r w:rsidRPr="00B60BAE">
        <w:rPr>
          <w:rFonts w:asciiTheme="majorBidi" w:hAnsiTheme="majorBidi" w:cstheme="majorBidi"/>
          <w:sz w:val="24"/>
          <w:szCs w:val="24"/>
        </w:rPr>
        <w:fldChar w:fldCharType="begin">
          <w:fldData xml:space="preserve">PEVuZE5vdGU+PENpdGU+PEF1dGhvcj5EJmFwb3M7QXVyZWE8L0F1dGhvcj48WWVhcj4yMDE3PC9Z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EJmFwb3M7QXVyZWE8L0F1dGhvcj48WWVhcj4yMDE3PC9Z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5, 16, 45-52)</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Out of the thirteen cohort studies, six were retrospective, and seven were prospective (see Table 2). </w:t>
      </w:r>
    </w:p>
    <w:p w14:paraId="5123A7FC" w14:textId="3B6F2702" w:rsidR="0009226B" w:rsidRPr="00B60BAE" w:rsidRDefault="007C49BC" w:rsidP="00663EC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Figure 2 represents the geographical distribution of published studies. </w:t>
      </w:r>
      <w:r w:rsidR="0009226B" w:rsidRPr="00B60BAE">
        <w:rPr>
          <w:rFonts w:asciiTheme="majorBidi" w:hAnsiTheme="majorBidi" w:cstheme="majorBidi"/>
          <w:sz w:val="24"/>
          <w:szCs w:val="24"/>
        </w:rPr>
        <w:t xml:space="preserve">The included studies represent 15 different countries, and most of the studies were from European countries (34.8%, n=8 studies), including the United Kingdom, Spain, France, Sweden, Denmark, and Finland </w:t>
      </w:r>
      <w:r w:rsidR="0009226B" w:rsidRPr="00B60BAE">
        <w:rPr>
          <w:rFonts w:asciiTheme="majorBidi" w:hAnsiTheme="majorBidi" w:cstheme="majorBidi"/>
          <w:sz w:val="24"/>
          <w:szCs w:val="24"/>
        </w:rPr>
        <w:fldChar w:fldCharType="begin">
          <w:fldData xml:space="preserve">PEVuZE5vdGU+PENpdGU+PEF1dGhvcj5Lb3JzaG9qPC9BdXRob3I+PFllYXI+MjAyMDwvWWVhcj48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Lb3JzaG9qPC9BdXRob3I+PFllYXI+MjAyMDwvWWVhcj48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0009226B" w:rsidRPr="00B60BAE">
        <w:rPr>
          <w:rFonts w:asciiTheme="majorBidi" w:hAnsiTheme="majorBidi" w:cstheme="majorBidi"/>
          <w:sz w:val="24"/>
          <w:szCs w:val="24"/>
        </w:rPr>
      </w:r>
      <w:r w:rsidR="0009226B"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11, 17, 42, 43, 47, 49-51)</w:t>
      </w:r>
      <w:r w:rsidR="0009226B" w:rsidRPr="00B60BAE">
        <w:rPr>
          <w:rFonts w:asciiTheme="majorBidi" w:hAnsiTheme="majorBidi" w:cstheme="majorBidi"/>
          <w:sz w:val="24"/>
          <w:szCs w:val="24"/>
        </w:rPr>
        <w:fldChar w:fldCharType="end"/>
      </w:r>
      <w:r w:rsidR="0009226B" w:rsidRPr="00B60BAE">
        <w:rPr>
          <w:rFonts w:asciiTheme="majorBidi" w:hAnsiTheme="majorBidi" w:cstheme="majorBidi"/>
          <w:sz w:val="24"/>
          <w:szCs w:val="24"/>
        </w:rPr>
        <w:t xml:space="preserve">. This was </w:t>
      </w:r>
      <w:bookmarkStart w:id="3" w:name="_Hlk141091914"/>
      <w:bookmarkStart w:id="4" w:name="_Hlk141091967"/>
      <w:bookmarkStart w:id="5" w:name="_Hlk141045130"/>
      <w:r w:rsidR="0009226B" w:rsidRPr="00B60BAE">
        <w:rPr>
          <w:rFonts w:asciiTheme="majorBidi" w:hAnsiTheme="majorBidi" w:cstheme="majorBidi"/>
          <w:sz w:val="24"/>
          <w:szCs w:val="24"/>
        </w:rPr>
        <w:t xml:space="preserve">followed by the United States of America (30.4%, n=7 studies) </w:t>
      </w:r>
      <w:r w:rsidR="0009226B" w:rsidRPr="00B60BAE">
        <w:rPr>
          <w:rFonts w:asciiTheme="majorBidi" w:hAnsiTheme="majorBidi" w:cstheme="majorBidi"/>
          <w:sz w:val="24"/>
          <w:szCs w:val="24"/>
        </w:rPr>
        <w:fldChar w:fldCharType="begin">
          <w:fldData xml:space="preserve">PEVuZE5vdGU+PENpdGU+PEF1dGhvcj5EaW5nPC9BdXRob3I+PFllYXI+MjAyMTwvWWVhcj48UmVj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EaW5nPC9BdXRob3I+PFllYXI+MjAyMTwvWWVhcj48UmVj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0009226B" w:rsidRPr="00B60BAE">
        <w:rPr>
          <w:rFonts w:asciiTheme="majorBidi" w:hAnsiTheme="majorBidi" w:cstheme="majorBidi"/>
          <w:sz w:val="24"/>
          <w:szCs w:val="24"/>
        </w:rPr>
      </w:r>
      <w:r w:rsidR="0009226B"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5, 7, 39, 41, 44, 46, 52)</w:t>
      </w:r>
      <w:r w:rsidR="0009226B" w:rsidRPr="00B60BAE">
        <w:rPr>
          <w:rFonts w:asciiTheme="majorBidi" w:hAnsiTheme="majorBidi" w:cstheme="majorBidi"/>
          <w:sz w:val="24"/>
          <w:szCs w:val="24"/>
        </w:rPr>
        <w:fldChar w:fldCharType="end"/>
      </w:r>
      <w:r w:rsidR="0009226B" w:rsidRPr="00B60BAE">
        <w:rPr>
          <w:rFonts w:asciiTheme="majorBidi" w:hAnsiTheme="majorBidi" w:cstheme="majorBidi"/>
          <w:sz w:val="24"/>
          <w:szCs w:val="24"/>
        </w:rPr>
        <w:t xml:space="preserve">. Asian countries contributed by five studies, including China, Japan, Taiwan, and Korea (21.7%) </w:t>
      </w:r>
      <w:r w:rsidR="0009226B" w:rsidRPr="00B60BAE">
        <w:rPr>
          <w:rFonts w:asciiTheme="majorBidi" w:hAnsiTheme="majorBidi" w:cstheme="majorBidi"/>
          <w:sz w:val="24"/>
          <w:szCs w:val="24"/>
        </w:rPr>
        <w:fldChar w:fldCharType="begin">
          <w:fldData xml:space="preserve">PEVuZE5vdGU+PENpdGU+PEF1dGhvcj5BbGk8L0F1dGhvcj48WWVhcj4yMDIzPC9ZZWFyPjxSZWNO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BbGk8L0F1dGhvcj48WWVhcj4yMDIzPC9ZZWFyPjxSZWNO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0009226B" w:rsidRPr="00B60BAE">
        <w:rPr>
          <w:rFonts w:asciiTheme="majorBidi" w:hAnsiTheme="majorBidi" w:cstheme="majorBidi"/>
          <w:sz w:val="24"/>
          <w:szCs w:val="24"/>
        </w:rPr>
      </w:r>
      <w:r w:rsidR="0009226B"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9, 13, 16, 40, 48)</w:t>
      </w:r>
      <w:r w:rsidR="0009226B" w:rsidRPr="00B60BAE">
        <w:rPr>
          <w:rFonts w:asciiTheme="majorBidi" w:hAnsiTheme="majorBidi" w:cstheme="majorBidi"/>
          <w:sz w:val="24"/>
          <w:szCs w:val="24"/>
        </w:rPr>
        <w:fldChar w:fldCharType="end"/>
      </w:r>
      <w:r w:rsidR="0009226B" w:rsidRPr="00B60BAE">
        <w:rPr>
          <w:rFonts w:asciiTheme="majorBidi" w:hAnsiTheme="majorBidi" w:cstheme="majorBidi"/>
          <w:sz w:val="24"/>
          <w:szCs w:val="24"/>
        </w:rPr>
        <w:t xml:space="preserve">. Canada </w:t>
      </w:r>
      <w:r w:rsidR="0009226B"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Kendzerska&lt;/Author&gt;&lt;Year&gt;2014&lt;/Year&gt;&lt;RecNum&gt;53&lt;/RecNum&gt;&lt;DisplayText&gt;(12)&lt;/DisplayText&gt;&lt;record&gt;&lt;rec-number&gt;53&lt;/rec-number&gt;&lt;foreign-keys&gt;&lt;key app="EN" db-id="2ddprv0ekwp9pkes2xn55s0krrrfa2fetrzp" timestamp="1696317787"&gt;53&lt;/key&gt;&lt;/foreign-keys&gt;&lt;ref-type name="Journal Article"&gt;17&lt;/ref-type&gt;&lt;contributors&gt;&lt;authors&gt;&lt;author&gt;Kendzerska, Tetyana&lt;/author&gt;&lt;author&gt;Gershon, Andrea S.&lt;/author&gt;&lt;author&gt;Hawker, Gillian&lt;/author&gt;&lt;author&gt;Tomlinson, George&lt;/author&gt;&lt;author&gt;Leung, Richard S.&lt;/author&gt;&lt;/authors&gt;&lt;/contributors&gt;&lt;titles&gt;&lt;title&gt;Obstructive sleep apnea and incident diabetes. A historical cohort study&lt;/title&gt;&lt;secondary-title&gt;American Journal of Respiratory &amp;amp; Critical Care Medicine&lt;/secondary-title&gt;&lt;/titles&gt;&lt;pages&gt;218-225&lt;/pages&gt;&lt;volume&gt;190&lt;/volume&gt;&lt;number&gt;2&lt;/number&gt;&lt;dates&gt;&lt;year&gt;2014&lt;/year&gt;&lt;/dates&gt;&lt;pub-location&gt;New York, New York&lt;/pub-location&gt;&lt;publisher&gt;American Thoracic Society&lt;/publisher&gt;&lt;accession-num&gt;103972685. Language: English. Entry Date: 20140919. Revision Date: 20150710. Publication Type: Journal Article&lt;/accession-num&gt;&lt;urls&gt;&lt;related-urls&gt;&lt;url&gt;http://proxy.library.nyu.edu/login?url=https://search.ebscohost.com/login.aspx?direct=true&amp;amp;db=ccm&amp;amp;AN=103972685&amp;amp;site=ehost-live&lt;/url&gt;&lt;/related-urls&gt;&lt;/urls&gt;&lt;electronic-resource-num&gt;10.1164/rccm.201312-2209OC&lt;/electronic-resource-num&gt;&lt;/record&gt;&lt;/Cite&gt;&lt;/EndNote&gt;</w:instrText>
      </w:r>
      <w:r w:rsidR="0009226B"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12)</w:t>
      </w:r>
      <w:r w:rsidR="0009226B" w:rsidRPr="00B60BAE">
        <w:rPr>
          <w:rFonts w:asciiTheme="majorBidi" w:hAnsiTheme="majorBidi" w:cstheme="majorBidi"/>
          <w:sz w:val="24"/>
          <w:szCs w:val="24"/>
        </w:rPr>
        <w:fldChar w:fldCharType="end"/>
      </w:r>
      <w:r w:rsidR="0009226B" w:rsidRPr="00B60BAE">
        <w:rPr>
          <w:rFonts w:asciiTheme="majorBidi" w:hAnsiTheme="majorBidi" w:cstheme="majorBidi"/>
          <w:sz w:val="24"/>
          <w:szCs w:val="24"/>
        </w:rPr>
        <w:t xml:space="preserve">, Brazil </w:t>
      </w:r>
      <w:r w:rsidR="0009226B"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D&amp;apos;Aurea&lt;/Author&gt;&lt;Year&gt;2017&lt;/Year&gt;&lt;RecNum&gt;54&lt;/RecNum&gt;&lt;DisplayText&gt;(45)&lt;/DisplayText&gt;&lt;record&gt;&lt;rec-number&gt;54&lt;/rec-number&gt;&lt;foreign-keys&gt;&lt;key app="EN" db-id="2ddprv0ekwp9pkes2xn55s0krrrfa2fetrzp" timestamp="1696317788"&gt;54&lt;/key&gt;&lt;/foreign-keys&gt;&lt;ref-type name="Journal Article"&gt;17&lt;/ref-type&gt;&lt;contributors&gt;&lt;authors&gt;&lt;author&gt;D&amp;apos;Aurea, C. V. R.&lt;/author&gt;&lt;author&gt;Cerazi, B. G. A.&lt;/author&gt;&lt;author&gt;Laurinavicius, A. G.&lt;/author&gt;&lt;author&gt;Janovsky, C. C. P. S.&lt;/author&gt;&lt;author&gt;Conceicao, R. D. O.&lt;/author&gt;&lt;author&gt;Santos, R. D.&lt;/author&gt;&lt;author&gt;Bittencourt, M. S.&lt;/author&gt;&lt;/authors&gt;&lt;/contributors&gt;&lt;titles&gt;&lt;title&gt;Association of subclinical inflammation, glycated hemoglobin and risk for obstructive sleep apnea syndrome&lt;/title&gt;&lt;secondary-title&gt;Einstein (Sao Paulo, Brazil)&lt;/secondary-title&gt;&lt;/titles&gt;&lt;pages&gt;136-140&lt;/pages&gt;&lt;volume&gt;15&lt;/volume&gt;&lt;number&gt;2&lt;/number&gt;&lt;dates&gt;&lt;year&gt;2017&lt;/year&gt;&lt;/dates&gt;&lt;pub-location&gt;Brazil&lt;/pub-location&gt;&lt;urls&gt;&lt;related-urls&gt;&lt;url&gt;http://ovidsp.ovid.com/ovidweb.cgi?T=JS&amp;amp;PAGE=reference&amp;amp;D=emed18&amp;amp;NEWS=N&amp;amp;AN=619485867&lt;/url&gt;&lt;/related-urls&gt;&lt;/urls&gt;&lt;electronic-resource-num&gt;https://dx.doi.org/10.1590/S1679-45082017AO3900&lt;/electronic-resource-num&gt;&lt;/record&gt;&lt;/Cite&gt;&lt;/EndNote&gt;</w:instrText>
      </w:r>
      <w:r w:rsidR="0009226B"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45)</w:t>
      </w:r>
      <w:r w:rsidR="0009226B" w:rsidRPr="00B60BAE">
        <w:rPr>
          <w:rFonts w:asciiTheme="majorBidi" w:hAnsiTheme="majorBidi" w:cstheme="majorBidi"/>
          <w:sz w:val="24"/>
          <w:szCs w:val="24"/>
        </w:rPr>
        <w:fldChar w:fldCharType="end"/>
      </w:r>
      <w:r w:rsidR="0009226B" w:rsidRPr="00B60BAE">
        <w:rPr>
          <w:rFonts w:asciiTheme="majorBidi" w:hAnsiTheme="majorBidi" w:cstheme="majorBidi"/>
          <w:sz w:val="24"/>
          <w:szCs w:val="24"/>
        </w:rPr>
        <w:t xml:space="preserve">, and Australia </w:t>
      </w:r>
      <w:r w:rsidR="0009226B"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Appleton&lt;/Author&gt;&lt;Year&gt;2015&lt;/Year&gt;&lt;RecNum&gt;55&lt;/RecNum&gt;&lt;DisplayText&gt;(10)&lt;/DisplayText&gt;&lt;record&gt;&lt;rec-number&gt;55&lt;/rec-number&gt;&lt;foreign-keys&gt;&lt;key app="EN" db-id="2ddprv0ekwp9pkes2xn55s0krrrfa2fetrzp" timestamp="1696317788"&gt;55&lt;/key&gt;&lt;/foreign-keys&gt;&lt;ref-type name="Journal Article"&gt;17&lt;/ref-type&gt;&lt;contributors&gt;&lt;authors&gt;&lt;author&gt;Appleton, S. L.&lt;/author&gt;&lt;author&gt;Vakulin, A.&lt;/author&gt;&lt;author&gt;McEvoy, R. D.&lt;/author&gt;&lt;author&gt;Wittert, G. A.&lt;/author&gt;&lt;author&gt;Martin, S. A.&lt;/author&gt;&lt;author&gt;Grant, J. F.&lt;/author&gt;&lt;author&gt;Taylor, A. W.&lt;/author&gt;&lt;author&gt;Antic, N. A.&lt;/author&gt;&lt;author&gt;Catcheside, P. G.&lt;/author&gt;&lt;author&gt;Adams, R. J.&lt;/author&gt;&lt;/authors&gt;&lt;/contributors&gt;&lt;titles&gt;&lt;title&gt;Nocturnal hypoxemia and severe obstructive sleep apnea are associated with incident type 2 diabetes in a population cohort of men&lt;/title&gt;&lt;secondary-title&gt;Journal of Clinical Sleep Medicine&lt;/secondary-title&gt;&lt;/titles&gt;&lt;periodical&gt;&lt;full-title&gt;Journal of Clinical Sleep Medicine&lt;/full-title&gt;&lt;/periodical&gt;&lt;pages&gt;609-614&lt;/pages&gt;&lt;volume&gt;11&lt;/volume&gt;&lt;number&gt;6&lt;/number&gt;&lt;dates&gt;&lt;year&gt;2015&lt;/year&gt;&lt;/dates&gt;&lt;pub-location&gt;United States&lt;/pub-location&gt;&lt;publisher&gt;American Academy of Sleep Medicine (2510 N. Frontage Road, Darien IL 60561, United States. E-mail: HKman@aasmnet.org)&lt;/publisher&gt;&lt;urls&gt;&lt;related-urls&gt;&lt;url&gt;http://www.aasmnet.org/jcsm/ViewAbstract.aspx?pid=30053&lt;/url&gt;&lt;/related-urls&gt;&lt;/urls&gt;&lt;electronic-resource-num&gt;https://dx.doi.org/10.5664/jcsm.4768&lt;/electronic-resource-num&gt;&lt;/record&gt;&lt;/Cite&gt;&lt;/EndNote&gt;</w:instrText>
      </w:r>
      <w:r w:rsidR="0009226B"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10)</w:t>
      </w:r>
      <w:r w:rsidR="0009226B" w:rsidRPr="00B60BAE">
        <w:rPr>
          <w:rFonts w:asciiTheme="majorBidi" w:hAnsiTheme="majorBidi" w:cstheme="majorBidi"/>
          <w:sz w:val="24"/>
          <w:szCs w:val="24"/>
        </w:rPr>
        <w:fldChar w:fldCharType="end"/>
      </w:r>
      <w:r w:rsidR="0009226B" w:rsidRPr="00B60BAE">
        <w:rPr>
          <w:rFonts w:asciiTheme="majorBidi" w:hAnsiTheme="majorBidi" w:cstheme="majorBidi"/>
          <w:sz w:val="24"/>
          <w:szCs w:val="24"/>
        </w:rPr>
        <w:t xml:space="preserve"> each contributed by one study. </w:t>
      </w:r>
      <w:bookmarkEnd w:id="3"/>
      <w:bookmarkEnd w:id="4"/>
      <w:bookmarkEnd w:id="5"/>
      <w:r w:rsidRPr="00B60BAE">
        <w:rPr>
          <w:rFonts w:asciiTheme="majorBidi" w:hAnsiTheme="majorBidi" w:cstheme="majorBidi"/>
          <w:sz w:val="24"/>
          <w:szCs w:val="24"/>
        </w:rPr>
        <w:t xml:space="preserve">This review highlights the diverse geographic representation of the included studies, with a notable concentration in English-speaking countries, while regions such as the Middle East and Africa were not prominently </w:t>
      </w:r>
      <w:proofErr w:type="spellStart"/>
      <w:r w:rsidRPr="00B60BAE">
        <w:rPr>
          <w:rFonts w:asciiTheme="majorBidi" w:hAnsiTheme="majorBidi" w:cstheme="majorBidi"/>
          <w:sz w:val="24"/>
          <w:szCs w:val="24"/>
        </w:rPr>
        <w:t>represented.</w:t>
      </w:r>
      <w:r w:rsidR="0009226B" w:rsidRPr="00B60BAE">
        <w:rPr>
          <w:rFonts w:asciiTheme="majorBidi" w:hAnsiTheme="majorBidi" w:cstheme="majorBidi"/>
          <w:sz w:val="24"/>
          <w:szCs w:val="24"/>
        </w:rPr>
        <w:t>The</w:t>
      </w:r>
      <w:proofErr w:type="spellEnd"/>
      <w:r w:rsidR="0009226B" w:rsidRPr="00B60BAE">
        <w:rPr>
          <w:rFonts w:asciiTheme="majorBidi" w:hAnsiTheme="majorBidi" w:cstheme="majorBidi"/>
          <w:sz w:val="24"/>
          <w:szCs w:val="24"/>
        </w:rPr>
        <w:t xml:space="preserve"> primary aims of the included studies were to investigate the effect of OSA in the incidence of T2DM (39%, n=9), influence of OSA and sleep variables on glucose metabolism and </w:t>
      </w:r>
      <w:r w:rsidR="00020696" w:rsidRPr="00B60BAE">
        <w:rPr>
          <w:rFonts w:asciiTheme="majorBidi" w:hAnsiTheme="majorBidi" w:cstheme="majorBidi"/>
          <w:sz w:val="24"/>
          <w:szCs w:val="24"/>
        </w:rPr>
        <w:t xml:space="preserve">T2DM </w:t>
      </w:r>
      <w:r w:rsidR="0009226B" w:rsidRPr="00B60BAE">
        <w:rPr>
          <w:rFonts w:asciiTheme="majorBidi" w:hAnsiTheme="majorBidi" w:cstheme="majorBidi"/>
          <w:sz w:val="24"/>
          <w:szCs w:val="24"/>
        </w:rPr>
        <w:t xml:space="preserve">control (34.8%, n=8), impact of T2DM and OSA on their respective incidences (8.7%, n=2), and the effects of T2DM on the variation in OSA and the risk for OSA (8.7%, n=2). One study focused on the impact of T2DM on the incidence of OSA (4.3%, n=1), while another aimed to determine the prevalence and risk factors of OSA </w:t>
      </w:r>
      <w:r w:rsidR="00420A5D" w:rsidRPr="00B60BAE">
        <w:rPr>
          <w:rFonts w:asciiTheme="majorBidi" w:hAnsiTheme="majorBidi" w:cstheme="majorBidi"/>
          <w:sz w:val="24"/>
          <w:szCs w:val="24"/>
        </w:rPr>
        <w:t>with</w:t>
      </w:r>
      <w:r w:rsidR="0009226B" w:rsidRPr="00B60BAE">
        <w:rPr>
          <w:rFonts w:asciiTheme="majorBidi" w:hAnsiTheme="majorBidi" w:cstheme="majorBidi"/>
          <w:sz w:val="24"/>
          <w:szCs w:val="24"/>
        </w:rPr>
        <w:t xml:space="preserve"> T2DM (4.3%, n=1).   </w:t>
      </w:r>
    </w:p>
    <w:p w14:paraId="76715432" w14:textId="77777777" w:rsidR="000B28D8" w:rsidRPr="00B60BAE" w:rsidRDefault="000B28D8" w:rsidP="00663ECD">
      <w:pPr>
        <w:spacing w:after="0" w:line="240" w:lineRule="auto"/>
        <w:rPr>
          <w:rFonts w:asciiTheme="majorBidi" w:eastAsiaTheme="majorEastAsia" w:hAnsiTheme="majorBidi" w:cstheme="majorBidi"/>
          <w:b/>
          <w:bCs/>
          <w:sz w:val="24"/>
          <w:szCs w:val="24"/>
        </w:rPr>
      </w:pPr>
    </w:p>
    <w:p w14:paraId="5FF04A2F" w14:textId="704DDF02" w:rsidR="0009226B" w:rsidRPr="00B60BAE" w:rsidRDefault="0009226B" w:rsidP="00663ECD">
      <w:pPr>
        <w:spacing w:after="0" w:line="240" w:lineRule="auto"/>
        <w:rPr>
          <w:rFonts w:asciiTheme="majorBidi" w:eastAsiaTheme="majorEastAsia" w:hAnsiTheme="majorBidi" w:cstheme="majorBidi"/>
          <w:b/>
          <w:bCs/>
          <w:sz w:val="24"/>
          <w:szCs w:val="24"/>
        </w:rPr>
      </w:pPr>
      <w:r w:rsidRPr="00B60BAE">
        <w:rPr>
          <w:rFonts w:asciiTheme="majorBidi" w:eastAsiaTheme="majorEastAsia" w:hAnsiTheme="majorBidi" w:cstheme="majorBidi"/>
          <w:b/>
          <w:bCs/>
          <w:sz w:val="24"/>
          <w:szCs w:val="24"/>
        </w:rPr>
        <w:t xml:space="preserve">Methodology characteristics </w:t>
      </w:r>
    </w:p>
    <w:p w14:paraId="205ACC89" w14:textId="7C94BE48" w:rsidR="0009226B" w:rsidRPr="00B60BAE" w:rsidRDefault="0009226B" w:rsidP="00663EC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Table 2 shows information about the sampling method and the sampling frame of the included studies. In this review, two cross-sectional studies were conducted using primary data that actively recruited a non-random sample of participants </w:t>
      </w:r>
      <w:r w:rsidRPr="00B60BAE">
        <w:rPr>
          <w:rFonts w:asciiTheme="majorBidi" w:hAnsiTheme="majorBidi" w:cstheme="majorBidi"/>
          <w:sz w:val="24"/>
          <w:szCs w:val="24"/>
        </w:rPr>
        <w:fldChar w:fldCharType="begin">
          <w:fldData xml:space="preserve">PEVuZE5vdGU+PENpdGU+PEF1dGhvcj5Lb3JzaG9qPC9BdXRob3I+PFllYXI+MjAyMDwvWWVhcj48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Lb3JzaG9qPC9BdXRob3I+PFllYXI+MjAyMDwvWWVhcj48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16, 49)</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Of the other 21 studies, 14 utilised previously collected data from other studies, and seven relied on administrative data from patient medical records. One cohort study by Liu and colleagues randomly selected a sample of patients from a health insurance database and included them in the analysis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Liu&lt;/Author&gt;&lt;Year&gt;2017&lt;/Year&gt;&lt;RecNum&gt;52&lt;/RecNum&gt;&lt;DisplayText&gt;(40)&lt;/DisplayText&gt;&lt;record&gt;&lt;rec-number&gt;52&lt;/rec-number&gt;&lt;foreign-keys&gt;&lt;key app="EN" db-id="2ddprv0ekwp9pkes2xn55s0krrrfa2fetrzp" timestamp="1696317787"&gt;52&lt;/key&gt;&lt;/foreign-keys&gt;&lt;ref-type name="Journal Article"&gt;17&lt;/ref-type&gt;&lt;contributors&gt;&lt;authors&gt;&lt;author&gt;Liu, C. L.&lt;/author&gt;&lt;author&gt;Wu, C. S.&lt;/author&gt;&lt;/authors&gt;&lt;/contributors&gt;&lt;titles&gt;&lt;title&gt;Assessing Whether the Association Between Sleep Apnea and Diabetes is Bidirectional&lt;/title&gt;&lt;secondary-title&gt;Canadian Journal of Diabetes&lt;/secondary-title&gt;&lt;/titles&gt;&lt;pages&gt;197-203&lt;/pages&gt;&lt;volume&gt;41&lt;/volume&gt;&lt;number&gt;2&lt;/number&gt;&lt;dates&gt;&lt;year&gt;2017&lt;/year&gt;&lt;/dates&gt;&lt;pub-location&gt;Netherlands&lt;/pub-location&gt;&lt;publisher&gt;Elsevier B.V.&lt;/publisher&gt;&lt;urls&gt;&lt;related-urls&gt;&lt;url&gt;http://www.elsevier.com/wps/find/journaldescription.cws_home/727619/descriptio&lt;/url&gt;&lt;/related-urls&gt;&lt;/urls&gt;&lt;electronic-resource-num&gt;https://dx.doi.org/10.1016/j.jcjd.2016.09.009&lt;/electronic-resource-num&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40)</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w:t>
      </w:r>
    </w:p>
    <w:p w14:paraId="072C307E" w14:textId="77777777" w:rsidR="000B28D8" w:rsidRPr="00B60BAE" w:rsidRDefault="000B28D8" w:rsidP="00663ECD">
      <w:pPr>
        <w:spacing w:after="0" w:line="240" w:lineRule="auto"/>
        <w:rPr>
          <w:rFonts w:asciiTheme="majorBidi" w:eastAsiaTheme="majorEastAsia" w:hAnsiTheme="majorBidi" w:cstheme="majorBidi"/>
          <w:b/>
          <w:bCs/>
          <w:i/>
          <w:iCs/>
          <w:sz w:val="24"/>
          <w:szCs w:val="24"/>
        </w:rPr>
      </w:pPr>
    </w:p>
    <w:p w14:paraId="566566FB" w14:textId="5351E0DC" w:rsidR="0009226B" w:rsidRPr="00B60BAE" w:rsidRDefault="0009226B" w:rsidP="00663ECD">
      <w:pPr>
        <w:spacing w:after="0" w:line="240" w:lineRule="auto"/>
        <w:rPr>
          <w:rFonts w:asciiTheme="majorBidi" w:eastAsiaTheme="majorEastAsia" w:hAnsiTheme="majorBidi" w:cstheme="majorBidi"/>
          <w:b/>
          <w:bCs/>
          <w:i/>
          <w:iCs/>
          <w:sz w:val="24"/>
          <w:szCs w:val="24"/>
        </w:rPr>
      </w:pPr>
      <w:r w:rsidRPr="00B60BAE">
        <w:rPr>
          <w:rFonts w:asciiTheme="majorBidi" w:eastAsiaTheme="majorEastAsia" w:hAnsiTheme="majorBidi" w:cstheme="majorBidi"/>
          <w:b/>
          <w:bCs/>
          <w:i/>
          <w:iCs/>
          <w:sz w:val="24"/>
          <w:szCs w:val="24"/>
        </w:rPr>
        <w:t xml:space="preserve">Sample Characteristics </w:t>
      </w:r>
    </w:p>
    <w:p w14:paraId="0B2C8267" w14:textId="659C94BA" w:rsidR="0009226B" w:rsidRPr="00B60BAE" w:rsidRDefault="0009226B" w:rsidP="00100FDE">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The current review showed a wide variation in sample size (see Table 2). The 23 reviewed articles recruited a total of 1,656,739 participants with a sample size ranging from 57 to 1,656,739 </w:t>
      </w:r>
      <w:r w:rsidRPr="00B60BAE">
        <w:rPr>
          <w:rFonts w:asciiTheme="majorBidi" w:hAnsiTheme="majorBidi" w:cstheme="majorBidi"/>
          <w:sz w:val="24"/>
          <w:szCs w:val="24"/>
        </w:rPr>
        <w:fldChar w:fldCharType="begin">
          <w:fldData xml:space="preserve">PEVuZE5vdGU+PENpdGU+PEF1dGhvcj5Lb3JzaG9qPC9BdXRob3I+PFllYXI+MjAyMDwvWWVhcj48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Lb3JzaG9qPC9BdXRob3I+PFllYXI+MjAyMDwvWWVhcj48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43, 49)</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In this review, four studies exclusively enrolled male participants, and five studies used mainly men who accounted for 60% or more of the sample </w:t>
      </w:r>
      <w:r w:rsidRPr="00B60BAE">
        <w:rPr>
          <w:rFonts w:asciiTheme="majorBidi" w:hAnsiTheme="majorBidi" w:cstheme="majorBidi"/>
          <w:sz w:val="24"/>
          <w:szCs w:val="24"/>
        </w:rPr>
        <w:fldChar w:fldCharType="begin">
          <w:fldData xml:space="preserve">PEVuZE5vdGU+PENpdGU+PEF1dGhvcj5MaW5kYmVyZzwvQXV0aG9yPjxZZWFyPjIwMTI8L1llYXI+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MaW5kYmVyZzwvQXV0aG9yPjxZZWFyPjIwMTI8L1llYXI+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7, 9, 10, 12, 16, 17, 40, 47, 49)</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One study by </w:t>
      </w:r>
      <w:proofErr w:type="spellStart"/>
      <w:r w:rsidRPr="00B60BAE">
        <w:rPr>
          <w:rFonts w:asciiTheme="majorBidi" w:hAnsiTheme="majorBidi" w:cstheme="majorBidi"/>
          <w:sz w:val="24"/>
          <w:szCs w:val="24"/>
        </w:rPr>
        <w:t>Beate</w:t>
      </w:r>
      <w:proofErr w:type="spellEnd"/>
      <w:r w:rsidRPr="00B60BAE">
        <w:rPr>
          <w:rFonts w:asciiTheme="majorBidi" w:hAnsiTheme="majorBidi" w:cstheme="majorBidi"/>
          <w:sz w:val="24"/>
          <w:szCs w:val="24"/>
        </w:rPr>
        <w:t xml:space="preserve"> Strand and colleagues did not specify the sex ratio of their participants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Beate Strand&lt;/Author&gt;&lt;Year&gt;2015&lt;/Year&gt;&lt;RecNum&gt;47&lt;/RecNum&gt;&lt;DisplayText&gt;(39)&lt;/DisplayText&gt;&lt;record&gt;&lt;rec-number&gt;47&lt;/rec-number&gt;&lt;foreign-keys&gt;&lt;key app="EN" db-id="2ddprv0ekwp9pkes2xn55s0krrrfa2fetrzp" timestamp="1696317787"&gt;47&lt;/key&gt;&lt;/foreign-keys&gt;&lt;ref-type name="Journal Article"&gt;17&lt;/ref-type&gt;&lt;contributors&gt;&lt;authors&gt;&lt;author&gt;Beate Strand, Linn&lt;/author&gt;&lt;author&gt;Carnethon, Mercedes&lt;/author&gt;&lt;author&gt;Biggs, Mary Lou&lt;/author&gt;&lt;author&gt;Djoussé, Luc&lt;/author&gt;&lt;author&gt;Kaplan, Robert C.&lt;/author&gt;&lt;author&gt;Siscovick, David S.&lt;/author&gt;&lt;author&gt;Robbins, John A.&lt;/author&gt;&lt;author&gt;Redline, Susan&lt;/author&gt;&lt;author&gt;Patel, Sanjay R.&lt;/author&gt;&lt;author&gt;Janszky, Imre&lt;/author&gt;&lt;author&gt;Mukamal, Kenneth J.&lt;/author&gt;&lt;author&gt;Strand, Linn Beate&lt;/author&gt;&lt;/authors&gt;&lt;/contributors&gt;&lt;titles&gt;&lt;title&gt;Sleep Disturbances and Glucose Metabolism in Older Adults: The Cardiovascular Health Study&lt;/title&gt;&lt;secondary-title&gt;Diabetes Care&lt;/secondary-title&gt;&lt;/titles&gt;&lt;periodical&gt;&lt;full-title&gt;Diabetes Care&lt;/full-title&gt;&lt;/periodical&gt;&lt;pages&gt;2050-2058&lt;/pages&gt;&lt;volume&gt;38&lt;/volume&gt;&lt;number&gt;11&lt;/number&gt;&lt;dates&gt;&lt;year&gt;2015&lt;/year&gt;&lt;/dates&gt;&lt;pub-location&gt;Arlington, Virginia&lt;/pub-location&gt;&lt;publisher&gt;American Diabetes Association&lt;/publisher&gt;&lt;accession-num&gt;110493495. Language: English. Entry Date: 20160123. Revision Date: 20180622. Publication Type: journal article&lt;/accession-num&gt;&lt;urls&gt;&lt;related-urls&gt;&lt;url&gt;http://proxy.library.nyu.edu/login?url=https://search.ebscohost.com/login.aspx?direct=true&amp;amp;db=ccm&amp;amp;AN=110493495&amp;amp;site=ehost-live&lt;/url&gt;&lt;/related-urls&gt;&lt;/urls&gt;&lt;electronic-resource-num&gt;10.2337/dc15-0137&lt;/electronic-resource-num&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39)</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w:t>
      </w:r>
      <w:r w:rsidR="00855150" w:rsidRPr="00B60BAE">
        <w:rPr>
          <w:rFonts w:asciiTheme="majorBidi" w:hAnsiTheme="majorBidi" w:cstheme="majorBidi"/>
          <w:sz w:val="24"/>
          <w:szCs w:val="24"/>
        </w:rPr>
        <w:t xml:space="preserve">In the study by </w:t>
      </w:r>
      <w:proofErr w:type="spellStart"/>
      <w:r w:rsidR="00855150" w:rsidRPr="00B60BAE">
        <w:rPr>
          <w:rFonts w:asciiTheme="majorBidi" w:hAnsiTheme="majorBidi" w:cstheme="majorBidi"/>
          <w:sz w:val="24"/>
          <w:szCs w:val="24"/>
        </w:rPr>
        <w:t>Tianyi</w:t>
      </w:r>
      <w:proofErr w:type="spellEnd"/>
      <w:r w:rsidR="00855150" w:rsidRPr="00B60BAE">
        <w:rPr>
          <w:rFonts w:asciiTheme="majorBidi" w:hAnsiTheme="majorBidi" w:cstheme="majorBidi"/>
          <w:sz w:val="24"/>
          <w:szCs w:val="24"/>
        </w:rPr>
        <w:t xml:space="preserve"> et al., they included two datasets, each containing data for only one gender: one dataset included 100% men, and the other included 100% women </w:t>
      </w:r>
      <w:r w:rsidR="00BA1796"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Tianyi&lt;/Author&gt;&lt;Year&gt;2018&lt;/Year&gt;&lt;RecNum&gt;49&lt;/RecNum&gt;&lt;DisplayText&gt;(44)&lt;/DisplayText&gt;&lt;record&gt;&lt;rec-number&gt;49&lt;/rec-number&gt;&lt;foreign-keys&gt;&lt;key app="EN" db-id="2ddprv0ekwp9pkes2xn55s0krrrfa2fetrzp" timestamp="1696317787"&gt;49&lt;/key&gt;&lt;/foreign-keys&gt;&lt;ref-type name="Journal Article"&gt;17&lt;/ref-type&gt;&lt;contributors&gt;&lt;authors&gt;&lt;author&gt;Tianyi, Huang&lt;/author&gt;&lt;author&gt;Hu, Frank B.&lt;/author&gt;&lt;author&gt;Lin, Brian M.&lt;/author&gt;&lt;author&gt;Stampfer, Meir J.&lt;/author&gt;&lt;author&gt;Tworoger, Shelley S.&lt;/author&gt;&lt;author&gt;Redline, Susan&lt;/author&gt;&lt;author&gt;Huang, Tianyi&lt;/author&gt;&lt;/authors&gt;&lt;/contributors&gt;&lt;titles&gt;&lt;title&gt;A Population-Based Study of the Bidirectional Association Between Obstructive Sleep Apnea and Type 2 Diabetes in Three Prospective U.S. Cohorts&lt;/title&gt;&lt;secondary-title&gt;Diabetes Care&lt;/secondary-title&gt;&lt;/titles&gt;&lt;periodical&gt;&lt;full-title&gt;Diabetes Care&lt;/full-title&gt;&lt;/periodical&gt;&lt;pages&gt;2111-2119&lt;/pages&gt;&lt;volume&gt;41&lt;/volume&gt;&lt;number&gt;10&lt;/number&gt;&lt;dates&gt;&lt;year&gt;2018&lt;/year&gt;&lt;/dates&gt;&lt;pub-location&gt;Arlington, Virginia&lt;/pub-location&gt;&lt;publisher&gt;American Diabetes Association&lt;/publisher&gt;&lt;accession-num&gt;131892739. Language: English. Entry Date: 20190220. Revision Date: 20221027. Publication Type: journal article&lt;/accession-num&gt;&lt;urls&gt;&lt;related-urls&gt;&lt;url&gt;http://proxy.library.nyu.edu/login?url=https://search.ebscohost.com/login.aspx?direct=true&amp;amp;db=ccm&amp;amp;AN=131892739&amp;amp;site=ehost-live&lt;/url&gt;&lt;/related-urls&gt;&lt;/urls&gt;&lt;electronic-resource-num&gt;10.2337/dc18-0675&lt;/electronic-resource-num&gt;&lt;/record&gt;&lt;/Cite&gt;&lt;/EndNote&gt;</w:instrText>
      </w:r>
      <w:r w:rsidR="00BA1796"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44)</w:t>
      </w:r>
      <w:r w:rsidR="00BA1796"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The remaining </w:t>
      </w:r>
      <w:r w:rsidR="001F32F6" w:rsidRPr="00B60BAE">
        <w:rPr>
          <w:rFonts w:asciiTheme="majorBidi" w:hAnsiTheme="majorBidi" w:cstheme="majorBidi"/>
          <w:sz w:val="24"/>
          <w:szCs w:val="24"/>
        </w:rPr>
        <w:t xml:space="preserve">12 </w:t>
      </w:r>
      <w:r w:rsidRPr="00B60BAE">
        <w:rPr>
          <w:rFonts w:asciiTheme="majorBidi" w:hAnsiTheme="majorBidi" w:cstheme="majorBidi"/>
          <w:sz w:val="24"/>
          <w:szCs w:val="24"/>
        </w:rPr>
        <w:t xml:space="preserve">studies included both sexes </w:t>
      </w:r>
      <w:r w:rsidR="00370D3D" w:rsidRPr="00B60BAE">
        <w:rPr>
          <w:rFonts w:asciiTheme="majorBidi" w:hAnsiTheme="majorBidi" w:cstheme="majorBidi"/>
          <w:sz w:val="24"/>
          <w:szCs w:val="24"/>
        </w:rPr>
        <w:t xml:space="preserve">with females </w:t>
      </w:r>
      <w:r w:rsidR="00D6540A" w:rsidRPr="00B60BAE">
        <w:rPr>
          <w:rFonts w:asciiTheme="majorBidi" w:hAnsiTheme="majorBidi" w:cstheme="majorBidi"/>
          <w:sz w:val="24"/>
          <w:szCs w:val="24"/>
        </w:rPr>
        <w:t xml:space="preserve">accounting </w:t>
      </w:r>
      <w:r w:rsidR="00370D3D" w:rsidRPr="00B60BAE">
        <w:rPr>
          <w:rFonts w:asciiTheme="majorBidi" w:hAnsiTheme="majorBidi" w:cstheme="majorBidi"/>
          <w:sz w:val="24"/>
          <w:szCs w:val="24"/>
        </w:rPr>
        <w:t xml:space="preserve">for 40% or more of the sample </w:t>
      </w:r>
      <w:r w:rsidRPr="00B60BAE">
        <w:rPr>
          <w:rFonts w:asciiTheme="majorBidi" w:hAnsiTheme="majorBidi" w:cstheme="majorBidi"/>
          <w:sz w:val="24"/>
          <w:szCs w:val="24"/>
        </w:rPr>
        <w:t xml:space="preserve">and reported the percentage of male and female participants (see Table 2) </w:t>
      </w:r>
      <w:r w:rsidRPr="00B60BAE">
        <w:rPr>
          <w:rFonts w:asciiTheme="majorBidi" w:hAnsiTheme="majorBidi" w:cstheme="majorBidi"/>
          <w:sz w:val="24"/>
          <w:szCs w:val="24"/>
        </w:rPr>
        <w:fldChar w:fldCharType="begin">
          <w:fldData xml:space="preserve">PEVuZE5vdGU+PENpdGU+PEF1dGhvcj5BbGk8L0F1dGhvcj48WWVhcj4yMDIzPC9ZZWFyPjxSZWNO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==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BbGk8L0F1dGhvcj48WWVhcj4yMDIzPC9ZZWFyPjxSZWNO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==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5, 11, 13, 41-43, 45, 46, 48, 50-52)</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w:t>
      </w:r>
    </w:p>
    <w:p w14:paraId="45936D61" w14:textId="1853FDE5" w:rsidR="0009226B" w:rsidRPr="00B60BAE" w:rsidRDefault="0009226B" w:rsidP="00663EC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lastRenderedPageBreak/>
        <w:t xml:space="preserve">Within the included studies, 20 studies did not calculate the required statistically significant sample size, while three studies utilised pre-existing samples based on power calculations to determine the required sample size </w:t>
      </w:r>
      <w:r w:rsidRPr="00B60BAE">
        <w:rPr>
          <w:rFonts w:asciiTheme="majorBidi" w:hAnsiTheme="majorBidi" w:cstheme="majorBidi"/>
          <w:sz w:val="24"/>
          <w:szCs w:val="24"/>
        </w:rPr>
        <w:fldChar w:fldCharType="begin">
          <w:fldData xml:space="preserve">PEVuZE5vdGU+PENpdGU+PEF1dGhvcj5TYWJhbmF5YWdhbTwvQXV0aG9yPjxZZWFyPjIwMTI8L1ll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=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TYWJhbmF5YWdhbTwvQXV0aG9yPjxZZWFyPjIwMTI8L1ll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=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5, 7, 12)</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The inclusion and exclusion criteria were adequately reported in 21 studies, and two lacked details on participant selection criteria </w:t>
      </w:r>
      <w:r w:rsidRPr="00B60BAE">
        <w:rPr>
          <w:rFonts w:asciiTheme="majorBidi" w:hAnsiTheme="majorBidi" w:cstheme="majorBidi"/>
          <w:sz w:val="24"/>
          <w:szCs w:val="24"/>
        </w:rPr>
        <w:fldChar w:fldCharType="begin">
          <w:fldData xml:space="preserve">PEVuZE5vdGU+PENpdGU+PEF1dGhvcj5LaW08L0F1dGhvcj48WWVhcj4yMDEzPC9ZZWFyPjxSZWNO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LaW08L0F1dGhvcj48WWVhcj4yMDEzPC9ZZWFyPjxSZWNO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48, 52)</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w:t>
      </w:r>
    </w:p>
    <w:p w14:paraId="4347715A" w14:textId="77777777" w:rsidR="000B28D8" w:rsidRPr="00B60BAE" w:rsidRDefault="000B28D8" w:rsidP="00663ECD">
      <w:pPr>
        <w:spacing w:after="0" w:line="240" w:lineRule="auto"/>
        <w:rPr>
          <w:rFonts w:asciiTheme="majorBidi" w:eastAsiaTheme="majorEastAsia" w:hAnsiTheme="majorBidi" w:cstheme="majorBidi"/>
          <w:b/>
          <w:bCs/>
          <w:i/>
          <w:iCs/>
          <w:sz w:val="24"/>
          <w:szCs w:val="24"/>
        </w:rPr>
      </w:pPr>
      <w:bookmarkStart w:id="6" w:name="_Hlk170210328"/>
    </w:p>
    <w:p w14:paraId="43D7F269" w14:textId="6451F32F" w:rsidR="0009226B" w:rsidRPr="00B60BAE" w:rsidRDefault="0009226B" w:rsidP="00663ECD">
      <w:pPr>
        <w:spacing w:after="0" w:line="240" w:lineRule="auto"/>
        <w:rPr>
          <w:rFonts w:asciiTheme="majorBidi" w:eastAsiaTheme="majorEastAsia" w:hAnsiTheme="majorBidi" w:cstheme="majorBidi"/>
          <w:b/>
          <w:bCs/>
          <w:i/>
          <w:iCs/>
          <w:sz w:val="24"/>
          <w:szCs w:val="24"/>
        </w:rPr>
      </w:pPr>
      <w:r w:rsidRPr="00B60BAE">
        <w:rPr>
          <w:rFonts w:asciiTheme="majorBidi" w:eastAsiaTheme="majorEastAsia" w:hAnsiTheme="majorBidi" w:cstheme="majorBidi"/>
          <w:b/>
          <w:bCs/>
          <w:i/>
          <w:iCs/>
          <w:sz w:val="24"/>
          <w:szCs w:val="24"/>
        </w:rPr>
        <w:t>Classification Criteria and Assessment Methods</w:t>
      </w:r>
      <w:bookmarkEnd w:id="6"/>
    </w:p>
    <w:p w14:paraId="4E7B8D9F" w14:textId="3C4F6238" w:rsidR="0009226B" w:rsidRPr="00B60BAE" w:rsidRDefault="0009226B" w:rsidP="00663EC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The respondents in the included studies were classified into two to four broad groups according to </w:t>
      </w:r>
      <w:r w:rsidR="00D70C97" w:rsidRPr="00B60BAE">
        <w:rPr>
          <w:rFonts w:asciiTheme="majorBidi" w:hAnsiTheme="majorBidi" w:cstheme="majorBidi"/>
          <w:sz w:val="24"/>
          <w:szCs w:val="24"/>
        </w:rPr>
        <w:t xml:space="preserve">the following </w:t>
      </w:r>
      <w:r w:rsidRPr="00B60BAE">
        <w:rPr>
          <w:rFonts w:asciiTheme="majorBidi" w:hAnsiTheme="majorBidi" w:cstheme="majorBidi"/>
          <w:sz w:val="24"/>
          <w:szCs w:val="24"/>
        </w:rPr>
        <w:t xml:space="preserve">different criteria, namely: (a) </w:t>
      </w:r>
      <w:r w:rsidR="00491699" w:rsidRPr="00B60BAE">
        <w:rPr>
          <w:rFonts w:asciiTheme="majorBidi" w:hAnsiTheme="majorBidi" w:cstheme="majorBidi"/>
          <w:sz w:val="24"/>
          <w:szCs w:val="24"/>
        </w:rPr>
        <w:t xml:space="preserve">T2DM </w:t>
      </w:r>
      <w:r w:rsidRPr="00B60BAE">
        <w:rPr>
          <w:rFonts w:asciiTheme="majorBidi" w:hAnsiTheme="majorBidi" w:cstheme="majorBidi"/>
          <w:sz w:val="24"/>
          <w:szCs w:val="24"/>
        </w:rPr>
        <w:t xml:space="preserve">status (n=11) </w:t>
      </w:r>
      <w:r w:rsidRPr="00B60BAE">
        <w:rPr>
          <w:rFonts w:asciiTheme="majorBidi" w:hAnsiTheme="majorBidi" w:cstheme="majorBidi"/>
          <w:sz w:val="24"/>
          <w:szCs w:val="24"/>
        </w:rPr>
        <w:fldChar w:fldCharType="begin">
          <w:fldData xml:space="preserve">PEVuZE5vdGU+PENpdGU+PEF1dGhvcj5EJmFwb3M7QXVyZWE8L0F1dGhvcj48WWVhcj4yMDE3PC9Z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EJmFwb3M7QXVyZWE8L0F1dGhvcj48WWVhcj4yMDE3PC9Z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5, 7, 12, 16, 17, 43, 45, 46, 50-52)</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b) OSA severity or into OSA and non-OSA (n=8) </w:t>
      </w:r>
      <w:r w:rsidRPr="00B60BAE">
        <w:rPr>
          <w:rFonts w:asciiTheme="majorBidi" w:hAnsiTheme="majorBidi" w:cstheme="majorBidi"/>
          <w:sz w:val="24"/>
          <w:szCs w:val="24"/>
        </w:rPr>
        <w:fldChar w:fldCharType="begin">
          <w:fldData xml:space="preserve">PEVuZE5vdGU+PENpdGU+PEF1dGhvcj5BbGk8L0F1dGhvcj48WWVhcj4yMDIzPC9ZZWFyPjxSZWNO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BbGk8L0F1dGhvcj48WWVhcj4yMDIzPC9ZZWFyPjxSZWNO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9-11, 13, 41, 42, 47, 49)</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w:t>
      </w:r>
      <w:r w:rsidR="00457276" w:rsidRPr="00B60BAE">
        <w:rPr>
          <w:rFonts w:asciiTheme="majorBidi" w:hAnsiTheme="majorBidi" w:cstheme="majorBidi"/>
          <w:sz w:val="24"/>
          <w:szCs w:val="24"/>
        </w:rPr>
        <w:t xml:space="preserve">or </w:t>
      </w:r>
      <w:r w:rsidRPr="00B60BAE">
        <w:rPr>
          <w:rFonts w:asciiTheme="majorBidi" w:hAnsiTheme="majorBidi" w:cstheme="majorBidi"/>
          <w:sz w:val="24"/>
          <w:szCs w:val="24"/>
        </w:rPr>
        <w:t xml:space="preserve">grouped two times by </w:t>
      </w:r>
      <w:r w:rsidR="00491699" w:rsidRPr="00B60BAE">
        <w:rPr>
          <w:rFonts w:asciiTheme="majorBidi" w:hAnsiTheme="majorBidi" w:cstheme="majorBidi"/>
          <w:sz w:val="24"/>
          <w:szCs w:val="24"/>
        </w:rPr>
        <w:t xml:space="preserve">T2DM </w:t>
      </w:r>
      <w:r w:rsidRPr="00B60BAE">
        <w:rPr>
          <w:rFonts w:asciiTheme="majorBidi" w:hAnsiTheme="majorBidi" w:cstheme="majorBidi"/>
          <w:sz w:val="24"/>
          <w:szCs w:val="24"/>
        </w:rPr>
        <w:t xml:space="preserve">status and OSA status (n=2) </w:t>
      </w:r>
      <w:r w:rsidRPr="00B60BAE">
        <w:rPr>
          <w:rFonts w:asciiTheme="majorBidi" w:hAnsiTheme="majorBidi" w:cstheme="majorBidi"/>
          <w:sz w:val="24"/>
          <w:szCs w:val="24"/>
        </w:rPr>
        <w:fldChar w:fldCharType="begin">
          <w:fldData xml:space="preserve">PEVuZE5vdGU+PENpdGU+PEF1dGhvcj5MaXU8L0F1dGhvcj48WWVhcj4yMDE3PC9ZZWFyPjxSZWNO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MaXU8L0F1dGhvcj48WWVhcj4yMDE3PC9ZZWFyPjxSZWNO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40, 44)</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c) Subjective report of having or not having sleepiness (n=1)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Beate Strand&lt;/Author&gt;&lt;Year&gt;2015&lt;/Year&gt;&lt;RecNum&gt;47&lt;/RecNum&gt;&lt;DisplayText&gt;(39)&lt;/DisplayText&gt;&lt;record&gt;&lt;rec-number&gt;47&lt;/rec-number&gt;&lt;foreign-keys&gt;&lt;key app="EN" db-id="2ddprv0ekwp9pkes2xn55s0krrrfa2fetrzp" timestamp="1696317787"&gt;47&lt;/key&gt;&lt;/foreign-keys&gt;&lt;ref-type name="Journal Article"&gt;17&lt;/ref-type&gt;&lt;contributors&gt;&lt;authors&gt;&lt;author&gt;Beate Strand, Linn&lt;/author&gt;&lt;author&gt;Carnethon, Mercedes&lt;/author&gt;&lt;author&gt;Biggs, Mary Lou&lt;/author&gt;&lt;author&gt;Djoussé, Luc&lt;/author&gt;&lt;author&gt;Kaplan, Robert C.&lt;/author&gt;&lt;author&gt;Siscovick, David S.&lt;/author&gt;&lt;author&gt;Robbins, John A.&lt;/author&gt;&lt;author&gt;Redline, Susan&lt;/author&gt;&lt;author&gt;Patel, Sanjay R.&lt;/author&gt;&lt;author&gt;Janszky, Imre&lt;/author&gt;&lt;author&gt;Mukamal, Kenneth J.&lt;/author&gt;&lt;author&gt;Strand, Linn Beate&lt;/author&gt;&lt;/authors&gt;&lt;/contributors&gt;&lt;titles&gt;&lt;title&gt;Sleep Disturbances and Glucose Metabolism in Older Adults: The Cardiovascular Health Study&lt;/title&gt;&lt;secondary-title&gt;Diabetes Care&lt;/secondary-title&gt;&lt;/titles&gt;&lt;periodical&gt;&lt;full-title&gt;Diabetes Care&lt;/full-title&gt;&lt;/periodical&gt;&lt;pages&gt;2050-2058&lt;/pages&gt;&lt;volume&gt;38&lt;/volume&gt;&lt;number&gt;11&lt;/number&gt;&lt;dates&gt;&lt;year&gt;2015&lt;/year&gt;&lt;/dates&gt;&lt;pub-location&gt;Arlington, Virginia&lt;/pub-location&gt;&lt;publisher&gt;American Diabetes Association&lt;/publisher&gt;&lt;accession-num&gt;110493495. Language: English. Entry Date: 20160123. Revision Date: 20180622. Publication Type: journal article&lt;/accession-num&gt;&lt;urls&gt;&lt;related-urls&gt;&lt;url&gt;http://proxy.library.nyu.edu/login?url=https://search.ebscohost.com/login.aspx?direct=true&amp;amp;db=ccm&amp;amp;AN=110493495&amp;amp;site=ehost-live&lt;/url&gt;&lt;/related-urls&gt;&lt;/urls&gt;&lt;electronic-resource-num&gt;10.2337/dc15-0137&lt;/electronic-resource-num&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39)</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and (d) According to body mass index (BMI) as normal BMI or elevated BMI (n=1)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Kim&lt;/Author&gt;&lt;Year&gt;2013&lt;/Year&gt;&lt;RecNum&gt;11&lt;/RecNum&gt;&lt;DisplayText&gt;(48)&lt;/DisplayText&gt;&lt;record&gt;&lt;rec-number&gt;11&lt;/rec-number&gt;&lt;foreign-keys&gt;&lt;key app="EN" db-id="2ddprv0ekwp9pkes2xn55s0krrrfa2fetrzp" timestamp="1696317783"&gt;11&lt;/key&gt;&lt;/foreign-keys&gt;&lt;ref-type name="Journal Article"&gt;17&lt;/ref-type&gt;&lt;contributors&gt;&lt;authors&gt;&lt;author&gt;Kim, Nan Hee&lt;/author&gt;&lt;author&gt;Cho, Nam H.&lt;/author&gt;&lt;author&gt;Yun, Chang-Ho&lt;/author&gt;&lt;author&gt;Lee, Seung Ku&lt;/author&gt;&lt;author&gt;Yoon, Dae Wui&lt;/author&gt;&lt;author&gt;Cho, Hyun Joo&lt;/author&gt;&lt;author&gt;Ahn, Jae Hee&lt;/author&gt;&lt;author&gt;Seo, Ji A.&lt;/author&gt;&lt;author&gt;Kim, Sin Gon&lt;/author&gt;&lt;author&gt;Choi, Kyung Mook&lt;/author&gt;&lt;author&gt;Baik, Sei Hyun&lt;/author&gt;&lt;author&gt;Choi, Dong Seop&lt;/author&gt;&lt;author&gt;Shin, Chol&lt;/author&gt;&lt;/authors&gt;&lt;/contributors&gt;&lt;titles&gt;&lt;title&gt;Association of obstructive sleep apnea and glucose metabolism in subjects with or without obesity&lt;/title&gt;&lt;secondary-title&gt;Diabetes Care&lt;/secondary-title&gt;&lt;/titles&gt;&lt;periodical&gt;&lt;full-title&gt;Diabetes Care&lt;/full-title&gt;&lt;/periodical&gt;&lt;pages&gt;3909-3915&lt;/pages&gt;&lt;volume&gt;36&lt;/volume&gt;&lt;number&gt;12&lt;/number&gt;&lt;dates&gt;&lt;year&gt;2013&lt;/year&gt;&lt;/dates&gt;&lt;pub-location&gt;Arlington, Virginia&lt;/pub-location&gt;&lt;publisher&gt;American Diabetes Association&lt;/publisher&gt;&lt;accession-num&gt;103808590. Language: English. Entry Date: 20150116. Revision Date: 20211029. Publication Type: journal article&lt;/accession-num&gt;&lt;urls&gt;&lt;related-urls&gt;&lt;url&gt;http://proxy.library.nyu.edu/login?url=https://search.ebscohost.com/login.aspx?direct=true&amp;amp;db=ccm&amp;amp;AN=103808590&amp;amp;site=ehost-live&lt;/url&gt;&lt;/related-urls&gt;&lt;/urls&gt;&lt;electronic-resource-num&gt;10.2337/dc13-0375&lt;/electronic-resource-num&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48)</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w:t>
      </w:r>
    </w:p>
    <w:p w14:paraId="700B43C1" w14:textId="405B8881" w:rsidR="00DE0A32" w:rsidRPr="00B60BAE" w:rsidRDefault="0009226B" w:rsidP="00DE0A32">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Assessment methods of OSA and T2DM are presented in Table 3. Objective methods were utilised in 1</w:t>
      </w:r>
      <w:r w:rsidR="005F4030" w:rsidRPr="00B60BAE">
        <w:rPr>
          <w:rFonts w:asciiTheme="majorBidi" w:hAnsiTheme="majorBidi" w:cstheme="majorBidi"/>
          <w:sz w:val="24"/>
          <w:szCs w:val="24"/>
        </w:rPr>
        <w:t>5</w:t>
      </w:r>
      <w:r w:rsidRPr="00B60BAE">
        <w:rPr>
          <w:rFonts w:asciiTheme="majorBidi" w:hAnsiTheme="majorBidi" w:cstheme="majorBidi"/>
          <w:sz w:val="24"/>
          <w:szCs w:val="24"/>
        </w:rPr>
        <w:t xml:space="preserve"> studies to assess OSA, with four studies implementing clinic PSG and </w:t>
      </w:r>
      <w:r w:rsidR="00AC4993" w:rsidRPr="00B60BAE">
        <w:rPr>
          <w:rFonts w:asciiTheme="majorBidi" w:hAnsiTheme="majorBidi" w:cstheme="majorBidi"/>
          <w:sz w:val="24"/>
          <w:szCs w:val="24"/>
        </w:rPr>
        <w:t xml:space="preserve">11 </w:t>
      </w:r>
      <w:r w:rsidRPr="00B60BAE">
        <w:rPr>
          <w:rFonts w:asciiTheme="majorBidi" w:hAnsiTheme="majorBidi" w:cstheme="majorBidi"/>
          <w:sz w:val="24"/>
          <w:szCs w:val="24"/>
        </w:rPr>
        <w:t xml:space="preserve">studies utilising home portable sleep monitors </w:t>
      </w:r>
      <w:r w:rsidRPr="00B60BAE">
        <w:rPr>
          <w:rFonts w:asciiTheme="majorBidi" w:hAnsiTheme="majorBidi" w:cstheme="majorBidi"/>
          <w:sz w:val="24"/>
          <w:szCs w:val="24"/>
        </w:rPr>
        <w:fldChar w:fldCharType="begin">
          <w:fldData xml:space="preserve">PEVuZE5vdGU+PENpdGU+PEF1dGhvcj5BbGk8L0F1dGhvcj48WWVhcj4yMDIzPC9ZZWFyPjxSZWNO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BbGk8L0F1dGhvcj48WWVhcj4yMDIzPC9ZZWFyPjxSZWNO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7, 9-13, 16, 17, 41, 47-52)</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In studies that used home portable sleep monitors, only three mentioned validating these home sleep monitors </w:t>
      </w:r>
      <w:r w:rsidRPr="00B60BAE">
        <w:rPr>
          <w:rFonts w:asciiTheme="majorBidi" w:hAnsiTheme="majorBidi" w:cstheme="majorBidi"/>
          <w:sz w:val="24"/>
          <w:szCs w:val="24"/>
        </w:rPr>
        <w:fldChar w:fldCharType="begin">
          <w:fldData xml:space="preserve">PEVuZE5vdGU+PENpdGU+PEF1dGhvcj5Lb3JzaG9qPC9BdXRob3I+PFllYXI+MjAyMDwvWWVhcj48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Lb3JzaG9qPC9BdXRob3I+PFllYXI+MjAyMDwvWWVhcj48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17, 49, 51)</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w:t>
      </w:r>
    </w:p>
    <w:p w14:paraId="36EF4697" w14:textId="32EA4AE4" w:rsidR="00DE0A32" w:rsidRPr="00B60BAE" w:rsidRDefault="00DE0A32" w:rsidP="00DE0A32">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Table 4 shows assessment methods, operational definitions, OSA and T2DM classification criteria and follow-up period for cohort studies. In studies that objectively evaluated OSA using clinic PSG and home portable sleep monitors, the apnea-hypopnea index was used to define OSA severity and classification following the criteria outlined by the American Academy of Sleep Medicine in 9 studies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Kapur&lt;/Author&gt;&lt;Year&gt;2017&lt;/Year&gt;&lt;RecNum&gt;74&lt;/RecNum&gt;&lt;DisplayText&gt;(53)&lt;/DisplayText&gt;&lt;record&gt;&lt;rec-number&gt;74&lt;/rec-number&gt;&lt;foreign-keys&gt;&lt;key app="EN" db-id="2ddprv0ekwp9pkes2xn55s0krrrfa2fetrzp" timestamp="1698261309"&gt;74&lt;/key&gt;&lt;/foreign-keys&gt;&lt;ref-type name="Journal Article"&gt;17&lt;/ref-type&gt;&lt;contributors&gt;&lt;authors&gt;&lt;author&gt;Kapur, Vishesh K&lt;/author&gt;&lt;author&gt;Auckley, Dennis H&lt;/author&gt;&lt;author&gt;Chowdhuri, Susmita&lt;/author&gt;&lt;author&gt;Kuhlmann, David C&lt;/author&gt;&lt;author&gt;Mehra, Reena&lt;/author&gt;&lt;author&gt;Ramar, Kannan&lt;/author&gt;&lt;author&gt;Harrod, Christopher G&lt;/author&gt;&lt;/authors&gt;&lt;/contributors&gt;&lt;titles&gt;&lt;title&gt;Clinical practice guideline for diagnostic testing for adult obstructive sleep apnea: an American Academy of Sleep Medicine clinical practice guideline&lt;/title&gt;&lt;secondary-title&gt;Journal of clinical sleep medicine&lt;/secondary-title&gt;&lt;/titles&gt;&lt;periodical&gt;&lt;full-title&gt;Journal of Clinical Sleep Medicine&lt;/full-title&gt;&lt;/periodical&gt;&lt;pages&gt;479-504&lt;/pages&gt;&lt;volume&gt;13&lt;/volume&gt;&lt;number&gt;3&lt;/number&gt;&lt;dates&gt;&lt;year&gt;2017&lt;/year&gt;&lt;/dates&gt;&lt;isbn&gt;1550-9389&lt;/isbn&gt;&lt;urls&gt;&lt;/urls&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53)</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However, six studies did not follow the standard criteria of the American Academy of Sleep Medicine for OSA classification </w:t>
      </w:r>
      <w:r w:rsidRPr="00B60BAE">
        <w:rPr>
          <w:rFonts w:asciiTheme="majorBidi" w:hAnsiTheme="majorBidi" w:cstheme="majorBidi"/>
          <w:sz w:val="24"/>
          <w:szCs w:val="24"/>
        </w:rPr>
        <w:fldChar w:fldCharType="begin">
          <w:fldData xml:space="preserve">PEVuZE5vdGU+PENpdGU+PEF1dGhvcj5MaW5kYmVyZzwvQXV0aG9yPjxZZWFyPjIwMTI8L1llYXI+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MaW5kYmVyZzwvQXV0aG9yPjxZZWFyPjIwMTI8L1llYXI+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10, 11, 16, 17, 47, 48)</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Instead, these studies used different thresholds or combined moderate and severe categories in one group. Furthermore, three studies relied on medical records without providing clarification on assessment methods or classification criteria </w:t>
      </w:r>
      <w:r w:rsidRPr="00B60BAE">
        <w:rPr>
          <w:rFonts w:asciiTheme="majorBidi" w:hAnsiTheme="majorBidi" w:cstheme="majorBidi"/>
          <w:sz w:val="24"/>
          <w:szCs w:val="24"/>
        </w:rPr>
        <w:fldChar w:fldCharType="begin">
          <w:fldData xml:space="preserve">PEVuZE5vdGU+PENpdGU+PEF1dGhvcj5MaXU8L0F1dGhvcj48WWVhcj4yMDE3PC9ZZWFyPjxSZWNO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MaXU8L0F1dGhvcj48WWVhcj4yMDE3PC9ZZWFyPjxSZWNO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40, 42, 43)</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w:t>
      </w:r>
    </w:p>
    <w:p w14:paraId="14799A26" w14:textId="77777777" w:rsidR="007022BB" w:rsidRPr="00B60BAE" w:rsidRDefault="007022BB" w:rsidP="007022BB">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Self-reporting was used to evaluate OSA in five studies, with two of them employing the validated Berlin questionnaire version </w:t>
      </w:r>
      <w:r w:rsidRPr="00B60BAE">
        <w:rPr>
          <w:rFonts w:asciiTheme="majorBidi" w:hAnsiTheme="majorBidi" w:cstheme="majorBidi"/>
          <w:sz w:val="24"/>
          <w:szCs w:val="24"/>
        </w:rPr>
        <w:fldChar w:fldCharType="begin">
          <w:fldData xml:space="preserve">PEVuZE5vdGU+PENpdGU+PEF1dGhvcj5CZWF0ZSBTdHJhbmQ8L0F1dGhvcj48WWVhcj4yMDE1PC9Z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</w:fldData>
        </w:fldChar>
      </w:r>
      <w:r w:rsidRPr="00B60BAE">
        <w:rPr>
          <w:rFonts w:asciiTheme="majorBidi" w:hAnsiTheme="majorBidi" w:cstheme="majorBidi"/>
          <w:sz w:val="24"/>
          <w:szCs w:val="24"/>
        </w:rPr>
        <w:instrText xml:space="preserve"> ADDIN EN.CITE </w:instrText>
      </w:r>
      <w:r w:rsidRPr="00B60BAE">
        <w:rPr>
          <w:rFonts w:asciiTheme="majorBidi" w:hAnsiTheme="majorBidi" w:cstheme="majorBidi"/>
          <w:sz w:val="24"/>
          <w:szCs w:val="24"/>
        </w:rPr>
        <w:fldChar w:fldCharType="begin">
          <w:fldData xml:space="preserve">PEVuZE5vdGU+PENpdGU+PEF1dGhvcj5CZWF0ZSBTdHJhbmQ8L0F1dGhvcj48WWVhcj4yMDE1PC9Z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</w:fldData>
        </w:fldChar>
      </w:r>
      <w:r w:rsidRPr="00B60BAE">
        <w:rPr>
          <w:rFonts w:asciiTheme="majorBidi" w:hAnsiTheme="majorBidi" w:cstheme="majorBidi"/>
          <w:sz w:val="24"/>
          <w:szCs w:val="24"/>
        </w:rPr>
        <w:instrText xml:space="preserve"> ADDIN EN.CITE.DATA </w:instrText>
      </w:r>
      <w:r w:rsidRPr="00B60BAE">
        <w:rPr>
          <w:rFonts w:asciiTheme="majorBidi" w:hAnsiTheme="majorBidi" w:cstheme="majorBidi"/>
          <w:sz w:val="24"/>
          <w:szCs w:val="24"/>
        </w:rPr>
      </w:r>
      <w:r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Pr="00B60BAE">
        <w:rPr>
          <w:rFonts w:asciiTheme="majorBidi" w:hAnsiTheme="majorBidi" w:cstheme="majorBidi"/>
          <w:noProof/>
          <w:sz w:val="24"/>
          <w:szCs w:val="24"/>
        </w:rPr>
        <w:t>(5, 39, 44-46)</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The remaining three studies either used modified versions of sleep questionnaires or questions about sleep quality </w:t>
      </w:r>
      <w:r w:rsidRPr="00B60BAE">
        <w:rPr>
          <w:rFonts w:asciiTheme="majorBidi" w:hAnsiTheme="majorBidi" w:cstheme="majorBidi"/>
          <w:sz w:val="24"/>
          <w:szCs w:val="24"/>
        </w:rPr>
        <w:fldChar w:fldCharType="begin">
          <w:fldData xml:space="preserve">PEVuZE5vdGU+PENpdGU+PEF1dGhvcj5CZWF0ZSBTdHJhbmQ8L0F1dGhvcj48WWVhcj4yMDE1PC9Z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</w:fldData>
        </w:fldChar>
      </w:r>
      <w:r w:rsidRPr="00B60BAE">
        <w:rPr>
          <w:rFonts w:asciiTheme="majorBidi" w:hAnsiTheme="majorBidi" w:cstheme="majorBidi"/>
          <w:sz w:val="24"/>
          <w:szCs w:val="24"/>
        </w:rPr>
        <w:instrText xml:space="preserve"> ADDIN EN.CITE </w:instrText>
      </w:r>
      <w:r w:rsidRPr="00B60BAE">
        <w:rPr>
          <w:rFonts w:asciiTheme="majorBidi" w:hAnsiTheme="majorBidi" w:cstheme="majorBidi"/>
          <w:sz w:val="24"/>
          <w:szCs w:val="24"/>
        </w:rPr>
        <w:fldChar w:fldCharType="begin">
          <w:fldData xml:space="preserve">PEVuZE5vdGU+PENpdGU+PEF1dGhvcj5CZWF0ZSBTdHJhbmQ8L0F1dGhvcj48WWVhcj4yMDE1PC9Z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</w:fldData>
        </w:fldChar>
      </w:r>
      <w:r w:rsidRPr="00B60BAE">
        <w:rPr>
          <w:rFonts w:asciiTheme="majorBidi" w:hAnsiTheme="majorBidi" w:cstheme="majorBidi"/>
          <w:sz w:val="24"/>
          <w:szCs w:val="24"/>
        </w:rPr>
        <w:instrText xml:space="preserve"> ADDIN EN.CITE.DATA </w:instrText>
      </w:r>
      <w:r w:rsidRPr="00B60BAE">
        <w:rPr>
          <w:rFonts w:asciiTheme="majorBidi" w:hAnsiTheme="majorBidi" w:cstheme="majorBidi"/>
          <w:sz w:val="24"/>
          <w:szCs w:val="24"/>
        </w:rPr>
      </w:r>
      <w:r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Pr="00B60BAE">
        <w:rPr>
          <w:rFonts w:asciiTheme="majorBidi" w:hAnsiTheme="majorBidi" w:cstheme="majorBidi"/>
          <w:noProof/>
          <w:sz w:val="24"/>
          <w:szCs w:val="24"/>
        </w:rPr>
        <w:t>(5, 39, 44)</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In three studies, in addition to self-reporting of OSA symptoms, medical records diagnoses, or codes were utilised to confirm OSA without specifying the methods of assessment or severity of OSA </w:t>
      </w:r>
      <w:r w:rsidRPr="00B60BAE">
        <w:rPr>
          <w:rFonts w:asciiTheme="majorBidi" w:hAnsiTheme="majorBidi" w:cstheme="majorBidi"/>
          <w:sz w:val="24"/>
          <w:szCs w:val="24"/>
        </w:rPr>
        <w:fldChar w:fldCharType="begin">
          <w:fldData xml:space="preserve">PEVuZE5vdGU+PENpdGU+PEF1dGhvcj5MaXU8L0F1dGhvcj48WWVhcj4yMDE3PC9ZZWFyPjxSZWNO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=
</w:fldData>
        </w:fldChar>
      </w:r>
      <w:r w:rsidRPr="00B60BAE">
        <w:rPr>
          <w:rFonts w:asciiTheme="majorBidi" w:hAnsiTheme="majorBidi" w:cstheme="majorBidi"/>
          <w:sz w:val="24"/>
          <w:szCs w:val="24"/>
        </w:rPr>
        <w:instrText xml:space="preserve"> ADDIN EN.CITE </w:instrText>
      </w:r>
      <w:r w:rsidRPr="00B60BAE">
        <w:rPr>
          <w:rFonts w:asciiTheme="majorBidi" w:hAnsiTheme="majorBidi" w:cstheme="majorBidi"/>
          <w:sz w:val="24"/>
          <w:szCs w:val="24"/>
        </w:rPr>
        <w:fldChar w:fldCharType="begin">
          <w:fldData xml:space="preserve">PEVuZE5vdGU+PENpdGU+PEF1dGhvcj5MaXU8L0F1dGhvcj48WWVhcj4yMDE3PC9ZZWFyPjxSZWNO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=
</w:fldData>
        </w:fldChar>
      </w:r>
      <w:r w:rsidRPr="00B60BAE">
        <w:rPr>
          <w:rFonts w:asciiTheme="majorBidi" w:hAnsiTheme="majorBidi" w:cstheme="majorBidi"/>
          <w:sz w:val="24"/>
          <w:szCs w:val="24"/>
        </w:rPr>
        <w:instrText xml:space="preserve"> ADDIN EN.CITE.DATA </w:instrText>
      </w:r>
      <w:r w:rsidRPr="00B60BAE">
        <w:rPr>
          <w:rFonts w:asciiTheme="majorBidi" w:hAnsiTheme="majorBidi" w:cstheme="majorBidi"/>
          <w:sz w:val="24"/>
          <w:szCs w:val="24"/>
        </w:rPr>
      </w:r>
      <w:r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Pr="00B60BAE">
        <w:rPr>
          <w:rFonts w:asciiTheme="majorBidi" w:hAnsiTheme="majorBidi" w:cstheme="majorBidi"/>
          <w:noProof/>
          <w:sz w:val="24"/>
          <w:szCs w:val="24"/>
        </w:rPr>
        <w:t>(40, 42, 44)</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In summary, 11 studies used standardised objective or subjective OSA assessment criteria (see Table 4 and Figure 3).</w:t>
      </w:r>
    </w:p>
    <w:p w14:paraId="4138AFED" w14:textId="63020E73" w:rsidR="00522FFC" w:rsidRPr="00B60BAE" w:rsidRDefault="00522FFC" w:rsidP="00522FFC">
      <w:pPr>
        <w:spacing w:after="0" w:line="276" w:lineRule="auto"/>
        <w:ind w:firstLine="720"/>
        <w:rPr>
          <w:rFonts w:asciiTheme="majorBidi" w:hAnsiTheme="majorBidi" w:cstheme="majorBidi"/>
          <w:sz w:val="24"/>
          <w:szCs w:val="24"/>
        </w:rPr>
      </w:pPr>
      <w:r w:rsidRPr="00B60BAE">
        <w:rPr>
          <w:rFonts w:asciiTheme="majorBidi" w:hAnsiTheme="majorBidi" w:cstheme="majorBidi"/>
          <w:sz w:val="24"/>
          <w:szCs w:val="24"/>
        </w:rPr>
        <w:t>Similarly, there was variation in the criteria used to diagnose T2DM across studies. Objective measurement using blood samples was applied in 17 studies (73.9%)</w:t>
      </w:r>
      <w:r w:rsidR="00182B7E" w:rsidRPr="00B60BAE">
        <w:rPr>
          <w:rFonts w:asciiTheme="majorBidi" w:hAnsiTheme="majorBidi" w:cstheme="majorBidi"/>
          <w:sz w:val="24"/>
          <w:szCs w:val="24"/>
        </w:rPr>
        <w:t xml:space="preserve"> </w:t>
      </w:r>
      <w:r w:rsidRPr="00B60BAE">
        <w:rPr>
          <w:rFonts w:asciiTheme="majorBidi" w:hAnsiTheme="majorBidi" w:cstheme="majorBidi"/>
          <w:sz w:val="24"/>
          <w:szCs w:val="24"/>
        </w:rPr>
        <w:fldChar w:fldCharType="begin">
          <w:fldData xml:space="preserve">PEVuZE5vdGU+PENpdGU+PEF1dGhvcj5EJmFwb3M7QXVyZWE8L0F1dGhvcj48WWVhcj4yMDE3PC9Z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EJmFwb3M7QXVyZWE8L0F1dGhvcj48WWVhcj4yMDE3PC9Z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5, 7, 9-11, 13, 16, 17, 39, 45-52)</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Two studies used only self-reporting to confirm T2DM status </w:t>
      </w:r>
      <w:r w:rsidRPr="00B60BAE">
        <w:rPr>
          <w:rFonts w:asciiTheme="majorBidi" w:hAnsiTheme="majorBidi" w:cstheme="majorBidi"/>
          <w:sz w:val="24"/>
          <w:szCs w:val="24"/>
          <w:lang w:val="fr-FR"/>
        </w:rPr>
        <w:fldChar w:fldCharType="begin">
          <w:fldData xml:space="preserve">PEVuZE5vdGU+PENpdGU+PEF1dGhvcj5OYWdheW9zaGk8L0F1dGhvcj48WWVhcj4yMDE2PC9ZZWFy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</w:fldData>
        </w:fldChar>
      </w:r>
      <w:r w:rsidR="00F634BE" w:rsidRPr="00B60BAE">
        <w:rPr>
          <w:rFonts w:asciiTheme="majorBidi" w:hAnsiTheme="majorBidi" w:cstheme="majorBidi"/>
          <w:sz w:val="24"/>
          <w:szCs w:val="24"/>
          <w:lang w:val="fr-FR"/>
        </w:rPr>
        <w:instrText xml:space="preserve"> ADDIN EN.CITE </w:instrText>
      </w:r>
      <w:r w:rsidR="00F634BE" w:rsidRPr="00B60BAE">
        <w:rPr>
          <w:rFonts w:asciiTheme="majorBidi" w:hAnsiTheme="majorBidi" w:cstheme="majorBidi"/>
          <w:sz w:val="24"/>
          <w:szCs w:val="24"/>
          <w:lang w:val="fr-FR"/>
        </w:rPr>
        <w:fldChar w:fldCharType="begin">
          <w:fldData xml:space="preserve">PEVuZE5vdGU+PENpdGU+PEF1dGhvcj5OYWdheW9zaGk8L0F1dGhvcj48WWVhcj4yMDE2PC9ZZWFy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</w:fldData>
        </w:fldChar>
      </w:r>
      <w:r w:rsidR="00F634BE" w:rsidRPr="00B60BAE">
        <w:rPr>
          <w:rFonts w:asciiTheme="majorBidi" w:hAnsiTheme="majorBidi" w:cstheme="majorBidi"/>
          <w:sz w:val="24"/>
          <w:szCs w:val="24"/>
          <w:lang w:val="fr-FR"/>
        </w:rPr>
        <w:instrText xml:space="preserve"> ADDIN EN.CITE.DATA </w:instrText>
      </w:r>
      <w:r w:rsidR="00F634BE" w:rsidRPr="00B60BAE">
        <w:rPr>
          <w:rFonts w:asciiTheme="majorBidi" w:hAnsiTheme="majorBidi" w:cstheme="majorBidi"/>
          <w:sz w:val="24"/>
          <w:szCs w:val="24"/>
          <w:lang w:val="fr-FR"/>
        </w:rPr>
      </w:r>
      <w:r w:rsidR="00F634BE" w:rsidRPr="00B60BAE">
        <w:rPr>
          <w:rFonts w:asciiTheme="majorBidi" w:hAnsiTheme="majorBidi" w:cstheme="majorBidi"/>
          <w:sz w:val="24"/>
          <w:szCs w:val="24"/>
          <w:lang w:val="fr-FR"/>
        </w:rPr>
        <w:fldChar w:fldCharType="end"/>
      </w:r>
      <w:r w:rsidRPr="00B60BAE">
        <w:rPr>
          <w:rFonts w:asciiTheme="majorBidi" w:hAnsiTheme="majorBidi" w:cstheme="majorBidi"/>
          <w:sz w:val="24"/>
          <w:szCs w:val="24"/>
          <w:lang w:val="fr-FR"/>
        </w:rPr>
      </w:r>
      <w:r w:rsidRPr="00B60BAE">
        <w:rPr>
          <w:rFonts w:asciiTheme="majorBidi" w:hAnsiTheme="majorBidi" w:cstheme="majorBidi"/>
          <w:sz w:val="24"/>
          <w:szCs w:val="24"/>
          <w:lang w:val="fr-FR"/>
        </w:rPr>
        <w:fldChar w:fldCharType="separate"/>
      </w:r>
      <w:r w:rsidR="00F634BE" w:rsidRPr="00B60BAE">
        <w:rPr>
          <w:rFonts w:asciiTheme="majorBidi" w:hAnsiTheme="majorBidi" w:cstheme="majorBidi"/>
          <w:noProof/>
          <w:sz w:val="24"/>
          <w:szCs w:val="24"/>
          <w:lang w:val="fr-FR"/>
        </w:rPr>
        <w:t>(41, 44)</w:t>
      </w:r>
      <w:r w:rsidRPr="00B60BAE">
        <w:rPr>
          <w:rFonts w:asciiTheme="majorBidi" w:hAnsiTheme="majorBidi" w:cstheme="majorBidi"/>
          <w:sz w:val="24"/>
          <w:szCs w:val="24"/>
          <w:lang w:val="fr-FR"/>
        </w:rPr>
        <w:fldChar w:fldCharType="end"/>
      </w:r>
      <w:r w:rsidRPr="00B60BAE">
        <w:rPr>
          <w:rFonts w:asciiTheme="majorBidi" w:hAnsiTheme="majorBidi" w:cstheme="majorBidi"/>
          <w:sz w:val="24"/>
          <w:szCs w:val="24"/>
        </w:rPr>
        <w:t xml:space="preserve">. The other four studies used medical records to confirm T2DM diagnosis </w:t>
      </w:r>
      <w:r w:rsidRPr="00B60BAE">
        <w:rPr>
          <w:rFonts w:asciiTheme="majorBidi" w:hAnsiTheme="majorBidi" w:cstheme="majorBidi"/>
          <w:sz w:val="24"/>
          <w:szCs w:val="24"/>
        </w:rPr>
        <w:fldChar w:fldCharType="begin">
          <w:fldData xml:space="preserve">PEVuZE5vdGU+PENpdGU+PEF1dGhvcj5LZW5kemVyc2thPC9BdXRob3I+PFllYXI+MjAxNDwvWWVh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LZW5kemVyc2thPC9BdXRob3I+PFllYXI+MjAxNDwvWWVh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12, 42, 43, 54)</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see Table 4).</w:t>
      </w:r>
    </w:p>
    <w:p w14:paraId="51EAD923" w14:textId="77777777" w:rsidR="00522FFC" w:rsidRPr="00B60BAE" w:rsidRDefault="00522FFC" w:rsidP="002C691B">
      <w:pPr>
        <w:spacing w:after="0" w:line="276" w:lineRule="auto"/>
        <w:ind w:firstLine="720"/>
        <w:rPr>
          <w:rFonts w:asciiTheme="majorBidi" w:hAnsiTheme="majorBidi" w:cstheme="majorBidi"/>
          <w:sz w:val="24"/>
          <w:szCs w:val="24"/>
        </w:rPr>
      </w:pPr>
    </w:p>
    <w:p w14:paraId="7F88A07F" w14:textId="77777777" w:rsidR="0009226B" w:rsidRPr="00B60BAE" w:rsidRDefault="0009226B" w:rsidP="00663ECD">
      <w:pPr>
        <w:spacing w:after="0" w:line="240" w:lineRule="auto"/>
        <w:rPr>
          <w:rFonts w:asciiTheme="majorBidi" w:eastAsiaTheme="majorEastAsia" w:hAnsiTheme="majorBidi" w:cstheme="majorBidi"/>
          <w:b/>
          <w:bCs/>
          <w:i/>
          <w:iCs/>
          <w:sz w:val="24"/>
          <w:szCs w:val="24"/>
        </w:rPr>
      </w:pPr>
      <w:r w:rsidRPr="00B60BAE">
        <w:rPr>
          <w:rFonts w:asciiTheme="majorBidi" w:eastAsiaTheme="majorEastAsia" w:hAnsiTheme="majorBidi" w:cstheme="majorBidi"/>
          <w:b/>
          <w:bCs/>
          <w:i/>
          <w:iCs/>
          <w:sz w:val="24"/>
          <w:szCs w:val="24"/>
        </w:rPr>
        <w:t>Direction of Hypothesis</w:t>
      </w:r>
    </w:p>
    <w:p w14:paraId="37822C89" w14:textId="5380AEE4" w:rsidR="0009226B" w:rsidRPr="00B60BAE" w:rsidRDefault="0009226B" w:rsidP="00663EC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 Three primary hypotheses were identified in this review (see Table 3), with the majority of the cohort studies investigating whether OSA is linked to an increased risk of T2DM. In this review, ten cohort studies test the hypothesis that OSA increases the likelihood of developing T2DM or leads to diabetes variability </w:t>
      </w:r>
      <w:r w:rsidRPr="00B60BAE">
        <w:rPr>
          <w:rFonts w:asciiTheme="majorBidi" w:hAnsiTheme="majorBidi" w:cstheme="majorBidi"/>
          <w:sz w:val="24"/>
          <w:szCs w:val="24"/>
        </w:rPr>
        <w:fldChar w:fldCharType="begin">
          <w:fldData xml:space="preserve">PEVuZE5vdGU+PENpdGU+PEF1dGhvcj5WYWNlbGV0PC9BdXRob3I+PFllYXI+MjAyMTwvWWVhcj48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WYWNlbGV0PC9BdXRob3I+PFllYXI+MjAyMTwvWWVhcj48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7, 9-13, 17, 39, 41, 42)</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One cohort study evaluated the opposite direction by assessing the risk of developing OSA among those with T2DM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Subramanian&lt;/Author&gt;&lt;Year&gt;2019&lt;/Year&gt;&lt;RecNum&gt;36&lt;/RecNum&gt;&lt;DisplayText&gt;(43)&lt;/DisplayText&gt;&lt;record&gt;&lt;rec-number&gt;36&lt;/rec-number&gt;&lt;foreign-keys&gt;&lt;key app="EN" db-id="2ddprv0ekwp9pkes2xn55s0krrrfa2fetrzp" timestamp="1696317786"&gt;36&lt;/key&gt;&lt;/foreign-keys&gt;&lt;ref-type name="Journal Article"&gt;17&lt;/ref-type&gt;&lt;contributors&gt;&lt;authors&gt;&lt;author&gt;Subramanian, Anuradhaa&lt;/author&gt;&lt;author&gt;Adderley, Nicola J.&lt;/author&gt;&lt;author&gt;Tracy, Alexander&lt;/author&gt;&lt;author&gt;Taverner, Tom&lt;/author&gt;&lt;author&gt;Hanif, Wasim&lt;/author&gt;&lt;author&gt;Toulis, Konstantinos A.&lt;/author&gt;&lt;author&gt;Thomas, G. Neil&lt;/author&gt;&lt;author&gt;Tahrani, Abd A.&lt;/author&gt;&lt;author&gt;Nirantharakumar, Krishnarajah&lt;/author&gt;&lt;/authors&gt;&lt;/contributors&gt;&lt;titles&gt;&lt;title&gt;Risk of Incident Obstructive Sleep Apnea Among Patients With Type 2 Diabetes&lt;/title&gt;&lt;secondary-title&gt;Diabetes Care&lt;/secondary-title&gt;&lt;/titles&gt;&lt;periodical&gt;&lt;full-title&gt;Diabetes Care&lt;/full-title&gt;&lt;/periodical&gt;&lt;pages&gt;954-963&lt;/pages&gt;&lt;volume&gt;42&lt;/volume&gt;&lt;number&gt;5&lt;/number&gt;&lt;dates&gt;&lt;year&gt;2019&lt;/year&gt;&lt;/dates&gt;&lt;pub-location&gt;Arlington, Virginia&lt;/pub-location&gt;&lt;publisher&gt;American Diabetes Association&lt;/publisher&gt;&lt;accession-num&gt;136002587. Language: English. Entry Date: 20191101. Revision Date: 20210111. Publication Type: journal article&lt;/accession-num&gt;&lt;urls&gt;&lt;related-urls&gt;&lt;url&gt;http://proxy.library.nyu.edu/login?url=https://search.ebscohost.com/login.aspx?direct=true&amp;amp;db=ccm&amp;amp;AN=136002587&amp;amp;site=ehost-live&lt;/url&gt;&lt;/related-urls&gt;&lt;/urls&gt;&lt;electronic-resource-num&gt;10.2337/dc18-2004&lt;/electronic-resource-num&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43)</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Two </w:t>
      </w:r>
      <w:r w:rsidRPr="00B60BAE">
        <w:rPr>
          <w:rFonts w:asciiTheme="majorBidi" w:hAnsiTheme="majorBidi" w:cstheme="majorBidi"/>
          <w:sz w:val="24"/>
          <w:szCs w:val="24"/>
        </w:rPr>
        <w:lastRenderedPageBreak/>
        <w:t xml:space="preserve">cohort studies investigated a bidirectional association between OSA and T2DM </w:t>
      </w:r>
      <w:r w:rsidRPr="00B60BAE">
        <w:rPr>
          <w:rFonts w:asciiTheme="majorBidi" w:hAnsiTheme="majorBidi" w:cstheme="majorBidi"/>
          <w:sz w:val="24"/>
          <w:szCs w:val="24"/>
        </w:rPr>
        <w:fldChar w:fldCharType="begin">
          <w:fldData xml:space="preserve">PEVuZE5vdGU+PENpdGU+PEF1dGhvcj5MaXU8L0F1dGhvcj48WWVhcj4yMDE3PC9ZZWFyPjxSZWNO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MaXU8L0F1dGhvcj48WWVhcj4yMDE3PC9ZZWFyPjxSZWNO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40, 44)</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Finally, as expected, the cross-sectional studies (n=10) did not indicate a specific direction of the association between OSA and T2DM but only hypothesised a relationship </w:t>
      </w:r>
      <w:r w:rsidRPr="00B60BAE">
        <w:rPr>
          <w:rFonts w:asciiTheme="majorBidi" w:hAnsiTheme="majorBidi" w:cstheme="majorBidi"/>
          <w:sz w:val="24"/>
          <w:szCs w:val="24"/>
        </w:rPr>
        <w:fldChar w:fldCharType="begin">
          <w:fldData xml:space="preserve">PEVuZE5vdGU+PENpdGU+PEF1dGhvcj5EJmFwb3M7QXVyZWE8L0F1dGhvcj48WWVhcj4yMDE3PC9Z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EJmFwb3M7QXVyZWE8L0F1dGhvcj48WWVhcj4yMDE3PC9Z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5, 16, 45-52)</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w:t>
      </w:r>
    </w:p>
    <w:p w14:paraId="5496F90E" w14:textId="77777777" w:rsidR="000B28D8" w:rsidRPr="00B60BAE" w:rsidRDefault="0009226B" w:rsidP="00663ECD">
      <w:pPr>
        <w:spacing w:after="0" w:line="240" w:lineRule="auto"/>
        <w:rPr>
          <w:rFonts w:asciiTheme="majorBidi" w:hAnsiTheme="majorBidi" w:cstheme="majorBidi"/>
          <w:sz w:val="24"/>
          <w:szCs w:val="24"/>
        </w:rPr>
      </w:pPr>
      <w:r w:rsidRPr="00B60BAE">
        <w:rPr>
          <w:rFonts w:asciiTheme="majorBidi" w:hAnsiTheme="majorBidi" w:cstheme="majorBidi"/>
          <w:sz w:val="24"/>
          <w:szCs w:val="24"/>
        </w:rPr>
        <w:t xml:space="preserve"> </w:t>
      </w:r>
    </w:p>
    <w:p w14:paraId="17F35C1D" w14:textId="36CF9514" w:rsidR="0009226B" w:rsidRPr="00B60BAE" w:rsidRDefault="0009226B" w:rsidP="00663ECD">
      <w:pPr>
        <w:spacing w:after="0" w:line="240" w:lineRule="auto"/>
        <w:rPr>
          <w:rFonts w:asciiTheme="majorBidi" w:eastAsiaTheme="majorEastAsia" w:hAnsiTheme="majorBidi" w:cstheme="majorBidi"/>
          <w:b/>
          <w:bCs/>
          <w:i/>
          <w:iCs/>
          <w:sz w:val="24"/>
          <w:szCs w:val="24"/>
        </w:rPr>
      </w:pPr>
      <w:r w:rsidRPr="00B60BAE">
        <w:rPr>
          <w:rFonts w:asciiTheme="majorBidi" w:eastAsiaTheme="majorEastAsia" w:hAnsiTheme="majorBidi" w:cstheme="majorBidi"/>
          <w:b/>
          <w:bCs/>
          <w:i/>
          <w:iCs/>
          <w:sz w:val="24"/>
          <w:szCs w:val="24"/>
        </w:rPr>
        <w:t>Comparator</w:t>
      </w:r>
    </w:p>
    <w:p w14:paraId="6E217DEE" w14:textId="71FDACCF" w:rsidR="0009226B" w:rsidRPr="00B60BAE" w:rsidRDefault="0009226B" w:rsidP="00663EC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A comparator group was deemed essential to meet the eligibility criteria outlined for this review. Two distinct types of comparator groups were identified, which are the control group and matched control group (see Table 3). Among the studies analysed in this review, the majority (21 out of 23) employed an unmatched control group, with two cohort studies utilising a matched control group for comparison </w:t>
      </w:r>
      <w:r w:rsidRPr="00B60BAE">
        <w:rPr>
          <w:rFonts w:asciiTheme="majorBidi" w:hAnsiTheme="majorBidi" w:cstheme="majorBidi"/>
          <w:sz w:val="24"/>
          <w:szCs w:val="24"/>
        </w:rPr>
        <w:fldChar w:fldCharType="begin">
          <w:fldData xml:space="preserve">PEVuZE5vdGU+PENpdGU+PEF1dGhvcj5MaXU8L0F1dGhvcj48WWVhcj4yMDE3PC9ZZWFyPjxSZWNO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MaXU8L0F1dGhvcj48WWVhcj4yMDE3PC9ZZWFyPjxSZWNO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40, 43)</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In the first study by Liu, which tested bidirectional association, two approaches were used to assign the comparison subjects. To test the incidence of T2DM, ten non-OSA comparison subjects were randomly selected. They were matched by sex and year of birth, with no prior history of </w:t>
      </w:r>
      <w:r w:rsidR="00C0210E" w:rsidRPr="00B60BAE">
        <w:rPr>
          <w:rFonts w:asciiTheme="majorBidi" w:hAnsiTheme="majorBidi" w:cstheme="majorBidi"/>
          <w:sz w:val="24"/>
          <w:szCs w:val="24"/>
        </w:rPr>
        <w:t xml:space="preserve">T2DM </w:t>
      </w:r>
      <w:r w:rsidRPr="00B60BAE">
        <w:rPr>
          <w:rFonts w:asciiTheme="majorBidi" w:hAnsiTheme="majorBidi" w:cstheme="majorBidi"/>
          <w:sz w:val="24"/>
          <w:szCs w:val="24"/>
        </w:rPr>
        <w:t xml:space="preserve">and equal cohort entry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Liu&lt;/Author&gt;&lt;Year&gt;2017&lt;/Year&gt;&lt;RecNum&gt;52&lt;/RecNum&gt;&lt;DisplayText&gt;(40)&lt;/DisplayText&gt;&lt;record&gt;&lt;rec-number&gt;52&lt;/rec-number&gt;&lt;foreign-keys&gt;&lt;key app="EN" db-id="2ddprv0ekwp9pkes2xn55s0krrrfa2fetrzp" timestamp="1696317787"&gt;52&lt;/key&gt;&lt;/foreign-keys&gt;&lt;ref-type name="Journal Article"&gt;17&lt;/ref-type&gt;&lt;contributors&gt;&lt;authors&gt;&lt;author&gt;Liu, C. L.&lt;/author&gt;&lt;author&gt;Wu, C. S.&lt;/author&gt;&lt;/authors&gt;&lt;/contributors&gt;&lt;titles&gt;&lt;title&gt;Assessing Whether the Association Between Sleep Apnea and Diabetes is Bidirectional&lt;/title&gt;&lt;secondary-title&gt;Canadian Journal of Diabetes&lt;/secondary-title&gt;&lt;/titles&gt;&lt;pages&gt;197-203&lt;/pages&gt;&lt;volume&gt;41&lt;/volume&gt;&lt;number&gt;2&lt;/number&gt;&lt;dates&gt;&lt;year&gt;2017&lt;/year&gt;&lt;/dates&gt;&lt;pub-location&gt;Netherlands&lt;/pub-location&gt;&lt;publisher&gt;Elsevier B.V.&lt;/publisher&gt;&lt;urls&gt;&lt;related-urls&gt;&lt;url&gt;http://www.elsevier.com/wps/find/journaldescription.cws_home/727619/descriptio&lt;/url&gt;&lt;/related-urls&gt;&lt;/urls&gt;&lt;electronic-resource-num&gt;https://dx.doi.org/10.1016/j.jcjd.2016.09.009&lt;/electronic-resource-num&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40)</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In the same study, Liu matched two comparison subjects by sex, year of birth, and no prior history of OSA to test the risk of developing OSA in diabetic and non-diabetic subjects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Liu&lt;/Author&gt;&lt;Year&gt;2017&lt;/Year&gt;&lt;RecNum&gt;52&lt;/RecNum&gt;&lt;DisplayText&gt;(40)&lt;/DisplayText&gt;&lt;record&gt;&lt;rec-number&gt;52&lt;/rec-number&gt;&lt;foreign-keys&gt;&lt;key app="EN" db-id="2ddprv0ekwp9pkes2xn55s0krrrfa2fetrzp" timestamp="1696317787"&gt;52&lt;/key&gt;&lt;/foreign-keys&gt;&lt;ref-type name="Journal Article"&gt;17&lt;/ref-type&gt;&lt;contributors&gt;&lt;authors&gt;&lt;author&gt;Liu, C. L.&lt;/author&gt;&lt;author&gt;Wu, C. S.&lt;/author&gt;&lt;/authors&gt;&lt;/contributors&gt;&lt;titles&gt;&lt;title&gt;Assessing Whether the Association Between Sleep Apnea and Diabetes is Bidirectional&lt;/title&gt;&lt;secondary-title&gt;Canadian Journal of Diabetes&lt;/secondary-title&gt;&lt;/titles&gt;&lt;pages&gt;197-203&lt;/pages&gt;&lt;volume&gt;41&lt;/volume&gt;&lt;number&gt;2&lt;/number&gt;&lt;dates&gt;&lt;year&gt;2017&lt;/year&gt;&lt;/dates&gt;&lt;pub-location&gt;Netherlands&lt;/pub-location&gt;&lt;publisher&gt;Elsevier B.V.&lt;/publisher&gt;&lt;urls&gt;&lt;related-urls&gt;&lt;url&gt;http://www.elsevier.com/wps/find/journaldescription.cws_home/727619/descriptio&lt;/url&gt;&lt;/related-urls&gt;&lt;/urls&gt;&lt;electronic-resource-num&gt;https://dx.doi.org/10.1016/j.jcjd.2016.09.009&lt;/electronic-resource-num&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40)</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The second study randomly assigned four control subjects matched by age, sex, and BMI to assess the incidence of developing OSA in diabetic and non-diabetic individuals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Subramanian&lt;/Author&gt;&lt;Year&gt;2019&lt;/Year&gt;&lt;RecNum&gt;36&lt;/RecNum&gt;&lt;DisplayText&gt;(43)&lt;/DisplayText&gt;&lt;record&gt;&lt;rec-number&gt;36&lt;/rec-number&gt;&lt;foreign-keys&gt;&lt;key app="EN" db-id="2ddprv0ekwp9pkes2xn55s0krrrfa2fetrzp" timestamp="1696317786"&gt;36&lt;/key&gt;&lt;/foreign-keys&gt;&lt;ref-type name="Journal Article"&gt;17&lt;/ref-type&gt;&lt;contributors&gt;&lt;authors&gt;&lt;author&gt;Subramanian, Anuradhaa&lt;/author&gt;&lt;author&gt;Adderley, Nicola J.&lt;/author&gt;&lt;author&gt;Tracy, Alexander&lt;/author&gt;&lt;author&gt;Taverner, Tom&lt;/author&gt;&lt;author&gt;Hanif, Wasim&lt;/author&gt;&lt;author&gt;Toulis, Konstantinos A.&lt;/author&gt;&lt;author&gt;Thomas, G. Neil&lt;/author&gt;&lt;author&gt;Tahrani, Abd A.&lt;/author&gt;&lt;author&gt;Nirantharakumar, Krishnarajah&lt;/author&gt;&lt;/authors&gt;&lt;/contributors&gt;&lt;titles&gt;&lt;title&gt;Risk of Incident Obstructive Sleep Apnea Among Patients With Type 2 Diabetes&lt;/title&gt;&lt;secondary-title&gt;Diabetes Care&lt;/secondary-title&gt;&lt;/titles&gt;&lt;periodical&gt;&lt;full-title&gt;Diabetes Care&lt;/full-title&gt;&lt;/periodical&gt;&lt;pages&gt;954-963&lt;/pages&gt;&lt;volume&gt;42&lt;/volume&gt;&lt;number&gt;5&lt;/number&gt;&lt;dates&gt;&lt;year&gt;2019&lt;/year&gt;&lt;/dates&gt;&lt;pub-location&gt;Arlington, Virginia&lt;/pub-location&gt;&lt;publisher&gt;American Diabetes Association&lt;/publisher&gt;&lt;accession-num&gt;136002587. Language: English. Entry Date: 20191101. Revision Date: 20210111. Publication Type: journal article&lt;/accession-num&gt;&lt;urls&gt;&lt;related-urls&gt;&lt;url&gt;http://proxy.library.nyu.edu/login?url=https://search.ebscohost.com/login.aspx?direct=true&amp;amp;db=ccm&amp;amp;AN=136002587&amp;amp;site=ehost-live&lt;/url&gt;&lt;/related-urls&gt;&lt;/urls&gt;&lt;electronic-resource-num&gt;10.2337/dc18-2004&lt;/electronic-resource-num&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43)</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w:t>
      </w:r>
    </w:p>
    <w:p w14:paraId="4AA48F0C" w14:textId="77777777" w:rsidR="000B28D8" w:rsidRPr="00B60BAE" w:rsidRDefault="000B28D8" w:rsidP="00663ECD">
      <w:pPr>
        <w:spacing w:after="0" w:line="240" w:lineRule="auto"/>
        <w:rPr>
          <w:rFonts w:asciiTheme="majorBidi" w:eastAsiaTheme="majorEastAsia" w:hAnsiTheme="majorBidi" w:cstheme="majorBidi"/>
          <w:b/>
          <w:bCs/>
          <w:i/>
          <w:iCs/>
          <w:sz w:val="24"/>
          <w:szCs w:val="24"/>
        </w:rPr>
      </w:pPr>
    </w:p>
    <w:p w14:paraId="0986D40F" w14:textId="532196D7" w:rsidR="0009226B" w:rsidRPr="00B60BAE" w:rsidRDefault="0009226B" w:rsidP="00663ECD">
      <w:pPr>
        <w:spacing w:after="0" w:line="240" w:lineRule="auto"/>
        <w:rPr>
          <w:rFonts w:asciiTheme="majorBidi" w:eastAsiaTheme="majorEastAsia" w:hAnsiTheme="majorBidi" w:cstheme="majorBidi"/>
          <w:b/>
          <w:bCs/>
          <w:i/>
          <w:iCs/>
          <w:sz w:val="24"/>
          <w:szCs w:val="24"/>
        </w:rPr>
      </w:pPr>
      <w:r w:rsidRPr="00B60BAE">
        <w:rPr>
          <w:rFonts w:asciiTheme="majorBidi" w:eastAsiaTheme="majorEastAsia" w:hAnsiTheme="majorBidi" w:cstheme="majorBidi"/>
          <w:b/>
          <w:bCs/>
          <w:i/>
          <w:iCs/>
          <w:sz w:val="24"/>
          <w:szCs w:val="24"/>
        </w:rPr>
        <w:t>Statistical Methods</w:t>
      </w:r>
    </w:p>
    <w:p w14:paraId="1481FB0D" w14:textId="72CE2907" w:rsidR="0009226B" w:rsidRPr="00B60BAE" w:rsidRDefault="0009226B" w:rsidP="00663EC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Table </w:t>
      </w:r>
      <w:r w:rsidR="002C6BEE" w:rsidRPr="00B60BAE">
        <w:rPr>
          <w:rFonts w:asciiTheme="majorBidi" w:hAnsiTheme="majorBidi" w:cstheme="majorBidi"/>
          <w:sz w:val="24"/>
          <w:szCs w:val="24"/>
        </w:rPr>
        <w:t>5</w:t>
      </w:r>
      <w:r w:rsidRPr="00B60BAE">
        <w:rPr>
          <w:rFonts w:asciiTheme="majorBidi" w:hAnsiTheme="majorBidi" w:cstheme="majorBidi"/>
          <w:sz w:val="24"/>
          <w:szCs w:val="24"/>
        </w:rPr>
        <w:t xml:space="preserve"> presents the primary statistical methods used</w:t>
      </w:r>
      <w:r w:rsidR="00AF54AC" w:rsidRPr="00B60BAE">
        <w:rPr>
          <w:rFonts w:asciiTheme="majorBidi" w:hAnsiTheme="majorBidi" w:cstheme="majorBidi"/>
          <w:sz w:val="24"/>
          <w:szCs w:val="24"/>
        </w:rPr>
        <w:t xml:space="preserve"> namely</w:t>
      </w:r>
      <w:r w:rsidR="007B247E" w:rsidRPr="00B60BAE">
        <w:rPr>
          <w:rFonts w:asciiTheme="majorBidi" w:hAnsiTheme="majorBidi" w:cstheme="majorBidi"/>
          <w:sz w:val="24"/>
          <w:szCs w:val="24"/>
        </w:rPr>
        <w:t>: standard</w:t>
      </w:r>
      <w:r w:rsidRPr="00B60BAE">
        <w:rPr>
          <w:rFonts w:asciiTheme="majorBidi" w:hAnsiTheme="majorBidi" w:cstheme="majorBidi"/>
          <w:sz w:val="24"/>
          <w:szCs w:val="24"/>
        </w:rPr>
        <w:t xml:space="preserve"> linear model, generalised linear model and survival analysis. Standard linear model was the most popular statistical method and included methods of a simple linear model, analysis of variance (ANOVA), and analysis of covariance (ANCOVA), and was applied in 52.17% (n=12) of the review studies </w:t>
      </w:r>
      <w:r w:rsidRPr="00B60BAE">
        <w:rPr>
          <w:rFonts w:asciiTheme="majorBidi" w:hAnsiTheme="majorBidi" w:cstheme="majorBidi"/>
          <w:sz w:val="24"/>
          <w:szCs w:val="24"/>
        </w:rPr>
        <w:fldChar w:fldCharType="begin">
          <w:fldData xml:space="preserve">PEVuZE5vdGU+PENpdGU+PEF1dGhvcj5Lb3JzaG9qPC9BdXRob3I+PFllYXI+MjAyMDwvWWVhcj48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Lb3JzaG9qPC9BdXRob3I+PFllYXI+MjAyMDwvWWVhcj48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10, 11, 13, 16, 17, 39, 46, 48-52)</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w:t>
      </w:r>
      <w:r w:rsidR="004E54FE" w:rsidRPr="00B60BAE">
        <w:rPr>
          <w:rFonts w:asciiTheme="majorBidi" w:hAnsiTheme="majorBidi" w:cstheme="majorBidi"/>
          <w:sz w:val="24"/>
          <w:szCs w:val="24"/>
        </w:rPr>
        <w:t xml:space="preserve">The generalised linear model was </w:t>
      </w:r>
      <w:r w:rsidRPr="00B60BAE">
        <w:rPr>
          <w:rFonts w:asciiTheme="majorBidi" w:hAnsiTheme="majorBidi" w:cstheme="majorBidi"/>
          <w:sz w:val="24"/>
          <w:szCs w:val="24"/>
        </w:rPr>
        <w:t xml:space="preserve">applied in 47.8% (n=11) of the included studies </w:t>
      </w:r>
      <w:r w:rsidRPr="00B60BAE">
        <w:rPr>
          <w:rFonts w:asciiTheme="majorBidi" w:hAnsiTheme="majorBidi" w:cstheme="majorBidi"/>
          <w:sz w:val="24"/>
          <w:szCs w:val="24"/>
        </w:rPr>
        <w:fldChar w:fldCharType="begin">
          <w:fldData xml:space="preserve">PEVuZE5vdGU+PENpdGU+PEF1dGhvcj5BbGk8L0F1dGhvcj48WWVhcj4yMDIzPC9ZZWFyPjxSZWNO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BbGk8L0F1dGhvcj48WWVhcj4yMDIzPC9ZZWFyPjxSZWNO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5, 10-13, 17, 40, 43, 45, 47, 48)</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The generalised linear model includes multiple logistic regression methods, stepwise multiple regression analyses, Poisson regression, and binomial regression. The survival analysis using the </w:t>
      </w:r>
      <w:r w:rsidR="004E54FE" w:rsidRPr="00B60BAE">
        <w:rPr>
          <w:rFonts w:asciiTheme="majorBidi" w:hAnsiTheme="majorBidi" w:cstheme="majorBidi"/>
          <w:sz w:val="24"/>
          <w:szCs w:val="24"/>
        </w:rPr>
        <w:t>Kaplan-Meier</w:t>
      </w:r>
      <w:r w:rsidRPr="00B60BAE">
        <w:rPr>
          <w:rFonts w:asciiTheme="majorBidi" w:hAnsiTheme="majorBidi" w:cstheme="majorBidi"/>
          <w:sz w:val="24"/>
          <w:szCs w:val="24"/>
        </w:rPr>
        <w:t xml:space="preserve"> method and Cox regression was applied in 34.78% (n=8) and included </w:t>
      </w:r>
      <w:r w:rsidRPr="00B60BAE">
        <w:rPr>
          <w:rFonts w:asciiTheme="majorBidi" w:hAnsiTheme="majorBidi" w:cstheme="majorBidi"/>
          <w:sz w:val="24"/>
          <w:szCs w:val="24"/>
        </w:rPr>
        <w:fldChar w:fldCharType="begin">
          <w:fldData xml:space="preserve">PEVuZE5vdGU+PENpdGU+PEF1dGhvcj5EaW5nPC9BdXRob3I+PFllYXI+MjAyMTwvWWVhcj48UmVj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EaW5nPC9BdXRob3I+PFllYXI+MjAyMTwvWWVhcj48UmVj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7, 9, 12, 39-42, 44)</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Multilevel models fall under generalised linear regression</w:t>
      </w:r>
      <w:r w:rsidR="009B5945" w:rsidRPr="00B60BAE">
        <w:rPr>
          <w:rFonts w:asciiTheme="majorBidi" w:hAnsiTheme="majorBidi" w:cstheme="majorBidi"/>
          <w:sz w:val="24"/>
          <w:szCs w:val="24"/>
        </w:rPr>
        <w:t>, which is</w:t>
      </w:r>
      <w:r w:rsidRPr="00B60BAE">
        <w:rPr>
          <w:rFonts w:asciiTheme="majorBidi" w:hAnsiTheme="majorBidi" w:cstheme="majorBidi"/>
          <w:sz w:val="24"/>
          <w:szCs w:val="24"/>
        </w:rPr>
        <w:t xml:space="preserve"> used to assess the changes toward developing </w:t>
      </w:r>
      <w:r w:rsidR="004A1EC6" w:rsidRPr="00B60BAE">
        <w:rPr>
          <w:rFonts w:asciiTheme="majorBidi" w:hAnsiTheme="majorBidi" w:cstheme="majorBidi"/>
          <w:sz w:val="24"/>
          <w:szCs w:val="24"/>
        </w:rPr>
        <w:t xml:space="preserve">T2DM </w:t>
      </w:r>
      <w:r w:rsidRPr="00B60BAE">
        <w:rPr>
          <w:rFonts w:asciiTheme="majorBidi" w:hAnsiTheme="majorBidi" w:cstheme="majorBidi"/>
          <w:sz w:val="24"/>
          <w:szCs w:val="24"/>
        </w:rPr>
        <w:t xml:space="preserve">within and between individuals using covariates. The Multilevel model was applied in one study using a series of nested models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Nagayoshi&lt;/Author&gt;&lt;Year&gt;2016&lt;/Year&gt;&lt;RecNum&gt;45&lt;/RecNum&gt;&lt;DisplayText&gt;(41)&lt;/DisplayText&gt;&lt;record&gt;&lt;rec-number&gt;45&lt;/rec-number&gt;&lt;foreign-keys&gt;&lt;key app="EN" db-id="2ddprv0ekwp9pkes2xn55s0krrrfa2fetrzp" timestamp="1696317787"&gt;45&lt;/key&gt;&lt;/foreign-keys&gt;&lt;ref-type name="Journal Article"&gt;17&lt;/ref-type&gt;&lt;contributors&gt;&lt;authors&gt;&lt;author&gt;Nagayoshi, Mako&lt;/author&gt;&lt;author&gt;Punjabi, Naresh M.&lt;/author&gt;&lt;author&gt;Selvin, Elizabeth&lt;/author&gt;&lt;author&gt;Pankow, James S.&lt;/author&gt;&lt;author&gt;Shahar, Eyal&lt;/author&gt;&lt;author&gt;Iso, Hiroyasu&lt;/author&gt;&lt;author&gt;Folsom, Aaron R.&lt;/author&gt;&lt;author&gt;Lutsey, Pamela L.&lt;/author&gt;&lt;/authors&gt;&lt;/contributors&gt;&lt;titles&gt;&lt;title&gt;Obstructive sleep apnea and incident type 2 diabetes&lt;/title&gt;&lt;secondary-title&gt;Sleep Medicine&lt;/secondary-title&gt;&lt;/titles&gt;&lt;pages&gt;156-161&lt;/pages&gt;&lt;volume&gt;25&lt;/volume&gt;&lt;dates&gt;&lt;year&gt;2016&lt;/year&gt;&lt;/dates&gt;&lt;pub-location&gt;New York, New York&lt;/pub-location&gt;&lt;publisher&gt;Elsevier B.V.&lt;/publisher&gt;&lt;accession-num&gt;119291932. Language: English. Entry Date: 20171129. Revision Date: 20190804. Publication Type: journal article&lt;/accession-num&gt;&lt;urls&gt;&lt;related-urls&gt;&lt;url&gt;http://proxy.library.nyu.edu/login?url=https://search.ebscohost.com/login.aspx?direct=true&amp;amp;db=ccm&amp;amp;AN=119291932&amp;amp;site=ehost-live&lt;/url&gt;&lt;/related-urls&gt;&lt;/urls&gt;&lt;electronic-resource-num&gt;10.1016/j.sleep.2016.05.009&lt;/electronic-resource-num&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41)</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Within the cohort of this review, 39.1% (n=9) applied more than one statistical method </w:t>
      </w:r>
      <w:r w:rsidRPr="00B60BAE">
        <w:rPr>
          <w:rFonts w:asciiTheme="majorBidi" w:hAnsiTheme="majorBidi" w:cstheme="majorBidi"/>
          <w:sz w:val="24"/>
          <w:szCs w:val="24"/>
        </w:rPr>
        <w:fldChar w:fldCharType="begin">
          <w:fldData xml:space="preserve">PEVuZE5vdGU+PENpdGU+PEF1dGhvcj5BbGk8L0F1dGhvcj48WWVhcj4yMDIzPC9ZZWFyPjxSZWNO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BbGk8L0F1dGhvcj48WWVhcj4yMDIzPC9ZZWFyPjxSZWNO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10-13, 17, 39-41, 48)</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w:t>
      </w:r>
    </w:p>
    <w:p w14:paraId="5988CCA8" w14:textId="5BA304A1" w:rsidR="0009226B" w:rsidRPr="00B60BAE" w:rsidRDefault="0009226B" w:rsidP="00663EC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Table 2 shows the variation in the number of covariates that were introduced in the statistical model that may mediate the association between OSA and T2DM. The number of the tested covariates in the included studies ranged between 2-15 variables, with two studies lacking to adjust for important factors in the association, including age and BMI </w:t>
      </w:r>
      <w:r w:rsidRPr="00B60BAE">
        <w:rPr>
          <w:rFonts w:asciiTheme="majorBidi" w:hAnsiTheme="majorBidi" w:cstheme="majorBidi"/>
          <w:sz w:val="24"/>
          <w:szCs w:val="24"/>
        </w:rPr>
        <w:fldChar w:fldCharType="begin">
          <w:fldData xml:space="preserve">PEVuZE5vdGU+PENpdGU+PEF1dGhvcj5Lb3JzaG9qPC9BdXRob3I+PFllYXI+MjAyMDwvWWVhcj48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==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Lb3JzaG9qPC9BdXRob3I+PFllYXI+MjAyMDwvWWVhcj48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==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44, 49)</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In more than half (5</w:t>
      </w:r>
      <w:r w:rsidR="00835DF6" w:rsidRPr="00B60BAE">
        <w:rPr>
          <w:rFonts w:asciiTheme="majorBidi" w:hAnsiTheme="majorBidi" w:cstheme="majorBidi"/>
          <w:sz w:val="24"/>
          <w:szCs w:val="24"/>
        </w:rPr>
        <w:t>6.5</w:t>
      </w:r>
      <w:r w:rsidRPr="00B60BAE">
        <w:rPr>
          <w:rFonts w:asciiTheme="majorBidi" w:hAnsiTheme="majorBidi" w:cstheme="majorBidi"/>
          <w:sz w:val="24"/>
          <w:szCs w:val="24"/>
        </w:rPr>
        <w:t>%, n=</w:t>
      </w:r>
      <w:r w:rsidR="004E0D99" w:rsidRPr="00B60BAE">
        <w:rPr>
          <w:rFonts w:asciiTheme="majorBidi" w:hAnsiTheme="majorBidi" w:cstheme="majorBidi"/>
          <w:sz w:val="24"/>
          <w:szCs w:val="24"/>
        </w:rPr>
        <w:t>13</w:t>
      </w:r>
      <w:r w:rsidRPr="00B60BAE">
        <w:rPr>
          <w:rFonts w:asciiTheme="majorBidi" w:hAnsiTheme="majorBidi" w:cstheme="majorBidi"/>
          <w:sz w:val="24"/>
          <w:szCs w:val="24"/>
        </w:rPr>
        <w:t xml:space="preserve">) of the studies included, the report did not provide sufficient transparency about the limitations of the study and the potential residual factors that could impact the interpretation of the results (see Table 3) </w:t>
      </w:r>
      <w:r w:rsidRPr="00B60BAE">
        <w:rPr>
          <w:rFonts w:asciiTheme="majorBidi" w:hAnsiTheme="majorBidi" w:cstheme="majorBidi"/>
          <w:sz w:val="24"/>
          <w:szCs w:val="24"/>
        </w:rPr>
        <w:fldChar w:fldCharType="begin">
          <w:fldData xml:space="preserve">PEVuZE5vdGU+PENpdGU+PEF1dGhvcj5BcHBsZXRvbjwvQXV0aG9yPjxZZWFyPjIwMTU8L1llYXI+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BcHBsZXRvbjwvQXV0aG9yPjxZZWFyPjIwMTU8L1llYXI+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9-12, 16, 17, 41, 42, 45-47, 49, 50)</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w:t>
      </w:r>
    </w:p>
    <w:p w14:paraId="29D0FA6F" w14:textId="77777777" w:rsidR="000B28D8" w:rsidRPr="00B60BAE" w:rsidRDefault="000B28D8" w:rsidP="00663ECD">
      <w:pPr>
        <w:spacing w:after="0" w:line="240" w:lineRule="auto"/>
        <w:rPr>
          <w:rFonts w:asciiTheme="majorBidi" w:eastAsiaTheme="majorEastAsia" w:hAnsiTheme="majorBidi" w:cstheme="majorBidi"/>
          <w:b/>
          <w:bCs/>
          <w:i/>
          <w:iCs/>
          <w:sz w:val="24"/>
          <w:szCs w:val="24"/>
        </w:rPr>
      </w:pPr>
    </w:p>
    <w:p w14:paraId="702025F1" w14:textId="6B013EBE" w:rsidR="0009226B" w:rsidRPr="00B60BAE" w:rsidRDefault="0009226B" w:rsidP="00663ECD">
      <w:pPr>
        <w:spacing w:after="0" w:line="240" w:lineRule="auto"/>
        <w:rPr>
          <w:rFonts w:asciiTheme="majorBidi" w:eastAsiaTheme="majorEastAsia" w:hAnsiTheme="majorBidi" w:cstheme="majorBidi"/>
          <w:b/>
          <w:bCs/>
          <w:i/>
          <w:iCs/>
          <w:sz w:val="24"/>
          <w:szCs w:val="24"/>
        </w:rPr>
      </w:pPr>
      <w:r w:rsidRPr="00B60BAE">
        <w:rPr>
          <w:rFonts w:asciiTheme="majorBidi" w:eastAsiaTheme="majorEastAsia" w:hAnsiTheme="majorBidi" w:cstheme="majorBidi"/>
          <w:b/>
          <w:bCs/>
          <w:i/>
          <w:iCs/>
          <w:sz w:val="24"/>
          <w:szCs w:val="24"/>
        </w:rPr>
        <w:t>Missing Data and Attrition Rate</w:t>
      </w:r>
    </w:p>
    <w:p w14:paraId="1C5C7162" w14:textId="75F07906" w:rsidR="0009226B" w:rsidRPr="00B60BAE" w:rsidRDefault="0009226B" w:rsidP="00663EC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Within this review, 11 studies reported the method of handling missing data, and more than half of the studies (n=12) did not describe the methods used to manage missing data, as shown in Table 3. Methods of treating missing data captured in the included studies were complete case analysis (n=8), multiple imputation (n=3), missing indicator method (n=1) and last observation carried forward (n=1) </w:t>
      </w:r>
      <w:r w:rsidRPr="00B60BAE">
        <w:rPr>
          <w:rFonts w:asciiTheme="majorBidi" w:hAnsiTheme="majorBidi" w:cstheme="majorBidi"/>
          <w:sz w:val="24"/>
          <w:szCs w:val="24"/>
        </w:rPr>
        <w:fldChar w:fldCharType="begin">
          <w:fldData xml:space="preserve">PEVuZE5vdGU+PENpdGU+PEF1dGhvcj5CZWF0ZSBTdHJhbmQ8L0F1dGhvcj48WWVhcj4yMDE1PC9Z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CZWF0ZSBTdHJhbmQ8L0F1dGhvcj48WWVhcj4yMDE1PC9Z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5, 9, 12, 16, 39, 42, 43, 48-50, 52)</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One longitudinal study </w:t>
      </w:r>
      <w:r w:rsidRPr="00B60BAE">
        <w:rPr>
          <w:rFonts w:asciiTheme="majorBidi" w:hAnsiTheme="majorBidi" w:cstheme="majorBidi"/>
          <w:sz w:val="24"/>
          <w:szCs w:val="24"/>
        </w:rPr>
        <w:lastRenderedPageBreak/>
        <w:t xml:space="preserve">employed three techniques to handle missing values, including multiple imputations for the covariate, excluding participants who were missing glucose and sleep symptoms data, and the last observation carried forward for time-dependent variables such as change in the waist circumference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Beate Strand&lt;/Author&gt;&lt;Year&gt;2015&lt;/Year&gt;&lt;RecNum&gt;47&lt;/RecNum&gt;&lt;DisplayText&gt;(39)&lt;/DisplayText&gt;&lt;record&gt;&lt;rec-number&gt;47&lt;/rec-number&gt;&lt;foreign-keys&gt;&lt;key app="EN" db-id="2ddprv0ekwp9pkes2xn55s0krrrfa2fetrzp" timestamp="1696317787"&gt;47&lt;/key&gt;&lt;/foreign-keys&gt;&lt;ref-type name="Journal Article"&gt;17&lt;/ref-type&gt;&lt;contributors&gt;&lt;authors&gt;&lt;author&gt;Beate Strand, Linn&lt;/author&gt;&lt;author&gt;Carnethon, Mercedes&lt;/author&gt;&lt;author&gt;Biggs, Mary Lou&lt;/author&gt;&lt;author&gt;Djoussé, Luc&lt;/author&gt;&lt;author&gt;Kaplan, Robert C.&lt;/author&gt;&lt;author&gt;Siscovick, David S.&lt;/author&gt;&lt;author&gt;Robbins, John A.&lt;/author&gt;&lt;author&gt;Redline, Susan&lt;/author&gt;&lt;author&gt;Patel, Sanjay R.&lt;/author&gt;&lt;author&gt;Janszky, Imre&lt;/author&gt;&lt;author&gt;Mukamal, Kenneth J.&lt;/author&gt;&lt;author&gt;Strand, Linn Beate&lt;/author&gt;&lt;/authors&gt;&lt;/contributors&gt;&lt;titles&gt;&lt;title&gt;Sleep Disturbances and Glucose Metabolism in Older Adults: The Cardiovascular Health Study&lt;/title&gt;&lt;secondary-title&gt;Diabetes Care&lt;/secondary-title&gt;&lt;/titles&gt;&lt;periodical&gt;&lt;full-title&gt;Diabetes Care&lt;/full-title&gt;&lt;/periodical&gt;&lt;pages&gt;2050-2058&lt;/pages&gt;&lt;volume&gt;38&lt;/volume&gt;&lt;number&gt;11&lt;/number&gt;&lt;dates&gt;&lt;year&gt;2015&lt;/year&gt;&lt;/dates&gt;&lt;pub-location&gt;Arlington, Virginia&lt;/pub-location&gt;&lt;publisher&gt;American Diabetes Association&lt;/publisher&gt;&lt;accession-num&gt;110493495. Language: English. Entry Date: 20160123. Revision Date: 20180622. Publication Type: journal article&lt;/accession-num&gt;&lt;urls&gt;&lt;related-urls&gt;&lt;url&gt;http://proxy.library.nyu.edu/login?url=https://search.ebscohost.com/login.aspx?direct=true&amp;amp;db=ccm&amp;amp;AN=110493495&amp;amp;site=ehost-live&lt;/url&gt;&lt;/related-urls&gt;&lt;/urls&gt;&lt;electronic-resource-num&gt;10.2337/dc15-0137&lt;/electronic-resource-num&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39)</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The attrition rate was also underreported</w:t>
      </w:r>
      <w:r w:rsidR="00552732" w:rsidRPr="00B60BAE">
        <w:rPr>
          <w:rFonts w:asciiTheme="majorBidi" w:hAnsiTheme="majorBidi" w:cstheme="majorBidi"/>
          <w:sz w:val="24"/>
          <w:szCs w:val="24"/>
        </w:rPr>
        <w:t>; nearly</w:t>
      </w:r>
      <w:r w:rsidRPr="00B60BAE">
        <w:rPr>
          <w:rFonts w:asciiTheme="majorBidi" w:hAnsiTheme="majorBidi" w:cstheme="majorBidi"/>
          <w:sz w:val="24"/>
          <w:szCs w:val="24"/>
        </w:rPr>
        <w:t xml:space="preserve"> 46% (n=6) of cohort studies did not provide information about the lost cases, while data completeness report was missed in all studies </w:t>
      </w:r>
      <w:r w:rsidRPr="00B60BAE">
        <w:rPr>
          <w:rFonts w:asciiTheme="majorBidi" w:hAnsiTheme="majorBidi" w:cstheme="majorBidi"/>
          <w:sz w:val="24"/>
          <w:szCs w:val="24"/>
        </w:rPr>
        <w:fldChar w:fldCharType="begin">
          <w:fldData xml:space="preserve">PEVuZE5vdGU+PENpdGU+PEF1dGhvcj5BbGk8L0F1dGhvcj48WWVhcj4yMDIzPC9ZZWFyPjxSZWNO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BbGk8L0F1dGhvcj48WWVhcj4yMDIzPC9ZZWFyPjxSZWNO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9, 11-13, 17, 41)</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Moreover, most studies did not indicate following the guidelines for presenting observational studies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Benchimol&lt;/Author&gt;&lt;Year&gt;2015&lt;/Year&gt;&lt;RecNum&gt;72&lt;/RecNum&gt;&lt;DisplayText&gt;(55, 56)&lt;/DisplayText&gt;&lt;record&gt;&lt;rec-number&gt;72&lt;/rec-number&gt;&lt;foreign-keys&gt;&lt;key app="EN" db-id="2ddprv0ekwp9pkes2xn55s0krrrfa2fetrzp" timestamp="1697713777"&gt;72&lt;/key&gt;&lt;/foreign-keys&gt;&lt;ref-type name="Journal Article"&gt;17&lt;/ref-type&gt;&lt;contributors&gt;&lt;authors&gt;&lt;author&gt;Benchimol, Eric I&lt;/author&gt;&lt;author&gt;Smeeth, Liam&lt;/author&gt;&lt;author&gt;Guttmann, Astrid&lt;/author&gt;&lt;author&gt;Harron, Katie&lt;/author&gt;&lt;author&gt;Moher, David&lt;/author&gt;&lt;author&gt;Petersen, Irene&lt;/author&gt;&lt;author&gt;Sørensen, Henrik T&lt;/author&gt;&lt;author&gt;von Elm, Erik&lt;/author&gt;&lt;author&gt;Langan, Sinéad M&lt;/author&gt;&lt;author&gt;RECORD Working Committee&lt;/author&gt;&lt;/authors&gt;&lt;/contributors&gt;&lt;titles&gt;&lt;title&gt;The REporting of studies Conducted using Observational Routinely-collected health Data (RECORD) statement&lt;/title&gt;&lt;secondary-title&gt;PLoS medicine&lt;/secondary-title&gt;&lt;/titles&gt;&lt;pages&gt;e1001885&lt;/pages&gt;&lt;volume&gt;12&lt;/volume&gt;&lt;number&gt;10&lt;/number&gt;&lt;dates&gt;&lt;year&gt;2015&lt;/year&gt;&lt;/dates&gt;&lt;isbn&gt;1549-1277&lt;/isbn&gt;&lt;urls&gt;&lt;/urls&gt;&lt;/record&gt;&lt;/Cite&gt;&lt;Cite&gt;&lt;Author&gt;Von Elm&lt;/Author&gt;&lt;Year&gt;2007&lt;/Year&gt;&lt;RecNum&gt;64&lt;/RecNum&gt;&lt;record&gt;&lt;rec-number&gt;64&lt;/rec-number&gt;&lt;foreign-keys&gt;&lt;key app="EN" db-id="2ddprv0ekwp9pkes2xn55s0krrrfa2fetrzp" timestamp="1696320820"&gt;64&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The Lancet&lt;/secondary-title&gt;&lt;/titles&gt;&lt;periodical&gt;&lt;full-title&gt;The Lancet&lt;/full-title&gt;&lt;/periodical&gt;&lt;pages&gt;1453-1457&lt;/pages&gt;&lt;volume&gt;370&lt;/volume&gt;&lt;number&gt;9596&lt;/number&gt;&lt;dates&gt;&lt;year&gt;2007&lt;/year&gt;&lt;/dates&gt;&lt;isbn&gt;0140-6736&lt;/isbn&gt;&lt;urls&gt;&lt;/urls&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55, 56)</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Only one study used the STROBE criteria to evaluate their reporting, but it was not fully adhered to in certain areas, such as reporting the reasons for missing data (Figure 2)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Subramanian&lt;/Author&gt;&lt;Year&gt;2019&lt;/Year&gt;&lt;RecNum&gt;36&lt;/RecNum&gt;&lt;DisplayText&gt;(43)&lt;/DisplayText&gt;&lt;record&gt;&lt;rec-number&gt;36&lt;/rec-number&gt;&lt;foreign-keys&gt;&lt;key app="EN" db-id="2ddprv0ekwp9pkes2xn55s0krrrfa2fetrzp" timestamp="1696317786"&gt;36&lt;/key&gt;&lt;/foreign-keys&gt;&lt;ref-type name="Journal Article"&gt;17&lt;/ref-type&gt;&lt;contributors&gt;&lt;authors&gt;&lt;author&gt;Subramanian, Anuradhaa&lt;/author&gt;&lt;author&gt;Adderley, Nicola J.&lt;/author&gt;&lt;author&gt;Tracy, Alexander&lt;/author&gt;&lt;author&gt;Taverner, Tom&lt;/author&gt;&lt;author&gt;Hanif, Wasim&lt;/author&gt;&lt;author&gt;Toulis, Konstantinos A.&lt;/author&gt;&lt;author&gt;Thomas, G. Neil&lt;/author&gt;&lt;author&gt;Tahrani, Abd A.&lt;/author&gt;&lt;author&gt;Nirantharakumar, Krishnarajah&lt;/author&gt;&lt;/authors&gt;&lt;/contributors&gt;&lt;titles&gt;&lt;title&gt;Risk of Incident Obstructive Sleep Apnea Among Patients With Type 2 Diabetes&lt;/title&gt;&lt;secondary-title&gt;Diabetes Care&lt;/secondary-title&gt;&lt;/titles&gt;&lt;periodical&gt;&lt;full-title&gt;Diabetes Care&lt;/full-title&gt;&lt;/periodical&gt;&lt;pages&gt;954-963&lt;/pages&gt;&lt;volume&gt;42&lt;/volume&gt;&lt;number&gt;5&lt;/number&gt;&lt;dates&gt;&lt;year&gt;2019&lt;/year&gt;&lt;/dates&gt;&lt;pub-location&gt;Arlington, Virginia&lt;/pub-location&gt;&lt;publisher&gt;American Diabetes Association&lt;/publisher&gt;&lt;accession-num&gt;136002587. Language: English. Entry Date: 20191101. Revision Date: 20210111. Publication Type: journal article&lt;/accession-num&gt;&lt;urls&gt;&lt;related-urls&gt;&lt;url&gt;http://proxy.library.nyu.edu/login?url=https://search.ebscohost.com/login.aspx?direct=true&amp;amp;db=ccm&amp;amp;AN=136002587&amp;amp;site=ehost-live&lt;/url&gt;&lt;/related-urls&gt;&lt;/urls&gt;&lt;electronic-resource-num&gt;10.2337/dc18-2004&lt;/electronic-resource-num&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43)</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Table 2 presents the quality assessment of the included studies. The critical appraisal showed four studies with fair quality </w:t>
      </w:r>
      <w:r w:rsidRPr="00B60BAE">
        <w:rPr>
          <w:rFonts w:asciiTheme="majorBidi" w:hAnsiTheme="majorBidi" w:cstheme="majorBidi"/>
          <w:sz w:val="24"/>
          <w:szCs w:val="24"/>
        </w:rPr>
        <w:fldChar w:fldCharType="begin">
          <w:fldData xml:space="preserve">PEVuZE5vdGU+PENpdGU+PEF1dGhvcj5CZWF0ZSBTdHJhbmQ8L0F1dGhvcj48WWVhcj4yMDE1PC9Z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CZWF0ZSBTdHJhbmQ8L0F1dGhvcj48WWVhcj4yMDE1PC9Z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39, 45, 49, 50)</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While nineteen studies with good quality. </w:t>
      </w:r>
    </w:p>
    <w:p w14:paraId="5410187C" w14:textId="77777777" w:rsidR="000B28D8" w:rsidRPr="00B60BAE" w:rsidRDefault="000B28D8" w:rsidP="00663ECD">
      <w:pPr>
        <w:spacing w:after="0" w:line="240" w:lineRule="auto"/>
        <w:rPr>
          <w:rFonts w:asciiTheme="majorBidi" w:eastAsiaTheme="majorEastAsia" w:hAnsiTheme="majorBidi" w:cstheme="majorBidi"/>
          <w:b/>
          <w:bCs/>
          <w:i/>
          <w:iCs/>
          <w:sz w:val="24"/>
          <w:szCs w:val="24"/>
        </w:rPr>
      </w:pPr>
    </w:p>
    <w:p w14:paraId="170442F3" w14:textId="69C20A40" w:rsidR="0009226B" w:rsidRPr="00B60BAE" w:rsidRDefault="0009226B" w:rsidP="00663ECD">
      <w:pPr>
        <w:spacing w:after="0" w:line="240" w:lineRule="auto"/>
        <w:rPr>
          <w:rFonts w:asciiTheme="majorBidi" w:eastAsiaTheme="majorEastAsia" w:hAnsiTheme="majorBidi" w:cstheme="majorBidi"/>
          <w:b/>
          <w:bCs/>
          <w:i/>
          <w:iCs/>
          <w:sz w:val="24"/>
          <w:szCs w:val="24"/>
        </w:rPr>
      </w:pPr>
      <w:r w:rsidRPr="00B60BAE">
        <w:rPr>
          <w:rFonts w:asciiTheme="majorBidi" w:eastAsiaTheme="majorEastAsia" w:hAnsiTheme="majorBidi" w:cstheme="majorBidi"/>
          <w:b/>
          <w:bCs/>
          <w:i/>
          <w:iCs/>
          <w:sz w:val="24"/>
          <w:szCs w:val="24"/>
        </w:rPr>
        <w:t>Sensitivity Analysis</w:t>
      </w:r>
    </w:p>
    <w:p w14:paraId="19892611" w14:textId="3B7BB963" w:rsidR="0009226B" w:rsidRPr="00B60BAE" w:rsidRDefault="0009226B" w:rsidP="00663EC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Out of the 23 studies reviewed, only 43% (n=10) of studies performed sensitivity analysis (</w:t>
      </w:r>
      <w:r w:rsidR="00AD0705" w:rsidRPr="00B60BAE">
        <w:rPr>
          <w:rFonts w:asciiTheme="majorBidi" w:hAnsiTheme="majorBidi" w:cstheme="majorBidi"/>
          <w:sz w:val="24"/>
          <w:szCs w:val="24"/>
        </w:rPr>
        <w:t xml:space="preserve">see </w:t>
      </w:r>
      <w:r w:rsidRPr="00B60BAE">
        <w:rPr>
          <w:rFonts w:asciiTheme="majorBidi" w:hAnsiTheme="majorBidi" w:cstheme="majorBidi"/>
          <w:sz w:val="24"/>
          <w:szCs w:val="24"/>
        </w:rPr>
        <w:t xml:space="preserve">Table 3) </w:t>
      </w:r>
      <w:r w:rsidRPr="00B60BAE">
        <w:rPr>
          <w:rFonts w:asciiTheme="majorBidi" w:hAnsiTheme="majorBidi" w:cstheme="majorBidi"/>
          <w:sz w:val="24"/>
          <w:szCs w:val="24"/>
        </w:rPr>
        <w:fldChar w:fldCharType="begin">
          <w:fldData xml:space="preserve">PEVuZE5vdGU+PENpdGU+PEF1dGhvcj5BbGk8L0F1dGhvcj48WWVhcj4yMDIzPC9ZZWFyPjxSZWNO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BbGk8L0F1dGhvcj48WWVhcj4yMDIzPC9ZZWFyPjxSZWNO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5, 7, 9, 12, 13, 39-41, 47, 52)</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All ten studies that performed sensitivity analysis satisfied the null hypothesis. However, the method of selecting the variables was unclear. Sensitivity analysis is an important step to strengthen causal inferences by measuring the uncertainty in the dependent variable based on the change due to input variation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Frey&lt;/Author&gt;&lt;Year&gt;2002&lt;/Year&gt;&lt;RecNum&gt;83&lt;/RecNum&gt;&lt;DisplayText&gt;(57)&lt;/DisplayText&gt;&lt;record&gt;&lt;rec-number&gt;83&lt;/rec-number&gt;&lt;foreign-keys&gt;&lt;key app="EN" db-id="2ddprv0ekwp9pkes2xn55s0krrrfa2fetrzp" timestamp="1700762328"&gt;83&lt;/key&gt;&lt;/foreign-keys&gt;&lt;ref-type name="Journal Article"&gt;17&lt;/ref-type&gt;&lt;contributors&gt;&lt;authors&gt;&lt;author&gt;Frey, H. C.&lt;/author&gt;&lt;author&gt;Patil, S. R.&lt;/author&gt;&lt;/authors&gt;&lt;/contributors&gt;&lt;auth-address&gt;Department of Civil Engineering, North Carolina State University, Raleigh 27695-7908, USA. frey@eos.ncsu.edu&lt;/auth-address&gt;&lt;titles&gt;&lt;title&gt;Identification and review of sensitivity analysis methods&lt;/title&gt;&lt;secondary-title&gt;Risk Analysis&lt;/secondary-title&gt;&lt;/titles&gt;&lt;periodical&gt;&lt;full-title&gt;Risk Analysis&lt;/full-title&gt;&lt;/periodical&gt;&lt;pages&gt;553-78&lt;/pages&gt;&lt;volume&gt;22&lt;/volume&gt;&lt;number&gt;3&lt;/number&gt;&lt;edition&gt;2002/06/29&lt;/edition&gt;&lt;keywords&gt;&lt;keyword&gt;Analysis of Variance&lt;/keyword&gt;&lt;keyword&gt;*Food Contamination/prevention &amp;amp; control/statistics &amp;amp; numerical data&lt;/keyword&gt;&lt;keyword&gt;Fourier Analysis&lt;/keyword&gt;&lt;keyword&gt;Models, Statistical&lt;/keyword&gt;&lt;keyword&gt;Regression Analysis&lt;/keyword&gt;&lt;keyword&gt;Risk Assessment&lt;/keyword&gt;&lt;keyword&gt;Safety&lt;/keyword&gt;&lt;keyword&gt;Sensitivity and Specificity&lt;/keyword&gt;&lt;keyword&gt;United States&lt;/keyword&gt;&lt;/keywords&gt;&lt;dates&gt;&lt;year&gt;2002&lt;/year&gt;&lt;pub-dates&gt;&lt;date&gt;Jun&lt;/date&gt;&lt;/pub-dates&gt;&lt;/dates&gt;&lt;isbn&gt;0272-4332 (Print)&amp;#xD;0272-4332&lt;/isbn&gt;&lt;accession-num&gt;12088234&lt;/accession-num&gt;&lt;urls&gt;&lt;/urls&gt;&lt;remote-database-provider&gt;NLM&lt;/remote-database-provider&gt;&lt;language&gt;eng&lt;/language&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57)</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In simpler terms, it examines how much the outcome changes depending on different values of a set of independent variables. Sensitivity analysis is performed to improve the accuracy and reliability of study results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Frey&lt;/Author&gt;&lt;Year&gt;2002&lt;/Year&gt;&lt;RecNum&gt;83&lt;/RecNum&gt;&lt;DisplayText&gt;(57)&lt;/DisplayText&gt;&lt;record&gt;&lt;rec-number&gt;83&lt;/rec-number&gt;&lt;foreign-keys&gt;&lt;key app="EN" db-id="2ddprv0ekwp9pkes2xn55s0krrrfa2fetrzp" timestamp="1700762328"&gt;83&lt;/key&gt;&lt;/foreign-keys&gt;&lt;ref-type name="Journal Article"&gt;17&lt;/ref-type&gt;&lt;contributors&gt;&lt;authors&gt;&lt;author&gt;Frey, H. C.&lt;/author&gt;&lt;author&gt;Patil, S. R.&lt;/author&gt;&lt;/authors&gt;&lt;/contributors&gt;&lt;auth-address&gt;Department of Civil Engineering, North Carolina State University, Raleigh 27695-7908, USA. frey@eos.ncsu.edu&lt;/auth-address&gt;&lt;titles&gt;&lt;title&gt;Identification and review of sensitivity analysis methods&lt;/title&gt;&lt;secondary-title&gt;Risk Analysis&lt;/secondary-title&gt;&lt;/titles&gt;&lt;periodical&gt;&lt;full-title&gt;Risk Analysis&lt;/full-title&gt;&lt;/periodical&gt;&lt;pages&gt;553-78&lt;/pages&gt;&lt;volume&gt;22&lt;/volume&gt;&lt;number&gt;3&lt;/number&gt;&lt;edition&gt;2002/06/29&lt;/edition&gt;&lt;keywords&gt;&lt;keyword&gt;Analysis of Variance&lt;/keyword&gt;&lt;keyword&gt;*Food Contamination/prevention &amp;amp; control/statistics &amp;amp; numerical data&lt;/keyword&gt;&lt;keyword&gt;Fourier Analysis&lt;/keyword&gt;&lt;keyword&gt;Models, Statistical&lt;/keyword&gt;&lt;keyword&gt;Regression Analysis&lt;/keyword&gt;&lt;keyword&gt;Risk Assessment&lt;/keyword&gt;&lt;keyword&gt;Safety&lt;/keyword&gt;&lt;keyword&gt;Sensitivity and Specificity&lt;/keyword&gt;&lt;keyword&gt;United States&lt;/keyword&gt;&lt;/keywords&gt;&lt;dates&gt;&lt;year&gt;2002&lt;/year&gt;&lt;pub-dates&gt;&lt;date&gt;Jun&lt;/date&gt;&lt;/pub-dates&gt;&lt;/dates&gt;&lt;isbn&gt;0272-4332 (Print)&amp;#xD;0272-4332&lt;/isbn&gt;&lt;accession-num&gt;12088234&lt;/accession-num&gt;&lt;urls&gt;&lt;/urls&gt;&lt;remote-database-provider&gt;NLM&lt;/remote-database-provider&gt;&lt;language&gt;eng&lt;/language&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57)</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w:t>
      </w:r>
    </w:p>
    <w:p w14:paraId="69824315" w14:textId="77777777" w:rsidR="00663ECD" w:rsidRPr="00B60BAE" w:rsidRDefault="00663ECD" w:rsidP="00663ECD">
      <w:pPr>
        <w:spacing w:after="0" w:line="240" w:lineRule="auto"/>
        <w:ind w:firstLine="720"/>
        <w:rPr>
          <w:rFonts w:asciiTheme="majorBidi" w:hAnsiTheme="majorBidi" w:cstheme="majorBidi"/>
          <w:sz w:val="24"/>
          <w:szCs w:val="24"/>
        </w:rPr>
      </w:pPr>
    </w:p>
    <w:p w14:paraId="3D862016" w14:textId="77777777" w:rsidR="0009226B" w:rsidRPr="00B60BAE" w:rsidRDefault="0009226B" w:rsidP="00663ECD">
      <w:pPr>
        <w:spacing w:after="0" w:line="240" w:lineRule="auto"/>
        <w:rPr>
          <w:rFonts w:asciiTheme="majorBidi" w:eastAsiaTheme="majorEastAsia" w:hAnsiTheme="majorBidi" w:cstheme="majorBidi"/>
          <w:b/>
          <w:bCs/>
          <w:sz w:val="24"/>
          <w:szCs w:val="24"/>
        </w:rPr>
      </w:pPr>
      <w:r w:rsidRPr="00B60BAE">
        <w:rPr>
          <w:rFonts w:asciiTheme="majorBidi" w:eastAsiaTheme="majorEastAsia" w:hAnsiTheme="majorBidi" w:cstheme="majorBidi"/>
          <w:b/>
          <w:bCs/>
          <w:sz w:val="24"/>
          <w:szCs w:val="24"/>
        </w:rPr>
        <w:t>M</w:t>
      </w:r>
      <w:r w:rsidRPr="00B60BAE">
        <w:rPr>
          <w:rFonts w:asciiTheme="majorBidi" w:hAnsiTheme="majorBidi" w:cstheme="majorBidi"/>
          <w:b/>
          <w:bCs/>
          <w:sz w:val="24"/>
          <w:szCs w:val="24"/>
        </w:rPr>
        <w:t>ethodological Issues of the Review Studies</w:t>
      </w:r>
    </w:p>
    <w:p w14:paraId="4F0656CF" w14:textId="68D80DD3" w:rsidR="006A5BFF" w:rsidRPr="00B60BAE" w:rsidRDefault="006A5BFF" w:rsidP="006D3E66">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This review highlights that the mixed results observed in studies investigating the relationship between OSA and T2DM </w:t>
      </w:r>
      <w:r w:rsidR="00FA3512" w:rsidRPr="00B60BAE">
        <w:rPr>
          <w:rFonts w:asciiTheme="majorBidi" w:hAnsiTheme="majorBidi" w:cstheme="majorBidi"/>
          <w:sz w:val="24"/>
          <w:szCs w:val="24"/>
        </w:rPr>
        <w:t>may be driven by</w:t>
      </w:r>
      <w:r w:rsidRPr="00B60BAE">
        <w:rPr>
          <w:rFonts w:asciiTheme="majorBidi" w:hAnsiTheme="majorBidi" w:cstheme="majorBidi"/>
          <w:sz w:val="24"/>
          <w:szCs w:val="24"/>
        </w:rPr>
        <w:t xml:space="preserve"> differences in methodological approaches, OSA classification methods, and study population characteristics (see Table 2 and Table 4). The primary aim of the reviewed studies was to determine the frequency of OSA and T2DM or how each condition increases the risk of the other. This approach often relied on a single criterion, such as the apnea-hypopnea index (AHI) from polysomnography (PSG). However, these methods frequently overlooked significant differences between respondent subsets, including sociodemographic factors, which may account for the inconsistent findings. Notably, more than </w:t>
      </w:r>
      <w:r w:rsidR="00B86C52" w:rsidRPr="00B60BAE">
        <w:rPr>
          <w:rFonts w:asciiTheme="majorBidi" w:hAnsiTheme="majorBidi" w:cstheme="majorBidi"/>
          <w:sz w:val="24"/>
          <w:szCs w:val="24"/>
        </w:rPr>
        <w:t>52</w:t>
      </w:r>
      <w:r w:rsidRPr="00B60BAE">
        <w:rPr>
          <w:rFonts w:asciiTheme="majorBidi" w:hAnsiTheme="majorBidi" w:cstheme="majorBidi"/>
          <w:sz w:val="24"/>
          <w:szCs w:val="24"/>
        </w:rPr>
        <w:t>% of the review studies used non-standardized diagnostic criteria for assessing OSA.</w:t>
      </w:r>
    </w:p>
    <w:p w14:paraId="7178FE83" w14:textId="08F7B37A" w:rsidR="00C70CD6" w:rsidRPr="00B60BAE" w:rsidRDefault="006A5BFF" w:rsidP="00663ECD">
      <w:pPr>
        <w:spacing w:after="0" w:line="240" w:lineRule="auto"/>
        <w:jc w:val="center"/>
        <w:rPr>
          <w:rFonts w:asciiTheme="majorBidi" w:hAnsiTheme="majorBidi" w:cstheme="majorBidi"/>
          <w:b/>
          <w:bCs/>
          <w:sz w:val="24"/>
          <w:szCs w:val="24"/>
        </w:rPr>
      </w:pPr>
      <w:r w:rsidRPr="00B60BAE">
        <w:rPr>
          <w:rFonts w:asciiTheme="majorBidi" w:hAnsiTheme="majorBidi" w:cstheme="majorBidi"/>
          <w:sz w:val="24"/>
          <w:szCs w:val="24"/>
        </w:rPr>
        <w:t xml:space="preserve">Current </w:t>
      </w:r>
      <w:r w:rsidR="00D56759" w:rsidRPr="00B60BAE">
        <w:rPr>
          <w:rFonts w:asciiTheme="majorBidi" w:hAnsiTheme="majorBidi" w:cstheme="majorBidi"/>
          <w:sz w:val="24"/>
          <w:szCs w:val="24"/>
        </w:rPr>
        <w:t>variations in methodological approaches and sampling techniques</w:t>
      </w:r>
      <w:r w:rsidRPr="00B60BAE">
        <w:rPr>
          <w:rFonts w:asciiTheme="majorBidi" w:hAnsiTheme="majorBidi" w:cstheme="majorBidi"/>
          <w:sz w:val="24"/>
          <w:szCs w:val="24"/>
        </w:rPr>
        <w:t xml:space="preserve"> identified in this review may not be sufficient to capture the health disparities among participants with OSA and T2DM. A </w:t>
      </w:r>
      <w:r w:rsidR="00144707" w:rsidRPr="00B60BAE">
        <w:rPr>
          <w:rFonts w:asciiTheme="majorBidi" w:hAnsiTheme="majorBidi" w:cstheme="majorBidi"/>
          <w:sz w:val="24"/>
          <w:szCs w:val="24"/>
        </w:rPr>
        <w:t>standardised</w:t>
      </w:r>
      <w:r w:rsidRPr="00B60BAE">
        <w:rPr>
          <w:rFonts w:asciiTheme="majorBidi" w:hAnsiTheme="majorBidi" w:cstheme="majorBidi"/>
          <w:sz w:val="24"/>
          <w:szCs w:val="24"/>
        </w:rPr>
        <w:t xml:space="preserve"> approach that includes comprehensive assessment methods for OSA and T2DM</w:t>
      </w:r>
      <w:r w:rsidR="00144707" w:rsidRPr="00B60BAE">
        <w:rPr>
          <w:rFonts w:asciiTheme="majorBidi" w:hAnsiTheme="majorBidi" w:cstheme="majorBidi"/>
          <w:sz w:val="24"/>
          <w:szCs w:val="24"/>
        </w:rPr>
        <w:t xml:space="preserve"> considers both sexes </w:t>
      </w:r>
      <w:r w:rsidRPr="00B60BAE">
        <w:rPr>
          <w:rFonts w:asciiTheme="majorBidi" w:hAnsiTheme="majorBidi" w:cstheme="majorBidi"/>
          <w:sz w:val="24"/>
          <w:szCs w:val="24"/>
        </w:rPr>
        <w:t xml:space="preserve">and incorporates a variety of sociodemographic and clinical factors may provide a more robust understanding of their association. </w:t>
      </w:r>
      <w:r w:rsidR="00782749" w:rsidRPr="00B60BAE">
        <w:rPr>
          <w:rFonts w:asciiTheme="majorBidi" w:hAnsiTheme="majorBidi" w:cstheme="majorBidi"/>
          <w:sz w:val="24"/>
          <w:szCs w:val="24"/>
        </w:rPr>
        <w:t>By adopting a standardised approach, such as using an EDI (Equity, Diversity, and Inclusion) checklist, future research could systematically examine how various factors interact to influence the prevalence and interrelation of OSA and T2DM. This method ensures consistent data collection and analysis across studies, leading to more accurate and comparable results. Such a comprehensive approach has the potential to significantly advance our understanding of the relationship between OSA and T2DM, enabling the development of more targeted and effective interventions. Consequently, this could inspire and motivate further research in this field, ultimately improving clinical practice and public health outcomes.</w:t>
      </w:r>
    </w:p>
    <w:p w14:paraId="41705AC2" w14:textId="21AD10F6" w:rsidR="00936AEA" w:rsidRPr="00B60BAE" w:rsidRDefault="00936AEA" w:rsidP="00663ECD">
      <w:pPr>
        <w:spacing w:after="0" w:line="240" w:lineRule="auto"/>
        <w:jc w:val="center"/>
        <w:rPr>
          <w:rFonts w:asciiTheme="majorBidi" w:hAnsiTheme="majorBidi" w:cstheme="majorBidi"/>
          <w:b/>
          <w:bCs/>
          <w:sz w:val="24"/>
          <w:szCs w:val="24"/>
        </w:rPr>
      </w:pPr>
      <w:r w:rsidRPr="00B60BAE">
        <w:rPr>
          <w:rFonts w:asciiTheme="majorBidi" w:hAnsiTheme="majorBidi" w:cstheme="majorBidi"/>
          <w:b/>
          <w:bCs/>
          <w:sz w:val="24"/>
          <w:szCs w:val="24"/>
        </w:rPr>
        <w:lastRenderedPageBreak/>
        <w:t>Discussion</w:t>
      </w:r>
    </w:p>
    <w:p w14:paraId="4AE5ACC7" w14:textId="6880E9A7" w:rsidR="005C689B" w:rsidRPr="00B60BAE" w:rsidRDefault="00936AEA" w:rsidP="005C689B">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In this review, we analysed 23 observational studies that explored the relationship between OSA and T2DM. This review aimed to examine the methodological approaches used by studies to establish the relationship between OSA and T2DM. We analysed the sampling techniques, sample characteristics, assessment methods, and statistical approaches employed to explore the association between OSA and T2DM. Previous systematic reviews have focused on estimating the prevalence and risk factors of OSA and T2DM but did not take into account the differences in population characteristics and assessment methods used to study OSA and T2DM </w:t>
      </w:r>
      <w:r w:rsidRPr="00B60BAE">
        <w:rPr>
          <w:rFonts w:asciiTheme="majorBidi" w:hAnsiTheme="majorBidi" w:cstheme="majorBidi"/>
          <w:sz w:val="24"/>
          <w:szCs w:val="24"/>
        </w:rPr>
        <w:fldChar w:fldCharType="begin">
          <w:fldData xml:space="preserve">PEVuZE5vdGU+PENpdGU+PEF1dGhvcj5Bbm90aGFpc2ludGF3ZWU8L0F1dGhvcj48WWVhcj4yMDE2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Bbm90aGFpc2ludGF3ZWU8L0F1dGhvcj48WWVhcj4yMDE2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21, 22, 58)</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These differences can shed light on</w:t>
      </w:r>
      <w:r w:rsidR="005C689B" w:rsidRPr="00B60BAE">
        <w:rPr>
          <w:rFonts w:asciiTheme="majorBidi" w:hAnsiTheme="majorBidi" w:cstheme="majorBidi"/>
          <w:sz w:val="24"/>
          <w:szCs w:val="24"/>
        </w:rPr>
        <w:t xml:space="preserve"> the varying rates and intensity of the reported connection </w:t>
      </w:r>
      <w:r w:rsidR="005C689B"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Tahrani&lt;/Author&gt;&lt;Year&gt;2014&lt;/Year&gt;&lt;RecNum&gt;15&lt;/RecNum&gt;&lt;DisplayText&gt;(4)&lt;/DisplayText&gt;&lt;record&gt;&lt;rec-number&gt;15&lt;/rec-number&gt;&lt;foreign-keys&gt;&lt;key app="EN" db-id="2ddprv0ekwp9pkes2xn55s0krrrfa2fetrzp" timestamp="1696317784"&gt;15&lt;/key&gt;&lt;/foreign-keys&gt;&lt;ref-type name="Journal Article"&gt;17&lt;/ref-type&gt;&lt;contributors&gt;&lt;authors&gt;&lt;author&gt;Tahrani, Abd A.&lt;/author&gt;&lt;author&gt;Ali, Asad&lt;/author&gt;&lt;/authors&gt;&lt;/contributors&gt;&lt;titles&gt;&lt;title&gt;Obstructive Sleep Apnoea and Type 2 Diabetes&lt;/title&gt;&lt;secondary-title&gt;European endocrinology&lt;/secondary-title&gt;&lt;alt-title&gt;Eur Endocrinol&lt;/alt-title&gt;&lt;/titles&gt;&lt;pages&gt;43-50&lt;/pages&gt;&lt;volume&gt;10&lt;/volume&gt;&lt;number&gt;1&lt;/number&gt;&lt;edition&gt;2014/02/28&lt;/edition&gt;&lt;keywords&gt;&lt;keyword&gt;Diabetes&lt;/keyword&gt;&lt;keyword&gt;cardiovascular disease&lt;/keyword&gt;&lt;keyword&gt;glycated haemoglobin&lt;/keyword&gt;&lt;keyword&gt;hypertension&lt;/keyword&gt;&lt;keyword&gt;impaired glucose tolerance&lt;/keyword&gt;&lt;keyword&gt;nephropathy&lt;/keyword&gt;&lt;keyword&gt;neuropathy&lt;/keyword&gt;&lt;keyword&gt;obesity&lt;/keyword&gt;&lt;keyword&gt;pre-diabetes&lt;/keyword&gt;&lt;keyword&gt;retinopathy&lt;/keyword&gt;&lt;keyword&gt;sleep apnoea&lt;/keyword&gt;&lt;/keywords&gt;&lt;dates&gt;&lt;year&gt;2014&lt;/year&gt;&lt;/dates&gt;&lt;pub-location&gt;England&lt;/pub-location&gt;&lt;isbn&gt;1758-3780&amp;#xD;1758-3772&lt;/isbn&gt;&lt;accession-num&gt;29872463&lt;/accession-num&gt;&lt;urls&gt;&lt;related-urls&gt;&lt;url&gt;https://pubmed.ncbi.nlm.nih.gov/29872463&lt;/url&gt;&lt;url&gt;https://www.ncbi.nlm.nih.gov/pmc/articles/PMC5983096/&lt;/url&gt;&lt;/related-urls&gt;&lt;/urls&gt;&lt;electronic-resource-num&gt;10.17925/EE.2014.10.01.43&lt;/electronic-resource-num&gt;&lt;remote-database-name&gt;PubMed&lt;/remote-database-name&gt;&lt;language&gt;eng&lt;/language&gt;&lt;/record&gt;&lt;/Cite&gt;&lt;/EndNote&gt;</w:instrText>
      </w:r>
      <w:r w:rsidR="005C689B"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4)</w:t>
      </w:r>
      <w:r w:rsidR="005C689B" w:rsidRPr="00B60BAE">
        <w:rPr>
          <w:rFonts w:asciiTheme="majorBidi" w:hAnsiTheme="majorBidi" w:cstheme="majorBidi"/>
          <w:sz w:val="24"/>
          <w:szCs w:val="24"/>
        </w:rPr>
        <w:fldChar w:fldCharType="end"/>
      </w:r>
      <w:r w:rsidR="005C689B" w:rsidRPr="00B60BAE">
        <w:rPr>
          <w:rFonts w:asciiTheme="majorBidi" w:hAnsiTheme="majorBidi" w:cstheme="majorBidi"/>
          <w:sz w:val="24"/>
          <w:szCs w:val="24"/>
        </w:rPr>
        <w:t>.</w:t>
      </w:r>
    </w:p>
    <w:p w14:paraId="47C938E6" w14:textId="07706558" w:rsidR="00936AEA" w:rsidRPr="00B60BAE" w:rsidRDefault="005C689B" w:rsidP="00663EC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The studies in our review involved different sample </w:t>
      </w:r>
      <w:r w:rsidR="003A5C55" w:rsidRPr="00B60BAE">
        <w:rPr>
          <w:rFonts w:asciiTheme="majorBidi" w:hAnsiTheme="majorBidi" w:cstheme="majorBidi"/>
          <w:sz w:val="24"/>
          <w:szCs w:val="24"/>
        </w:rPr>
        <w:t>characteristics</w:t>
      </w:r>
      <w:r w:rsidRPr="00B60BAE">
        <w:rPr>
          <w:rFonts w:asciiTheme="majorBidi" w:hAnsiTheme="majorBidi" w:cstheme="majorBidi"/>
          <w:sz w:val="24"/>
          <w:szCs w:val="24"/>
        </w:rPr>
        <w:t xml:space="preserve">, sampling methods, operational definitions, geographic settings, and number of covariates. </w:t>
      </w:r>
      <w:r w:rsidR="00E1576B" w:rsidRPr="00B60BAE">
        <w:rPr>
          <w:rFonts w:asciiTheme="majorBidi" w:hAnsiTheme="majorBidi" w:cstheme="majorBidi"/>
          <w:sz w:val="24"/>
          <w:szCs w:val="24"/>
        </w:rPr>
        <w:t xml:space="preserve">However, it is worth noting that there were significant discrepancies in the number of male and female participants across studies, with nearly half of the studies (n=9) consisting solely or mainly of male participants </w:t>
      </w:r>
      <w:r w:rsidR="00E1576B" w:rsidRPr="00B60BAE">
        <w:rPr>
          <w:rFonts w:asciiTheme="majorBidi" w:hAnsiTheme="majorBidi" w:cstheme="majorBidi"/>
          <w:sz w:val="24"/>
          <w:szCs w:val="24"/>
        </w:rPr>
        <w:fldChar w:fldCharType="begin">
          <w:fldData xml:space="preserve">PEVuZE5vdGU+PENpdGU+PEF1dGhvcj5MaW5kYmVyZzwvQXV0aG9yPjxZZWFyPjIwMTI8L1llYXI+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MaW5kYmVyZzwvQXV0aG9yPjxZZWFyPjIwMTI8L1llYXI+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00E1576B" w:rsidRPr="00B60BAE">
        <w:rPr>
          <w:rFonts w:asciiTheme="majorBidi" w:hAnsiTheme="majorBidi" w:cstheme="majorBidi"/>
          <w:sz w:val="24"/>
          <w:szCs w:val="24"/>
        </w:rPr>
      </w:r>
      <w:r w:rsidR="00E1576B" w:rsidRPr="00B60BAE">
        <w:rPr>
          <w:rFonts w:asciiTheme="majorBidi" w:hAnsiTheme="majorBidi" w:cstheme="majorBidi"/>
          <w:sz w:val="24"/>
          <w:szCs w:val="24"/>
        </w:rPr>
        <w:fldChar w:fldCharType="separate"/>
      </w:r>
      <w:r w:rsidR="00F634BE" w:rsidRPr="00B60BAE">
        <w:rPr>
          <w:rFonts w:asciiTheme="majorBidi" w:hAnsiTheme="majorBidi" w:cstheme="majorBidi"/>
          <w:sz w:val="24"/>
          <w:szCs w:val="24"/>
        </w:rPr>
        <w:t>(7, 9, 10, 12, 16, 17, 40, 47, 49)</w:t>
      </w:r>
      <w:r w:rsidR="00E1576B" w:rsidRPr="00B60BAE">
        <w:rPr>
          <w:rFonts w:asciiTheme="majorBidi" w:hAnsiTheme="majorBidi" w:cstheme="majorBidi"/>
          <w:sz w:val="24"/>
          <w:szCs w:val="24"/>
        </w:rPr>
        <w:fldChar w:fldCharType="end"/>
      </w:r>
      <w:r w:rsidR="00E1576B" w:rsidRPr="00B60BAE">
        <w:rPr>
          <w:rFonts w:asciiTheme="majorBidi" w:hAnsiTheme="majorBidi" w:cstheme="majorBidi"/>
          <w:sz w:val="24"/>
          <w:szCs w:val="24"/>
        </w:rPr>
        <w:t xml:space="preserve">. The overrepresentation of males may limit the applicability of the results to the broader population, as gender-specific differences in disease prevalence, symptoms, and response to treatments are well-documented in medical literature </w:t>
      </w:r>
      <w:r w:rsidR="00E1576B" w:rsidRPr="00B60BAE">
        <w:rPr>
          <w:rFonts w:asciiTheme="majorBidi" w:hAnsiTheme="majorBidi" w:cstheme="majorBidi"/>
          <w:sz w:val="24"/>
          <w:szCs w:val="24"/>
        </w:rPr>
        <w:fldChar w:fldCharType="begin">
          <w:fldData xml:space="preserve">PEVuZE5vdGU+PENpdGU+PEF1dGhvcj5MaW48L0F1dGhvcj48WWVhcj4yMDA4PC9ZZWFyPjxSZWNO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MaW48L0F1dGhvcj48WWVhcj4yMDA4PC9ZZWFyPjxSZWNO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00E1576B" w:rsidRPr="00B60BAE">
        <w:rPr>
          <w:rFonts w:asciiTheme="majorBidi" w:hAnsiTheme="majorBidi" w:cstheme="majorBidi"/>
          <w:sz w:val="24"/>
          <w:szCs w:val="24"/>
        </w:rPr>
      </w:r>
      <w:r w:rsidR="00E1576B" w:rsidRPr="00B60BAE">
        <w:rPr>
          <w:rFonts w:asciiTheme="majorBidi" w:hAnsiTheme="majorBidi" w:cstheme="majorBidi"/>
          <w:sz w:val="24"/>
          <w:szCs w:val="24"/>
        </w:rPr>
        <w:fldChar w:fldCharType="separate"/>
      </w:r>
      <w:r w:rsidR="00F634BE" w:rsidRPr="00B60BAE">
        <w:rPr>
          <w:rFonts w:asciiTheme="majorBidi" w:hAnsiTheme="majorBidi" w:cstheme="majorBidi"/>
          <w:sz w:val="24"/>
          <w:szCs w:val="24"/>
        </w:rPr>
        <w:t>(59-61)</w:t>
      </w:r>
      <w:r w:rsidR="00E1576B" w:rsidRPr="00B60BAE">
        <w:rPr>
          <w:rFonts w:asciiTheme="majorBidi" w:hAnsiTheme="majorBidi" w:cstheme="majorBidi"/>
          <w:sz w:val="24"/>
          <w:szCs w:val="24"/>
        </w:rPr>
        <w:fldChar w:fldCharType="end"/>
      </w:r>
      <w:r w:rsidR="00E1576B" w:rsidRPr="00B60BAE">
        <w:rPr>
          <w:rFonts w:asciiTheme="majorBidi" w:hAnsiTheme="majorBidi" w:cstheme="majorBidi"/>
          <w:sz w:val="24"/>
          <w:szCs w:val="24"/>
        </w:rPr>
        <w:t xml:space="preserve">. Therefore, findings predominantly derived from male participants may not fully capture the nuances and variations that could exist among female populations. These differences in sample characteristics and participant selection could substantially impact our comprehension of the correlation between OSA and T2DM. Moreover, the studies categorised all participants into broad groups without considering individual nuances. This could lead to an insufficient understanding of health disparities and impede the diagnosis and management of OSA patients in clinical settings. In line with our findings, </w:t>
      </w:r>
      <w:r w:rsidR="00E1576B"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 AuthorYear="1"&gt;&lt;Author&gt;Tahrani&lt;/Author&gt;&lt;Year&gt;2014&lt;/Year&gt;&lt;RecNum&gt;15&lt;/RecNum&gt;&lt;DisplayText&gt;Tahrani and Ali (4)&lt;/DisplayText&gt;&lt;record&gt;&lt;rec-number&gt;15&lt;/rec-number&gt;&lt;foreign-keys&gt;&lt;key app="EN" db-id="2ddprv0ekwp9pkes2xn55s0krrrfa2fetrzp" timestamp="1696317784"&gt;15&lt;/key&gt;&lt;/foreign-keys&gt;&lt;ref-type name="Journal Article"&gt;17&lt;/ref-type&gt;&lt;contributors&gt;&lt;authors&gt;&lt;author&gt;Tahrani, Abd A.&lt;/author&gt;&lt;author&gt;Ali, Asad&lt;/author&gt;&lt;/authors&gt;&lt;/contributors&gt;&lt;titles&gt;&lt;title&gt;Obstructive Sleep Apnoea and Type 2 Diabetes&lt;/title&gt;&lt;secondary-title&gt;European endocrinology&lt;/secondary-title&gt;&lt;alt-title&gt;Eur Endocrinol&lt;/alt-title&gt;&lt;/titles&gt;&lt;pages&gt;43-50&lt;/pages&gt;&lt;volume&gt;10&lt;/volume&gt;&lt;number&gt;1&lt;/number&gt;&lt;edition&gt;2014/02/28&lt;/edition&gt;&lt;keywords&gt;&lt;keyword&gt;Diabetes&lt;/keyword&gt;&lt;keyword&gt;cardiovascular disease&lt;/keyword&gt;&lt;keyword&gt;glycated haemoglobin&lt;/keyword&gt;&lt;keyword&gt;hypertension&lt;/keyword&gt;&lt;keyword&gt;impaired glucose tolerance&lt;/keyword&gt;&lt;keyword&gt;nephropathy&lt;/keyword&gt;&lt;keyword&gt;neuropathy&lt;/keyword&gt;&lt;keyword&gt;obesity&lt;/keyword&gt;&lt;keyword&gt;pre-diabetes&lt;/keyword&gt;&lt;keyword&gt;retinopathy&lt;/keyword&gt;&lt;keyword&gt;sleep apnoea&lt;/keyword&gt;&lt;/keywords&gt;&lt;dates&gt;&lt;year&gt;2014&lt;/year&gt;&lt;/dates&gt;&lt;pub-location&gt;England&lt;/pub-location&gt;&lt;isbn&gt;1758-3780&amp;#xD;1758-3772&lt;/isbn&gt;&lt;accession-num&gt;29872463&lt;/accession-num&gt;&lt;urls&gt;&lt;related-urls&gt;&lt;url&gt;https://pubmed.ncbi.nlm.nih.gov/29872463&lt;/url&gt;&lt;url&gt;https://www.ncbi.nlm.nih.gov/pmc/articles/PMC5983096/&lt;/url&gt;&lt;/related-urls&gt;&lt;/urls&gt;&lt;electronic-resource-num&gt;10.17925/EE.2014.10.01.43&lt;/electronic-resource-num&gt;&lt;remote-database-name&gt;PubMed&lt;/remote-database-name&gt;&lt;language&gt;eng&lt;/language&gt;&lt;/record&gt;&lt;/Cite&gt;&lt;/EndNote&gt;</w:instrText>
      </w:r>
      <w:r w:rsidR="00E1576B" w:rsidRPr="00B60BAE">
        <w:rPr>
          <w:rFonts w:asciiTheme="majorBidi" w:hAnsiTheme="majorBidi" w:cstheme="majorBidi"/>
          <w:sz w:val="24"/>
          <w:szCs w:val="24"/>
        </w:rPr>
        <w:fldChar w:fldCharType="separate"/>
      </w:r>
      <w:r w:rsidR="00F634BE" w:rsidRPr="00B60BAE">
        <w:rPr>
          <w:rFonts w:asciiTheme="majorBidi" w:hAnsiTheme="majorBidi" w:cstheme="majorBidi"/>
          <w:sz w:val="24"/>
          <w:szCs w:val="24"/>
        </w:rPr>
        <w:t>Tahrani and Ali (4)</w:t>
      </w:r>
      <w:r w:rsidR="00E1576B" w:rsidRPr="00B60BAE">
        <w:rPr>
          <w:rFonts w:asciiTheme="majorBidi" w:hAnsiTheme="majorBidi" w:cstheme="majorBidi"/>
          <w:sz w:val="24"/>
          <w:szCs w:val="24"/>
        </w:rPr>
        <w:fldChar w:fldCharType="end"/>
      </w:r>
      <w:r w:rsidR="00E1576B" w:rsidRPr="00B60BAE">
        <w:rPr>
          <w:rFonts w:asciiTheme="majorBidi" w:hAnsiTheme="majorBidi" w:cstheme="majorBidi"/>
          <w:sz w:val="24"/>
          <w:szCs w:val="24"/>
        </w:rPr>
        <w:t xml:space="preserve"> indicated in their report that the variation of participants' characteristics might explain the differences in the reported strength of association between OSA and T2DM.</w:t>
      </w:r>
      <w:r w:rsidR="00936AEA" w:rsidRPr="00B60BAE">
        <w:rPr>
          <w:rFonts w:asciiTheme="majorBidi" w:hAnsiTheme="majorBidi" w:cstheme="majorBidi"/>
          <w:sz w:val="24"/>
          <w:szCs w:val="24"/>
        </w:rPr>
        <w:t xml:space="preserve">The current review studies primarily utilised administrative and previously conducted study data to address research inquiries. However, only two studies employed primary data for the purpose of the studies </w:t>
      </w:r>
      <w:r w:rsidR="00936AEA" w:rsidRPr="00B60BAE">
        <w:rPr>
          <w:rFonts w:asciiTheme="majorBidi" w:hAnsiTheme="majorBidi" w:cstheme="majorBidi"/>
          <w:sz w:val="24"/>
          <w:szCs w:val="24"/>
        </w:rPr>
        <w:fldChar w:fldCharType="begin">
          <w:fldData xml:space="preserve">PEVuZE5vdGU+PENpdGU+PEF1dGhvcj5IYXJhZGE8L0F1dGhvcj48WWVhcj4yMDEyPC9ZZWFyPjxS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IYXJhZGE8L0F1dGhvcj48WWVhcj4yMDEyPC9ZZWFyPjxS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00936AEA" w:rsidRPr="00B60BAE">
        <w:rPr>
          <w:rFonts w:asciiTheme="majorBidi" w:hAnsiTheme="majorBidi" w:cstheme="majorBidi"/>
          <w:sz w:val="24"/>
          <w:szCs w:val="24"/>
        </w:rPr>
      </w:r>
      <w:r w:rsidR="00936AEA"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16, 49)</w:t>
      </w:r>
      <w:r w:rsidR="00936AEA" w:rsidRPr="00B60BAE">
        <w:rPr>
          <w:rFonts w:asciiTheme="majorBidi" w:hAnsiTheme="majorBidi" w:cstheme="majorBidi"/>
          <w:sz w:val="24"/>
          <w:szCs w:val="24"/>
        </w:rPr>
        <w:fldChar w:fldCharType="end"/>
      </w:r>
      <w:r w:rsidR="00936AEA" w:rsidRPr="00B60BAE">
        <w:rPr>
          <w:rFonts w:asciiTheme="majorBidi" w:hAnsiTheme="majorBidi" w:cstheme="majorBidi"/>
          <w:sz w:val="24"/>
          <w:szCs w:val="24"/>
        </w:rPr>
        <w:t xml:space="preserve">. Administrative data uses a non-probability convenience sampling technique that has both benefits and drawbacks </w:t>
      </w:r>
      <w:r w:rsidR="00936AEA"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Dancey&lt;/Author&gt;&lt;Year&gt;2017&lt;/Year&gt;&lt;RecNum&gt;84&lt;/RecNum&gt;&lt;DisplayText&gt;(35)&lt;/DisplayText&gt;&lt;record&gt;&lt;rec-number&gt;84&lt;/rec-number&gt;&lt;foreign-keys&gt;&lt;key app="EN" db-id="2ddprv0ekwp9pkes2xn55s0krrrfa2fetrzp" timestamp="1700762689"&gt;84&lt;/key&gt;&lt;/foreign-keys&gt;&lt;ref-type name="Book"&gt;6&lt;/ref-type&gt;&lt;contributors&gt;&lt;authors&gt;&lt;author&gt;Dancey, Christine&lt;/author&gt;&lt;author&gt;Reidy, John&lt;/author&gt;&lt;/authors&gt;&lt;/contributors&gt;&lt;titles&gt;&lt;title&gt;Statistics Without Maths for Psychology eBook PDF&lt;/title&gt;&lt;/titles&gt;&lt;dates&gt;&lt;year&gt;2017&lt;/year&gt;&lt;/dates&gt;&lt;publisher&gt;Pearson Higher Ed&lt;/publisher&gt;&lt;isbn&gt;1292128895&lt;/isbn&gt;&lt;urls&gt;&lt;/urls&gt;&lt;/record&gt;&lt;/Cite&gt;&lt;/EndNote&gt;</w:instrText>
      </w:r>
      <w:r w:rsidR="00936AEA"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35)</w:t>
      </w:r>
      <w:r w:rsidR="00936AEA" w:rsidRPr="00B60BAE">
        <w:rPr>
          <w:rFonts w:asciiTheme="majorBidi" w:hAnsiTheme="majorBidi" w:cstheme="majorBidi"/>
          <w:sz w:val="24"/>
          <w:szCs w:val="24"/>
        </w:rPr>
        <w:fldChar w:fldCharType="end"/>
      </w:r>
      <w:r w:rsidR="00936AEA" w:rsidRPr="00B60BAE">
        <w:rPr>
          <w:rFonts w:asciiTheme="majorBidi" w:hAnsiTheme="majorBidi" w:cstheme="majorBidi"/>
          <w:sz w:val="24"/>
          <w:szCs w:val="24"/>
        </w:rPr>
        <w:t xml:space="preserve">. One of its most significant advantages is its cost-effectiveness and ease of collecting data quickly </w:t>
      </w:r>
      <w:r w:rsidR="00936AEA"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Stratton&lt;/Author&gt;&lt;Year&gt;2021&lt;/Year&gt;&lt;RecNum&gt;59&lt;/RecNum&gt;&lt;DisplayText&gt;(62)&lt;/DisplayText&gt;&lt;record&gt;&lt;rec-number&gt;59&lt;/rec-number&gt;&lt;foreign-keys&gt;&lt;key app="EN" db-id="2ddprv0ekwp9pkes2xn55s0krrrfa2fetrzp" timestamp="1696317789"&gt;59&lt;/key&gt;&lt;/foreign-keys&gt;&lt;ref-type name="Journal Article"&gt;17&lt;/ref-type&gt;&lt;contributors&gt;&lt;authors&gt;&lt;author&gt;Stratton, Samuel J.&lt;/author&gt;&lt;/authors&gt;&lt;/contributors&gt;&lt;titles&gt;&lt;title&gt;Population Research: Convenience Sampling Strategies&lt;/title&gt;&lt;secondary-title&gt;Prehospital and Disaster Medicine&lt;/secondary-title&gt;&lt;/titles&gt;&lt;pages&gt;373-374&lt;/pages&gt;&lt;volume&gt;36&lt;/volume&gt;&lt;number&gt;4&lt;/number&gt;&lt;edition&gt;2021/07/21&lt;/edition&gt;&lt;dates&gt;&lt;year&gt;2021&lt;/year&gt;&lt;/dates&gt;&lt;publisher&gt;Cambridge University Press&lt;/publisher&gt;&lt;isbn&gt;1049-023X&lt;/isbn&gt;&lt;urls&gt;&lt;related-urls&gt;&lt;url&gt;https://www.cambridge.org/core/article/population-research-convenience-sampling-strategies/B0D519269C76DB5BFFBFB84ED7031267&lt;/url&gt;&lt;/related-urls&gt;&lt;/urls&gt;&lt;electronic-resource-num&gt;10.1017/S1049023X21000649&lt;/electronic-resource-num&gt;&lt;remote-database-name&gt;Cambridge Core&lt;/remote-database-name&gt;&lt;remote-database-provider&gt;Cambridge University Press&lt;/remote-database-provider&gt;&lt;/record&gt;&lt;/Cite&gt;&lt;/EndNote&gt;</w:instrText>
      </w:r>
      <w:r w:rsidR="00936AEA"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62)</w:t>
      </w:r>
      <w:r w:rsidR="00936AEA" w:rsidRPr="00B60BAE">
        <w:rPr>
          <w:rFonts w:asciiTheme="majorBidi" w:hAnsiTheme="majorBidi" w:cstheme="majorBidi"/>
          <w:sz w:val="24"/>
          <w:szCs w:val="24"/>
        </w:rPr>
        <w:fldChar w:fldCharType="end"/>
      </w:r>
      <w:r w:rsidR="00936AEA" w:rsidRPr="00B60BAE">
        <w:rPr>
          <w:rFonts w:asciiTheme="majorBidi" w:hAnsiTheme="majorBidi" w:cstheme="majorBidi"/>
          <w:sz w:val="24"/>
          <w:szCs w:val="24"/>
        </w:rPr>
        <w:t xml:space="preserve">. However, the non-probability sampling method may have resulted in biased findings, leading to an overestimation of the prevalence of a health condition </w:t>
      </w:r>
      <w:r w:rsidR="00936AEA"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Stratton&lt;/Author&gt;&lt;Year&gt;2021&lt;/Year&gt;&lt;RecNum&gt;59&lt;/RecNum&gt;&lt;DisplayText&gt;(62, 63)&lt;/DisplayText&gt;&lt;record&gt;&lt;rec-number&gt;59&lt;/rec-number&gt;&lt;foreign-keys&gt;&lt;key app="EN" db-id="2ddprv0ekwp9pkes2xn55s0krrrfa2fetrzp" timestamp="1696317789"&gt;59&lt;/key&gt;&lt;/foreign-keys&gt;&lt;ref-type name="Journal Article"&gt;17&lt;/ref-type&gt;&lt;contributors&gt;&lt;authors&gt;&lt;author&gt;Stratton, Samuel J.&lt;/author&gt;&lt;/authors&gt;&lt;/contributors&gt;&lt;titles&gt;&lt;title&gt;Population Research: Convenience Sampling Strategies&lt;/title&gt;&lt;secondary-title&gt;Prehospital and Disaster Medicine&lt;/secondary-title&gt;&lt;/titles&gt;&lt;pages&gt;373-374&lt;/pages&gt;&lt;volume&gt;36&lt;/volume&gt;&lt;number&gt;4&lt;/number&gt;&lt;edition&gt;2021/07/21&lt;/edition&gt;&lt;dates&gt;&lt;year&gt;2021&lt;/year&gt;&lt;/dates&gt;&lt;publisher&gt;Cambridge University Press&lt;/publisher&gt;&lt;isbn&gt;1049-023X&lt;/isbn&gt;&lt;urls&gt;&lt;related-urls&gt;&lt;url&gt;https://www.cambridge.org/core/article/population-research-convenience-sampling-strategies/B0D519269C76DB5BFFBFB84ED7031267&lt;/url&gt;&lt;/related-urls&gt;&lt;/urls&gt;&lt;electronic-resource-num&gt;10.1017/S1049023X21000649&lt;/electronic-resource-num&gt;&lt;remote-database-name&gt;Cambridge Core&lt;/remote-database-name&gt;&lt;remote-database-provider&gt;Cambridge University Press&lt;/remote-database-provider&gt;&lt;/record&gt;&lt;/Cite&gt;&lt;Cite&gt;&lt;Author&gt;Etikan&lt;/Author&gt;&lt;Year&gt;2016&lt;/Year&gt;&lt;RecNum&gt;60&lt;/RecNum&gt;&lt;record&gt;&lt;rec-number&gt;60&lt;/rec-number&gt;&lt;foreign-keys&gt;&lt;key app="EN" db-id="2ddprv0ekwp9pkes2xn55s0krrrfa2fetrzp" timestamp="1696317789"&gt;60&lt;/key&gt;&lt;/foreign-keys&gt;&lt;ref-type name="Journal Article"&gt;17&lt;/ref-type&gt;&lt;contributors&gt;&lt;authors&gt;&lt;author&gt;Etikan, Ilker&lt;/author&gt;&lt;author&gt;Musa, Sulaiman Abubakar&lt;/author&gt;&lt;author&gt;Alkassim, Rukayya Sunusi&lt;/author&gt;&lt;/authors&gt;&lt;/contributors&gt;&lt;titles&gt;&lt;title&gt;Comparison of convenience sampling and purposive sampling&lt;/title&gt;&lt;secondary-title&gt;American journal of theoretical and applied statistics&lt;/secondary-title&gt;&lt;/titles&gt;&lt;pages&gt;1-4&lt;/pages&gt;&lt;volume&gt;5&lt;/volume&gt;&lt;number&gt;1&lt;/number&gt;&lt;dates&gt;&lt;year&gt;2016&lt;/year&gt;&lt;/dates&gt;&lt;urls&gt;&lt;/urls&gt;&lt;/record&gt;&lt;/Cite&gt;&lt;/EndNote&gt;</w:instrText>
      </w:r>
      <w:r w:rsidR="00936AEA"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62, 63)</w:t>
      </w:r>
      <w:r w:rsidR="00936AEA" w:rsidRPr="00B60BAE">
        <w:rPr>
          <w:rFonts w:asciiTheme="majorBidi" w:hAnsiTheme="majorBidi" w:cstheme="majorBidi"/>
          <w:sz w:val="24"/>
          <w:szCs w:val="24"/>
        </w:rPr>
        <w:fldChar w:fldCharType="end"/>
      </w:r>
      <w:r w:rsidR="00936AEA" w:rsidRPr="00B60BAE">
        <w:rPr>
          <w:rFonts w:asciiTheme="majorBidi" w:hAnsiTheme="majorBidi" w:cstheme="majorBidi"/>
          <w:sz w:val="24"/>
          <w:szCs w:val="24"/>
        </w:rPr>
        <w:t xml:space="preserve">. Therefore, an inaccurate representation of the population challenges </w:t>
      </w:r>
      <w:r w:rsidR="00C55D6B" w:rsidRPr="00B60BAE">
        <w:rPr>
          <w:rFonts w:asciiTheme="majorBidi" w:hAnsiTheme="majorBidi" w:cstheme="majorBidi"/>
          <w:sz w:val="24"/>
          <w:szCs w:val="24"/>
        </w:rPr>
        <w:t xml:space="preserve">the </w:t>
      </w:r>
      <w:r w:rsidR="00936AEA" w:rsidRPr="00B60BAE">
        <w:rPr>
          <w:rFonts w:asciiTheme="majorBidi" w:hAnsiTheme="majorBidi" w:cstheme="majorBidi"/>
          <w:sz w:val="24"/>
          <w:szCs w:val="24"/>
        </w:rPr>
        <w:t xml:space="preserve">generalisation of the results to the entire population </w:t>
      </w:r>
      <w:r w:rsidR="00936AEA"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Stratton&lt;/Author&gt;&lt;Year&gt;2021&lt;/Year&gt;&lt;RecNum&gt;59&lt;/RecNum&gt;&lt;DisplayText&gt;(62)&lt;/DisplayText&gt;&lt;record&gt;&lt;rec-number&gt;59&lt;/rec-number&gt;&lt;foreign-keys&gt;&lt;key app="EN" db-id="2ddprv0ekwp9pkes2xn55s0krrrfa2fetrzp" timestamp="1696317789"&gt;59&lt;/key&gt;&lt;/foreign-keys&gt;&lt;ref-type name="Journal Article"&gt;17&lt;/ref-type&gt;&lt;contributors&gt;&lt;authors&gt;&lt;author&gt;Stratton, Samuel J.&lt;/author&gt;&lt;/authors&gt;&lt;/contributors&gt;&lt;titles&gt;&lt;title&gt;Population Research: Convenience Sampling Strategies&lt;/title&gt;&lt;secondary-title&gt;Prehospital and Disaster Medicine&lt;/secondary-title&gt;&lt;/titles&gt;&lt;pages&gt;373-374&lt;/pages&gt;&lt;volume&gt;36&lt;/volume&gt;&lt;number&gt;4&lt;/number&gt;&lt;edition&gt;2021/07/21&lt;/edition&gt;&lt;dates&gt;&lt;year&gt;2021&lt;/year&gt;&lt;/dates&gt;&lt;publisher&gt;Cambridge University Press&lt;/publisher&gt;&lt;isbn&gt;1049-023X&lt;/isbn&gt;&lt;urls&gt;&lt;related-urls&gt;&lt;url&gt;https://www.cambridge.org/core/article/population-research-convenience-sampling-strategies/B0D519269C76DB5BFFBFB84ED7031267&lt;/url&gt;&lt;/related-urls&gt;&lt;/urls&gt;&lt;electronic-resource-num&gt;10.1017/S1049023X21000649&lt;/electronic-resource-num&gt;&lt;remote-database-name&gt;Cambridge Core&lt;/remote-database-name&gt;&lt;remote-database-provider&gt;Cambridge University Press&lt;/remote-database-provider&gt;&lt;/record&gt;&lt;/Cite&gt;&lt;/EndNote&gt;</w:instrText>
      </w:r>
      <w:r w:rsidR="00936AEA"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62)</w:t>
      </w:r>
      <w:r w:rsidR="00936AEA" w:rsidRPr="00B60BAE">
        <w:rPr>
          <w:rFonts w:asciiTheme="majorBidi" w:hAnsiTheme="majorBidi" w:cstheme="majorBidi"/>
          <w:sz w:val="24"/>
          <w:szCs w:val="24"/>
        </w:rPr>
        <w:fldChar w:fldCharType="end"/>
      </w:r>
      <w:r w:rsidR="00936AEA" w:rsidRPr="00B60BAE">
        <w:rPr>
          <w:rFonts w:asciiTheme="majorBidi" w:hAnsiTheme="majorBidi" w:cstheme="majorBidi"/>
          <w:sz w:val="24"/>
          <w:szCs w:val="24"/>
        </w:rPr>
        <w:t xml:space="preserve">. Thus, researchers using secondary datasets, such as national surveys, should perform an adequate assessment of the used dataset to identify the quality of the collected data and its limitations, sampling methods to limit the source of bias and enhance the validity of the findings </w:t>
      </w:r>
      <w:r w:rsidR="00936AEA"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Boo&lt;/Author&gt;&lt;Year&gt;2013&lt;/Year&gt;&lt;RecNum&gt;63&lt;/RecNum&gt;&lt;DisplayText&gt;(62, 64)&lt;/DisplayText&gt;&lt;record&gt;&lt;rec-number&gt;63&lt;/rec-number&gt;&lt;foreign-keys&gt;&lt;key app="EN" db-id="2ddprv0ekwp9pkes2xn55s0krrrfa2fetrzp" timestamp="1696317789"&gt;63&lt;/key&gt;&lt;/foreign-keys&gt;&lt;ref-type name="Journal Article"&gt;17&lt;/ref-type&gt;&lt;contributors&gt;&lt;authors&gt;&lt;author&gt;Boo, Sunjoo&lt;/author&gt;&lt;author&gt;Froelicher, Erika Sivarajan&lt;/author&gt;&lt;/authors&gt;&lt;/contributors&gt;&lt;titles&gt;&lt;title&gt;Secondary analysis of national survey datasets&lt;/title&gt;&lt;secondary-title&gt;Japan Journal of Nursing Science&lt;/secondary-title&gt;&lt;/titles&gt;&lt;pages&gt;130-135&lt;/pages&gt;&lt;volume&gt;10&lt;/volume&gt;&lt;number&gt;1&lt;/number&gt;&lt;dates&gt;&lt;year&gt;2013&lt;/year&gt;&lt;/dates&gt;&lt;isbn&gt;1742-7932&lt;/isbn&gt;&lt;urls&gt;&lt;related-urls&gt;&lt;url&gt;https://onlinelibrary.wiley.com/doi/abs/10.1111/j.1742-7924.2012.00213.x&lt;/url&gt;&lt;/related-urls&gt;&lt;/urls&gt;&lt;electronic-resource-num&gt;https://doi.org/10.1111/j.1742-7924.2012.00213.x&lt;/electronic-resource-num&gt;&lt;/record&gt;&lt;/Cite&gt;&lt;Cite&gt;&lt;Author&gt;Stratton&lt;/Author&gt;&lt;Year&gt;2021&lt;/Year&gt;&lt;RecNum&gt;59&lt;/RecNum&gt;&lt;record&gt;&lt;rec-number&gt;59&lt;/rec-number&gt;&lt;foreign-keys&gt;&lt;key app="EN" db-id="2ddprv0ekwp9pkes2xn55s0krrrfa2fetrzp" timestamp="1696317789"&gt;59&lt;/key&gt;&lt;/foreign-keys&gt;&lt;ref-type name="Journal Article"&gt;17&lt;/ref-type&gt;&lt;contributors&gt;&lt;authors&gt;&lt;author&gt;Stratton, Samuel J.&lt;/author&gt;&lt;/authors&gt;&lt;/contributors&gt;&lt;titles&gt;&lt;title&gt;Population Research: Convenience Sampling Strategies&lt;/title&gt;&lt;secondary-title&gt;Prehospital and Disaster Medicine&lt;/secondary-title&gt;&lt;/titles&gt;&lt;pages&gt;373-374&lt;/pages&gt;&lt;volume&gt;36&lt;/volume&gt;&lt;number&gt;4&lt;/number&gt;&lt;edition&gt;2021/07/21&lt;/edition&gt;&lt;dates&gt;&lt;year&gt;2021&lt;/year&gt;&lt;/dates&gt;&lt;publisher&gt;Cambridge University Press&lt;/publisher&gt;&lt;isbn&gt;1049-023X&lt;/isbn&gt;&lt;urls&gt;&lt;related-urls&gt;&lt;url&gt;https://www.cambridge.org/core/article/population-research-convenience-sampling-strategies/B0D519269C76DB5BFFBFB84ED7031267&lt;/url&gt;&lt;/related-urls&gt;&lt;/urls&gt;&lt;electronic-resource-num&gt;10.1017/S1049023X21000649&lt;/electronic-resource-num&gt;&lt;remote-database-name&gt;Cambridge Core&lt;/remote-database-name&gt;&lt;remote-database-provider&gt;Cambridge University Press&lt;/remote-database-provider&gt;&lt;/record&gt;&lt;/Cite&gt;&lt;/EndNote&gt;</w:instrText>
      </w:r>
      <w:r w:rsidR="00936AEA"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62, 64)</w:t>
      </w:r>
      <w:r w:rsidR="00936AEA" w:rsidRPr="00B60BAE">
        <w:rPr>
          <w:rFonts w:asciiTheme="majorBidi" w:hAnsiTheme="majorBidi" w:cstheme="majorBidi"/>
          <w:sz w:val="24"/>
          <w:szCs w:val="24"/>
        </w:rPr>
        <w:fldChar w:fldCharType="end"/>
      </w:r>
      <w:r w:rsidR="00936AEA" w:rsidRPr="00B60BAE">
        <w:rPr>
          <w:rFonts w:asciiTheme="majorBidi" w:hAnsiTheme="majorBidi" w:cstheme="majorBidi"/>
          <w:sz w:val="24"/>
          <w:szCs w:val="24"/>
        </w:rPr>
        <w:t xml:space="preserve">. Researchers should also take note of the differences between the control and disease groups and adjust their statistical analysis accordingly to avoid misleading conclusions </w:t>
      </w:r>
      <w:r w:rsidR="00936AEA"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Boo&lt;/Author&gt;&lt;Year&gt;2013&lt;/Year&gt;&lt;RecNum&gt;63&lt;/RecNum&gt;&lt;DisplayText&gt;(64)&lt;/DisplayText&gt;&lt;record&gt;&lt;rec-number&gt;63&lt;/rec-number&gt;&lt;foreign-keys&gt;&lt;key app="EN" db-id="2ddprv0ekwp9pkes2xn55s0krrrfa2fetrzp" timestamp="1696317789"&gt;63&lt;/key&gt;&lt;/foreign-keys&gt;&lt;ref-type name="Journal Article"&gt;17&lt;/ref-type&gt;&lt;contributors&gt;&lt;authors&gt;&lt;author&gt;Boo, Sunjoo&lt;/author&gt;&lt;author&gt;Froelicher, Erika Sivarajan&lt;/author&gt;&lt;/authors&gt;&lt;/contributors&gt;&lt;titles&gt;&lt;title&gt;Secondary analysis of national survey datasets&lt;/title&gt;&lt;secondary-title&gt;Japan Journal of Nursing Science&lt;/secondary-title&gt;&lt;/titles&gt;&lt;pages&gt;130-135&lt;/pages&gt;&lt;volume&gt;10&lt;/volume&gt;&lt;number&gt;1&lt;/number&gt;&lt;dates&gt;&lt;year&gt;2013&lt;/year&gt;&lt;/dates&gt;&lt;isbn&gt;1742-7932&lt;/isbn&gt;&lt;urls&gt;&lt;related-urls&gt;&lt;url&gt;https://onlinelibrary.wiley.com/doi/abs/10.1111/j.1742-7924.2012.00213.x&lt;/url&gt;&lt;/related-urls&gt;&lt;/urls&gt;&lt;electronic-resource-num&gt;https://doi.org/10.1111/j.1742-7924.2012.00213.x&lt;/electronic-resource-num&gt;&lt;/record&gt;&lt;/Cite&gt;&lt;/EndNote&gt;</w:instrText>
      </w:r>
      <w:r w:rsidR="00936AEA"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64)</w:t>
      </w:r>
      <w:r w:rsidR="00936AEA" w:rsidRPr="00B60BAE">
        <w:rPr>
          <w:rFonts w:asciiTheme="majorBidi" w:hAnsiTheme="majorBidi" w:cstheme="majorBidi"/>
          <w:sz w:val="24"/>
          <w:szCs w:val="24"/>
        </w:rPr>
        <w:fldChar w:fldCharType="end"/>
      </w:r>
      <w:r w:rsidR="00936AEA" w:rsidRPr="00B60BAE">
        <w:rPr>
          <w:rFonts w:asciiTheme="majorBidi" w:hAnsiTheme="majorBidi" w:cstheme="majorBidi"/>
          <w:sz w:val="24"/>
          <w:szCs w:val="24"/>
        </w:rPr>
        <w:t xml:space="preserve">. </w:t>
      </w:r>
    </w:p>
    <w:p w14:paraId="0D98A281" w14:textId="78740EEF" w:rsidR="00936AEA" w:rsidRPr="00B60BAE" w:rsidRDefault="00936AEA" w:rsidP="00663EC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This review identified two study designs: Cross-sectional studies (n=10) and cohort studies (n=13). Cross-sectional studies aimed to examine the correlation between OSA and T2DM, but this design has methodological and statistical limitations. For instance, it cannot determine the direction of the association and causal inferences due to the lack of temporal elements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Rosenbaum&lt;/Author&gt;&lt;Year&gt;2010&lt;/Year&gt;&lt;RecNum&gt;57&lt;/RecNum&gt;&lt;DisplayText&gt;(34)&lt;/DisplayText&gt;&lt;record&gt;&lt;rec-number&gt;57&lt;/rec-number&gt;&lt;foreign-keys&gt;&lt;key app="EN" db-id="2ddprv0ekwp9pkes2xn55s0krrrfa2fetrzp" timestamp="1696317788"&gt;57&lt;/key&gt;&lt;/foreign-keys&gt;&lt;ref-type name="Book"&gt;6&lt;/ref-type&gt;&lt;contributors&gt;&lt;authors&gt;&lt;author&gt;Rosenbaum, Paul R&lt;/author&gt;&lt;author&gt;Rosenbaum, P Briskman&lt;/author&gt;&lt;author&gt;Briskman&lt;/author&gt;&lt;/authors&gt;&lt;/contributors&gt;&lt;titles&gt;&lt;title&gt;Design of observational studies&lt;/title&gt;&lt;/titles&gt;&lt;volume&gt;10&lt;/volume&gt;&lt;dates&gt;&lt;year&gt;2010&lt;/year&gt;&lt;/dates&gt;&lt;publisher&gt;Springer&lt;/publisher&gt;&lt;urls&gt;&lt;/urls&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34)</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Alternatively, cohort studies can identify and relate an outcome to a specific exposure after a follow-up period, suggesting a cause-effect relationship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Rosenbaum&lt;/Author&gt;&lt;Year&gt;2010&lt;/Year&gt;&lt;RecNum&gt;57&lt;/RecNum&gt;&lt;DisplayText&gt;(34)&lt;/DisplayText&gt;&lt;record&gt;&lt;rec-number&gt;57&lt;/rec-number&gt;&lt;foreign-keys&gt;&lt;key app="EN" db-id="2ddprv0ekwp9pkes2xn55s0krrrfa2fetrzp" timestamp="1696317788"&gt;57&lt;/key&gt;&lt;/foreign-keys&gt;&lt;ref-type name="Book"&gt;6&lt;/ref-type&gt;&lt;contributors&gt;&lt;authors&gt;&lt;author&gt;Rosenbaum, Paul R&lt;/author&gt;&lt;author&gt;Rosenbaum, P Briskman&lt;/author&gt;&lt;author&gt;Briskman&lt;/author&gt;&lt;/authors&gt;&lt;/contributors&gt;&lt;titles&gt;&lt;title&gt;Design of observational studies&lt;/title&gt;&lt;/titles&gt;&lt;volume&gt;10&lt;/volume&gt;&lt;dates&gt;&lt;year&gt;2010&lt;/year&gt;&lt;/dates&gt;&lt;publisher&gt;Springer&lt;/publisher&gt;&lt;urls&gt;&lt;/urls&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34)</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Among the thirteen cohort studies, six were retrospective, and seven were prospective. The prospective </w:t>
      </w:r>
      <w:r w:rsidRPr="00B60BAE">
        <w:rPr>
          <w:rFonts w:asciiTheme="majorBidi" w:hAnsiTheme="majorBidi" w:cstheme="majorBidi"/>
          <w:sz w:val="24"/>
          <w:szCs w:val="24"/>
        </w:rPr>
        <w:lastRenderedPageBreak/>
        <w:t xml:space="preserve">cohort design is superior to the retrospective cohort approach, which is subject to recall bias, and the concurrent presence of two diseases at baseline cannot be rolled out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Rosenbaum&lt;/Author&gt;&lt;Year&gt;2010&lt;/Year&gt;&lt;RecNum&gt;57&lt;/RecNum&gt;&lt;DisplayText&gt;(34)&lt;/DisplayText&gt;&lt;record&gt;&lt;rec-number&gt;57&lt;/rec-number&gt;&lt;foreign-keys&gt;&lt;key app="EN" db-id="2ddprv0ekwp9pkes2xn55s0krrrfa2fetrzp" timestamp="1696317788"&gt;57&lt;/key&gt;&lt;/foreign-keys&gt;&lt;ref-type name="Book"&gt;6&lt;/ref-type&gt;&lt;contributors&gt;&lt;authors&gt;&lt;author&gt;Rosenbaum, Paul R&lt;/author&gt;&lt;author&gt;Rosenbaum, P Briskman&lt;/author&gt;&lt;author&gt;Briskman&lt;/author&gt;&lt;/authors&gt;&lt;/contributors&gt;&lt;titles&gt;&lt;title&gt;Design of observational studies&lt;/title&gt;&lt;/titles&gt;&lt;volume&gt;10&lt;/volume&gt;&lt;dates&gt;&lt;year&gt;2010&lt;/year&gt;&lt;/dates&gt;&lt;publisher&gt;Springer&lt;/publisher&gt;&lt;urls&gt;&lt;/urls&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34)</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Similar to cross-sectional design, cohort studies also have limitations, such as the risk of participant drop-out, which may affect the validity and generali</w:t>
      </w:r>
      <w:r w:rsidR="00EC3428" w:rsidRPr="00B60BAE">
        <w:rPr>
          <w:rFonts w:asciiTheme="majorBidi" w:hAnsiTheme="majorBidi" w:cstheme="majorBidi"/>
          <w:sz w:val="24"/>
          <w:szCs w:val="24"/>
        </w:rPr>
        <w:t>s</w:t>
      </w:r>
      <w:r w:rsidRPr="00B60BAE">
        <w:rPr>
          <w:rFonts w:asciiTheme="majorBidi" w:hAnsiTheme="majorBidi" w:cstheme="majorBidi"/>
          <w:sz w:val="24"/>
          <w:szCs w:val="24"/>
        </w:rPr>
        <w:t xml:space="preserve">ability of the results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Rosenbaum&lt;/Author&gt;&lt;Year&gt;2010&lt;/Year&gt;&lt;RecNum&gt;57&lt;/RecNum&gt;&lt;DisplayText&gt;(34)&lt;/DisplayText&gt;&lt;record&gt;&lt;rec-number&gt;57&lt;/rec-number&gt;&lt;foreign-keys&gt;&lt;key app="EN" db-id="2ddprv0ekwp9pkes2xn55s0krrrfa2fetrzp" timestamp="1696317788"&gt;57&lt;/key&gt;&lt;/foreign-keys&gt;&lt;ref-type name="Book"&gt;6&lt;/ref-type&gt;&lt;contributors&gt;&lt;authors&gt;&lt;author&gt;Rosenbaum, Paul R&lt;/author&gt;&lt;author&gt;Rosenbaum, P Briskman&lt;/author&gt;&lt;author&gt;Briskman&lt;/author&gt;&lt;/authors&gt;&lt;/contributors&gt;&lt;titles&gt;&lt;title&gt;Design of observational studies&lt;/title&gt;&lt;/titles&gt;&lt;volume&gt;10&lt;/volume&gt;&lt;dates&gt;&lt;year&gt;2010&lt;/year&gt;&lt;/dates&gt;&lt;publisher&gt;Springer&lt;/publisher&gt;&lt;urls&gt;&lt;/urls&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34)</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Therefore, it is recommended </w:t>
      </w:r>
      <w:r w:rsidR="003E3725" w:rsidRPr="00B60BAE">
        <w:rPr>
          <w:rFonts w:asciiTheme="majorBidi" w:hAnsiTheme="majorBidi" w:cstheme="majorBidi"/>
          <w:sz w:val="24"/>
          <w:szCs w:val="24"/>
        </w:rPr>
        <w:t xml:space="preserve">that sufficient information about drop-outs be provided and sensitivity analysis performed </w:t>
      </w:r>
      <w:r w:rsidRPr="00B60BAE">
        <w:rPr>
          <w:rFonts w:asciiTheme="majorBidi" w:hAnsiTheme="majorBidi" w:cstheme="majorBidi"/>
          <w:sz w:val="24"/>
          <w:szCs w:val="24"/>
        </w:rPr>
        <w:t xml:space="preserve">to compare the characteristics of drop cases with completed cases to enhance the study's validity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Frey&lt;/Author&gt;&lt;Year&gt;2002&lt;/Year&gt;&lt;RecNum&gt;83&lt;/RecNum&gt;&lt;DisplayText&gt;(57)&lt;/DisplayText&gt;&lt;record&gt;&lt;rec-number&gt;83&lt;/rec-number&gt;&lt;foreign-keys&gt;&lt;key app="EN" db-id="2ddprv0ekwp9pkes2xn55s0krrrfa2fetrzp" timestamp="1700762328"&gt;83&lt;/key&gt;&lt;/foreign-keys&gt;&lt;ref-type name="Journal Article"&gt;17&lt;/ref-type&gt;&lt;contributors&gt;&lt;authors&gt;&lt;author&gt;Frey, H. C.&lt;/author&gt;&lt;author&gt;Patil, S. R.&lt;/author&gt;&lt;/authors&gt;&lt;/contributors&gt;&lt;auth-address&gt;Department of Civil Engineering, North Carolina State University, Raleigh 27695-7908, USA. frey@eos.ncsu.edu&lt;/auth-address&gt;&lt;titles&gt;&lt;title&gt;Identification and review of sensitivity analysis methods&lt;/title&gt;&lt;secondary-title&gt;Risk Analysis&lt;/secondary-title&gt;&lt;/titles&gt;&lt;periodical&gt;&lt;full-title&gt;Risk Analysis&lt;/full-title&gt;&lt;/periodical&gt;&lt;pages&gt;553-78&lt;/pages&gt;&lt;volume&gt;22&lt;/volume&gt;&lt;number&gt;3&lt;/number&gt;&lt;edition&gt;2002/06/29&lt;/edition&gt;&lt;keywords&gt;&lt;keyword&gt;Analysis of Variance&lt;/keyword&gt;&lt;keyword&gt;*Food Contamination/prevention &amp;amp; control/statistics &amp;amp; numerical data&lt;/keyword&gt;&lt;keyword&gt;Fourier Analysis&lt;/keyword&gt;&lt;keyword&gt;Models, Statistical&lt;/keyword&gt;&lt;keyword&gt;Regression Analysis&lt;/keyword&gt;&lt;keyword&gt;Risk Assessment&lt;/keyword&gt;&lt;keyword&gt;Safety&lt;/keyword&gt;&lt;keyword&gt;Sensitivity and Specificity&lt;/keyword&gt;&lt;keyword&gt;United States&lt;/keyword&gt;&lt;/keywords&gt;&lt;dates&gt;&lt;year&gt;2002&lt;/year&gt;&lt;pub-dates&gt;&lt;date&gt;Jun&lt;/date&gt;&lt;/pub-dates&gt;&lt;/dates&gt;&lt;isbn&gt;0272-4332 (Print)&amp;#xD;0272-4332&lt;/isbn&gt;&lt;accession-num&gt;12088234&lt;/accession-num&gt;&lt;urls&gt;&lt;/urls&gt;&lt;remote-database-provider&gt;NLM&lt;/remote-database-provider&gt;&lt;language&gt;eng&lt;/language&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57)</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In this review, around 46% of the cohort studies did not provide details about dropped cases, and no study performed a sensitivity test to compare the characteristics of dropped cases with complete cases </w:t>
      </w:r>
      <w:r w:rsidRPr="00B60BAE">
        <w:rPr>
          <w:rFonts w:asciiTheme="majorBidi" w:hAnsiTheme="majorBidi" w:cstheme="majorBidi"/>
          <w:sz w:val="24"/>
          <w:szCs w:val="24"/>
        </w:rPr>
        <w:fldChar w:fldCharType="begin">
          <w:fldData xml:space="preserve">PEVuZE5vdGU+PENpdGU+PEF1dGhvcj5BbGk8L0F1dGhvcj48WWVhcj4yMDIzPC9ZZWFyPjxSZWNO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BbGk8L0F1dGhvcj48WWVhcj4yMDIzPC9ZZWFyPjxSZWNO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9, 11-13, 17, 41)</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w:t>
      </w:r>
    </w:p>
    <w:p w14:paraId="339EE543" w14:textId="53E1C074" w:rsidR="00936AEA" w:rsidRPr="00B60BAE" w:rsidRDefault="00936AEA" w:rsidP="00663EC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The review studies lacked sufficient information on missing data treatment methods and utilisation of reporting guidelines. Most of the review studies (n = 21) used convenience samples, which means they used data collected for previous studies or administrative data. This approach may have resulted in incomplete cases being excluded from the analysis, leading to selection bias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Boo&lt;/Author&gt;&lt;Year&gt;2013&lt;/Year&gt;&lt;RecNum&gt;63&lt;/RecNum&gt;&lt;DisplayText&gt;(64)&lt;/DisplayText&gt;&lt;record&gt;&lt;rec-number&gt;63&lt;/rec-number&gt;&lt;foreign-keys&gt;&lt;key app="EN" db-id="2ddprv0ekwp9pkes2xn55s0krrrfa2fetrzp" timestamp="1696317789"&gt;63&lt;/key&gt;&lt;/foreign-keys&gt;&lt;ref-type name="Journal Article"&gt;17&lt;/ref-type&gt;&lt;contributors&gt;&lt;authors&gt;&lt;author&gt;Boo, Sunjoo&lt;/author&gt;&lt;author&gt;Froelicher, Erika Sivarajan&lt;/author&gt;&lt;/authors&gt;&lt;/contributors&gt;&lt;titles&gt;&lt;title&gt;Secondary analysis of national survey datasets&lt;/title&gt;&lt;secondary-title&gt;Japan Journal of Nursing Science&lt;/secondary-title&gt;&lt;/titles&gt;&lt;pages&gt;130-135&lt;/pages&gt;&lt;volume&gt;10&lt;/volume&gt;&lt;number&gt;1&lt;/number&gt;&lt;dates&gt;&lt;year&gt;2013&lt;/year&gt;&lt;/dates&gt;&lt;isbn&gt;1742-7932&lt;/isbn&gt;&lt;urls&gt;&lt;related-urls&gt;&lt;url&gt;https://onlinelibrary.wiley.com/doi/abs/10.1111/j.1742-7924.2012.00213.x&lt;/url&gt;&lt;/related-urls&gt;&lt;/urls&gt;&lt;electronic-resource-num&gt;https://doi.org/10.1111/j.1742-7924.2012.00213.x&lt;/electronic-resource-num&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64)</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Handling missing data was reported in 11 studies, but they did not provide enough detail on the methods used to address the missing data </w:t>
      </w:r>
      <w:r w:rsidRPr="00B60BAE">
        <w:rPr>
          <w:rFonts w:asciiTheme="majorBidi" w:hAnsiTheme="majorBidi" w:cstheme="majorBidi"/>
          <w:sz w:val="24"/>
          <w:szCs w:val="24"/>
        </w:rPr>
        <w:fldChar w:fldCharType="begin">
          <w:fldData xml:space="preserve">PEVuZE5vdGU+PENpdGU+PEF1dGhvcj5CZWF0ZSBTdHJhbmQ8L0F1dGhvcj48WWVhcj4yMDE1PC9Z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CZWF0ZSBTdHJhbmQ8L0F1dGhvcj48WWVhcj4yMDE1PC9Z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5, 9, 12, 16, 39, 42, 43, 48-50, 52)</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The reader needs to obtain a comprehensive report of missing data and data completeness to evaluate the validity of study results and identify the source of bias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Boo&lt;/Author&gt;&lt;Year&gt;2013&lt;/Year&gt;&lt;RecNum&gt;63&lt;/RecNum&gt;&lt;DisplayText&gt;(64)&lt;/DisplayText&gt;&lt;record&gt;&lt;rec-number&gt;63&lt;/rec-number&gt;&lt;foreign-keys&gt;&lt;key app="EN" db-id="2ddprv0ekwp9pkes2xn55s0krrrfa2fetrzp" timestamp="1696317789"&gt;63&lt;/key&gt;&lt;/foreign-keys&gt;&lt;ref-type name="Journal Article"&gt;17&lt;/ref-type&gt;&lt;contributors&gt;&lt;authors&gt;&lt;author&gt;Boo, Sunjoo&lt;/author&gt;&lt;author&gt;Froelicher, Erika Sivarajan&lt;/author&gt;&lt;/authors&gt;&lt;/contributors&gt;&lt;titles&gt;&lt;title&gt;Secondary analysis of national survey datasets&lt;/title&gt;&lt;secondary-title&gt;Japan Journal of Nursing Science&lt;/secondary-title&gt;&lt;/titles&gt;&lt;pages&gt;130-135&lt;/pages&gt;&lt;volume&gt;10&lt;/volume&gt;&lt;number&gt;1&lt;/number&gt;&lt;dates&gt;&lt;year&gt;2013&lt;/year&gt;&lt;/dates&gt;&lt;isbn&gt;1742-7932&lt;/isbn&gt;&lt;urls&gt;&lt;related-urls&gt;&lt;url&gt;https://onlinelibrary.wiley.com/doi/abs/10.1111/j.1742-7924.2012.00213.x&lt;/url&gt;&lt;/related-urls&gt;&lt;/urls&gt;&lt;electronic-resource-num&gt;https://doi.org/10.1111/j.1742-7924.2012.00213.x&lt;/electronic-resource-num&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64)</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Furthermore, the majority of the studies included in our analysis did not report the study using guidelines such as STOBE or RECORD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Benchimol&lt;/Author&gt;&lt;Year&gt;2015&lt;/Year&gt;&lt;RecNum&gt;72&lt;/RecNum&gt;&lt;DisplayText&gt;(55, 56)&lt;/DisplayText&gt;&lt;record&gt;&lt;rec-number&gt;72&lt;/rec-number&gt;&lt;foreign-keys&gt;&lt;key app="EN" db-id="2ddprv0ekwp9pkes2xn55s0krrrfa2fetrzp" timestamp="1697713777"&gt;72&lt;/key&gt;&lt;/foreign-keys&gt;&lt;ref-type name="Journal Article"&gt;17&lt;/ref-type&gt;&lt;contributors&gt;&lt;authors&gt;&lt;author&gt;Benchimol, Eric I&lt;/author&gt;&lt;author&gt;Smeeth, Liam&lt;/author&gt;&lt;author&gt;Guttmann, Astrid&lt;/author&gt;&lt;author&gt;Harron, Katie&lt;/author&gt;&lt;author&gt;Moher, David&lt;/author&gt;&lt;author&gt;Petersen, Irene&lt;/author&gt;&lt;author&gt;Sørensen, Henrik T&lt;/author&gt;&lt;author&gt;von Elm, Erik&lt;/author&gt;&lt;author&gt;Langan, Sinéad M&lt;/author&gt;&lt;author&gt;RECORD Working Committee&lt;/author&gt;&lt;/authors&gt;&lt;/contributors&gt;&lt;titles&gt;&lt;title&gt;The REporting of studies Conducted using Observational Routinely-collected health Data (RECORD) statement&lt;/title&gt;&lt;secondary-title&gt;PLoS medicine&lt;/secondary-title&gt;&lt;/titles&gt;&lt;pages&gt;e1001885&lt;/pages&gt;&lt;volume&gt;12&lt;/volume&gt;&lt;number&gt;10&lt;/number&gt;&lt;dates&gt;&lt;year&gt;2015&lt;/year&gt;&lt;/dates&gt;&lt;isbn&gt;1549-1277&lt;/isbn&gt;&lt;urls&gt;&lt;/urls&gt;&lt;/record&gt;&lt;/Cite&gt;&lt;Cite&gt;&lt;Author&gt;Von Elm&lt;/Author&gt;&lt;Year&gt;2007&lt;/Year&gt;&lt;RecNum&gt;64&lt;/RecNum&gt;&lt;record&gt;&lt;rec-number&gt;64&lt;/rec-number&gt;&lt;foreign-keys&gt;&lt;key app="EN" db-id="2ddprv0ekwp9pkes2xn55s0krrrfa2fetrzp" timestamp="1696320820"&gt;64&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The Lancet&lt;/secondary-title&gt;&lt;/titles&gt;&lt;periodical&gt;&lt;full-title&gt;The Lancet&lt;/full-title&gt;&lt;/periodical&gt;&lt;pages&gt;1453-1457&lt;/pages&gt;&lt;volume&gt;370&lt;/volume&gt;&lt;number&gt;9596&lt;/number&gt;&lt;dates&gt;&lt;year&gt;2007&lt;/year&gt;&lt;/dates&gt;&lt;isbn&gt;0140-6736&lt;/isbn&gt;&lt;urls&gt;&lt;/urls&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55, 56)</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One cohort study reported on the adequacy of their study report using the STROBE checklist, but it was incomplete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Subramanian&lt;/Author&gt;&lt;Year&gt;2019&lt;/Year&gt;&lt;RecNum&gt;36&lt;/RecNum&gt;&lt;DisplayText&gt;(43)&lt;/DisplayText&gt;&lt;record&gt;&lt;rec-number&gt;36&lt;/rec-number&gt;&lt;foreign-keys&gt;&lt;key app="EN" db-id="2ddprv0ekwp9pkes2xn55s0krrrfa2fetrzp" timestamp="1696317786"&gt;36&lt;/key&gt;&lt;/foreign-keys&gt;&lt;ref-type name="Journal Article"&gt;17&lt;/ref-type&gt;&lt;contributors&gt;&lt;authors&gt;&lt;author&gt;Subramanian, Anuradhaa&lt;/author&gt;&lt;author&gt;Adderley, Nicola J.&lt;/author&gt;&lt;author&gt;Tracy, Alexander&lt;/author&gt;&lt;author&gt;Taverner, Tom&lt;/author&gt;&lt;author&gt;Hanif, Wasim&lt;/author&gt;&lt;author&gt;Toulis, Konstantinos A.&lt;/author&gt;&lt;author&gt;Thomas, G. Neil&lt;/author&gt;&lt;author&gt;Tahrani, Abd A.&lt;/author&gt;&lt;author&gt;Nirantharakumar, Krishnarajah&lt;/author&gt;&lt;/authors&gt;&lt;/contributors&gt;&lt;titles&gt;&lt;title&gt;Risk of Incident Obstructive Sleep Apnea Among Patients With Type 2 Diabetes&lt;/title&gt;&lt;secondary-title&gt;Diabetes Care&lt;/secondary-title&gt;&lt;/titles&gt;&lt;periodical&gt;&lt;full-title&gt;Diabetes Care&lt;/full-title&gt;&lt;/periodical&gt;&lt;pages&gt;954-963&lt;/pages&gt;&lt;volume&gt;42&lt;/volume&gt;&lt;number&gt;5&lt;/number&gt;&lt;dates&gt;&lt;year&gt;2019&lt;/year&gt;&lt;/dates&gt;&lt;pub-location&gt;Arlington, Virginia&lt;/pub-location&gt;&lt;publisher&gt;American Diabetes Association&lt;/publisher&gt;&lt;accession-num&gt;136002587. Language: English. Entry Date: 20191101. Revision Date: 20210111. Publication Type: journal article&lt;/accession-num&gt;&lt;urls&gt;&lt;related-urls&gt;&lt;url&gt;http://proxy.library.nyu.edu/login?url=https://search.ebscohost.com/login.aspx?direct=true&amp;amp;db=ccm&amp;amp;AN=136002587&amp;amp;site=ehost-live&lt;/url&gt;&lt;/related-urls&gt;&lt;/urls&gt;&lt;electronic-resource-num&gt;10.2337/dc18-2004&lt;/electronic-resource-num&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43)</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w:t>
      </w:r>
    </w:p>
    <w:p w14:paraId="480199A6" w14:textId="0BA75FE1" w:rsidR="00566124" w:rsidRPr="00B60BAE" w:rsidRDefault="00566124" w:rsidP="00566124">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In this review, we observed inconsistencies in the operational definitions of OSA and T2DM across the included studies (Table 4). This variation was also observed in previous systematic reviews of studies that examined the association between OSA and T2DM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Wang&lt;/Author&gt;&lt;Year&gt;2022&lt;/Year&gt;&lt;RecNum&gt;12&lt;/RecNum&gt;&lt;DisplayText&gt;(21, 58)&lt;/DisplayText&gt;&lt;record&gt;&lt;rec-number&gt;12&lt;/rec-number&gt;&lt;foreign-keys&gt;&lt;key app="EN" db-id="2ddprv0ekwp9pkes2xn55s0krrrfa2fetrzp" timestamp="1696317783"&gt;12&lt;/key&gt;&lt;/foreign-keys&gt;&lt;ref-type name="Journal Article"&gt;17&lt;/ref-type&gt;&lt;contributors&gt;&lt;authors&gt;&lt;author&gt;Wang, Cong&lt;/author&gt;&lt;author&gt;Tan, Jin&lt;/author&gt;&lt;author&gt;Miao, Yuyang&lt;/author&gt;&lt;author&gt;Zhang, Qiang&lt;/author&gt;&lt;/authors&gt;&lt;/contributors&gt;&lt;titles&gt;&lt;title&gt;Obstructive sleep apnea, prediabetes and progression of type 2 diabetes: A systematic review and meta‐analysis&lt;/title&gt;&lt;secondary-title&gt;Journal of Diabetes Investigation&lt;/secondary-title&gt;&lt;/titles&gt;&lt;pages&gt;1396-1411&lt;/pages&gt;&lt;volume&gt;13&lt;/volume&gt;&lt;number&gt;8&lt;/number&gt;&lt;dates&gt;&lt;year&gt;2022&lt;/year&gt;&lt;/dates&gt;&lt;isbn&gt;2040-1116&lt;/isbn&gt;&lt;urls&gt;&lt;/urls&gt;&lt;/record&gt;&lt;/Cite&gt;&lt;Cite&gt;&lt;Author&gt;Anothaisintawee&lt;/Author&gt;&lt;Year&gt;2016&lt;/Year&gt;&lt;RecNum&gt;13&lt;/RecNum&gt;&lt;record&gt;&lt;rec-number&gt;13&lt;/rec-number&gt;&lt;foreign-keys&gt;&lt;key app="EN" db-id="2ddprv0ekwp9pkes2xn55s0krrrfa2fetrzp" timestamp="1696317783"&gt;13&lt;/key&gt;&lt;/foreign-keys&gt;&lt;ref-type name="Journal Article"&gt;17&lt;/ref-type&gt;&lt;contributors&gt;&lt;authors&gt;&lt;author&gt;Anothaisintawee, Thunyarat&lt;/author&gt;&lt;author&gt;Reutrakul, Sirimon&lt;/author&gt;&lt;author&gt;Van Cauter, Eve&lt;/author&gt;&lt;author&gt;Thakkinstian, Ammarin&lt;/author&gt;&lt;/authors&gt;&lt;/contributors&gt;&lt;titles&gt;&lt;title&gt;Sleep disturbances compared to traditional risk factors for diabetes development: systematic review and meta-analysis&lt;/title&gt;&lt;secondary-title&gt;Sleep medicine reviews&lt;/secondary-title&gt;&lt;/titles&gt;&lt;periodical&gt;&lt;full-title&gt;Sleep Medicine Reviews&lt;/full-title&gt;&lt;/periodical&gt;&lt;pages&gt;11-24&lt;/pages&gt;&lt;volume&gt;30&lt;/volume&gt;&lt;dates&gt;&lt;year&gt;2016&lt;/year&gt;&lt;/dates&gt;&lt;isbn&gt;1087-0792&lt;/isbn&gt;&lt;urls&gt;&lt;/urls&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21, 58)</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In this review, 15 studies used PSG to diagnose OSA, six did not follow the American Academy of Sleep Medicine standard criteria for OSA classification and three studies relied on medical records without clarifying the classification criteria for OSA and T2DM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Kapur&lt;/Author&gt;&lt;Year&gt;2017&lt;/Year&gt;&lt;RecNum&gt;74&lt;/RecNum&gt;&lt;DisplayText&gt;(53)&lt;/DisplayText&gt;&lt;record&gt;&lt;rec-number&gt;74&lt;/rec-number&gt;&lt;foreign-keys&gt;&lt;key app="EN" db-id="2ddprv0ekwp9pkes2xn55s0krrrfa2fetrzp" timestamp="1698261309"&gt;74&lt;/key&gt;&lt;/foreign-keys&gt;&lt;ref-type name="Journal Article"&gt;17&lt;/ref-type&gt;&lt;contributors&gt;&lt;authors&gt;&lt;author&gt;Kapur, Vishesh K&lt;/author&gt;&lt;author&gt;Auckley, Dennis H&lt;/author&gt;&lt;author&gt;Chowdhuri, Susmita&lt;/author&gt;&lt;author&gt;Kuhlmann, David C&lt;/author&gt;&lt;author&gt;Mehra, Reena&lt;/author&gt;&lt;author&gt;Ramar, Kannan&lt;/author&gt;&lt;author&gt;Harrod, Christopher G&lt;/author&gt;&lt;/authors&gt;&lt;/contributors&gt;&lt;titles&gt;&lt;title&gt;Clinical practice guideline for diagnostic testing for adult obstructive sleep apnea: an American Academy of Sleep Medicine clinical practice guideline&lt;/title&gt;&lt;secondary-title&gt;Journal of clinical sleep medicine&lt;/secondary-title&gt;&lt;/titles&gt;&lt;periodical&gt;&lt;full-title&gt;Journal of Clinical Sleep Medicine&lt;/full-title&gt;&lt;/periodical&gt;&lt;pages&gt;479-504&lt;/pages&gt;&lt;volume&gt;13&lt;/volume&gt;&lt;number&gt;3&lt;/number&gt;&lt;dates&gt;&lt;year&gt;2017&lt;/year&gt;&lt;/dates&gt;&lt;isbn&gt;1550-9389&lt;/isbn&gt;&lt;urls&gt;&lt;/urls&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53)</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The variation was observed in the OSA classification criteria and severity cut-off values (see Table 2 and Table 4).</w:t>
      </w:r>
    </w:p>
    <w:p w14:paraId="09519FEC" w14:textId="7DEC8861" w:rsidR="00936AEA" w:rsidRPr="00B60BAE" w:rsidRDefault="006D468A" w:rsidP="00663EC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Additionally, in studies that used subjective methods to evaluate OSA (n=5), three studies did not report OSA using a standardised self-report checklist, such as Berlin Questionnaire </w:t>
      </w:r>
      <w:r w:rsidRPr="00B60BAE">
        <w:rPr>
          <w:rFonts w:asciiTheme="majorBidi" w:hAnsiTheme="majorBidi" w:cstheme="majorBidi"/>
          <w:sz w:val="24"/>
          <w:szCs w:val="24"/>
        </w:rPr>
        <w:fldChar w:fldCharType="begin">
          <w:fldData xml:space="preserve">PEVuZE5vdGU+PENpdGU+PEF1dGhvcj5CZWF0ZSBTdHJhbmQ8L0F1dGhvcj48WWVhcj4yMDE1PC9Z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</w:fldData>
        </w:fldChar>
      </w:r>
      <w:r w:rsidRPr="00B60BAE">
        <w:rPr>
          <w:rFonts w:asciiTheme="majorBidi" w:hAnsiTheme="majorBidi" w:cstheme="majorBidi"/>
          <w:sz w:val="24"/>
          <w:szCs w:val="24"/>
        </w:rPr>
        <w:instrText xml:space="preserve"> ADDIN EN.CITE </w:instrText>
      </w:r>
      <w:r w:rsidRPr="00B60BAE">
        <w:rPr>
          <w:rFonts w:asciiTheme="majorBidi" w:hAnsiTheme="majorBidi" w:cstheme="majorBidi"/>
          <w:sz w:val="24"/>
          <w:szCs w:val="24"/>
        </w:rPr>
        <w:fldChar w:fldCharType="begin">
          <w:fldData xml:space="preserve">PEVuZE5vdGU+PENpdGU+PEF1dGhvcj5CZWF0ZSBTdHJhbmQ8L0F1dGhvcj48WWVhcj4yMDE1PC9Z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</w:fldData>
        </w:fldChar>
      </w:r>
      <w:r w:rsidRPr="00B60BAE">
        <w:rPr>
          <w:rFonts w:asciiTheme="majorBidi" w:hAnsiTheme="majorBidi" w:cstheme="majorBidi"/>
          <w:sz w:val="24"/>
          <w:szCs w:val="24"/>
        </w:rPr>
        <w:instrText xml:space="preserve"> ADDIN EN.CITE.DATA </w:instrText>
      </w:r>
      <w:r w:rsidRPr="00B60BAE">
        <w:rPr>
          <w:rFonts w:asciiTheme="majorBidi" w:hAnsiTheme="majorBidi" w:cstheme="majorBidi"/>
          <w:sz w:val="24"/>
          <w:szCs w:val="24"/>
        </w:rPr>
      </w:r>
      <w:r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Pr="00B60BAE">
        <w:rPr>
          <w:rFonts w:asciiTheme="majorBidi" w:hAnsiTheme="majorBidi" w:cstheme="majorBidi"/>
          <w:noProof/>
          <w:sz w:val="24"/>
          <w:szCs w:val="24"/>
        </w:rPr>
        <w:t>(5, 39, 44-46, 65)</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Instead, these studies reported OSA based on self-reporting different sleep symptoms, such as snoring </w:t>
      </w:r>
      <w:r w:rsidRPr="00B60BAE">
        <w:rPr>
          <w:rFonts w:asciiTheme="majorBidi" w:hAnsiTheme="majorBidi" w:cstheme="majorBidi"/>
          <w:sz w:val="24"/>
          <w:szCs w:val="24"/>
        </w:rPr>
        <w:fldChar w:fldCharType="begin">
          <w:fldData xml:space="preserve">PEVuZE5vdGU+PENpdGU+PEF1dGhvcj5CZWF0ZSBTdHJhbmQ8L0F1dGhvcj48WWVhcj4yMDE1PC9Z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</w:fldData>
        </w:fldChar>
      </w:r>
      <w:r w:rsidRPr="00B60BAE">
        <w:rPr>
          <w:rFonts w:asciiTheme="majorBidi" w:hAnsiTheme="majorBidi" w:cstheme="majorBidi"/>
          <w:sz w:val="24"/>
          <w:szCs w:val="24"/>
        </w:rPr>
        <w:instrText xml:space="preserve"> ADDIN EN.CITE </w:instrText>
      </w:r>
      <w:r w:rsidRPr="00B60BAE">
        <w:rPr>
          <w:rFonts w:asciiTheme="majorBidi" w:hAnsiTheme="majorBidi" w:cstheme="majorBidi"/>
          <w:sz w:val="24"/>
          <w:szCs w:val="24"/>
        </w:rPr>
        <w:fldChar w:fldCharType="begin">
          <w:fldData xml:space="preserve">PEVuZE5vdGU+PENpdGU+PEF1dGhvcj5CZWF0ZSBTdHJhbmQ8L0F1dGhvcj48WWVhcj4yMDE1PC9Z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</w:fldData>
        </w:fldChar>
      </w:r>
      <w:r w:rsidRPr="00B60BAE">
        <w:rPr>
          <w:rFonts w:asciiTheme="majorBidi" w:hAnsiTheme="majorBidi" w:cstheme="majorBidi"/>
          <w:sz w:val="24"/>
          <w:szCs w:val="24"/>
        </w:rPr>
        <w:instrText xml:space="preserve"> ADDIN EN.CITE.DATA </w:instrText>
      </w:r>
      <w:r w:rsidRPr="00B60BAE">
        <w:rPr>
          <w:rFonts w:asciiTheme="majorBidi" w:hAnsiTheme="majorBidi" w:cstheme="majorBidi"/>
          <w:sz w:val="24"/>
          <w:szCs w:val="24"/>
        </w:rPr>
      </w:r>
      <w:r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Pr="00B60BAE">
        <w:rPr>
          <w:rFonts w:asciiTheme="majorBidi" w:hAnsiTheme="majorBidi" w:cstheme="majorBidi"/>
          <w:noProof/>
          <w:sz w:val="24"/>
          <w:szCs w:val="24"/>
        </w:rPr>
        <w:t>(5, 39)</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Similar inconsistencies were observed in defining T2DM, with some studies (n=17) using objective criteria </w:t>
      </w:r>
      <w:r w:rsidRPr="00B60BAE">
        <w:rPr>
          <w:rFonts w:asciiTheme="majorBidi" w:hAnsiTheme="majorBidi" w:cstheme="majorBidi"/>
          <w:sz w:val="24"/>
          <w:szCs w:val="24"/>
        </w:rPr>
        <w:fldChar w:fldCharType="begin">
          <w:fldData xml:space="preserve">PEVuZE5vdGU+PENpdGU+PEF1dGhvcj5EJmFwb3M7QXVyZWE8L0F1dGhvcj48WWVhcj4yMDE3PC9Z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</w:fldData>
        </w:fldChar>
      </w:r>
      <w:r w:rsidRPr="00B60BAE">
        <w:rPr>
          <w:rFonts w:asciiTheme="majorBidi" w:hAnsiTheme="majorBidi" w:cstheme="majorBidi"/>
          <w:sz w:val="24"/>
          <w:szCs w:val="24"/>
        </w:rPr>
        <w:instrText xml:space="preserve"> ADDIN EN.CITE </w:instrText>
      </w:r>
      <w:r w:rsidRPr="00B60BAE">
        <w:rPr>
          <w:rFonts w:asciiTheme="majorBidi" w:hAnsiTheme="majorBidi" w:cstheme="majorBidi"/>
          <w:sz w:val="24"/>
          <w:szCs w:val="24"/>
        </w:rPr>
        <w:fldChar w:fldCharType="begin">
          <w:fldData xml:space="preserve">PEVuZE5vdGU+PENpdGU+PEF1dGhvcj5EJmFwb3M7QXVyZWE8L0F1dGhvcj48WWVhcj4yMDE3PC9Z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</w:fldData>
        </w:fldChar>
      </w:r>
      <w:r w:rsidRPr="00B60BAE">
        <w:rPr>
          <w:rFonts w:asciiTheme="majorBidi" w:hAnsiTheme="majorBidi" w:cstheme="majorBidi"/>
          <w:sz w:val="24"/>
          <w:szCs w:val="24"/>
        </w:rPr>
        <w:instrText xml:space="preserve"> ADDIN EN.CITE.DATA </w:instrText>
      </w:r>
      <w:r w:rsidRPr="00B60BAE">
        <w:rPr>
          <w:rFonts w:asciiTheme="majorBidi" w:hAnsiTheme="majorBidi" w:cstheme="majorBidi"/>
          <w:sz w:val="24"/>
          <w:szCs w:val="24"/>
        </w:rPr>
      </w:r>
      <w:r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Pr="00B60BAE">
        <w:rPr>
          <w:rFonts w:asciiTheme="majorBidi" w:hAnsiTheme="majorBidi" w:cstheme="majorBidi"/>
          <w:noProof/>
          <w:sz w:val="24"/>
          <w:szCs w:val="24"/>
        </w:rPr>
        <w:t>(5, 7, 9-11, 13, 16, 17, 39, 45-52)</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On the other hand, two studies were based only on self-report to confirm T2DM </w:t>
      </w:r>
      <w:r w:rsidRPr="00B60BAE">
        <w:rPr>
          <w:rFonts w:asciiTheme="majorBidi" w:hAnsiTheme="majorBidi" w:cstheme="majorBidi"/>
          <w:sz w:val="24"/>
          <w:szCs w:val="24"/>
        </w:rPr>
        <w:fldChar w:fldCharType="begin">
          <w:fldData xml:space="preserve">PEVuZE5vdGU+PENpdGU+PEF1dGhvcj5UaWFueWk8L0F1dGhvcj48WWVhcj4yMDE4PC9ZZWFyPjxS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</w:fldData>
        </w:fldChar>
      </w:r>
      <w:r w:rsidRPr="00B60BAE">
        <w:rPr>
          <w:rFonts w:asciiTheme="majorBidi" w:hAnsiTheme="majorBidi" w:cstheme="majorBidi"/>
          <w:sz w:val="24"/>
          <w:szCs w:val="24"/>
        </w:rPr>
        <w:instrText xml:space="preserve"> ADDIN EN.CITE </w:instrText>
      </w:r>
      <w:r w:rsidRPr="00B60BAE">
        <w:rPr>
          <w:rFonts w:asciiTheme="majorBidi" w:hAnsiTheme="majorBidi" w:cstheme="majorBidi"/>
          <w:sz w:val="24"/>
          <w:szCs w:val="24"/>
        </w:rPr>
        <w:fldChar w:fldCharType="begin">
          <w:fldData xml:space="preserve">PEVuZE5vdGU+PENpdGU+PEF1dGhvcj5UaWFueWk8L0F1dGhvcj48WWVhcj4yMDE4PC9ZZWFyPjxS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</w:fldData>
        </w:fldChar>
      </w:r>
      <w:r w:rsidRPr="00B60BAE">
        <w:rPr>
          <w:rFonts w:asciiTheme="majorBidi" w:hAnsiTheme="majorBidi" w:cstheme="majorBidi"/>
          <w:sz w:val="24"/>
          <w:szCs w:val="24"/>
        </w:rPr>
        <w:instrText xml:space="preserve"> ADDIN EN.CITE.DATA </w:instrText>
      </w:r>
      <w:r w:rsidRPr="00B60BAE">
        <w:rPr>
          <w:rFonts w:asciiTheme="majorBidi" w:hAnsiTheme="majorBidi" w:cstheme="majorBidi"/>
          <w:sz w:val="24"/>
          <w:szCs w:val="24"/>
        </w:rPr>
      </w:r>
      <w:r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Pr="00B60BAE">
        <w:rPr>
          <w:rFonts w:asciiTheme="majorBidi" w:hAnsiTheme="majorBidi" w:cstheme="majorBidi"/>
          <w:noProof/>
          <w:sz w:val="24"/>
          <w:szCs w:val="24"/>
        </w:rPr>
        <w:t>(41, 44)</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Last, four studies used medical records to confirm T2DM </w:t>
      </w:r>
      <w:r w:rsidRPr="00B60BAE">
        <w:rPr>
          <w:rFonts w:asciiTheme="majorBidi" w:hAnsiTheme="majorBidi" w:cstheme="majorBidi"/>
          <w:sz w:val="24"/>
          <w:szCs w:val="24"/>
        </w:rPr>
        <w:fldChar w:fldCharType="begin">
          <w:fldData xml:space="preserve">PEVuZE5vdGU+PENpdGU+PEF1dGhvcj5LZW5kemVyc2thPC9BdXRob3I+PFllYXI+MjAxNDwvWWVh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</w:fldData>
        </w:fldChar>
      </w:r>
      <w:r w:rsidRPr="00B60BAE">
        <w:rPr>
          <w:rFonts w:asciiTheme="majorBidi" w:hAnsiTheme="majorBidi" w:cstheme="majorBidi"/>
          <w:sz w:val="24"/>
          <w:szCs w:val="24"/>
        </w:rPr>
        <w:instrText xml:space="preserve"> ADDIN EN.CITE </w:instrText>
      </w:r>
      <w:r w:rsidRPr="00B60BAE">
        <w:rPr>
          <w:rFonts w:asciiTheme="majorBidi" w:hAnsiTheme="majorBidi" w:cstheme="majorBidi"/>
          <w:sz w:val="24"/>
          <w:szCs w:val="24"/>
        </w:rPr>
        <w:fldChar w:fldCharType="begin">
          <w:fldData xml:space="preserve">PEVuZE5vdGU+PENpdGU+PEF1dGhvcj5LZW5kemVyc2thPC9BdXRob3I+PFllYXI+MjAxNDwvWWVh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</w:fldData>
        </w:fldChar>
      </w:r>
      <w:r w:rsidRPr="00B60BAE">
        <w:rPr>
          <w:rFonts w:asciiTheme="majorBidi" w:hAnsiTheme="majorBidi" w:cstheme="majorBidi"/>
          <w:sz w:val="24"/>
          <w:szCs w:val="24"/>
        </w:rPr>
        <w:instrText xml:space="preserve"> ADDIN EN.CITE.DATA </w:instrText>
      </w:r>
      <w:r w:rsidRPr="00B60BAE">
        <w:rPr>
          <w:rFonts w:asciiTheme="majorBidi" w:hAnsiTheme="majorBidi" w:cstheme="majorBidi"/>
          <w:sz w:val="24"/>
          <w:szCs w:val="24"/>
        </w:rPr>
      </w:r>
      <w:r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Pr="00B60BAE">
        <w:rPr>
          <w:rFonts w:asciiTheme="majorBidi" w:hAnsiTheme="majorBidi" w:cstheme="majorBidi"/>
          <w:noProof/>
          <w:sz w:val="24"/>
          <w:szCs w:val="24"/>
        </w:rPr>
        <w:t>(12, 42, 43, 54)</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These discrepancies in the operational definitions may have caused the variation in the reported </w:t>
      </w:r>
      <w:proofErr w:type="spellStart"/>
      <w:proofErr w:type="gramStart"/>
      <w:r w:rsidRPr="00B60BAE">
        <w:rPr>
          <w:rFonts w:asciiTheme="majorBidi" w:hAnsiTheme="majorBidi" w:cstheme="majorBidi"/>
          <w:sz w:val="24"/>
          <w:szCs w:val="24"/>
        </w:rPr>
        <w:t>results.</w:t>
      </w:r>
      <w:r w:rsidR="00936AEA" w:rsidRPr="00B60BAE">
        <w:rPr>
          <w:rFonts w:asciiTheme="majorBidi" w:hAnsiTheme="majorBidi" w:cstheme="majorBidi"/>
          <w:sz w:val="24"/>
          <w:szCs w:val="24"/>
        </w:rPr>
        <w:t>The</w:t>
      </w:r>
      <w:proofErr w:type="spellEnd"/>
      <w:proofErr w:type="gramEnd"/>
      <w:r w:rsidR="00936AEA" w:rsidRPr="00B60BAE">
        <w:rPr>
          <w:rFonts w:asciiTheme="majorBidi" w:hAnsiTheme="majorBidi" w:cstheme="majorBidi"/>
          <w:sz w:val="24"/>
          <w:szCs w:val="24"/>
        </w:rPr>
        <w:t xml:space="preserve"> studies in this review mainly relied on PSG data that were reduced to one metric value of the apnea-hypopnea index or subjective sleep responses to reflect OSA status. </w:t>
      </w:r>
      <w:proofErr w:type="spellStart"/>
      <w:r w:rsidR="00936AEA" w:rsidRPr="00B60BAE">
        <w:rPr>
          <w:rFonts w:asciiTheme="majorBidi" w:hAnsiTheme="majorBidi" w:cstheme="majorBidi"/>
          <w:sz w:val="24"/>
          <w:szCs w:val="24"/>
        </w:rPr>
        <w:t>Binarised</w:t>
      </w:r>
      <w:proofErr w:type="spellEnd"/>
      <w:r w:rsidR="00936AEA" w:rsidRPr="00B60BAE">
        <w:rPr>
          <w:rFonts w:asciiTheme="majorBidi" w:hAnsiTheme="majorBidi" w:cstheme="majorBidi"/>
          <w:sz w:val="24"/>
          <w:szCs w:val="24"/>
        </w:rPr>
        <w:t xml:space="preserve"> diabetes parameters were used to test the correlation between OSA and T2DM. However, depending on a single parameter, such as the apnea-hypopnea index, does not capture the extensive range of differences in OSA signs and symptoms, demographic, physiological, and clinical characteristics </w:t>
      </w:r>
      <w:r w:rsidR="00936AEA" w:rsidRPr="00B60BAE">
        <w:rPr>
          <w:rFonts w:asciiTheme="majorBidi" w:hAnsiTheme="majorBidi" w:cstheme="majorBidi"/>
          <w:sz w:val="24"/>
          <w:szCs w:val="24"/>
        </w:rPr>
        <w:fldChar w:fldCharType="begin"/>
      </w:r>
      <w:r w:rsidRPr="00B60BAE">
        <w:rPr>
          <w:rFonts w:asciiTheme="majorBidi" w:hAnsiTheme="majorBidi" w:cstheme="majorBidi"/>
          <w:sz w:val="24"/>
          <w:szCs w:val="24"/>
        </w:rPr>
        <w:instrText xml:space="preserve"> ADDIN EN.CITE &lt;EndNote&gt;&lt;Cite&gt;&lt;Author&gt;Zinchuk&lt;/Author&gt;&lt;Year&gt;2020&lt;/Year&gt;&lt;RecNum&gt;65&lt;/RecNum&gt;&lt;DisplayText&gt;(66)&lt;/DisplayText&gt;&lt;record&gt;&lt;rec-number&gt;65&lt;/rec-number&gt;&lt;foreign-keys&gt;&lt;key app="EN" db-id="2ddprv0ekwp9pkes2xn55s0krrrfa2fetrzp" timestamp="1696849691"&gt;65&lt;/key&gt;&lt;/foreign-keys&gt;&lt;ref-type name="Journal Article"&gt;17&lt;/ref-type&gt;&lt;contributors&gt;&lt;authors&gt;&lt;author&gt;Zinchuk, Andrey&lt;/author&gt;&lt;author&gt;Yaggi, Henry K&lt;/author&gt;&lt;/authors&gt;&lt;/contributors&gt;&lt;titles&gt;&lt;title&gt;Phenotypic subtypes of OSA: a challenge and opportunity for precision medicine&lt;/title&gt;&lt;secondary-title&gt;Chest&lt;/secondary-title&gt;&lt;/titles&gt;&lt;periodical&gt;&lt;full-title&gt;Chest&lt;/full-title&gt;&lt;/periodical&gt;&lt;pages&gt;403-420&lt;/pages&gt;&lt;volume&gt;157&lt;/volume&gt;&lt;number&gt;2&lt;/number&gt;&lt;dates&gt;&lt;year&gt;2020&lt;/year&gt;&lt;/dates&gt;&lt;isbn&gt;0012-3692&lt;/isbn&gt;&lt;urls&gt;&lt;/urls&gt;&lt;/record&gt;&lt;/Cite&gt;&lt;/EndNote&gt;</w:instrText>
      </w:r>
      <w:r w:rsidR="00936AEA" w:rsidRPr="00B60BAE">
        <w:rPr>
          <w:rFonts w:asciiTheme="majorBidi" w:hAnsiTheme="majorBidi" w:cstheme="majorBidi"/>
          <w:sz w:val="24"/>
          <w:szCs w:val="24"/>
        </w:rPr>
        <w:fldChar w:fldCharType="separate"/>
      </w:r>
      <w:r w:rsidRPr="00B60BAE">
        <w:rPr>
          <w:rFonts w:asciiTheme="majorBidi" w:hAnsiTheme="majorBidi" w:cstheme="majorBidi"/>
          <w:noProof/>
          <w:sz w:val="24"/>
          <w:szCs w:val="24"/>
        </w:rPr>
        <w:t>(66)</w:t>
      </w:r>
      <w:r w:rsidR="00936AEA" w:rsidRPr="00B60BAE">
        <w:rPr>
          <w:rFonts w:asciiTheme="majorBidi" w:hAnsiTheme="majorBidi" w:cstheme="majorBidi"/>
          <w:sz w:val="24"/>
          <w:szCs w:val="24"/>
        </w:rPr>
        <w:fldChar w:fldCharType="end"/>
      </w:r>
      <w:r w:rsidR="00936AEA" w:rsidRPr="00B60BAE">
        <w:rPr>
          <w:rFonts w:asciiTheme="majorBidi" w:hAnsiTheme="majorBidi" w:cstheme="majorBidi"/>
          <w:sz w:val="24"/>
          <w:szCs w:val="24"/>
        </w:rPr>
        <w:t xml:space="preserve">. One of the current review studies by Ding and colleagues utilised PSG phenotyping to classify OSA participants and examine their vulnerability to chronic diseases, including T2DM </w:t>
      </w:r>
      <w:r w:rsidR="00936AEA"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Ding&lt;/Author&gt;&lt;Year&gt;2021&lt;/Year&gt;&lt;RecNum&gt;43&lt;/RecNum&gt;&lt;DisplayText&gt;(7)&lt;/DisplayText&gt;&lt;record&gt;&lt;rec-number&gt;43&lt;/rec-number&gt;&lt;foreign-keys&gt;&lt;key app="EN" db-id="2ddprv0ekwp9pkes2xn55s0krrrfa2fetrzp" timestamp="1696317786"&gt;43&lt;/key&gt;&lt;/foreign-keys&gt;&lt;ref-type name="Journal Article"&gt;17&lt;/ref-type&gt;&lt;contributors&gt;&lt;authors&gt;&lt;author&gt;Ding, Q.&lt;/author&gt;&lt;author&gt;Qin, L.&lt;/author&gt;&lt;author&gt;Wojeck, B.&lt;/author&gt;&lt;author&gt;Inzucchi, S. E.&lt;/author&gt;&lt;author&gt;Ibrahim, A.&lt;/author&gt;&lt;author&gt;Bravata, D. M.&lt;/author&gt;&lt;author&gt;Strohl, K. P.&lt;/author&gt;&lt;author&gt;Yaggi, H. K.&lt;/author&gt;&lt;author&gt;Zinchuk, A. V.&lt;/author&gt;&lt;/authors&gt;&lt;/contributors&gt;&lt;titles&gt;&lt;title&gt;Polysomnographic phenotypes of obstructive sleep apnea and incident type 2 diabetes results from the dream study&lt;/title&gt;&lt;secondary-title&gt;Annals of the American Thoracic Society&lt;/secondary-title&gt;&lt;/titles&gt;&lt;pages&gt;2067-2078&lt;/pages&gt;&lt;volume&gt;18&lt;/volume&gt;&lt;number&gt;12&lt;/number&gt;&lt;dates&gt;&lt;year&gt;2021&lt;/year&gt;&lt;/dates&gt;&lt;pub-location&gt;United States&lt;/pub-location&gt;&lt;publisher&gt;American Thoracic Society&lt;/publisher&gt;&lt;urls&gt;&lt;related-urls&gt;&lt;url&gt;https://www.atsjournals.org/doi/pdf/10.1513/AnnalsATS.202012-1556OC&lt;/url&gt;&lt;/related-urls&gt;&lt;/urls&gt;&lt;electronic-resource-num&gt;https://dx.doi.org/10.1513/AnnalsATS.202012-1556OC&lt;/electronic-resource-num&gt;&lt;/record&gt;&lt;/Cite&gt;&lt;/EndNote&gt;</w:instrText>
      </w:r>
      <w:r w:rsidR="00936AEA"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7)</w:t>
      </w:r>
      <w:r w:rsidR="00936AEA" w:rsidRPr="00B60BAE">
        <w:rPr>
          <w:rFonts w:asciiTheme="majorBidi" w:hAnsiTheme="majorBidi" w:cstheme="majorBidi"/>
          <w:sz w:val="24"/>
          <w:szCs w:val="24"/>
        </w:rPr>
        <w:fldChar w:fldCharType="end"/>
      </w:r>
      <w:r w:rsidR="00936AEA" w:rsidRPr="00B60BAE">
        <w:rPr>
          <w:rFonts w:asciiTheme="majorBidi" w:hAnsiTheme="majorBidi" w:cstheme="majorBidi"/>
          <w:sz w:val="24"/>
          <w:szCs w:val="24"/>
        </w:rPr>
        <w:t xml:space="preserve">. However, similar to other included studies, the study solely focused on PSG parameters and did not take into account other clinical and sociodemographic factors during the classification process. For a more comprehensive assessment of the correlation between OSA and T2DM, it may be helpful to consider an alternative method that takes into account demographic factors, </w:t>
      </w:r>
      <w:r w:rsidR="00936AEA" w:rsidRPr="00B60BAE">
        <w:rPr>
          <w:rFonts w:asciiTheme="majorBidi" w:hAnsiTheme="majorBidi" w:cstheme="majorBidi"/>
          <w:sz w:val="24"/>
          <w:szCs w:val="24"/>
        </w:rPr>
        <w:lastRenderedPageBreak/>
        <w:t xml:space="preserve">clinical symptoms, and physiological effects. This approach could provide a more accurate assessment of the correlation between OSA and T2DM </w:t>
      </w:r>
      <w:r w:rsidR="00936AEA" w:rsidRPr="00B60BAE">
        <w:rPr>
          <w:rFonts w:asciiTheme="majorBidi" w:hAnsiTheme="majorBidi" w:cstheme="majorBidi"/>
          <w:sz w:val="24"/>
          <w:szCs w:val="24"/>
        </w:rPr>
        <w:fldChar w:fldCharType="begin">
          <w:fldData xml:space="preserve">PEVuZE5vdGU+PENpdGU+PEF1dGhvcj5aaW5jaHVrPC9BdXRob3I+PFllYXI+MjAyMDwvWWVhcj48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</w:fldData>
        </w:fldChar>
      </w:r>
      <w:r w:rsidRPr="00B60BAE">
        <w:rPr>
          <w:rFonts w:asciiTheme="majorBidi" w:hAnsiTheme="majorBidi" w:cstheme="majorBidi"/>
          <w:sz w:val="24"/>
          <w:szCs w:val="24"/>
        </w:rPr>
        <w:instrText xml:space="preserve"> ADDIN EN.CITE </w:instrText>
      </w:r>
      <w:r w:rsidRPr="00B60BAE">
        <w:rPr>
          <w:rFonts w:asciiTheme="majorBidi" w:hAnsiTheme="majorBidi" w:cstheme="majorBidi"/>
          <w:sz w:val="24"/>
          <w:szCs w:val="24"/>
        </w:rPr>
        <w:fldChar w:fldCharType="begin">
          <w:fldData xml:space="preserve">PEVuZE5vdGU+PENpdGU+PEF1dGhvcj5aaW5jaHVrPC9BdXRob3I+PFllYXI+MjAyMDwvWWVhcj48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</w:fldData>
        </w:fldChar>
      </w:r>
      <w:r w:rsidRPr="00B60BAE">
        <w:rPr>
          <w:rFonts w:asciiTheme="majorBidi" w:hAnsiTheme="majorBidi" w:cstheme="majorBidi"/>
          <w:sz w:val="24"/>
          <w:szCs w:val="24"/>
        </w:rPr>
        <w:instrText xml:space="preserve"> ADDIN EN.CITE.DATA </w:instrText>
      </w:r>
      <w:r w:rsidRPr="00B60BAE">
        <w:rPr>
          <w:rFonts w:asciiTheme="majorBidi" w:hAnsiTheme="majorBidi" w:cstheme="majorBidi"/>
          <w:sz w:val="24"/>
          <w:szCs w:val="24"/>
        </w:rPr>
      </w:r>
      <w:r w:rsidRPr="00B60BAE">
        <w:rPr>
          <w:rFonts w:asciiTheme="majorBidi" w:hAnsiTheme="majorBidi" w:cstheme="majorBidi"/>
          <w:sz w:val="24"/>
          <w:szCs w:val="24"/>
        </w:rPr>
        <w:fldChar w:fldCharType="end"/>
      </w:r>
      <w:r w:rsidR="00936AEA" w:rsidRPr="00B60BAE">
        <w:rPr>
          <w:rFonts w:asciiTheme="majorBidi" w:hAnsiTheme="majorBidi" w:cstheme="majorBidi"/>
          <w:sz w:val="24"/>
          <w:szCs w:val="24"/>
        </w:rPr>
      </w:r>
      <w:r w:rsidR="00936AEA" w:rsidRPr="00B60BAE">
        <w:rPr>
          <w:rFonts w:asciiTheme="majorBidi" w:hAnsiTheme="majorBidi" w:cstheme="majorBidi"/>
          <w:sz w:val="24"/>
          <w:szCs w:val="24"/>
        </w:rPr>
        <w:fldChar w:fldCharType="separate"/>
      </w:r>
      <w:r w:rsidRPr="00B60BAE">
        <w:rPr>
          <w:rFonts w:asciiTheme="majorBidi" w:hAnsiTheme="majorBidi" w:cstheme="majorBidi"/>
          <w:noProof/>
          <w:sz w:val="24"/>
          <w:szCs w:val="24"/>
        </w:rPr>
        <w:t>(66, 67)</w:t>
      </w:r>
      <w:r w:rsidR="00936AEA" w:rsidRPr="00B60BAE">
        <w:rPr>
          <w:rFonts w:asciiTheme="majorBidi" w:hAnsiTheme="majorBidi" w:cstheme="majorBidi"/>
          <w:sz w:val="24"/>
          <w:szCs w:val="24"/>
        </w:rPr>
        <w:fldChar w:fldCharType="end"/>
      </w:r>
      <w:r w:rsidR="00936AEA" w:rsidRPr="00B60BAE">
        <w:rPr>
          <w:rFonts w:asciiTheme="majorBidi" w:hAnsiTheme="majorBidi" w:cstheme="majorBidi"/>
          <w:sz w:val="24"/>
          <w:szCs w:val="24"/>
        </w:rPr>
        <w:t>.</w:t>
      </w:r>
    </w:p>
    <w:p w14:paraId="1EDD4BFC" w14:textId="77777777" w:rsidR="00663ECD" w:rsidRPr="00B60BAE" w:rsidRDefault="00663ECD" w:rsidP="00663ECD">
      <w:pPr>
        <w:spacing w:after="0" w:line="240" w:lineRule="auto"/>
        <w:ind w:firstLine="720"/>
        <w:rPr>
          <w:rFonts w:asciiTheme="majorBidi" w:hAnsiTheme="majorBidi" w:cstheme="majorBidi"/>
          <w:sz w:val="24"/>
          <w:szCs w:val="24"/>
        </w:rPr>
      </w:pPr>
    </w:p>
    <w:p w14:paraId="1B70D736" w14:textId="77777777" w:rsidR="00936AEA" w:rsidRPr="00B60BAE" w:rsidRDefault="00936AEA" w:rsidP="00663ECD">
      <w:pPr>
        <w:spacing w:after="0" w:line="240" w:lineRule="auto"/>
        <w:rPr>
          <w:rFonts w:asciiTheme="majorBidi" w:hAnsiTheme="majorBidi" w:cstheme="majorBidi"/>
          <w:b/>
          <w:bCs/>
          <w:sz w:val="24"/>
          <w:szCs w:val="24"/>
        </w:rPr>
      </w:pPr>
      <w:r w:rsidRPr="00B60BAE">
        <w:rPr>
          <w:rFonts w:asciiTheme="majorBidi" w:hAnsiTheme="majorBidi" w:cstheme="majorBidi"/>
          <w:b/>
          <w:bCs/>
          <w:sz w:val="24"/>
          <w:szCs w:val="24"/>
        </w:rPr>
        <w:t>Recommendations for Future Research</w:t>
      </w:r>
    </w:p>
    <w:p w14:paraId="52FCE81D" w14:textId="125CB7DF" w:rsidR="00936AEA" w:rsidRPr="00B60BAE" w:rsidRDefault="00191A04" w:rsidP="009A37D4">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In addition to exploring the methodological aspects of the studies examining the association between OSA and T2DM, we aimed to provide recommendations for future research. We identified variations between the included studies in terms of sample characteristics, with some studies predominantly including male participants, assessment tools, and classification criteria, which make result synthesis </w:t>
      </w:r>
      <w:r w:rsidR="008C2E41" w:rsidRPr="00B60BAE">
        <w:rPr>
          <w:rFonts w:asciiTheme="majorBidi" w:hAnsiTheme="majorBidi" w:cstheme="majorBidi"/>
          <w:sz w:val="24"/>
          <w:szCs w:val="24"/>
        </w:rPr>
        <w:t xml:space="preserve">on the association between OSA </w:t>
      </w:r>
      <w:r w:rsidR="00C51C78" w:rsidRPr="00B60BAE">
        <w:rPr>
          <w:rFonts w:asciiTheme="majorBidi" w:hAnsiTheme="majorBidi" w:cstheme="majorBidi"/>
          <w:sz w:val="24"/>
          <w:szCs w:val="24"/>
        </w:rPr>
        <w:t>and</w:t>
      </w:r>
      <w:r w:rsidR="008C2E41" w:rsidRPr="00B60BAE">
        <w:rPr>
          <w:rFonts w:asciiTheme="majorBidi" w:hAnsiTheme="majorBidi" w:cstheme="majorBidi"/>
          <w:sz w:val="24"/>
          <w:szCs w:val="24"/>
        </w:rPr>
        <w:t xml:space="preserve"> T2DM </w:t>
      </w:r>
      <w:r w:rsidRPr="00B60BAE">
        <w:rPr>
          <w:rFonts w:asciiTheme="majorBidi" w:hAnsiTheme="majorBidi" w:cstheme="majorBidi"/>
          <w:sz w:val="24"/>
          <w:szCs w:val="24"/>
        </w:rPr>
        <w:t>difficult. The associations between OSA and T2DM vary significantly depending on age, sex, and race</w:t>
      </w:r>
      <w:r w:rsidR="006627CD" w:rsidRPr="00B60BAE">
        <w:rPr>
          <w:rFonts w:asciiTheme="majorBidi" w:hAnsiTheme="majorBidi" w:cstheme="majorBidi"/>
          <w:sz w:val="24"/>
          <w:szCs w:val="24"/>
        </w:rPr>
        <w:t xml:space="preserve"> </w:t>
      </w:r>
      <w:r w:rsidR="006627CD"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Qie&lt;/Author&gt;&lt;Year&gt;2020&lt;/Year&gt;&lt;RecNum&gt;31&lt;/RecNum&gt;&lt;DisplayText&gt;(22)&lt;/DisplayText&gt;&lt;record&gt;&lt;rec-number&gt;31&lt;/rec-number&gt;&lt;foreign-keys&gt;&lt;key app="EN" db-id="2ddprv0ekwp9pkes2xn55s0krrrfa2fetrzp" timestamp="1696317785"&gt;31&lt;/key&gt;&lt;/foreign-keys&gt;&lt;ref-type name="Journal Article"&gt;17&lt;/ref-type&gt;&lt;contributors&gt;&lt;authors&gt;&lt;author&gt;Qie, Ranran&lt;/author&gt;&lt;author&gt;Zhang, Dongdong&lt;/author&gt;&lt;author&gt;Liu, Leilei&lt;/author&gt;&lt;author&gt;Ren, Yongcheng&lt;/author&gt;&lt;author&gt;Zhao, Yang&lt;/author&gt;&lt;author&gt;Liu, Dechen&lt;/author&gt;&lt;author&gt;Liu, Feiyan&lt;/author&gt;&lt;author&gt;Chen, Xu&lt;/author&gt;&lt;author&gt;Cheng, Cheng&lt;/author&gt;&lt;author&gt;Guo, Chunmei&lt;/author&gt;&lt;/authors&gt;&lt;/contributors&gt;&lt;titles&gt;&lt;title&gt;Obstructive sleep apnea and risk of type 2 diabetes mellitus: a systematic review and dose‐response meta‐analysis of cohort studies&lt;/title&gt;&lt;secondary-title&gt;Journal of diabetes&lt;/secondary-title&gt;&lt;/titles&gt;&lt;pages&gt;455-464&lt;/pages&gt;&lt;volume&gt;12&lt;/volume&gt;&lt;number&gt;6&lt;/number&gt;&lt;dates&gt;&lt;year&gt;2020&lt;/year&gt;&lt;/dates&gt;&lt;isbn&gt;1753-0393&lt;/isbn&gt;&lt;urls&gt;&lt;/urls&gt;&lt;/record&gt;&lt;/Cite&gt;&lt;/EndNote&gt;</w:instrText>
      </w:r>
      <w:r w:rsidR="006627CD"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22)</w:t>
      </w:r>
      <w:r w:rsidR="006627CD" w:rsidRPr="00B60BAE">
        <w:rPr>
          <w:rFonts w:asciiTheme="majorBidi" w:hAnsiTheme="majorBidi" w:cstheme="majorBidi"/>
          <w:sz w:val="24"/>
          <w:szCs w:val="24"/>
        </w:rPr>
        <w:fldChar w:fldCharType="end"/>
      </w:r>
      <w:r w:rsidR="006627CD" w:rsidRPr="00B60BAE">
        <w:rPr>
          <w:rFonts w:asciiTheme="majorBidi" w:hAnsiTheme="majorBidi" w:cstheme="majorBidi"/>
          <w:sz w:val="24"/>
          <w:szCs w:val="24"/>
        </w:rPr>
        <w:t xml:space="preserve">. </w:t>
      </w:r>
      <w:r w:rsidR="0058015C" w:rsidRPr="00B60BAE">
        <w:rPr>
          <w:rFonts w:asciiTheme="majorBidi" w:hAnsiTheme="majorBidi" w:cstheme="majorBidi"/>
          <w:sz w:val="24"/>
          <w:szCs w:val="24"/>
        </w:rPr>
        <w:t xml:space="preserve">Therefore, we strongly suggest applying standardised assessment criteria for OSA and T2DM, incorporating more women, including diverse ethnicities, and using an EDI checklist to better understand the heterogeneity in OSA and to create equitable and personalised treatment approaches. Adopting these recommendations could lead to more specific diagnoses and individualised treatment approaches, potentially improving patient outcomes </w:t>
      </w:r>
      <w:r w:rsidR="006627CD" w:rsidRPr="00B60BAE">
        <w:rPr>
          <w:rFonts w:asciiTheme="majorBidi" w:hAnsiTheme="majorBidi" w:cstheme="majorBidi"/>
          <w:sz w:val="24"/>
          <w:szCs w:val="24"/>
        </w:rPr>
        <w:fldChar w:fldCharType="begin">
          <w:fldData xml:space="preserve">PEVuZE5vdGU+PENpdGU+PEF1dGhvcj5aaW5jaHVrPC9BdXRob3I+PFllYXI+MjAyMDwvWWVhcj48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</w:fldData>
        </w:fldChar>
      </w:r>
      <w:r w:rsidR="006D468A" w:rsidRPr="00B60BAE">
        <w:rPr>
          <w:rFonts w:asciiTheme="majorBidi" w:hAnsiTheme="majorBidi" w:cstheme="majorBidi"/>
          <w:sz w:val="24"/>
          <w:szCs w:val="24"/>
        </w:rPr>
        <w:instrText xml:space="preserve"> ADDIN EN.CITE </w:instrText>
      </w:r>
      <w:r w:rsidR="006D468A" w:rsidRPr="00B60BAE">
        <w:rPr>
          <w:rFonts w:asciiTheme="majorBidi" w:hAnsiTheme="majorBidi" w:cstheme="majorBidi"/>
          <w:sz w:val="24"/>
          <w:szCs w:val="24"/>
        </w:rPr>
        <w:fldChar w:fldCharType="begin">
          <w:fldData xml:space="preserve">PEVuZE5vdGU+PENpdGU+PEF1dGhvcj5aaW5jaHVrPC9BdXRob3I+PFllYXI+MjAyMDwvWWVhcj48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</w:fldData>
        </w:fldChar>
      </w:r>
      <w:r w:rsidR="006D468A" w:rsidRPr="00B60BAE">
        <w:rPr>
          <w:rFonts w:asciiTheme="majorBidi" w:hAnsiTheme="majorBidi" w:cstheme="majorBidi"/>
          <w:sz w:val="24"/>
          <w:szCs w:val="24"/>
        </w:rPr>
        <w:instrText xml:space="preserve"> ADDIN EN.CITE.DATA </w:instrText>
      </w:r>
      <w:r w:rsidR="006D468A" w:rsidRPr="00B60BAE">
        <w:rPr>
          <w:rFonts w:asciiTheme="majorBidi" w:hAnsiTheme="majorBidi" w:cstheme="majorBidi"/>
          <w:sz w:val="24"/>
          <w:szCs w:val="24"/>
        </w:rPr>
      </w:r>
      <w:r w:rsidR="006D468A" w:rsidRPr="00B60BAE">
        <w:rPr>
          <w:rFonts w:asciiTheme="majorBidi" w:hAnsiTheme="majorBidi" w:cstheme="majorBidi"/>
          <w:sz w:val="24"/>
          <w:szCs w:val="24"/>
        </w:rPr>
        <w:fldChar w:fldCharType="end"/>
      </w:r>
      <w:r w:rsidR="006627CD" w:rsidRPr="00B60BAE">
        <w:rPr>
          <w:rFonts w:asciiTheme="majorBidi" w:hAnsiTheme="majorBidi" w:cstheme="majorBidi"/>
          <w:sz w:val="24"/>
          <w:szCs w:val="24"/>
        </w:rPr>
      </w:r>
      <w:r w:rsidR="006627CD" w:rsidRPr="00B60BAE">
        <w:rPr>
          <w:rFonts w:asciiTheme="majorBidi" w:hAnsiTheme="majorBidi" w:cstheme="majorBidi"/>
          <w:sz w:val="24"/>
          <w:szCs w:val="24"/>
        </w:rPr>
        <w:fldChar w:fldCharType="separate"/>
      </w:r>
      <w:r w:rsidR="006D468A" w:rsidRPr="00B60BAE">
        <w:rPr>
          <w:rFonts w:asciiTheme="majorBidi" w:hAnsiTheme="majorBidi" w:cstheme="majorBidi"/>
          <w:noProof/>
          <w:sz w:val="24"/>
          <w:szCs w:val="24"/>
        </w:rPr>
        <w:t>(66, 67)</w:t>
      </w:r>
      <w:r w:rsidR="006627CD" w:rsidRPr="00B60BAE">
        <w:rPr>
          <w:rFonts w:asciiTheme="majorBidi" w:hAnsiTheme="majorBidi" w:cstheme="majorBidi"/>
          <w:sz w:val="24"/>
          <w:szCs w:val="24"/>
        </w:rPr>
        <w:fldChar w:fldCharType="end"/>
      </w:r>
      <w:r w:rsidR="006627CD" w:rsidRPr="00B60BAE">
        <w:rPr>
          <w:rFonts w:asciiTheme="majorBidi" w:hAnsiTheme="majorBidi" w:cstheme="majorBidi"/>
          <w:sz w:val="24"/>
          <w:szCs w:val="24"/>
        </w:rPr>
        <w:t>.</w:t>
      </w:r>
    </w:p>
    <w:p w14:paraId="4B6194E6" w14:textId="770FFF03" w:rsidR="00936AEA" w:rsidRPr="00B60BAE" w:rsidRDefault="00936AEA" w:rsidP="00663EC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There were also identified limitations in the report of the included studies, with several studies not providing sufficient details on missing data and attrition rates, which may affect the credibility of the results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Boo&lt;/Author&gt;&lt;Year&gt;2013&lt;/Year&gt;&lt;RecNum&gt;63&lt;/RecNum&gt;&lt;DisplayText&gt;(64)&lt;/DisplayText&gt;&lt;record&gt;&lt;rec-number&gt;63&lt;/rec-number&gt;&lt;foreign-keys&gt;&lt;key app="EN" db-id="2ddprv0ekwp9pkes2xn55s0krrrfa2fetrzp" timestamp="1696317789"&gt;63&lt;/key&gt;&lt;/foreign-keys&gt;&lt;ref-type name="Journal Article"&gt;17&lt;/ref-type&gt;&lt;contributors&gt;&lt;authors&gt;&lt;author&gt;Boo, Sunjoo&lt;/author&gt;&lt;author&gt;Froelicher, Erika Sivarajan&lt;/author&gt;&lt;/authors&gt;&lt;/contributors&gt;&lt;titles&gt;&lt;title&gt;Secondary analysis of national survey datasets&lt;/title&gt;&lt;secondary-title&gt;Japan Journal of Nursing Science&lt;/secondary-title&gt;&lt;/titles&gt;&lt;pages&gt;130-135&lt;/pages&gt;&lt;volume&gt;10&lt;/volume&gt;&lt;number&gt;1&lt;/number&gt;&lt;dates&gt;&lt;year&gt;2013&lt;/year&gt;&lt;/dates&gt;&lt;isbn&gt;1742-7932&lt;/isbn&gt;&lt;urls&gt;&lt;related-urls&gt;&lt;url&gt;https://onlinelibrary.wiley.com/doi/abs/10.1111/j.1742-7924.2012.00213.x&lt;/url&gt;&lt;/related-urls&gt;&lt;/urls&gt;&lt;electronic-resource-num&gt;https://doi.org/10.1111/j.1742-7924.2012.00213.x&lt;/electronic-resource-num&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64)</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Therefore, we recommend providing adequate details on sample characteristics, missing data, the approach used to deal with missing data, and dropped-out cases. Furthermore, we recommend performing sensitivity analyses to provide details of nonresponse cases in terms of characteristics compared to complete cases to eliminate bias related to the response rate </w:t>
      </w:r>
      <w:r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Frey&lt;/Author&gt;&lt;Year&gt;2002&lt;/Year&gt;&lt;RecNum&gt;83&lt;/RecNum&gt;&lt;DisplayText&gt;(57)&lt;/DisplayText&gt;&lt;record&gt;&lt;rec-number&gt;83&lt;/rec-number&gt;&lt;foreign-keys&gt;&lt;key app="EN" db-id="2ddprv0ekwp9pkes2xn55s0krrrfa2fetrzp" timestamp="1700762328"&gt;83&lt;/key&gt;&lt;/foreign-keys&gt;&lt;ref-type name="Journal Article"&gt;17&lt;/ref-type&gt;&lt;contributors&gt;&lt;authors&gt;&lt;author&gt;Frey, H. C.&lt;/author&gt;&lt;author&gt;Patil, S. R.&lt;/author&gt;&lt;/authors&gt;&lt;/contributors&gt;&lt;auth-address&gt;Department of Civil Engineering, North Carolina State University, Raleigh 27695-7908, USA. frey@eos.ncsu.edu&lt;/auth-address&gt;&lt;titles&gt;&lt;title&gt;Identification and review of sensitivity analysis methods&lt;/title&gt;&lt;secondary-title&gt;Risk Analysis&lt;/secondary-title&gt;&lt;/titles&gt;&lt;periodical&gt;&lt;full-title&gt;Risk Analysis&lt;/full-title&gt;&lt;/periodical&gt;&lt;pages&gt;553-78&lt;/pages&gt;&lt;volume&gt;22&lt;/volume&gt;&lt;number&gt;3&lt;/number&gt;&lt;edition&gt;2002/06/29&lt;/edition&gt;&lt;keywords&gt;&lt;keyword&gt;Analysis of Variance&lt;/keyword&gt;&lt;keyword&gt;*Food Contamination/prevention &amp;amp; control/statistics &amp;amp; numerical data&lt;/keyword&gt;&lt;keyword&gt;Fourier Analysis&lt;/keyword&gt;&lt;keyword&gt;Models, Statistical&lt;/keyword&gt;&lt;keyword&gt;Regression Analysis&lt;/keyword&gt;&lt;keyword&gt;Risk Assessment&lt;/keyword&gt;&lt;keyword&gt;Safety&lt;/keyword&gt;&lt;keyword&gt;Sensitivity and Specificity&lt;/keyword&gt;&lt;keyword&gt;United States&lt;/keyword&gt;&lt;/keywords&gt;&lt;dates&gt;&lt;year&gt;2002&lt;/year&gt;&lt;pub-dates&gt;&lt;date&gt;Jun&lt;/date&gt;&lt;/pub-dates&gt;&lt;/dates&gt;&lt;isbn&gt;0272-4332 (Print)&amp;#xD;0272-4332&lt;/isbn&gt;&lt;accession-num&gt;12088234&lt;/accession-num&gt;&lt;urls&gt;&lt;/urls&gt;&lt;remote-database-provider&gt;NLM&lt;/remote-database-provider&gt;&lt;language&gt;eng&lt;/language&gt;&lt;/record&gt;&lt;/Cite&gt;&lt;/EndNote&gt;</w:instrText>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57)</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 xml:space="preserve">. Finally, to ensure sufficient and reproducible research studies, we strongly encourage the use of reporting guidelines to improve the accuracy and transparency of reporting observational studies </w:t>
      </w:r>
      <w:r w:rsidR="00B46A41" w:rsidRPr="00B60BAE">
        <w:rPr>
          <w:rFonts w:asciiTheme="majorBidi" w:hAnsiTheme="majorBidi" w:cstheme="majorBidi"/>
          <w:sz w:val="24"/>
          <w:szCs w:val="24"/>
        </w:rPr>
        <w:fldChar w:fldCharType="begin"/>
      </w:r>
      <w:r w:rsidR="00F634BE" w:rsidRPr="00B60BAE">
        <w:rPr>
          <w:rFonts w:asciiTheme="majorBidi" w:hAnsiTheme="majorBidi" w:cstheme="majorBidi"/>
          <w:sz w:val="24"/>
          <w:szCs w:val="24"/>
        </w:rPr>
        <w:instrText xml:space="preserve"> ADDIN EN.CITE &lt;EndNote&gt;&lt;Cite&gt;&lt;Author&gt;Benchimol&lt;/Author&gt;&lt;Year&gt;2015&lt;/Year&gt;&lt;RecNum&gt;72&lt;/RecNum&gt;&lt;DisplayText&gt;(55, 56)&lt;/DisplayText&gt;&lt;record&gt;&lt;rec-number&gt;72&lt;/rec-number&gt;&lt;foreign-keys&gt;&lt;key app="EN" db-id="2ddprv0ekwp9pkes2xn55s0krrrfa2fetrzp" timestamp="1697713777"&gt;72&lt;/key&gt;&lt;/foreign-keys&gt;&lt;ref-type name="Journal Article"&gt;17&lt;/ref-type&gt;&lt;contributors&gt;&lt;authors&gt;&lt;author&gt;Benchimol, Eric I&lt;/author&gt;&lt;author&gt;Smeeth, Liam&lt;/author&gt;&lt;author&gt;Guttmann, Astrid&lt;/author&gt;&lt;author&gt;Harron, Katie&lt;/author&gt;&lt;author&gt;Moher, David&lt;/author&gt;&lt;author&gt;Petersen, Irene&lt;/author&gt;&lt;author&gt;Sørensen, Henrik T&lt;/author&gt;&lt;author&gt;von Elm, Erik&lt;/author&gt;&lt;author&gt;Langan, Sinéad M&lt;/author&gt;&lt;author&gt;RECORD Working Committee&lt;/author&gt;&lt;/authors&gt;&lt;/contributors&gt;&lt;titles&gt;&lt;title&gt;The REporting of studies Conducted using Observational Routinely-collected health Data (RECORD) statement&lt;/title&gt;&lt;secondary-title&gt;PLoS medicine&lt;/secondary-title&gt;&lt;/titles&gt;&lt;pages&gt;e1001885&lt;/pages&gt;&lt;volume&gt;12&lt;/volume&gt;&lt;number&gt;10&lt;/number&gt;&lt;dates&gt;&lt;year&gt;2015&lt;/year&gt;&lt;/dates&gt;&lt;isbn&gt;1549-1277&lt;/isbn&gt;&lt;urls&gt;&lt;/urls&gt;&lt;/record&gt;&lt;/Cite&gt;&lt;Cite&gt;&lt;Author&gt;Von Elm&lt;/Author&gt;&lt;Year&gt;2007&lt;/Year&gt;&lt;RecNum&gt;64&lt;/RecNum&gt;&lt;record&gt;&lt;rec-number&gt;64&lt;/rec-number&gt;&lt;foreign-keys&gt;&lt;key app="EN" db-id="2ddprv0ekwp9pkes2xn55s0krrrfa2fetrzp" timestamp="1696320820"&gt;64&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The Lancet&lt;/secondary-title&gt;&lt;/titles&gt;&lt;periodical&gt;&lt;full-title&gt;The Lancet&lt;/full-title&gt;&lt;/periodical&gt;&lt;pages&gt;1453-1457&lt;/pages&gt;&lt;volume&gt;370&lt;/volume&gt;&lt;number&gt;9596&lt;/number&gt;&lt;dates&gt;&lt;year&gt;2007&lt;/year&gt;&lt;/dates&gt;&lt;isbn&gt;0140-6736&lt;/isbn&gt;&lt;urls&gt;&lt;/urls&gt;&lt;/record&gt;&lt;/Cite&gt;&lt;/EndNote&gt;</w:instrText>
      </w:r>
      <w:r w:rsidR="00B46A41"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55, 56)</w:t>
      </w:r>
      <w:r w:rsidR="00B46A41" w:rsidRPr="00B60BAE">
        <w:rPr>
          <w:rFonts w:asciiTheme="majorBidi" w:hAnsiTheme="majorBidi" w:cstheme="majorBidi"/>
          <w:sz w:val="24"/>
          <w:szCs w:val="24"/>
        </w:rPr>
        <w:fldChar w:fldCharType="end"/>
      </w:r>
      <w:r w:rsidR="00B46A41" w:rsidRPr="00B60BAE">
        <w:rPr>
          <w:rFonts w:asciiTheme="majorBidi" w:hAnsiTheme="majorBidi" w:cstheme="majorBidi"/>
          <w:sz w:val="24"/>
          <w:szCs w:val="24"/>
        </w:rPr>
        <w:t>.</w:t>
      </w:r>
      <w:r w:rsidRPr="00B60BAE">
        <w:rPr>
          <w:rFonts w:asciiTheme="majorBidi" w:hAnsiTheme="majorBidi" w:cstheme="majorBidi"/>
          <w:sz w:val="24"/>
          <w:szCs w:val="24"/>
        </w:rPr>
        <w:t xml:space="preserve">.  </w:t>
      </w:r>
    </w:p>
    <w:p w14:paraId="79C366C1" w14:textId="77777777" w:rsidR="00663ECD" w:rsidRPr="00B60BAE" w:rsidRDefault="00663ECD" w:rsidP="00663ECD">
      <w:pPr>
        <w:spacing w:after="0" w:line="240" w:lineRule="auto"/>
        <w:ind w:firstLine="720"/>
        <w:rPr>
          <w:rFonts w:asciiTheme="majorBidi" w:hAnsiTheme="majorBidi" w:cstheme="majorBidi"/>
          <w:sz w:val="24"/>
          <w:szCs w:val="24"/>
        </w:rPr>
      </w:pPr>
    </w:p>
    <w:p w14:paraId="799A18C3" w14:textId="77777777" w:rsidR="00936AEA" w:rsidRPr="00B60BAE" w:rsidRDefault="00936AEA" w:rsidP="00663ECD">
      <w:pPr>
        <w:spacing w:after="0" w:line="240" w:lineRule="auto"/>
        <w:rPr>
          <w:rFonts w:asciiTheme="majorBidi" w:hAnsiTheme="majorBidi" w:cstheme="majorBidi"/>
          <w:b/>
          <w:bCs/>
          <w:sz w:val="24"/>
          <w:szCs w:val="24"/>
        </w:rPr>
      </w:pPr>
      <w:r w:rsidRPr="00B60BAE">
        <w:rPr>
          <w:rFonts w:asciiTheme="majorBidi" w:hAnsiTheme="majorBidi" w:cstheme="majorBidi"/>
          <w:b/>
          <w:bCs/>
          <w:sz w:val="24"/>
          <w:szCs w:val="24"/>
        </w:rPr>
        <w:t>Strengths and Limitations of the review</w:t>
      </w:r>
    </w:p>
    <w:p w14:paraId="6FBC1A68" w14:textId="29EBFC99" w:rsidR="00A23D1F" w:rsidRPr="00B60BAE" w:rsidRDefault="00936AEA" w:rsidP="00A23D1F">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In contrast to previous reviews that examined OSA and T2DM, this review is the first systematic review that examined aspects of the methodology used to understand the association between OSA and T2DM. A second strength of this review is the examination of a large number of abstracts (n=3718) identified from six different databases. Furthermore, we updated the search to recognise recently published papers in July 2023 before starting data synthesis. A number of limitations were identified in our systematic review. Although we manually searched the bibliography, we may have missed relevant studies if OSA and T2DM were not detected in the titles of the included studies when searching their reference lists. Due to the heterogeneity of the included studies, we were unable to conduct a meta-analysis. </w:t>
      </w:r>
      <w:r w:rsidR="00654041" w:rsidRPr="00B60BAE">
        <w:rPr>
          <w:rFonts w:asciiTheme="majorBidi" w:hAnsiTheme="majorBidi" w:cstheme="majorBidi"/>
          <w:sz w:val="24"/>
          <w:szCs w:val="24"/>
        </w:rPr>
        <w:t>Nevertheless, we attempted to provide a narrative analysis and extensive discussion on the methods applied in the review studies and how these methods influence our understanding of the association between OSA and T2DM</w:t>
      </w:r>
      <w:r w:rsidR="00FE333A" w:rsidRPr="00B60BAE">
        <w:rPr>
          <w:rFonts w:asciiTheme="majorBidi" w:hAnsiTheme="majorBidi" w:cstheme="majorBidi"/>
          <w:sz w:val="24"/>
          <w:szCs w:val="24"/>
        </w:rPr>
        <w:t>.</w:t>
      </w:r>
      <w:r w:rsidR="00A23D1F" w:rsidRPr="00B60BAE">
        <w:rPr>
          <w:rFonts w:asciiTheme="majorBidi" w:hAnsiTheme="majorBidi" w:cstheme="majorBidi"/>
          <w:sz w:val="24"/>
          <w:szCs w:val="24"/>
        </w:rPr>
        <w:t xml:space="preserve"> Additionally, our review was limited to English-language studies, which could introduce bias by excluding significant research from non-English-speaking regions. This limitation may affect the </w:t>
      </w:r>
      <w:r w:rsidR="003A1509" w:rsidRPr="00B60BAE">
        <w:rPr>
          <w:rFonts w:asciiTheme="majorBidi" w:hAnsiTheme="majorBidi" w:cstheme="majorBidi"/>
          <w:sz w:val="24"/>
          <w:szCs w:val="24"/>
        </w:rPr>
        <w:t>generalisability</w:t>
      </w:r>
      <w:r w:rsidR="00A23D1F" w:rsidRPr="00B60BAE">
        <w:rPr>
          <w:rFonts w:asciiTheme="majorBidi" w:hAnsiTheme="majorBidi" w:cstheme="majorBidi"/>
          <w:sz w:val="24"/>
          <w:szCs w:val="24"/>
        </w:rPr>
        <w:t xml:space="preserve"> of our findings due to variations in healthcare systems, diagnostic criteria, and cultural contexts. Future research should include non-English language studies, employ multi-lingual and culturally diverse research teams, and consider cultural differences in study designs and analyses to enhance the comprehensiveness and applicability of findings on a global scale.</w:t>
      </w:r>
    </w:p>
    <w:p w14:paraId="27B4EF8C" w14:textId="1E4E02E4" w:rsidR="00936AEA" w:rsidRPr="00B60BAE" w:rsidRDefault="00936AEA" w:rsidP="00A23D1F">
      <w:pPr>
        <w:spacing w:after="0" w:line="240" w:lineRule="auto"/>
        <w:ind w:firstLine="720"/>
        <w:rPr>
          <w:rFonts w:asciiTheme="majorBidi" w:hAnsiTheme="majorBidi" w:cstheme="majorBidi"/>
          <w:sz w:val="24"/>
          <w:szCs w:val="24"/>
        </w:rPr>
      </w:pPr>
    </w:p>
    <w:p w14:paraId="3833669C" w14:textId="77777777" w:rsidR="00663ECD" w:rsidRPr="00B60BAE" w:rsidRDefault="00663ECD" w:rsidP="00663ECD">
      <w:pPr>
        <w:spacing w:after="0" w:line="240" w:lineRule="auto"/>
        <w:ind w:firstLine="720"/>
        <w:rPr>
          <w:rFonts w:asciiTheme="majorBidi" w:hAnsiTheme="majorBidi" w:cstheme="majorBidi"/>
          <w:b/>
          <w:bCs/>
          <w:sz w:val="24"/>
          <w:szCs w:val="24"/>
        </w:rPr>
      </w:pPr>
    </w:p>
    <w:p w14:paraId="63568754" w14:textId="77777777" w:rsidR="00936AEA" w:rsidRPr="00B60BAE" w:rsidRDefault="00936AEA" w:rsidP="00663ECD">
      <w:pPr>
        <w:spacing w:after="0" w:line="240" w:lineRule="auto"/>
        <w:jc w:val="center"/>
        <w:rPr>
          <w:rFonts w:asciiTheme="majorBidi" w:hAnsiTheme="majorBidi" w:cstheme="majorBidi"/>
          <w:b/>
          <w:bCs/>
          <w:sz w:val="24"/>
          <w:szCs w:val="24"/>
        </w:rPr>
      </w:pPr>
      <w:r w:rsidRPr="00B60BAE">
        <w:rPr>
          <w:rFonts w:asciiTheme="majorBidi" w:hAnsiTheme="majorBidi" w:cstheme="majorBidi"/>
          <w:b/>
          <w:bCs/>
          <w:sz w:val="24"/>
          <w:szCs w:val="24"/>
        </w:rPr>
        <w:lastRenderedPageBreak/>
        <w:t xml:space="preserve">Conclusion </w:t>
      </w:r>
    </w:p>
    <w:p w14:paraId="361A4D92" w14:textId="782433F1" w:rsidR="00E824FD" w:rsidRPr="00B60BAE" w:rsidRDefault="00E824FD" w:rsidP="00E824F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This review examined 23 studies exploring the connection between OSA and T2DM, highlighting significant methodological variations such as differences in population characteristics, sampling procedures, and assessment tools. These variations limit our understanding of the factors that may be driving this correlation. By critically assessing these methodological aspects, we identified both the strengths and limitations of the included studies.</w:t>
      </w:r>
    </w:p>
    <w:p w14:paraId="2A1E9DA0" w14:textId="62C98289" w:rsidR="00E824FD" w:rsidRPr="00B60BAE" w:rsidRDefault="00E824FD" w:rsidP="00E824FD">
      <w:pPr>
        <w:spacing w:after="0" w:line="240" w:lineRule="auto"/>
        <w:ind w:firstLine="720"/>
        <w:rPr>
          <w:rFonts w:asciiTheme="majorBidi" w:hAnsiTheme="majorBidi" w:cstheme="majorBidi"/>
          <w:sz w:val="24"/>
          <w:szCs w:val="24"/>
        </w:rPr>
      </w:pPr>
      <w:r w:rsidRPr="00B60BAE">
        <w:rPr>
          <w:rFonts w:asciiTheme="majorBidi" w:hAnsiTheme="majorBidi" w:cstheme="majorBidi"/>
          <w:sz w:val="24"/>
          <w:szCs w:val="24"/>
        </w:rPr>
        <w:t xml:space="preserve">Our key findings suggest that future research should adopt standardised diagnostic criteria and comprehensive assessment methods, incorporate </w:t>
      </w:r>
      <w:r w:rsidR="007B4D56" w:rsidRPr="00B60BAE">
        <w:rPr>
          <w:rFonts w:asciiTheme="majorBidi" w:hAnsiTheme="majorBidi" w:cstheme="majorBidi"/>
          <w:sz w:val="24"/>
          <w:szCs w:val="24"/>
        </w:rPr>
        <w:t xml:space="preserve">an </w:t>
      </w:r>
      <w:r w:rsidRPr="00B60BAE">
        <w:rPr>
          <w:rFonts w:asciiTheme="majorBidi" w:hAnsiTheme="majorBidi" w:cstheme="majorBidi"/>
          <w:sz w:val="24"/>
          <w:szCs w:val="24"/>
        </w:rPr>
        <w:t>EDI checklist, and consider a broad range of sociodemographic and clinical factors. Such an approach would enhance the accuracy and generali</w:t>
      </w:r>
      <w:r w:rsidR="00EC3428" w:rsidRPr="00B60BAE">
        <w:rPr>
          <w:rFonts w:asciiTheme="majorBidi" w:hAnsiTheme="majorBidi" w:cstheme="majorBidi"/>
          <w:sz w:val="24"/>
          <w:szCs w:val="24"/>
        </w:rPr>
        <w:t>s</w:t>
      </w:r>
      <w:r w:rsidRPr="00B60BAE">
        <w:rPr>
          <w:rFonts w:asciiTheme="majorBidi" w:hAnsiTheme="majorBidi" w:cstheme="majorBidi"/>
          <w:sz w:val="24"/>
          <w:szCs w:val="24"/>
        </w:rPr>
        <w:t xml:space="preserve">ability of findings, thereby providing a clearer understanding of the relationship between OSA and T2DM. </w:t>
      </w:r>
    </w:p>
    <w:p w14:paraId="7391D6D1" w14:textId="78F5DAD7" w:rsidR="00E824FD" w:rsidRPr="00B60BAE" w:rsidRDefault="00E824FD" w:rsidP="00E824FD">
      <w:pPr>
        <w:spacing w:after="0" w:line="240" w:lineRule="auto"/>
        <w:ind w:firstLine="720"/>
        <w:rPr>
          <w:rFonts w:asciiTheme="majorBidi" w:hAnsiTheme="majorBidi" w:cstheme="majorBidi"/>
          <w:b/>
          <w:bCs/>
          <w:sz w:val="24"/>
          <w:szCs w:val="24"/>
        </w:rPr>
      </w:pPr>
      <w:r w:rsidRPr="00B60BAE">
        <w:rPr>
          <w:rFonts w:asciiTheme="majorBidi" w:hAnsiTheme="majorBidi" w:cstheme="majorBidi"/>
          <w:sz w:val="24"/>
          <w:szCs w:val="24"/>
        </w:rPr>
        <w:t>In clinical settings, implementing these recommendations could improve the identification and management of patients with OSA and T2DM, leading to more personali</w:t>
      </w:r>
      <w:r w:rsidR="00CC4969" w:rsidRPr="00B60BAE">
        <w:rPr>
          <w:rFonts w:asciiTheme="majorBidi" w:hAnsiTheme="majorBidi" w:cstheme="majorBidi"/>
          <w:sz w:val="24"/>
          <w:szCs w:val="24"/>
        </w:rPr>
        <w:t>s</w:t>
      </w:r>
      <w:r w:rsidRPr="00B60BAE">
        <w:rPr>
          <w:rFonts w:asciiTheme="majorBidi" w:hAnsiTheme="majorBidi" w:cstheme="majorBidi"/>
          <w:sz w:val="24"/>
          <w:szCs w:val="24"/>
        </w:rPr>
        <w:t>ed and effective treatment strategies. Future research adhering to these enhanced methodological standards will not only fill existing knowledge gaps but also pave the way for improved clinical practices and better health outcomes for individuals suffering from OSA and T2DM.</w:t>
      </w:r>
    </w:p>
    <w:p w14:paraId="1054D797" w14:textId="77777777" w:rsidR="00391F81" w:rsidRPr="00B60BAE" w:rsidRDefault="00391F81" w:rsidP="00663ECD">
      <w:pPr>
        <w:spacing w:after="0" w:line="240" w:lineRule="auto"/>
        <w:rPr>
          <w:rFonts w:asciiTheme="majorBidi" w:hAnsiTheme="majorBidi" w:cstheme="majorBidi"/>
          <w:b/>
          <w:bCs/>
          <w:sz w:val="24"/>
          <w:szCs w:val="24"/>
        </w:rPr>
      </w:pPr>
    </w:p>
    <w:p w14:paraId="71510195" w14:textId="3EF32164" w:rsidR="00663ECD" w:rsidRPr="00B60BAE" w:rsidRDefault="00663ECD" w:rsidP="00663ECD">
      <w:pPr>
        <w:spacing w:after="0" w:line="240" w:lineRule="auto"/>
        <w:rPr>
          <w:rFonts w:asciiTheme="majorBidi" w:hAnsiTheme="majorBidi" w:cstheme="majorBidi"/>
          <w:b/>
          <w:bCs/>
          <w:sz w:val="24"/>
          <w:szCs w:val="24"/>
        </w:rPr>
      </w:pPr>
      <w:r w:rsidRPr="00B60BAE">
        <w:rPr>
          <w:rFonts w:asciiTheme="majorBidi" w:hAnsiTheme="majorBidi" w:cstheme="majorBidi"/>
          <w:b/>
          <w:bCs/>
          <w:sz w:val="24"/>
          <w:szCs w:val="24"/>
        </w:rPr>
        <w:t>Conflict of Interest Statement</w:t>
      </w:r>
    </w:p>
    <w:p w14:paraId="157766D3" w14:textId="77777777" w:rsidR="00663ECD" w:rsidRPr="00B60BAE" w:rsidRDefault="00663ECD" w:rsidP="00663ECD">
      <w:pPr>
        <w:pStyle w:val="EndNoteBibliographyTitle"/>
        <w:spacing w:line="240" w:lineRule="auto"/>
        <w:jc w:val="left"/>
        <w:rPr>
          <w:rFonts w:asciiTheme="majorBidi" w:hAnsiTheme="majorBidi" w:cstheme="majorBidi"/>
          <w:noProof w:val="0"/>
          <w:sz w:val="24"/>
          <w:szCs w:val="24"/>
        </w:rPr>
      </w:pPr>
      <w:r w:rsidRPr="00B60BAE">
        <w:rPr>
          <w:rFonts w:asciiTheme="majorBidi" w:hAnsiTheme="majorBidi" w:cstheme="majorBidi"/>
          <w:noProof w:val="0"/>
          <w:sz w:val="24"/>
          <w:szCs w:val="24"/>
        </w:rPr>
        <w:t>The authors have no competing interests to declare that are relevant to the content of this article.</w:t>
      </w:r>
    </w:p>
    <w:p w14:paraId="529807CF" w14:textId="77777777" w:rsidR="00663ECD" w:rsidRPr="00B60BAE" w:rsidRDefault="00663ECD" w:rsidP="00663ECD">
      <w:pPr>
        <w:pStyle w:val="EndNoteBibliographyTitle"/>
        <w:spacing w:line="240" w:lineRule="auto"/>
        <w:jc w:val="left"/>
        <w:rPr>
          <w:rFonts w:asciiTheme="majorBidi" w:hAnsiTheme="majorBidi" w:cstheme="majorBidi"/>
          <w:noProof w:val="0"/>
          <w:sz w:val="24"/>
          <w:szCs w:val="24"/>
        </w:rPr>
      </w:pPr>
    </w:p>
    <w:p w14:paraId="2DDE55A1" w14:textId="10D4E669" w:rsidR="00663ECD" w:rsidRPr="00B60BAE" w:rsidRDefault="00663ECD" w:rsidP="00663ECD">
      <w:pPr>
        <w:pStyle w:val="EndNoteBibliographyTitle"/>
        <w:spacing w:line="240" w:lineRule="auto"/>
        <w:jc w:val="left"/>
        <w:rPr>
          <w:rFonts w:asciiTheme="majorBidi" w:hAnsiTheme="majorBidi" w:cstheme="majorBidi"/>
          <w:b/>
          <w:bCs/>
          <w:sz w:val="24"/>
          <w:szCs w:val="24"/>
        </w:rPr>
      </w:pPr>
      <w:r w:rsidRPr="00B60BAE">
        <w:rPr>
          <w:rFonts w:asciiTheme="majorBidi" w:hAnsiTheme="majorBidi" w:cstheme="majorBidi"/>
          <w:b/>
          <w:bCs/>
          <w:sz w:val="24"/>
          <w:szCs w:val="24"/>
        </w:rPr>
        <w:t>Author Contributions</w:t>
      </w:r>
    </w:p>
    <w:p w14:paraId="7AF884ED" w14:textId="5D58B7E9" w:rsidR="00663ECD" w:rsidRPr="00B60BAE" w:rsidRDefault="00663ECD" w:rsidP="00663ECD">
      <w:pPr>
        <w:spacing w:after="0" w:line="240" w:lineRule="auto"/>
        <w:rPr>
          <w:rFonts w:asciiTheme="majorBidi" w:hAnsiTheme="majorBidi" w:cstheme="majorBidi"/>
          <w:sz w:val="24"/>
          <w:szCs w:val="24"/>
        </w:rPr>
      </w:pPr>
      <w:r w:rsidRPr="00B60BAE">
        <w:rPr>
          <w:rFonts w:asciiTheme="majorBidi" w:hAnsiTheme="majorBidi" w:cstheme="majorBidi"/>
          <w:sz w:val="24"/>
          <w:szCs w:val="24"/>
        </w:rPr>
        <w:t xml:space="preserve">M.T: Conceptualization </w:t>
      </w:r>
      <w:r w:rsidR="00466567" w:rsidRPr="00B60BAE">
        <w:rPr>
          <w:rFonts w:asciiTheme="majorBidi" w:hAnsiTheme="majorBidi" w:cstheme="majorBidi"/>
          <w:sz w:val="24"/>
          <w:szCs w:val="24"/>
        </w:rPr>
        <w:t xml:space="preserve">of </w:t>
      </w:r>
      <w:r w:rsidRPr="00B60BAE">
        <w:rPr>
          <w:rFonts w:asciiTheme="majorBidi" w:hAnsiTheme="majorBidi" w:cstheme="majorBidi"/>
          <w:sz w:val="24"/>
          <w:szCs w:val="24"/>
        </w:rPr>
        <w:t>the topic; database search; data extraction; formal analysis; writ-review and editing. H.B and P.H: Conceptualization (supporting); formal analysis (supporting); investigation (supporting); supervision (equal); writing—review and editing. N.J: Data extraction (supporting); writing—review and editing (supporting). All authors have approved the final manuscript, verified its accuracy and integrity, and agreed to be accountable for all aspects of the work.</w:t>
      </w:r>
    </w:p>
    <w:p w14:paraId="4F803A0E" w14:textId="77777777" w:rsidR="00663ECD" w:rsidRPr="00B60BAE" w:rsidRDefault="00663ECD" w:rsidP="00663ECD">
      <w:pPr>
        <w:spacing w:after="0" w:line="240" w:lineRule="auto"/>
        <w:rPr>
          <w:rFonts w:asciiTheme="majorBidi" w:hAnsiTheme="majorBidi" w:cstheme="majorBidi"/>
          <w:sz w:val="24"/>
          <w:szCs w:val="24"/>
        </w:rPr>
      </w:pPr>
    </w:p>
    <w:p w14:paraId="2D5B6C33" w14:textId="77777777" w:rsidR="00663ECD" w:rsidRPr="00B60BAE" w:rsidRDefault="00663ECD" w:rsidP="00663ECD">
      <w:pPr>
        <w:spacing w:after="0" w:line="240" w:lineRule="auto"/>
        <w:rPr>
          <w:rFonts w:asciiTheme="majorBidi" w:hAnsiTheme="majorBidi" w:cstheme="majorBidi"/>
          <w:b/>
          <w:bCs/>
          <w:sz w:val="24"/>
          <w:szCs w:val="24"/>
        </w:rPr>
      </w:pPr>
      <w:r w:rsidRPr="00B60BAE">
        <w:rPr>
          <w:rFonts w:asciiTheme="majorBidi" w:hAnsiTheme="majorBidi" w:cstheme="majorBidi"/>
          <w:b/>
          <w:bCs/>
          <w:sz w:val="24"/>
          <w:szCs w:val="24"/>
        </w:rPr>
        <w:t>Funding</w:t>
      </w:r>
    </w:p>
    <w:p w14:paraId="6A48502F" w14:textId="59159E01" w:rsidR="00663ECD" w:rsidRPr="00B60BAE" w:rsidRDefault="00663ECD" w:rsidP="00663ECD">
      <w:pPr>
        <w:spacing w:after="0" w:line="240" w:lineRule="auto"/>
        <w:rPr>
          <w:rFonts w:asciiTheme="majorBidi" w:hAnsiTheme="majorBidi" w:cstheme="majorBidi"/>
          <w:sz w:val="24"/>
          <w:szCs w:val="24"/>
        </w:rPr>
      </w:pPr>
      <w:r w:rsidRPr="00B60BAE">
        <w:rPr>
          <w:rFonts w:asciiTheme="majorBidi" w:hAnsiTheme="majorBidi" w:cstheme="majorBidi"/>
          <w:sz w:val="24"/>
          <w:szCs w:val="24"/>
        </w:rPr>
        <w:t xml:space="preserve">No funding or sponsorship was received for this study or the publication of this article. </w:t>
      </w:r>
    </w:p>
    <w:p w14:paraId="0E3D3602" w14:textId="77777777" w:rsidR="00663ECD" w:rsidRPr="00B60BAE" w:rsidRDefault="00663ECD" w:rsidP="00663ECD">
      <w:pPr>
        <w:spacing w:after="0" w:line="240" w:lineRule="auto"/>
        <w:rPr>
          <w:rFonts w:asciiTheme="majorBidi" w:hAnsiTheme="majorBidi" w:cstheme="majorBidi"/>
          <w:b/>
          <w:bCs/>
          <w:sz w:val="24"/>
          <w:szCs w:val="24"/>
        </w:rPr>
      </w:pPr>
    </w:p>
    <w:p w14:paraId="287CCFF9" w14:textId="7869CF28" w:rsidR="00663ECD" w:rsidRPr="00B60BAE" w:rsidRDefault="00663ECD" w:rsidP="00663ECD">
      <w:pPr>
        <w:spacing w:after="0" w:line="240" w:lineRule="auto"/>
        <w:rPr>
          <w:rFonts w:asciiTheme="majorBidi" w:hAnsiTheme="majorBidi" w:cstheme="majorBidi"/>
          <w:b/>
          <w:bCs/>
          <w:sz w:val="24"/>
          <w:szCs w:val="24"/>
        </w:rPr>
      </w:pPr>
      <w:r w:rsidRPr="00B60BAE">
        <w:rPr>
          <w:rFonts w:asciiTheme="majorBidi" w:hAnsiTheme="majorBidi" w:cstheme="majorBidi"/>
          <w:b/>
          <w:bCs/>
          <w:sz w:val="24"/>
          <w:szCs w:val="24"/>
        </w:rPr>
        <w:t>Acknowledgements</w:t>
      </w:r>
    </w:p>
    <w:p w14:paraId="57435979" w14:textId="4A4ACA22" w:rsidR="00663ECD" w:rsidRPr="00B60BAE" w:rsidRDefault="00663ECD" w:rsidP="00663ECD">
      <w:pPr>
        <w:spacing w:after="0" w:line="240" w:lineRule="auto"/>
        <w:rPr>
          <w:rFonts w:asciiTheme="majorBidi" w:hAnsiTheme="majorBidi" w:cstheme="majorBidi"/>
          <w:sz w:val="24"/>
          <w:szCs w:val="24"/>
        </w:rPr>
      </w:pPr>
      <w:r w:rsidRPr="00B60BAE">
        <w:rPr>
          <w:rFonts w:asciiTheme="majorBidi" w:hAnsiTheme="majorBidi" w:cstheme="majorBidi"/>
          <w:sz w:val="24"/>
          <w:szCs w:val="24"/>
        </w:rPr>
        <w:t>The authors would like to thank the faculty librarian</w:t>
      </w:r>
      <w:r w:rsidR="007B4D56" w:rsidRPr="00B60BAE">
        <w:rPr>
          <w:rFonts w:asciiTheme="majorBidi" w:hAnsiTheme="majorBidi" w:cstheme="majorBidi"/>
          <w:sz w:val="24"/>
          <w:szCs w:val="24"/>
        </w:rPr>
        <w:t xml:space="preserve">, John Barbrook (Library, Lancaster University, Library Ave, </w:t>
      </w:r>
      <w:proofErr w:type="spellStart"/>
      <w:r w:rsidR="007B4D56" w:rsidRPr="00B60BAE">
        <w:rPr>
          <w:rFonts w:asciiTheme="majorBidi" w:hAnsiTheme="majorBidi" w:cstheme="majorBidi"/>
          <w:sz w:val="24"/>
          <w:szCs w:val="24"/>
        </w:rPr>
        <w:t>Bailrigg</w:t>
      </w:r>
      <w:proofErr w:type="spellEnd"/>
      <w:r w:rsidR="007B4D56" w:rsidRPr="00B60BAE">
        <w:rPr>
          <w:rFonts w:asciiTheme="majorBidi" w:hAnsiTheme="majorBidi" w:cstheme="majorBidi"/>
          <w:sz w:val="24"/>
          <w:szCs w:val="24"/>
        </w:rPr>
        <w:t>, Lancaster LA1 4YH),</w:t>
      </w:r>
      <w:r w:rsidRPr="00B60BAE">
        <w:rPr>
          <w:rFonts w:asciiTheme="majorBidi" w:hAnsiTheme="majorBidi" w:cstheme="majorBidi"/>
          <w:sz w:val="24"/>
          <w:szCs w:val="24"/>
        </w:rPr>
        <w:t xml:space="preserve"> for his assistance in refining the search syntax.</w:t>
      </w:r>
    </w:p>
    <w:p w14:paraId="37CAAEC1" w14:textId="77777777" w:rsidR="00663ECD" w:rsidRPr="00B60BAE" w:rsidRDefault="00663ECD" w:rsidP="00663ECD">
      <w:pPr>
        <w:spacing w:after="0" w:line="240" w:lineRule="auto"/>
        <w:rPr>
          <w:rFonts w:asciiTheme="majorBidi" w:hAnsiTheme="majorBidi" w:cstheme="majorBidi"/>
          <w:sz w:val="24"/>
          <w:szCs w:val="24"/>
        </w:rPr>
      </w:pPr>
    </w:p>
    <w:p w14:paraId="623446CF" w14:textId="17C41D7F" w:rsidR="00936AEA" w:rsidRPr="00B60BAE" w:rsidRDefault="00936AEA" w:rsidP="00663ECD">
      <w:pPr>
        <w:autoSpaceDE w:val="0"/>
        <w:autoSpaceDN w:val="0"/>
        <w:adjustRightInd w:val="0"/>
        <w:spacing w:after="0" w:line="240" w:lineRule="auto"/>
        <w:rPr>
          <w:rFonts w:asciiTheme="majorBidi" w:hAnsiTheme="majorBidi" w:cstheme="majorBidi"/>
          <w:b/>
          <w:bCs/>
          <w:sz w:val="24"/>
          <w:szCs w:val="24"/>
        </w:rPr>
      </w:pPr>
      <w:r w:rsidRPr="00B60BAE">
        <w:rPr>
          <w:rFonts w:asciiTheme="majorBidi" w:hAnsiTheme="majorBidi" w:cstheme="majorBidi"/>
          <w:b/>
          <w:bCs/>
          <w:sz w:val="24"/>
          <w:szCs w:val="24"/>
        </w:rPr>
        <w:t>Data Availability Statement</w:t>
      </w:r>
    </w:p>
    <w:p w14:paraId="0A8D6B63" w14:textId="14E341B5" w:rsidR="00936AEA" w:rsidRPr="00B60BAE" w:rsidRDefault="00936AEA" w:rsidP="00663ECD">
      <w:pPr>
        <w:autoSpaceDE w:val="0"/>
        <w:autoSpaceDN w:val="0"/>
        <w:adjustRightInd w:val="0"/>
        <w:spacing w:after="0" w:line="240" w:lineRule="auto"/>
        <w:rPr>
          <w:rFonts w:asciiTheme="majorBidi" w:hAnsiTheme="majorBidi" w:cstheme="majorBidi"/>
          <w:sz w:val="24"/>
          <w:szCs w:val="24"/>
        </w:rPr>
      </w:pPr>
      <w:r w:rsidRPr="00B60BAE">
        <w:rPr>
          <w:rFonts w:asciiTheme="majorBidi" w:hAnsiTheme="majorBidi" w:cstheme="majorBidi"/>
          <w:sz w:val="24"/>
          <w:szCs w:val="24"/>
        </w:rPr>
        <w:t xml:space="preserve">Data sharing </w:t>
      </w:r>
      <w:r w:rsidR="000D4BD4" w:rsidRPr="00B60BAE">
        <w:rPr>
          <w:rFonts w:asciiTheme="majorBidi" w:hAnsiTheme="majorBidi" w:cstheme="majorBidi"/>
          <w:sz w:val="24"/>
          <w:szCs w:val="24"/>
        </w:rPr>
        <w:t>is not applicable to this article as no datasets were generated or analysed during the current study. The search strategy for the six databases has been provided in the supplementary file. The data extraction template can be shared with the first author on request</w:t>
      </w:r>
      <w:r w:rsidRPr="00B60BAE">
        <w:rPr>
          <w:rFonts w:asciiTheme="majorBidi" w:hAnsiTheme="majorBidi" w:cstheme="majorBidi"/>
          <w:sz w:val="24"/>
          <w:szCs w:val="24"/>
        </w:rPr>
        <w:t>.</w:t>
      </w:r>
    </w:p>
    <w:p w14:paraId="0DF45923" w14:textId="77777777" w:rsidR="00936AEA" w:rsidRPr="00B60BAE" w:rsidRDefault="00936AEA" w:rsidP="00663ECD">
      <w:pPr>
        <w:spacing w:after="0" w:line="240" w:lineRule="auto"/>
        <w:rPr>
          <w:rFonts w:asciiTheme="majorBidi" w:hAnsiTheme="majorBidi" w:cstheme="majorBidi"/>
          <w:b/>
          <w:bCs/>
          <w:sz w:val="24"/>
          <w:szCs w:val="24"/>
        </w:rPr>
      </w:pPr>
    </w:p>
    <w:p w14:paraId="21CC1275" w14:textId="77777777" w:rsidR="008F1408" w:rsidRPr="00B60BAE" w:rsidRDefault="008F1408" w:rsidP="00663ECD">
      <w:pPr>
        <w:pStyle w:val="EndNoteBibliographyTitle"/>
        <w:spacing w:line="240" w:lineRule="auto"/>
        <w:jc w:val="left"/>
        <w:rPr>
          <w:rFonts w:asciiTheme="majorBidi" w:hAnsiTheme="majorBidi" w:cstheme="majorBidi"/>
          <w:b/>
          <w:bCs/>
          <w:sz w:val="24"/>
          <w:szCs w:val="24"/>
        </w:rPr>
      </w:pPr>
    </w:p>
    <w:p w14:paraId="020C95F5" w14:textId="4F26E27F" w:rsidR="00936AEA" w:rsidRPr="00B60BAE" w:rsidRDefault="00936AEA" w:rsidP="00663ECD">
      <w:pPr>
        <w:pStyle w:val="EndNoteBibliographyTitle"/>
        <w:spacing w:line="240" w:lineRule="auto"/>
        <w:jc w:val="left"/>
        <w:rPr>
          <w:rFonts w:asciiTheme="majorBidi" w:hAnsiTheme="majorBidi" w:cstheme="majorBidi"/>
          <w:b/>
          <w:bCs/>
          <w:sz w:val="24"/>
          <w:szCs w:val="24"/>
        </w:rPr>
      </w:pPr>
      <w:r w:rsidRPr="00B60BAE">
        <w:rPr>
          <w:rFonts w:asciiTheme="majorBidi" w:hAnsiTheme="majorBidi" w:cstheme="majorBidi"/>
          <w:b/>
          <w:bCs/>
          <w:sz w:val="24"/>
          <w:szCs w:val="24"/>
        </w:rPr>
        <w:t>Compliance with Ethics Guidelines</w:t>
      </w:r>
    </w:p>
    <w:p w14:paraId="37E18DE1" w14:textId="77777777" w:rsidR="00936AEA" w:rsidRPr="00B60BAE" w:rsidRDefault="00936AEA" w:rsidP="00663ECD">
      <w:pPr>
        <w:pStyle w:val="EndNoteBibliographyTitle"/>
        <w:spacing w:line="240" w:lineRule="auto"/>
        <w:jc w:val="left"/>
        <w:rPr>
          <w:rFonts w:asciiTheme="majorBidi" w:hAnsiTheme="majorBidi" w:cstheme="majorBidi"/>
          <w:sz w:val="24"/>
          <w:szCs w:val="24"/>
        </w:rPr>
      </w:pPr>
      <w:r w:rsidRPr="00B60BAE">
        <w:rPr>
          <w:rFonts w:asciiTheme="majorBidi" w:hAnsiTheme="majorBidi" w:cstheme="majorBidi"/>
          <w:sz w:val="24"/>
          <w:szCs w:val="24"/>
        </w:rPr>
        <w:t>This article does not contain any studies involving animals or humans subjects, as all studies mentioned have been previously conducted.</w:t>
      </w:r>
    </w:p>
    <w:p w14:paraId="4601936F" w14:textId="77777777" w:rsidR="00936AEA" w:rsidRPr="00B60BAE" w:rsidRDefault="00936AEA" w:rsidP="00663ECD">
      <w:pPr>
        <w:spacing w:after="0" w:line="240" w:lineRule="auto"/>
        <w:rPr>
          <w:rFonts w:asciiTheme="majorBidi" w:hAnsiTheme="majorBidi" w:cstheme="majorBidi"/>
          <w:b/>
          <w:bCs/>
          <w:sz w:val="24"/>
          <w:szCs w:val="24"/>
        </w:rPr>
      </w:pPr>
    </w:p>
    <w:p w14:paraId="4581D500" w14:textId="77777777" w:rsidR="00936AEA" w:rsidRPr="00B60BAE" w:rsidRDefault="00936AEA" w:rsidP="00663ECD">
      <w:pPr>
        <w:spacing w:after="0" w:line="240" w:lineRule="auto"/>
        <w:rPr>
          <w:rFonts w:asciiTheme="majorBidi" w:hAnsiTheme="majorBidi" w:cstheme="majorBidi"/>
          <w:b/>
          <w:bCs/>
          <w:sz w:val="24"/>
          <w:szCs w:val="24"/>
        </w:rPr>
      </w:pPr>
      <w:r w:rsidRPr="00B60BAE">
        <w:rPr>
          <w:rFonts w:asciiTheme="majorBidi" w:hAnsiTheme="majorBidi" w:cstheme="majorBidi"/>
          <w:b/>
          <w:bCs/>
          <w:sz w:val="24"/>
          <w:szCs w:val="24"/>
        </w:rPr>
        <w:lastRenderedPageBreak/>
        <w:t>Protocol Registration</w:t>
      </w:r>
    </w:p>
    <w:p w14:paraId="48E00899" w14:textId="4B2E4B81" w:rsidR="00936AEA" w:rsidRPr="00B60BAE" w:rsidRDefault="00936AEA" w:rsidP="00663ECD">
      <w:pPr>
        <w:spacing w:after="0" w:line="240" w:lineRule="auto"/>
        <w:rPr>
          <w:rFonts w:asciiTheme="majorBidi" w:hAnsiTheme="majorBidi" w:cstheme="majorBidi"/>
          <w:sz w:val="24"/>
          <w:szCs w:val="24"/>
        </w:rPr>
      </w:pPr>
      <w:r w:rsidRPr="00B60BAE">
        <w:rPr>
          <w:rFonts w:asciiTheme="majorBidi" w:hAnsiTheme="majorBidi" w:cstheme="majorBidi"/>
          <w:sz w:val="24"/>
          <w:szCs w:val="24"/>
        </w:rPr>
        <w:t>The protocol of this systematic review was registered and published with PROSPERO (CRD42023397547).</w:t>
      </w:r>
    </w:p>
    <w:p w14:paraId="6764E89D" w14:textId="77777777" w:rsidR="00663ECD" w:rsidRPr="00B60BAE" w:rsidRDefault="00663ECD" w:rsidP="00663ECD">
      <w:pPr>
        <w:spacing w:after="0" w:line="240" w:lineRule="auto"/>
        <w:rPr>
          <w:rFonts w:ascii="Times New Roman" w:hAnsi="Times New Roman" w:cs="Times New Roman"/>
          <w:sz w:val="24"/>
          <w:szCs w:val="24"/>
        </w:rPr>
      </w:pPr>
    </w:p>
    <w:p w14:paraId="1B9F42E1" w14:textId="77777777" w:rsidR="00391F81" w:rsidRPr="00B60BAE" w:rsidRDefault="00391F81" w:rsidP="00C30D46">
      <w:pPr>
        <w:spacing w:after="0" w:line="240" w:lineRule="auto"/>
        <w:rPr>
          <w:rFonts w:asciiTheme="majorBidi" w:hAnsiTheme="majorBidi" w:cstheme="majorBidi"/>
          <w:sz w:val="24"/>
          <w:szCs w:val="24"/>
        </w:rPr>
      </w:pPr>
    </w:p>
    <w:p w14:paraId="4C3443D8" w14:textId="77777777" w:rsidR="00936AEA" w:rsidRPr="00B60BAE" w:rsidRDefault="00936AEA" w:rsidP="00936AEA">
      <w:pPr>
        <w:spacing w:after="0" w:line="276" w:lineRule="auto"/>
        <w:rPr>
          <w:rFonts w:asciiTheme="majorBidi" w:hAnsiTheme="majorBidi" w:cstheme="majorBidi"/>
          <w:b/>
          <w:bCs/>
          <w:sz w:val="24"/>
          <w:szCs w:val="24"/>
        </w:rPr>
      </w:pPr>
      <w:r w:rsidRPr="00B60BAE">
        <w:rPr>
          <w:rFonts w:asciiTheme="majorBidi" w:hAnsiTheme="majorBidi" w:cstheme="majorBidi"/>
          <w:b/>
          <w:bCs/>
          <w:sz w:val="24"/>
          <w:szCs w:val="24"/>
        </w:rPr>
        <w:t xml:space="preserve">Table 1 </w:t>
      </w:r>
    </w:p>
    <w:p w14:paraId="1610F57F" w14:textId="1677FC81" w:rsidR="00936AEA" w:rsidRPr="00B60BAE" w:rsidRDefault="00936AEA" w:rsidP="00837D38">
      <w:pPr>
        <w:spacing w:line="276" w:lineRule="auto"/>
        <w:rPr>
          <w:rFonts w:asciiTheme="majorBidi" w:hAnsiTheme="majorBidi" w:cstheme="majorBidi"/>
          <w:sz w:val="24"/>
          <w:szCs w:val="24"/>
        </w:rPr>
      </w:pPr>
      <w:r w:rsidRPr="00B60BAE">
        <w:rPr>
          <w:rFonts w:asciiTheme="majorBidi" w:hAnsiTheme="majorBidi" w:cstheme="majorBidi"/>
          <w:sz w:val="24"/>
          <w:szCs w:val="24"/>
        </w:rPr>
        <w:t>The PECO framework for the Eligibility criteria</w:t>
      </w:r>
    </w:p>
    <w:tbl>
      <w:tblPr>
        <w:tblStyle w:val="TableGrid"/>
        <w:tblW w:w="9670" w:type="dxa"/>
        <w:tblLook w:val="04A0" w:firstRow="1" w:lastRow="0" w:firstColumn="1" w:lastColumn="0" w:noHBand="0" w:noVBand="1"/>
      </w:tblPr>
      <w:tblGrid>
        <w:gridCol w:w="1525"/>
        <w:gridCol w:w="4140"/>
        <w:gridCol w:w="4005"/>
      </w:tblGrid>
      <w:tr w:rsidR="00B60BAE" w:rsidRPr="00B60BAE" w14:paraId="261EDA0B" w14:textId="77777777" w:rsidTr="001B166F">
        <w:trPr>
          <w:trHeight w:val="575"/>
        </w:trPr>
        <w:tc>
          <w:tcPr>
            <w:tcW w:w="1525" w:type="dxa"/>
          </w:tcPr>
          <w:p w14:paraId="23A6D6FD" w14:textId="77777777" w:rsidR="00936AEA" w:rsidRPr="00B60BAE" w:rsidRDefault="00936AEA" w:rsidP="00021A0F">
            <w:pPr>
              <w:spacing w:line="276" w:lineRule="auto"/>
              <w:rPr>
                <w:rFonts w:asciiTheme="majorBidi" w:hAnsiTheme="majorBidi" w:cstheme="majorBidi"/>
                <w:b/>
                <w:bCs/>
              </w:rPr>
            </w:pPr>
            <w:r w:rsidRPr="00B60BAE">
              <w:rPr>
                <w:rFonts w:asciiTheme="majorBidi" w:hAnsiTheme="majorBidi" w:cstheme="majorBidi"/>
                <w:b/>
                <w:bCs/>
              </w:rPr>
              <w:t>PECO framework</w:t>
            </w:r>
          </w:p>
        </w:tc>
        <w:tc>
          <w:tcPr>
            <w:tcW w:w="4140" w:type="dxa"/>
          </w:tcPr>
          <w:p w14:paraId="5292772F" w14:textId="77777777" w:rsidR="00936AEA" w:rsidRPr="00B60BAE" w:rsidRDefault="00936AEA" w:rsidP="00021A0F">
            <w:pPr>
              <w:spacing w:line="276" w:lineRule="auto"/>
              <w:rPr>
                <w:rFonts w:asciiTheme="majorBidi" w:hAnsiTheme="majorBidi" w:cstheme="majorBidi"/>
                <w:b/>
                <w:bCs/>
              </w:rPr>
            </w:pPr>
            <w:r w:rsidRPr="00B60BAE">
              <w:rPr>
                <w:rFonts w:asciiTheme="majorBidi" w:hAnsiTheme="majorBidi" w:cstheme="majorBidi"/>
                <w:b/>
                <w:bCs/>
              </w:rPr>
              <w:t>Description of the inclusion criteria</w:t>
            </w:r>
          </w:p>
        </w:tc>
        <w:tc>
          <w:tcPr>
            <w:tcW w:w="4005" w:type="dxa"/>
          </w:tcPr>
          <w:p w14:paraId="57F326A8" w14:textId="77777777" w:rsidR="00936AEA" w:rsidRPr="00B60BAE" w:rsidRDefault="00936AEA" w:rsidP="00021A0F">
            <w:pPr>
              <w:spacing w:line="276" w:lineRule="auto"/>
              <w:rPr>
                <w:rFonts w:asciiTheme="majorBidi" w:hAnsiTheme="majorBidi" w:cstheme="majorBidi"/>
                <w:b/>
                <w:bCs/>
              </w:rPr>
            </w:pPr>
            <w:r w:rsidRPr="00B60BAE">
              <w:rPr>
                <w:rFonts w:asciiTheme="majorBidi" w:hAnsiTheme="majorBidi" w:cstheme="majorBidi"/>
                <w:b/>
                <w:bCs/>
              </w:rPr>
              <w:t>Exclusion criteria</w:t>
            </w:r>
          </w:p>
        </w:tc>
      </w:tr>
      <w:tr w:rsidR="00B60BAE" w:rsidRPr="00B60BAE" w14:paraId="63DFDE4A" w14:textId="77777777" w:rsidTr="001B166F">
        <w:trPr>
          <w:trHeight w:val="1862"/>
        </w:trPr>
        <w:tc>
          <w:tcPr>
            <w:tcW w:w="1525" w:type="dxa"/>
          </w:tcPr>
          <w:p w14:paraId="089F97C4" w14:textId="77777777" w:rsidR="00FE360A" w:rsidRPr="00B60BAE" w:rsidRDefault="00FE360A" w:rsidP="00FE360A">
            <w:pPr>
              <w:spacing w:line="276" w:lineRule="auto"/>
              <w:rPr>
                <w:rFonts w:asciiTheme="majorBidi" w:hAnsiTheme="majorBidi" w:cstheme="majorBidi"/>
                <w:b/>
                <w:bCs/>
              </w:rPr>
            </w:pPr>
            <w:r w:rsidRPr="00B60BAE">
              <w:rPr>
                <w:rFonts w:asciiTheme="majorBidi" w:hAnsiTheme="majorBidi" w:cstheme="majorBidi"/>
                <w:b/>
                <w:bCs/>
              </w:rPr>
              <w:t>Population</w:t>
            </w:r>
          </w:p>
        </w:tc>
        <w:tc>
          <w:tcPr>
            <w:tcW w:w="4140" w:type="dxa"/>
          </w:tcPr>
          <w:p w14:paraId="6D8DDD6B" w14:textId="6BB6DC61" w:rsidR="00FE360A" w:rsidRPr="00B60BAE" w:rsidRDefault="00FE360A" w:rsidP="00FE360A">
            <w:pPr>
              <w:spacing w:line="276" w:lineRule="auto"/>
              <w:rPr>
                <w:rFonts w:asciiTheme="majorBidi" w:hAnsiTheme="majorBidi" w:cstheme="majorBidi"/>
              </w:rPr>
            </w:pPr>
            <w:r w:rsidRPr="00B60BAE">
              <w:rPr>
                <w:rFonts w:asciiTheme="majorBidi" w:hAnsiTheme="majorBidi" w:cstheme="majorBidi"/>
              </w:rPr>
              <w:t>Adult individuals aged 18 years and above of both sexes and different races or ethnicities, using original studies published in the English language between January 1, 2011, and March 30, 2023</w:t>
            </w:r>
          </w:p>
        </w:tc>
        <w:tc>
          <w:tcPr>
            <w:tcW w:w="4005" w:type="dxa"/>
          </w:tcPr>
          <w:p w14:paraId="767439F2" w14:textId="6CCE0992" w:rsidR="00FE360A" w:rsidRPr="00B60BAE" w:rsidRDefault="00FE360A" w:rsidP="00FE360A">
            <w:pPr>
              <w:spacing w:line="276" w:lineRule="auto"/>
              <w:rPr>
                <w:rFonts w:asciiTheme="majorBidi" w:hAnsiTheme="majorBidi" w:cstheme="majorBidi"/>
              </w:rPr>
            </w:pPr>
            <w:r w:rsidRPr="00B60BAE">
              <w:rPr>
                <w:rFonts w:asciiTheme="majorBidi" w:hAnsiTheme="majorBidi" w:cstheme="majorBidi"/>
              </w:rPr>
              <w:t xml:space="preserve">Pregnant participants, due to the physiological effect of pregnancy on sleep, participants under 18 years. Studies have not been published in </w:t>
            </w:r>
            <w:r w:rsidR="006B1023" w:rsidRPr="00B60BAE">
              <w:rPr>
                <w:rFonts w:asciiTheme="majorBidi" w:hAnsiTheme="majorBidi" w:cstheme="majorBidi"/>
              </w:rPr>
              <w:t xml:space="preserve">the </w:t>
            </w:r>
            <w:r w:rsidRPr="00B60BAE">
              <w:rPr>
                <w:rFonts w:asciiTheme="majorBidi" w:hAnsiTheme="majorBidi" w:cstheme="majorBidi"/>
              </w:rPr>
              <w:t>English</w:t>
            </w:r>
            <w:r w:rsidR="00711D1F" w:rsidRPr="00B60BAE">
              <w:rPr>
                <w:rFonts w:asciiTheme="majorBidi" w:hAnsiTheme="majorBidi" w:cstheme="majorBidi"/>
              </w:rPr>
              <w:t xml:space="preserve"> language. </w:t>
            </w:r>
          </w:p>
        </w:tc>
      </w:tr>
      <w:tr w:rsidR="00B60BAE" w:rsidRPr="00B60BAE" w14:paraId="06AAE4A5" w14:textId="77777777" w:rsidTr="001B166F">
        <w:trPr>
          <w:trHeight w:val="2780"/>
        </w:trPr>
        <w:tc>
          <w:tcPr>
            <w:tcW w:w="1525" w:type="dxa"/>
          </w:tcPr>
          <w:p w14:paraId="1E5FB3F2" w14:textId="77777777" w:rsidR="00FE360A" w:rsidRPr="00B60BAE" w:rsidRDefault="00FE360A" w:rsidP="00FE360A">
            <w:pPr>
              <w:spacing w:line="276" w:lineRule="auto"/>
              <w:rPr>
                <w:rFonts w:asciiTheme="majorBidi" w:hAnsiTheme="majorBidi" w:cstheme="majorBidi"/>
                <w:b/>
                <w:bCs/>
              </w:rPr>
            </w:pPr>
            <w:r w:rsidRPr="00B60BAE">
              <w:rPr>
                <w:rFonts w:asciiTheme="majorBidi" w:hAnsiTheme="majorBidi" w:cstheme="majorBidi"/>
                <w:b/>
                <w:bCs/>
              </w:rPr>
              <w:t>Exposure</w:t>
            </w:r>
          </w:p>
        </w:tc>
        <w:tc>
          <w:tcPr>
            <w:tcW w:w="4140" w:type="dxa"/>
          </w:tcPr>
          <w:p w14:paraId="6FA12C0C" w14:textId="77777777" w:rsidR="00FE360A" w:rsidRPr="00B60BAE" w:rsidRDefault="00FE360A" w:rsidP="00FE360A">
            <w:pPr>
              <w:spacing w:line="276" w:lineRule="auto"/>
              <w:rPr>
                <w:rFonts w:asciiTheme="majorBidi" w:hAnsiTheme="majorBidi" w:cstheme="majorBidi"/>
                <w:shd w:val="clear" w:color="auto" w:fill="FFFFFF"/>
              </w:rPr>
            </w:pPr>
            <w:r w:rsidRPr="00B60BAE">
              <w:rPr>
                <w:rFonts w:asciiTheme="majorBidi" w:hAnsiTheme="majorBidi" w:cstheme="majorBidi"/>
                <w:shd w:val="clear" w:color="auto" w:fill="FFFFFF"/>
              </w:rPr>
              <w:t>Patients with OSA and T2DM who participated in observational studies. The most recent publication will be included when multiple publications using the same dataset and similar aims are found</w:t>
            </w:r>
          </w:p>
          <w:p w14:paraId="5174CA7C" w14:textId="77777777" w:rsidR="00FE360A" w:rsidRPr="00B60BAE" w:rsidRDefault="00FE360A" w:rsidP="00FE360A">
            <w:pPr>
              <w:spacing w:line="276" w:lineRule="auto"/>
              <w:rPr>
                <w:rFonts w:asciiTheme="majorBidi" w:hAnsiTheme="majorBidi" w:cstheme="majorBidi"/>
                <w:shd w:val="clear" w:color="auto" w:fill="FFFFFF"/>
              </w:rPr>
            </w:pPr>
          </w:p>
        </w:tc>
        <w:tc>
          <w:tcPr>
            <w:tcW w:w="4005" w:type="dxa"/>
          </w:tcPr>
          <w:p w14:paraId="0888E44C" w14:textId="66C0929E" w:rsidR="00FE360A" w:rsidRPr="00B60BAE" w:rsidRDefault="00FE360A" w:rsidP="00FE360A">
            <w:pPr>
              <w:spacing w:line="276" w:lineRule="auto"/>
              <w:rPr>
                <w:rFonts w:asciiTheme="majorBidi" w:hAnsiTheme="majorBidi" w:cstheme="majorBidi"/>
              </w:rPr>
            </w:pPr>
            <w:r w:rsidRPr="00B60BAE">
              <w:rPr>
                <w:rFonts w:asciiTheme="majorBidi" w:hAnsiTheme="majorBidi" w:cstheme="majorBidi"/>
              </w:rPr>
              <w:t>Interventional studies since the focus is to understand the methods used to understand the link between OSA and T2DM. Randomised clinical trials</w:t>
            </w:r>
            <w:r w:rsidR="00761F2A" w:rsidRPr="00B60BAE">
              <w:rPr>
                <w:rFonts w:asciiTheme="majorBidi" w:hAnsiTheme="majorBidi" w:cstheme="majorBidi"/>
              </w:rPr>
              <w:t xml:space="preserve">, </w:t>
            </w:r>
            <w:r w:rsidRPr="00B60BAE">
              <w:rPr>
                <w:rFonts w:asciiTheme="majorBidi" w:hAnsiTheme="majorBidi" w:cstheme="majorBidi"/>
              </w:rPr>
              <w:t>Systematic reviews, conference abstracts, and case reports</w:t>
            </w:r>
          </w:p>
        </w:tc>
      </w:tr>
      <w:tr w:rsidR="00B60BAE" w:rsidRPr="00B60BAE" w14:paraId="1A2BBBEE" w14:textId="77777777" w:rsidTr="001B166F">
        <w:trPr>
          <w:trHeight w:val="1970"/>
        </w:trPr>
        <w:tc>
          <w:tcPr>
            <w:tcW w:w="1525" w:type="dxa"/>
          </w:tcPr>
          <w:p w14:paraId="651247C9" w14:textId="77777777" w:rsidR="00FE360A" w:rsidRPr="00B60BAE" w:rsidRDefault="00FE360A" w:rsidP="00FE360A">
            <w:pPr>
              <w:spacing w:line="276" w:lineRule="auto"/>
              <w:rPr>
                <w:rFonts w:asciiTheme="majorBidi" w:hAnsiTheme="majorBidi" w:cstheme="majorBidi"/>
                <w:b/>
                <w:bCs/>
              </w:rPr>
            </w:pPr>
            <w:r w:rsidRPr="00B60BAE">
              <w:rPr>
                <w:rFonts w:asciiTheme="majorBidi" w:hAnsiTheme="majorBidi" w:cstheme="majorBidi"/>
                <w:b/>
                <w:bCs/>
              </w:rPr>
              <w:t>Comparison</w:t>
            </w:r>
          </w:p>
        </w:tc>
        <w:tc>
          <w:tcPr>
            <w:tcW w:w="4140" w:type="dxa"/>
          </w:tcPr>
          <w:p w14:paraId="0958CC8E" w14:textId="358E64BC" w:rsidR="00FE360A" w:rsidRPr="00B60BAE" w:rsidRDefault="00FE360A" w:rsidP="00FE360A">
            <w:pPr>
              <w:spacing w:line="276" w:lineRule="auto"/>
              <w:rPr>
                <w:rFonts w:asciiTheme="majorBidi" w:hAnsiTheme="majorBidi" w:cstheme="majorBidi"/>
                <w:shd w:val="clear" w:color="auto" w:fill="FFFFFF"/>
              </w:rPr>
            </w:pPr>
            <w:r w:rsidRPr="00B60BAE">
              <w:rPr>
                <w:rFonts w:asciiTheme="majorBidi" w:hAnsiTheme="majorBidi" w:cstheme="majorBidi"/>
                <w:shd w:val="clear" w:color="auto" w:fill="FFFFFF"/>
              </w:rPr>
              <w:t>Compare the different methods</w:t>
            </w:r>
            <w:r w:rsidR="000D63E3" w:rsidRPr="00B60BAE">
              <w:rPr>
                <w:rFonts w:asciiTheme="majorBidi" w:hAnsiTheme="majorBidi" w:cstheme="majorBidi"/>
                <w:shd w:val="clear" w:color="auto" w:fill="FFFFFF"/>
              </w:rPr>
              <w:t>, assessment procedures,</w:t>
            </w:r>
            <w:r w:rsidRPr="00B60BAE">
              <w:rPr>
                <w:rFonts w:asciiTheme="majorBidi" w:hAnsiTheme="majorBidi" w:cstheme="majorBidi"/>
                <w:shd w:val="clear" w:color="auto" w:fill="FFFFFF"/>
              </w:rPr>
              <w:t xml:space="preserve"> and statistical analysis</w:t>
            </w:r>
            <w:r w:rsidR="00761F2A" w:rsidRPr="00B60BAE">
              <w:rPr>
                <w:rFonts w:asciiTheme="majorBidi" w:hAnsiTheme="majorBidi" w:cstheme="majorBidi"/>
                <w:shd w:val="clear" w:color="auto" w:fill="FFFFFF"/>
              </w:rPr>
              <w:t>.</w:t>
            </w:r>
            <w:r w:rsidRPr="00B60BAE">
              <w:rPr>
                <w:rFonts w:asciiTheme="majorBidi" w:hAnsiTheme="majorBidi" w:cstheme="majorBidi"/>
                <w:shd w:val="clear" w:color="auto" w:fill="FFFFFF"/>
              </w:rPr>
              <w:t xml:space="preserve"> Eligible studies must include a comparative group that has no disease (control group free of OSA or T2DM) </w:t>
            </w:r>
          </w:p>
        </w:tc>
        <w:tc>
          <w:tcPr>
            <w:tcW w:w="4005" w:type="dxa"/>
          </w:tcPr>
          <w:p w14:paraId="2EAC1198" w14:textId="17AF5DDF" w:rsidR="00FE360A" w:rsidRPr="00B60BAE" w:rsidRDefault="00FE360A" w:rsidP="00FE360A">
            <w:pPr>
              <w:spacing w:line="276" w:lineRule="auto"/>
              <w:rPr>
                <w:rFonts w:asciiTheme="majorBidi" w:hAnsiTheme="majorBidi" w:cstheme="majorBidi"/>
              </w:rPr>
            </w:pPr>
            <w:r w:rsidRPr="00B60BAE">
              <w:rPr>
                <w:rFonts w:asciiTheme="majorBidi" w:hAnsiTheme="majorBidi" w:cstheme="majorBidi"/>
              </w:rPr>
              <w:t>Studies that only included descriptive analysis and prevalence were excluded. Studies without a control group</w:t>
            </w:r>
          </w:p>
        </w:tc>
      </w:tr>
      <w:tr w:rsidR="00B60BAE" w:rsidRPr="00B60BAE" w14:paraId="2FC39489" w14:textId="77777777" w:rsidTr="001B166F">
        <w:trPr>
          <w:trHeight w:val="1070"/>
        </w:trPr>
        <w:tc>
          <w:tcPr>
            <w:tcW w:w="1525" w:type="dxa"/>
          </w:tcPr>
          <w:p w14:paraId="1AD5466C" w14:textId="77777777" w:rsidR="00FE360A" w:rsidRPr="00B60BAE" w:rsidRDefault="00FE360A" w:rsidP="00FE360A">
            <w:pPr>
              <w:spacing w:line="276" w:lineRule="auto"/>
              <w:rPr>
                <w:rFonts w:asciiTheme="majorBidi" w:hAnsiTheme="majorBidi" w:cstheme="majorBidi"/>
                <w:b/>
                <w:bCs/>
              </w:rPr>
            </w:pPr>
            <w:r w:rsidRPr="00B60BAE">
              <w:rPr>
                <w:rFonts w:asciiTheme="majorBidi" w:hAnsiTheme="majorBidi" w:cstheme="majorBidi"/>
                <w:b/>
                <w:bCs/>
              </w:rPr>
              <w:t>Outcome</w:t>
            </w:r>
          </w:p>
        </w:tc>
        <w:tc>
          <w:tcPr>
            <w:tcW w:w="4140" w:type="dxa"/>
          </w:tcPr>
          <w:p w14:paraId="10B2BC39" w14:textId="77777777" w:rsidR="00FE360A" w:rsidRPr="00B60BAE" w:rsidRDefault="00FE360A" w:rsidP="00FE360A">
            <w:pPr>
              <w:spacing w:line="276" w:lineRule="auto"/>
              <w:rPr>
                <w:rFonts w:asciiTheme="majorBidi" w:hAnsiTheme="majorBidi" w:cstheme="majorBidi"/>
              </w:rPr>
            </w:pPr>
            <w:r w:rsidRPr="00B60BAE">
              <w:rPr>
                <w:rFonts w:asciiTheme="majorBidi" w:hAnsiTheme="majorBidi" w:cstheme="majorBidi"/>
              </w:rPr>
              <w:t>The methods used to understand the association between OSA and T2DM</w:t>
            </w:r>
          </w:p>
          <w:p w14:paraId="7E3D28D2" w14:textId="77777777" w:rsidR="00FE360A" w:rsidRPr="00B60BAE" w:rsidRDefault="00FE360A" w:rsidP="00FE360A">
            <w:pPr>
              <w:spacing w:line="276" w:lineRule="auto"/>
              <w:rPr>
                <w:rFonts w:asciiTheme="majorBidi" w:hAnsiTheme="majorBidi" w:cstheme="majorBidi"/>
              </w:rPr>
            </w:pPr>
          </w:p>
        </w:tc>
        <w:tc>
          <w:tcPr>
            <w:tcW w:w="4005" w:type="dxa"/>
          </w:tcPr>
          <w:p w14:paraId="0B53FAA7" w14:textId="608ADD57" w:rsidR="00FE360A" w:rsidRPr="00B60BAE" w:rsidRDefault="00FE360A" w:rsidP="00FE360A">
            <w:pPr>
              <w:spacing w:line="276" w:lineRule="auto"/>
              <w:rPr>
                <w:rFonts w:asciiTheme="majorBidi" w:hAnsiTheme="majorBidi" w:cstheme="majorBidi"/>
              </w:rPr>
            </w:pPr>
            <w:r w:rsidRPr="00B60BAE">
              <w:rPr>
                <w:rFonts w:asciiTheme="majorBidi" w:hAnsiTheme="majorBidi" w:cstheme="majorBidi"/>
              </w:rPr>
              <w:t>This review will not address the prevalence of OSA and T2DM or the strength of their association</w:t>
            </w:r>
          </w:p>
        </w:tc>
      </w:tr>
      <w:tr w:rsidR="005928C5" w:rsidRPr="007F26F1" w14:paraId="14C1EB5D" w14:textId="77777777" w:rsidTr="001B166F">
        <w:trPr>
          <w:trHeight w:val="395"/>
        </w:trPr>
        <w:tc>
          <w:tcPr>
            <w:tcW w:w="9670" w:type="dxa"/>
            <w:gridSpan w:val="3"/>
          </w:tcPr>
          <w:p w14:paraId="0E7E0CE8" w14:textId="1EA3289B" w:rsidR="005928C5" w:rsidRPr="00B60BAE" w:rsidRDefault="005928C5" w:rsidP="00FE360A">
            <w:pPr>
              <w:spacing w:line="276" w:lineRule="auto"/>
              <w:rPr>
                <w:rFonts w:asciiTheme="majorBidi" w:hAnsiTheme="majorBidi" w:cstheme="majorBidi"/>
                <w:lang w:val="fr-FR"/>
              </w:rPr>
            </w:pPr>
            <w:r w:rsidRPr="00B60BAE">
              <w:rPr>
                <w:rFonts w:asciiTheme="majorBidi" w:hAnsiTheme="majorBidi" w:cstheme="majorBidi"/>
                <w:lang w:val="fr-FR"/>
              </w:rPr>
              <w:t xml:space="preserve">Note. OSA, obstructive sleep </w:t>
            </w:r>
            <w:proofErr w:type="spellStart"/>
            <w:proofErr w:type="gramStart"/>
            <w:r w:rsidR="00761F2A" w:rsidRPr="00B60BAE">
              <w:rPr>
                <w:rFonts w:asciiTheme="majorBidi" w:hAnsiTheme="majorBidi" w:cstheme="majorBidi"/>
                <w:lang w:val="fr-FR"/>
              </w:rPr>
              <w:t>apnea</w:t>
            </w:r>
            <w:proofErr w:type="spellEnd"/>
            <w:r w:rsidR="00761F2A" w:rsidRPr="00B60BAE">
              <w:rPr>
                <w:rFonts w:asciiTheme="majorBidi" w:hAnsiTheme="majorBidi" w:cstheme="majorBidi"/>
                <w:lang w:val="fr-FR"/>
              </w:rPr>
              <w:t>;</w:t>
            </w:r>
            <w:proofErr w:type="gramEnd"/>
            <w:r w:rsidRPr="00B60BAE">
              <w:rPr>
                <w:rFonts w:asciiTheme="majorBidi" w:hAnsiTheme="majorBidi" w:cstheme="majorBidi"/>
                <w:lang w:val="fr-FR"/>
              </w:rPr>
              <w:t xml:space="preserve"> T2DM</w:t>
            </w:r>
            <w:r w:rsidR="00C11409" w:rsidRPr="00B60BAE">
              <w:rPr>
                <w:rFonts w:asciiTheme="majorBidi" w:hAnsiTheme="majorBidi" w:cstheme="majorBidi"/>
                <w:lang w:val="fr-FR"/>
              </w:rPr>
              <w:t>, type 2</w:t>
            </w:r>
            <w:r w:rsidR="006F7D55" w:rsidRPr="00B60BAE">
              <w:rPr>
                <w:rFonts w:asciiTheme="majorBidi" w:hAnsiTheme="majorBidi" w:cstheme="majorBidi"/>
                <w:lang w:val="fr-FR"/>
              </w:rPr>
              <w:t xml:space="preserve"> </w:t>
            </w:r>
            <w:proofErr w:type="spellStart"/>
            <w:r w:rsidR="00C11409" w:rsidRPr="00B60BAE">
              <w:rPr>
                <w:rFonts w:asciiTheme="majorBidi" w:hAnsiTheme="majorBidi" w:cstheme="majorBidi"/>
                <w:lang w:val="fr-FR"/>
              </w:rPr>
              <w:t>diabetes</w:t>
            </w:r>
            <w:proofErr w:type="spellEnd"/>
            <w:r w:rsidR="00C11409" w:rsidRPr="00B60BAE">
              <w:rPr>
                <w:rFonts w:asciiTheme="majorBidi" w:hAnsiTheme="majorBidi" w:cstheme="majorBidi"/>
                <w:lang w:val="fr-FR"/>
              </w:rPr>
              <w:t xml:space="preserve"> </w:t>
            </w:r>
            <w:proofErr w:type="spellStart"/>
            <w:r w:rsidR="00C11409" w:rsidRPr="00B60BAE">
              <w:rPr>
                <w:rFonts w:asciiTheme="majorBidi" w:hAnsiTheme="majorBidi" w:cstheme="majorBidi"/>
                <w:lang w:val="fr-FR"/>
              </w:rPr>
              <w:t>mellitus</w:t>
            </w:r>
            <w:proofErr w:type="spellEnd"/>
          </w:p>
        </w:tc>
      </w:tr>
    </w:tbl>
    <w:p w14:paraId="0B558931" w14:textId="77777777" w:rsidR="001F72A5" w:rsidRPr="00B60BAE" w:rsidRDefault="001F72A5" w:rsidP="00936AEA">
      <w:pPr>
        <w:spacing w:after="0" w:line="276" w:lineRule="auto"/>
        <w:rPr>
          <w:rFonts w:asciiTheme="majorBidi" w:hAnsiTheme="majorBidi" w:cstheme="majorBidi"/>
          <w:b/>
          <w:bCs/>
          <w:lang w:val="fr-FR"/>
        </w:rPr>
      </w:pPr>
    </w:p>
    <w:p w14:paraId="0E917682" w14:textId="77777777" w:rsidR="0071600E" w:rsidRPr="00B60BAE" w:rsidRDefault="0071600E" w:rsidP="0071600E">
      <w:pPr>
        <w:spacing w:line="240" w:lineRule="exact"/>
        <w:rPr>
          <w:rFonts w:asciiTheme="majorBidi" w:hAnsiTheme="majorBidi" w:cstheme="majorBidi"/>
          <w:b/>
          <w:bCs/>
          <w:sz w:val="20"/>
          <w:szCs w:val="20"/>
          <w:lang w:val="fr-FR"/>
        </w:rPr>
        <w:sectPr w:rsidR="0071600E" w:rsidRPr="00B60BAE" w:rsidSect="008E7699">
          <w:headerReference w:type="default" r:id="rId15"/>
          <w:pgSz w:w="12240" w:h="15840"/>
          <w:pgMar w:top="1440" w:right="1440" w:bottom="1440" w:left="1440" w:header="720" w:footer="720" w:gutter="0"/>
          <w:lnNumType w:countBy="1" w:restart="continuous"/>
          <w:cols w:space="720"/>
          <w:docGrid w:linePitch="360"/>
        </w:sectPr>
      </w:pPr>
    </w:p>
    <w:p w14:paraId="2B9C9C38" w14:textId="77777777" w:rsidR="0071600E" w:rsidRPr="00B60BAE" w:rsidRDefault="0071600E" w:rsidP="0071600E">
      <w:pPr>
        <w:spacing w:after="0" w:line="240" w:lineRule="exact"/>
        <w:rPr>
          <w:rFonts w:asciiTheme="majorBidi" w:hAnsiTheme="majorBidi" w:cstheme="majorBidi"/>
          <w:b/>
          <w:bCs/>
          <w:sz w:val="24"/>
          <w:szCs w:val="24"/>
        </w:rPr>
      </w:pPr>
      <w:r w:rsidRPr="00B60BAE">
        <w:rPr>
          <w:rFonts w:asciiTheme="majorBidi" w:hAnsiTheme="majorBidi" w:cstheme="majorBidi"/>
          <w:b/>
          <w:bCs/>
          <w:sz w:val="24"/>
          <w:szCs w:val="24"/>
        </w:rPr>
        <w:lastRenderedPageBreak/>
        <w:t>Table 2</w:t>
      </w:r>
    </w:p>
    <w:p w14:paraId="68994D36" w14:textId="77777777" w:rsidR="00777223" w:rsidRPr="00B60BAE" w:rsidRDefault="0071600E" w:rsidP="006C6678">
      <w:pPr>
        <w:spacing w:line="240" w:lineRule="exact"/>
        <w:rPr>
          <w:rFonts w:asciiTheme="majorBidi" w:hAnsiTheme="majorBidi" w:cstheme="majorBidi"/>
          <w:sz w:val="24"/>
          <w:szCs w:val="24"/>
        </w:rPr>
      </w:pPr>
      <w:r w:rsidRPr="00B60BAE">
        <w:rPr>
          <w:rFonts w:asciiTheme="majorBidi" w:hAnsiTheme="majorBidi" w:cstheme="majorBidi"/>
          <w:sz w:val="24"/>
          <w:szCs w:val="24"/>
        </w:rPr>
        <w:t>Summary of the Characteristics of the Review Studies</w:t>
      </w:r>
    </w:p>
    <w:tbl>
      <w:tblPr>
        <w:tblStyle w:val="GridTable4-Accent1"/>
        <w:tblW w:w="5290" w:type="pct"/>
        <w:tblLayout w:type="fixed"/>
        <w:tblLook w:val="04A0" w:firstRow="1" w:lastRow="0" w:firstColumn="1" w:lastColumn="0" w:noHBand="0" w:noVBand="1"/>
      </w:tblPr>
      <w:tblGrid>
        <w:gridCol w:w="1615"/>
        <w:gridCol w:w="1441"/>
        <w:gridCol w:w="1080"/>
        <w:gridCol w:w="1260"/>
        <w:gridCol w:w="899"/>
        <w:gridCol w:w="989"/>
        <w:gridCol w:w="1091"/>
        <w:gridCol w:w="1441"/>
        <w:gridCol w:w="2688"/>
        <w:gridCol w:w="1197"/>
      </w:tblGrid>
      <w:tr w:rsidR="00B60BAE" w:rsidRPr="00B60BAE" w14:paraId="3FE99EE2" w14:textId="77777777" w:rsidTr="004D6685">
        <w:trPr>
          <w:cnfStyle w:val="100000000000" w:firstRow="1" w:lastRow="0" w:firstColumn="0" w:lastColumn="0" w:oddVBand="0" w:evenVBand="0" w:oddHBand="0" w:evenHBand="0" w:firstRowFirstColumn="0" w:firstRowLastColumn="0" w:lastRowFirstColumn="0" w:lastRowLastColumn="0"/>
          <w:trHeight w:val="619"/>
        </w:trPr>
        <w:tc>
          <w:tcPr>
            <w:cnfStyle w:val="001000000000" w:firstRow="0" w:lastRow="0" w:firstColumn="1" w:lastColumn="0" w:oddVBand="0" w:evenVBand="0" w:oddHBand="0" w:evenHBand="0" w:firstRowFirstColumn="0" w:firstRowLastColumn="0" w:lastRowFirstColumn="0" w:lastRowLastColumn="0"/>
            <w:tcW w:w="589" w:type="pct"/>
            <w:shd w:val="clear" w:color="auto" w:fill="0070C0"/>
          </w:tcPr>
          <w:p w14:paraId="6FF4D3E3" w14:textId="3EE98FAA" w:rsidR="003D4B38" w:rsidRPr="00B60BAE" w:rsidRDefault="00336B4C" w:rsidP="0014004F">
            <w:pPr>
              <w:spacing w:line="240" w:lineRule="exact"/>
              <w:rPr>
                <w:rFonts w:asciiTheme="majorBidi" w:hAnsiTheme="majorBidi" w:cstheme="majorBidi"/>
                <w:color w:val="auto"/>
                <w:sz w:val="20"/>
                <w:szCs w:val="20"/>
              </w:rPr>
            </w:pPr>
            <w:r w:rsidRPr="00B60BAE">
              <w:rPr>
                <w:rFonts w:asciiTheme="majorBidi" w:hAnsiTheme="majorBidi" w:cstheme="majorBidi"/>
                <w:color w:val="auto"/>
                <w:sz w:val="20"/>
                <w:szCs w:val="20"/>
              </w:rPr>
              <w:t>A</w:t>
            </w:r>
            <w:r w:rsidR="003D4B38" w:rsidRPr="00B60BAE">
              <w:rPr>
                <w:rFonts w:asciiTheme="majorBidi" w:hAnsiTheme="majorBidi" w:cstheme="majorBidi"/>
                <w:color w:val="auto"/>
                <w:sz w:val="20"/>
                <w:szCs w:val="20"/>
              </w:rPr>
              <w:t>uthor/year</w:t>
            </w:r>
          </w:p>
        </w:tc>
        <w:tc>
          <w:tcPr>
            <w:tcW w:w="526" w:type="pct"/>
            <w:shd w:val="clear" w:color="auto" w:fill="0070C0"/>
          </w:tcPr>
          <w:p w14:paraId="1E719784" w14:textId="77777777" w:rsidR="003D4B38" w:rsidRPr="00B60BAE" w:rsidRDefault="003D4B38" w:rsidP="0014004F">
            <w:pPr>
              <w:spacing w:line="240" w:lineRule="exac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sidRPr="00B60BAE">
              <w:rPr>
                <w:rFonts w:asciiTheme="majorBidi" w:hAnsiTheme="majorBidi" w:cstheme="majorBidi"/>
                <w:color w:val="auto"/>
                <w:sz w:val="20"/>
                <w:szCs w:val="20"/>
              </w:rPr>
              <w:t>Study design</w:t>
            </w:r>
          </w:p>
        </w:tc>
        <w:tc>
          <w:tcPr>
            <w:tcW w:w="394" w:type="pct"/>
            <w:shd w:val="clear" w:color="auto" w:fill="0070C0"/>
          </w:tcPr>
          <w:p w14:paraId="06CE53BC" w14:textId="77777777" w:rsidR="003D4B38" w:rsidRPr="00B60BAE" w:rsidRDefault="003D4B38" w:rsidP="0014004F">
            <w:pPr>
              <w:spacing w:line="240" w:lineRule="exac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0"/>
                <w:szCs w:val="20"/>
              </w:rPr>
            </w:pPr>
            <w:r w:rsidRPr="00B60BAE">
              <w:rPr>
                <w:rFonts w:asciiTheme="majorBidi" w:hAnsiTheme="majorBidi" w:cstheme="majorBidi"/>
                <w:color w:val="auto"/>
                <w:sz w:val="20"/>
                <w:szCs w:val="20"/>
              </w:rPr>
              <w:t>Setting</w:t>
            </w:r>
          </w:p>
        </w:tc>
        <w:tc>
          <w:tcPr>
            <w:tcW w:w="460" w:type="pct"/>
            <w:shd w:val="clear" w:color="auto" w:fill="0070C0"/>
          </w:tcPr>
          <w:p w14:paraId="346F104A" w14:textId="77777777" w:rsidR="003D4B38" w:rsidRPr="00B60BAE" w:rsidRDefault="003D4B38" w:rsidP="0014004F">
            <w:pPr>
              <w:spacing w:line="240" w:lineRule="exac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0"/>
                <w:szCs w:val="20"/>
              </w:rPr>
            </w:pPr>
            <w:r w:rsidRPr="00B60BAE">
              <w:rPr>
                <w:rFonts w:asciiTheme="majorBidi" w:hAnsiTheme="majorBidi" w:cstheme="majorBidi"/>
                <w:color w:val="auto"/>
                <w:sz w:val="20"/>
                <w:szCs w:val="20"/>
              </w:rPr>
              <w:t>Sample information</w:t>
            </w:r>
          </w:p>
        </w:tc>
        <w:tc>
          <w:tcPr>
            <w:tcW w:w="328" w:type="pct"/>
            <w:shd w:val="clear" w:color="auto" w:fill="0070C0"/>
          </w:tcPr>
          <w:p w14:paraId="23D0BB2E" w14:textId="77777777" w:rsidR="003D4B38" w:rsidRPr="00B60BAE" w:rsidRDefault="003D4B38" w:rsidP="0014004F">
            <w:pPr>
              <w:spacing w:line="240" w:lineRule="exac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sidRPr="00B60BAE">
              <w:rPr>
                <w:rFonts w:asciiTheme="majorBidi" w:hAnsiTheme="majorBidi" w:cstheme="majorBidi"/>
                <w:color w:val="auto"/>
                <w:sz w:val="20"/>
                <w:szCs w:val="20"/>
              </w:rPr>
              <w:t>Sample size</w:t>
            </w:r>
          </w:p>
        </w:tc>
        <w:tc>
          <w:tcPr>
            <w:tcW w:w="361" w:type="pct"/>
            <w:shd w:val="clear" w:color="auto" w:fill="0070C0"/>
          </w:tcPr>
          <w:p w14:paraId="19A99474" w14:textId="77777777" w:rsidR="003D4B38" w:rsidRPr="00B60BAE" w:rsidRDefault="003D4B38" w:rsidP="0014004F">
            <w:pPr>
              <w:spacing w:line="240" w:lineRule="exac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sidRPr="00B60BAE">
              <w:rPr>
                <w:rFonts w:asciiTheme="majorBidi" w:hAnsiTheme="majorBidi" w:cstheme="majorBidi"/>
                <w:color w:val="auto"/>
                <w:sz w:val="20"/>
                <w:szCs w:val="20"/>
              </w:rPr>
              <w:t>Mean age</w:t>
            </w:r>
          </w:p>
        </w:tc>
        <w:tc>
          <w:tcPr>
            <w:tcW w:w="398" w:type="pct"/>
            <w:shd w:val="clear" w:color="auto" w:fill="0070C0"/>
          </w:tcPr>
          <w:p w14:paraId="19B0D739" w14:textId="77777777" w:rsidR="003D4B38" w:rsidRPr="00B60BAE" w:rsidRDefault="003D4B38" w:rsidP="0014004F">
            <w:pPr>
              <w:spacing w:line="240" w:lineRule="exac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0"/>
                <w:szCs w:val="20"/>
              </w:rPr>
            </w:pPr>
            <w:r w:rsidRPr="00B60BAE">
              <w:rPr>
                <w:rFonts w:asciiTheme="majorBidi" w:hAnsiTheme="majorBidi" w:cstheme="majorBidi"/>
                <w:color w:val="auto"/>
                <w:sz w:val="20"/>
                <w:szCs w:val="20"/>
              </w:rPr>
              <w:t>Male %</w:t>
            </w:r>
          </w:p>
        </w:tc>
        <w:tc>
          <w:tcPr>
            <w:tcW w:w="526" w:type="pct"/>
            <w:shd w:val="clear" w:color="auto" w:fill="0070C0"/>
          </w:tcPr>
          <w:p w14:paraId="303D5836" w14:textId="4B67605F" w:rsidR="003D4B38" w:rsidRPr="00B60BAE" w:rsidRDefault="003D4B38" w:rsidP="0014004F">
            <w:pPr>
              <w:spacing w:line="240" w:lineRule="exac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0"/>
                <w:szCs w:val="20"/>
              </w:rPr>
            </w:pPr>
            <w:r w:rsidRPr="00B60BAE">
              <w:rPr>
                <w:rFonts w:asciiTheme="majorBidi" w:hAnsiTheme="majorBidi" w:cstheme="majorBidi"/>
                <w:color w:val="auto"/>
                <w:sz w:val="20"/>
                <w:szCs w:val="20"/>
              </w:rPr>
              <w:t>Number of groups</w:t>
            </w:r>
          </w:p>
        </w:tc>
        <w:tc>
          <w:tcPr>
            <w:tcW w:w="981" w:type="pct"/>
            <w:shd w:val="clear" w:color="auto" w:fill="0070C0"/>
          </w:tcPr>
          <w:p w14:paraId="3C6DD36E" w14:textId="77777777" w:rsidR="003D4B38" w:rsidRPr="00B60BAE" w:rsidRDefault="003D4B38" w:rsidP="0014004F">
            <w:pPr>
              <w:spacing w:line="240" w:lineRule="exac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0"/>
                <w:szCs w:val="20"/>
              </w:rPr>
            </w:pPr>
            <w:r w:rsidRPr="00B60BAE">
              <w:rPr>
                <w:rFonts w:asciiTheme="majorBidi" w:hAnsiTheme="majorBidi" w:cstheme="majorBidi"/>
                <w:color w:val="auto"/>
                <w:sz w:val="20"/>
                <w:szCs w:val="20"/>
              </w:rPr>
              <w:t>Factors adjustment</w:t>
            </w:r>
          </w:p>
        </w:tc>
        <w:tc>
          <w:tcPr>
            <w:tcW w:w="437" w:type="pct"/>
            <w:shd w:val="clear" w:color="auto" w:fill="0070C0"/>
          </w:tcPr>
          <w:p w14:paraId="5C54E532" w14:textId="77777777" w:rsidR="003D4B38" w:rsidRPr="00B60BAE" w:rsidRDefault="003D4B38" w:rsidP="0014004F">
            <w:pPr>
              <w:spacing w:line="240" w:lineRule="exac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0"/>
                <w:szCs w:val="20"/>
              </w:rPr>
            </w:pPr>
            <w:r w:rsidRPr="00B60BAE">
              <w:rPr>
                <w:rFonts w:asciiTheme="majorBidi" w:hAnsiTheme="majorBidi" w:cstheme="majorBidi"/>
                <w:color w:val="auto"/>
                <w:sz w:val="20"/>
                <w:szCs w:val="20"/>
              </w:rPr>
              <w:t>Quality assessment</w:t>
            </w:r>
          </w:p>
        </w:tc>
      </w:tr>
      <w:tr w:rsidR="00B60BAE" w:rsidRPr="00B60BAE" w14:paraId="0E0AB6E2" w14:textId="77777777" w:rsidTr="004D6685">
        <w:trPr>
          <w:cnfStyle w:val="000000100000" w:firstRow="0" w:lastRow="0" w:firstColumn="0" w:lastColumn="0" w:oddVBand="0" w:evenVBand="0" w:oddHBand="1" w:evenHBand="0" w:firstRowFirstColumn="0" w:firstRowLastColumn="0" w:lastRowFirstColumn="0" w:lastRowLastColumn="0"/>
          <w:trHeight w:val="719"/>
        </w:trPr>
        <w:tc>
          <w:tcPr>
            <w:cnfStyle w:val="001000000000" w:firstRow="0" w:lastRow="0" w:firstColumn="1" w:lastColumn="0" w:oddVBand="0" w:evenVBand="0" w:oddHBand="0" w:evenHBand="0" w:firstRowFirstColumn="0" w:firstRowLastColumn="0" w:lastRowFirstColumn="0" w:lastRowLastColumn="0"/>
            <w:tcW w:w="589" w:type="pct"/>
          </w:tcPr>
          <w:p w14:paraId="00811747" w14:textId="77777777" w:rsidR="003D4B38" w:rsidRPr="00B60BAE" w:rsidRDefault="003D4B38" w:rsidP="0014004F">
            <w:pPr>
              <w:numPr>
                <w:ilvl w:val="0"/>
                <w:numId w:val="9"/>
              </w:numPr>
              <w:spacing w:line="220" w:lineRule="exact"/>
              <w:ind w:left="288" w:hanging="288"/>
              <w:contextualSpacing/>
              <w:rPr>
                <w:rFonts w:asciiTheme="majorBidi" w:hAnsiTheme="majorBidi" w:cstheme="majorBidi"/>
                <w:b w:val="0"/>
                <w:bCs w:val="0"/>
                <w:sz w:val="20"/>
                <w:szCs w:val="20"/>
              </w:rPr>
            </w:pPr>
            <w:proofErr w:type="spellStart"/>
            <w:r w:rsidRPr="00B60BAE">
              <w:rPr>
                <w:rFonts w:asciiTheme="majorBidi" w:hAnsiTheme="majorBidi" w:cstheme="majorBidi"/>
                <w:b w:val="0"/>
                <w:bCs w:val="0"/>
                <w:sz w:val="20"/>
                <w:szCs w:val="20"/>
              </w:rPr>
              <w:t>KorshÃ¸j</w:t>
            </w:r>
            <w:proofErr w:type="spellEnd"/>
            <w:r w:rsidRPr="00B60BAE">
              <w:rPr>
                <w:rFonts w:asciiTheme="majorBidi" w:hAnsiTheme="majorBidi" w:cstheme="majorBidi"/>
                <w:b w:val="0"/>
                <w:bCs w:val="0"/>
                <w:sz w:val="20"/>
                <w:szCs w:val="20"/>
              </w:rPr>
              <w:t xml:space="preserve"> 2020</w:t>
            </w:r>
          </w:p>
        </w:tc>
        <w:tc>
          <w:tcPr>
            <w:tcW w:w="526" w:type="pct"/>
          </w:tcPr>
          <w:p w14:paraId="7366A3BB" w14:textId="3F5B7B46"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Cross-sectional </w:t>
            </w:r>
            <w:r w:rsidR="0071600E" w:rsidRPr="00B60BAE">
              <w:rPr>
                <w:rFonts w:asciiTheme="majorBidi" w:hAnsiTheme="majorBidi" w:cstheme="majorBidi"/>
                <w:sz w:val="20"/>
                <w:szCs w:val="20"/>
              </w:rPr>
              <w:t>s</w:t>
            </w:r>
            <w:r w:rsidRPr="00B60BAE">
              <w:rPr>
                <w:rFonts w:asciiTheme="majorBidi" w:hAnsiTheme="majorBidi" w:cstheme="majorBidi"/>
                <w:sz w:val="20"/>
                <w:szCs w:val="20"/>
              </w:rPr>
              <w:t>tudy</w:t>
            </w:r>
          </w:p>
          <w:p w14:paraId="43A42BD4" w14:textId="77777777" w:rsidR="003D4B38" w:rsidRPr="00B60BAE" w:rsidRDefault="003D4B38" w:rsidP="0014004F">
            <w:pPr>
              <w:spacing w:line="240" w:lineRule="exact"/>
              <w:ind w:firstLine="7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394" w:type="pct"/>
          </w:tcPr>
          <w:p w14:paraId="0C3242CE"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Denmark</w:t>
            </w:r>
          </w:p>
        </w:tc>
        <w:tc>
          <w:tcPr>
            <w:tcW w:w="460" w:type="pct"/>
          </w:tcPr>
          <w:p w14:paraId="7F3983B1" w14:textId="6C770588"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Active </w:t>
            </w:r>
            <w:r w:rsidR="005F106E" w:rsidRPr="00B60BAE">
              <w:rPr>
                <w:rFonts w:asciiTheme="majorBidi" w:hAnsiTheme="majorBidi" w:cstheme="majorBidi"/>
                <w:sz w:val="20"/>
                <w:szCs w:val="20"/>
              </w:rPr>
              <w:t>recruitment</w:t>
            </w:r>
          </w:p>
        </w:tc>
        <w:tc>
          <w:tcPr>
            <w:tcW w:w="328" w:type="pct"/>
          </w:tcPr>
          <w:p w14:paraId="5C7E199B"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57</w:t>
            </w:r>
          </w:p>
          <w:p w14:paraId="6CA93655" w14:textId="77777777" w:rsidR="003D4B38" w:rsidRPr="00B60BAE" w:rsidRDefault="003D4B38" w:rsidP="0014004F">
            <w:pPr>
              <w:spacing w:line="240" w:lineRule="exact"/>
              <w:ind w:firstLine="72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361" w:type="pct"/>
          </w:tcPr>
          <w:p w14:paraId="329651B7"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49.3 ± 7.8</w:t>
            </w:r>
          </w:p>
        </w:tc>
        <w:tc>
          <w:tcPr>
            <w:tcW w:w="398" w:type="pct"/>
          </w:tcPr>
          <w:p w14:paraId="4BC9B69E"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100%</w:t>
            </w:r>
          </w:p>
        </w:tc>
        <w:tc>
          <w:tcPr>
            <w:tcW w:w="526" w:type="pct"/>
          </w:tcPr>
          <w:p w14:paraId="146F9CC6" w14:textId="4CC869A1" w:rsidR="003D4B38" w:rsidRPr="00B60BAE" w:rsidRDefault="00517D2C"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Two</w:t>
            </w:r>
            <w:r w:rsidR="003D4B38" w:rsidRPr="00B60BAE">
              <w:rPr>
                <w:rFonts w:asciiTheme="majorBidi" w:hAnsiTheme="majorBidi" w:cstheme="majorBidi"/>
                <w:sz w:val="20"/>
                <w:szCs w:val="20"/>
              </w:rPr>
              <w:t xml:space="preserve"> groups: OSA, No-OSA</w:t>
            </w:r>
          </w:p>
        </w:tc>
        <w:tc>
          <w:tcPr>
            <w:tcW w:w="981" w:type="pct"/>
          </w:tcPr>
          <w:p w14:paraId="18DE1573" w14:textId="1CA94903"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Age, level of leisure time and physical activity</w:t>
            </w:r>
          </w:p>
        </w:tc>
        <w:tc>
          <w:tcPr>
            <w:tcW w:w="437" w:type="pct"/>
          </w:tcPr>
          <w:p w14:paraId="1AE99520" w14:textId="73F5EF13"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Fair</w:t>
            </w:r>
          </w:p>
        </w:tc>
      </w:tr>
      <w:tr w:rsidR="00B60BAE" w:rsidRPr="00B60BAE" w14:paraId="75B87B52" w14:textId="77777777" w:rsidTr="004D6685">
        <w:trPr>
          <w:trHeight w:val="1133"/>
        </w:trPr>
        <w:tc>
          <w:tcPr>
            <w:cnfStyle w:val="001000000000" w:firstRow="0" w:lastRow="0" w:firstColumn="1" w:lastColumn="0" w:oddVBand="0" w:evenVBand="0" w:oddHBand="0" w:evenHBand="0" w:firstRowFirstColumn="0" w:firstRowLastColumn="0" w:lastRowFirstColumn="0" w:lastRowLastColumn="0"/>
            <w:tcW w:w="589" w:type="pct"/>
          </w:tcPr>
          <w:p w14:paraId="4C16AFCD" w14:textId="77777777" w:rsidR="003D4B38" w:rsidRPr="00B60BAE" w:rsidRDefault="003D4B38" w:rsidP="0014004F">
            <w:pPr>
              <w:numPr>
                <w:ilvl w:val="0"/>
                <w:numId w:val="9"/>
              </w:numPr>
              <w:spacing w:line="220" w:lineRule="exact"/>
              <w:ind w:left="288" w:hanging="288"/>
              <w:contextualSpacing/>
              <w:rPr>
                <w:rFonts w:asciiTheme="majorBidi" w:hAnsiTheme="majorBidi" w:cstheme="majorBidi"/>
                <w:b w:val="0"/>
                <w:bCs w:val="0"/>
                <w:sz w:val="20"/>
                <w:szCs w:val="20"/>
              </w:rPr>
            </w:pPr>
            <w:r w:rsidRPr="00B60BAE">
              <w:rPr>
                <w:rFonts w:asciiTheme="majorBidi" w:hAnsiTheme="majorBidi" w:cstheme="majorBidi"/>
                <w:b w:val="0"/>
                <w:bCs w:val="0"/>
                <w:sz w:val="20"/>
                <w:szCs w:val="20"/>
              </w:rPr>
              <w:t>Harada 2012</w:t>
            </w:r>
          </w:p>
        </w:tc>
        <w:tc>
          <w:tcPr>
            <w:tcW w:w="526" w:type="pct"/>
          </w:tcPr>
          <w:p w14:paraId="1D63320D"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ross-sectional study</w:t>
            </w:r>
          </w:p>
          <w:p w14:paraId="0183E9C1"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394" w:type="pct"/>
          </w:tcPr>
          <w:p w14:paraId="3CAB3A19"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Japan</w:t>
            </w:r>
          </w:p>
        </w:tc>
        <w:tc>
          <w:tcPr>
            <w:tcW w:w="460" w:type="pct"/>
          </w:tcPr>
          <w:p w14:paraId="0FE0B8A3"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Active recruitment</w:t>
            </w:r>
          </w:p>
        </w:tc>
        <w:tc>
          <w:tcPr>
            <w:tcW w:w="328" w:type="pct"/>
          </w:tcPr>
          <w:p w14:paraId="3B180534"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275</w:t>
            </w:r>
          </w:p>
        </w:tc>
        <w:tc>
          <w:tcPr>
            <w:tcW w:w="361" w:type="pct"/>
          </w:tcPr>
          <w:p w14:paraId="238C7A61"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44 ± 8</w:t>
            </w:r>
          </w:p>
        </w:tc>
        <w:tc>
          <w:tcPr>
            <w:tcW w:w="398" w:type="pct"/>
          </w:tcPr>
          <w:p w14:paraId="5F3F9096"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100%</w:t>
            </w:r>
          </w:p>
        </w:tc>
        <w:tc>
          <w:tcPr>
            <w:tcW w:w="526" w:type="pct"/>
          </w:tcPr>
          <w:p w14:paraId="249AB0EC" w14:textId="7BFD4B89" w:rsidR="003D4B38" w:rsidRPr="00B60BAE" w:rsidRDefault="00517D2C"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Four</w:t>
            </w:r>
            <w:r w:rsidR="003D4B38" w:rsidRPr="00B60BAE">
              <w:rPr>
                <w:rFonts w:asciiTheme="majorBidi" w:hAnsiTheme="majorBidi" w:cstheme="majorBidi"/>
                <w:sz w:val="20"/>
                <w:szCs w:val="20"/>
              </w:rPr>
              <w:t xml:space="preserve"> groups: </w:t>
            </w:r>
            <w:r w:rsidR="00E43DF5" w:rsidRPr="00B60BAE">
              <w:rPr>
                <w:rFonts w:asciiTheme="majorBidi" w:hAnsiTheme="majorBidi" w:cstheme="majorBidi"/>
                <w:sz w:val="20"/>
                <w:szCs w:val="20"/>
              </w:rPr>
              <w:t>T2</w:t>
            </w:r>
            <w:r w:rsidR="003D4B38" w:rsidRPr="00B60BAE">
              <w:rPr>
                <w:rFonts w:asciiTheme="majorBidi" w:hAnsiTheme="majorBidi" w:cstheme="majorBidi"/>
                <w:sz w:val="20"/>
                <w:szCs w:val="20"/>
              </w:rPr>
              <w:t>D</w:t>
            </w:r>
            <w:r w:rsidR="00403804" w:rsidRPr="00B60BAE">
              <w:rPr>
                <w:rFonts w:asciiTheme="majorBidi" w:hAnsiTheme="majorBidi" w:cstheme="majorBidi"/>
                <w:sz w:val="20"/>
                <w:szCs w:val="20"/>
              </w:rPr>
              <w:t>M</w:t>
            </w:r>
            <w:r w:rsidR="003D4B38" w:rsidRPr="00B60BAE">
              <w:rPr>
                <w:rFonts w:asciiTheme="majorBidi" w:hAnsiTheme="majorBidi" w:cstheme="majorBidi"/>
                <w:sz w:val="20"/>
                <w:szCs w:val="20"/>
              </w:rPr>
              <w:t xml:space="preserve"> with NFG, IFG with NFG</w:t>
            </w:r>
          </w:p>
        </w:tc>
        <w:tc>
          <w:tcPr>
            <w:tcW w:w="981" w:type="pct"/>
          </w:tcPr>
          <w:p w14:paraId="5D820CD3"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Age, waist circumference, RDI, average sleep fragmentation, ESS scores and sleep duration</w:t>
            </w:r>
          </w:p>
        </w:tc>
        <w:tc>
          <w:tcPr>
            <w:tcW w:w="437" w:type="pct"/>
          </w:tcPr>
          <w:p w14:paraId="6132D23E" w14:textId="3CE1AF6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Good</w:t>
            </w:r>
          </w:p>
        </w:tc>
      </w:tr>
      <w:tr w:rsidR="00B60BAE" w:rsidRPr="00B60BAE" w14:paraId="5E681A57" w14:textId="77777777" w:rsidTr="004D6685">
        <w:trPr>
          <w:cnfStyle w:val="000000100000" w:firstRow="0" w:lastRow="0" w:firstColumn="0" w:lastColumn="0" w:oddVBand="0" w:evenVBand="0" w:oddHBand="1" w:evenHBand="0" w:firstRowFirstColumn="0" w:firstRowLastColumn="0" w:lastRowFirstColumn="0" w:lastRowLastColumn="0"/>
          <w:trHeight w:val="1133"/>
        </w:trPr>
        <w:tc>
          <w:tcPr>
            <w:cnfStyle w:val="001000000000" w:firstRow="0" w:lastRow="0" w:firstColumn="1" w:lastColumn="0" w:oddVBand="0" w:evenVBand="0" w:oddHBand="0" w:evenHBand="0" w:firstRowFirstColumn="0" w:firstRowLastColumn="0" w:lastRowFirstColumn="0" w:lastRowLastColumn="0"/>
            <w:tcW w:w="589" w:type="pct"/>
          </w:tcPr>
          <w:p w14:paraId="41600115" w14:textId="77777777" w:rsidR="003D4B38" w:rsidRPr="00B60BAE" w:rsidRDefault="003D4B38" w:rsidP="0014004F">
            <w:pPr>
              <w:numPr>
                <w:ilvl w:val="0"/>
                <w:numId w:val="9"/>
              </w:numPr>
              <w:spacing w:line="220" w:lineRule="exact"/>
              <w:ind w:left="288" w:hanging="288"/>
              <w:contextualSpacing/>
              <w:rPr>
                <w:rFonts w:asciiTheme="majorBidi" w:hAnsiTheme="majorBidi" w:cstheme="majorBidi"/>
                <w:b w:val="0"/>
                <w:bCs w:val="0"/>
                <w:sz w:val="20"/>
                <w:szCs w:val="20"/>
              </w:rPr>
            </w:pPr>
            <w:r w:rsidRPr="00B60BAE">
              <w:rPr>
                <w:rFonts w:asciiTheme="majorBidi" w:hAnsiTheme="majorBidi" w:cstheme="majorBidi"/>
                <w:b w:val="0"/>
                <w:bCs w:val="0"/>
                <w:sz w:val="20"/>
                <w:szCs w:val="20"/>
              </w:rPr>
              <w:t>Lindberg 2012</w:t>
            </w:r>
          </w:p>
        </w:tc>
        <w:tc>
          <w:tcPr>
            <w:tcW w:w="526" w:type="pct"/>
          </w:tcPr>
          <w:p w14:paraId="1B166C0E" w14:textId="7591A895" w:rsidR="003D4B38" w:rsidRPr="00B60BAE" w:rsidRDefault="00CF5AEF"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Prospective</w:t>
            </w:r>
            <w:r w:rsidR="003D4B38" w:rsidRPr="00B60BAE">
              <w:rPr>
                <w:rFonts w:asciiTheme="majorBidi" w:hAnsiTheme="majorBidi" w:cstheme="majorBidi"/>
                <w:sz w:val="20"/>
                <w:szCs w:val="20"/>
              </w:rPr>
              <w:t xml:space="preserve"> </w:t>
            </w:r>
            <w:r w:rsidR="0071600E" w:rsidRPr="00B60BAE">
              <w:rPr>
                <w:rFonts w:asciiTheme="majorBidi" w:hAnsiTheme="majorBidi" w:cstheme="majorBidi"/>
                <w:sz w:val="20"/>
                <w:szCs w:val="20"/>
              </w:rPr>
              <w:t>c</w:t>
            </w:r>
            <w:r w:rsidR="003D4B38" w:rsidRPr="00B60BAE">
              <w:rPr>
                <w:rFonts w:asciiTheme="majorBidi" w:hAnsiTheme="majorBidi" w:cstheme="majorBidi"/>
                <w:sz w:val="20"/>
                <w:szCs w:val="20"/>
              </w:rPr>
              <w:t>ohort study</w:t>
            </w:r>
          </w:p>
        </w:tc>
        <w:tc>
          <w:tcPr>
            <w:tcW w:w="394" w:type="pct"/>
          </w:tcPr>
          <w:p w14:paraId="463C1E5E"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Sweden</w:t>
            </w:r>
          </w:p>
        </w:tc>
        <w:tc>
          <w:tcPr>
            <w:tcW w:w="460" w:type="pct"/>
          </w:tcPr>
          <w:p w14:paraId="0B65C85B"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onvenient previous study</w:t>
            </w:r>
          </w:p>
        </w:tc>
        <w:tc>
          <w:tcPr>
            <w:tcW w:w="328" w:type="pct"/>
          </w:tcPr>
          <w:p w14:paraId="5AC3F41E"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141</w:t>
            </w:r>
          </w:p>
        </w:tc>
        <w:tc>
          <w:tcPr>
            <w:tcW w:w="361" w:type="pct"/>
          </w:tcPr>
          <w:p w14:paraId="2A79116B" w14:textId="2256B023"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57.5</w:t>
            </w:r>
          </w:p>
        </w:tc>
        <w:tc>
          <w:tcPr>
            <w:tcW w:w="398" w:type="pct"/>
          </w:tcPr>
          <w:p w14:paraId="019E0CA4" w14:textId="77777777" w:rsidR="003D4B38" w:rsidRPr="00B60BAE" w:rsidRDefault="003D4B38" w:rsidP="0014004F">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100%</w:t>
            </w:r>
          </w:p>
        </w:tc>
        <w:tc>
          <w:tcPr>
            <w:tcW w:w="526" w:type="pct"/>
          </w:tcPr>
          <w:p w14:paraId="2757B018" w14:textId="0BEFF13F" w:rsidR="003D4B38" w:rsidRPr="00B60BAE" w:rsidRDefault="00517D2C"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Two</w:t>
            </w:r>
            <w:r w:rsidR="003D4B38" w:rsidRPr="00B60BAE">
              <w:rPr>
                <w:rFonts w:asciiTheme="majorBidi" w:hAnsiTheme="majorBidi" w:cstheme="majorBidi"/>
                <w:sz w:val="20"/>
                <w:szCs w:val="20"/>
              </w:rPr>
              <w:t xml:space="preserve"> groups: </w:t>
            </w:r>
            <w:r w:rsidR="00C4012C" w:rsidRPr="00B60BAE">
              <w:rPr>
                <w:rFonts w:asciiTheme="majorBidi" w:hAnsiTheme="majorBidi" w:cstheme="majorBidi"/>
                <w:sz w:val="20"/>
                <w:szCs w:val="20"/>
              </w:rPr>
              <w:t>T2</w:t>
            </w:r>
            <w:r w:rsidR="003D4B38" w:rsidRPr="00B60BAE">
              <w:rPr>
                <w:rFonts w:asciiTheme="majorBidi" w:hAnsiTheme="majorBidi" w:cstheme="majorBidi"/>
                <w:sz w:val="20"/>
                <w:szCs w:val="20"/>
              </w:rPr>
              <w:t>DM, No-</w:t>
            </w:r>
            <w:r w:rsidR="00C4012C" w:rsidRPr="00B60BAE">
              <w:rPr>
                <w:rFonts w:asciiTheme="majorBidi" w:hAnsiTheme="majorBidi" w:cstheme="majorBidi"/>
                <w:sz w:val="20"/>
                <w:szCs w:val="20"/>
              </w:rPr>
              <w:t>T2</w:t>
            </w:r>
            <w:r w:rsidR="003D4B38" w:rsidRPr="00B60BAE">
              <w:rPr>
                <w:rFonts w:asciiTheme="majorBidi" w:hAnsiTheme="majorBidi" w:cstheme="majorBidi"/>
                <w:sz w:val="20"/>
                <w:szCs w:val="20"/>
              </w:rPr>
              <w:t>DM</w:t>
            </w:r>
          </w:p>
        </w:tc>
        <w:tc>
          <w:tcPr>
            <w:tcW w:w="981" w:type="pct"/>
          </w:tcPr>
          <w:p w14:paraId="6A0B4B41"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Age, BMI, and hypertension at baseline and BMI and years with CPAP treatment</w:t>
            </w:r>
          </w:p>
        </w:tc>
        <w:tc>
          <w:tcPr>
            <w:tcW w:w="437" w:type="pct"/>
          </w:tcPr>
          <w:p w14:paraId="4E52ED58" w14:textId="72AFE2F0"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Good</w:t>
            </w:r>
          </w:p>
        </w:tc>
      </w:tr>
      <w:tr w:rsidR="00B60BAE" w:rsidRPr="00B60BAE" w14:paraId="107C5278" w14:textId="77777777" w:rsidTr="004D6685">
        <w:trPr>
          <w:trHeight w:val="1133"/>
        </w:trPr>
        <w:tc>
          <w:tcPr>
            <w:cnfStyle w:val="001000000000" w:firstRow="0" w:lastRow="0" w:firstColumn="1" w:lastColumn="0" w:oddVBand="0" w:evenVBand="0" w:oddHBand="0" w:evenHBand="0" w:firstRowFirstColumn="0" w:firstRowLastColumn="0" w:lastRowFirstColumn="0" w:lastRowLastColumn="0"/>
            <w:tcW w:w="589" w:type="pct"/>
          </w:tcPr>
          <w:p w14:paraId="5AC75F7C" w14:textId="77777777" w:rsidR="003D4B38" w:rsidRPr="00B60BAE" w:rsidRDefault="003D4B38" w:rsidP="0014004F">
            <w:pPr>
              <w:numPr>
                <w:ilvl w:val="0"/>
                <w:numId w:val="9"/>
              </w:numPr>
              <w:spacing w:line="220" w:lineRule="exact"/>
              <w:ind w:left="288" w:hanging="288"/>
              <w:contextualSpacing/>
              <w:rPr>
                <w:rFonts w:asciiTheme="majorBidi" w:hAnsiTheme="majorBidi" w:cstheme="majorBidi"/>
                <w:b w:val="0"/>
                <w:bCs w:val="0"/>
                <w:sz w:val="20"/>
                <w:szCs w:val="20"/>
              </w:rPr>
            </w:pPr>
            <w:r w:rsidRPr="00B60BAE">
              <w:rPr>
                <w:rFonts w:asciiTheme="majorBidi" w:hAnsiTheme="majorBidi" w:cstheme="majorBidi"/>
                <w:b w:val="0"/>
                <w:bCs w:val="0"/>
                <w:sz w:val="20"/>
                <w:szCs w:val="20"/>
              </w:rPr>
              <w:t>Leong 2014</w:t>
            </w:r>
          </w:p>
        </w:tc>
        <w:tc>
          <w:tcPr>
            <w:tcW w:w="526" w:type="pct"/>
          </w:tcPr>
          <w:p w14:paraId="2DA6F6C2"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ross-sectional study</w:t>
            </w:r>
          </w:p>
        </w:tc>
        <w:tc>
          <w:tcPr>
            <w:tcW w:w="394" w:type="pct"/>
          </w:tcPr>
          <w:p w14:paraId="79553ABA"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United Kingdome</w:t>
            </w:r>
          </w:p>
        </w:tc>
        <w:tc>
          <w:tcPr>
            <w:tcW w:w="460" w:type="pct"/>
          </w:tcPr>
          <w:p w14:paraId="55BAF1FF"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onvenient medical record</w:t>
            </w:r>
          </w:p>
        </w:tc>
        <w:tc>
          <w:tcPr>
            <w:tcW w:w="328" w:type="pct"/>
          </w:tcPr>
          <w:p w14:paraId="7FE2AA5C"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283</w:t>
            </w:r>
          </w:p>
        </w:tc>
        <w:tc>
          <w:tcPr>
            <w:tcW w:w="361" w:type="pct"/>
          </w:tcPr>
          <w:p w14:paraId="35AE8CC0"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47.1 ± 12.1</w:t>
            </w:r>
          </w:p>
        </w:tc>
        <w:tc>
          <w:tcPr>
            <w:tcW w:w="398" w:type="pct"/>
          </w:tcPr>
          <w:p w14:paraId="045A6903"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33.2%</w:t>
            </w:r>
          </w:p>
        </w:tc>
        <w:tc>
          <w:tcPr>
            <w:tcW w:w="526" w:type="pct"/>
          </w:tcPr>
          <w:p w14:paraId="1B7B419A" w14:textId="54232C11" w:rsidR="003D4B38" w:rsidRPr="00B60BAE" w:rsidRDefault="00517D2C"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Two</w:t>
            </w:r>
            <w:r w:rsidR="003D4B38" w:rsidRPr="00B60BAE">
              <w:rPr>
                <w:rFonts w:asciiTheme="majorBidi" w:hAnsiTheme="majorBidi" w:cstheme="majorBidi"/>
                <w:sz w:val="20"/>
                <w:szCs w:val="20"/>
              </w:rPr>
              <w:t xml:space="preserve"> groups: </w:t>
            </w:r>
            <w:r w:rsidR="00E43DF5" w:rsidRPr="00B60BAE">
              <w:rPr>
                <w:rFonts w:asciiTheme="majorBidi" w:hAnsiTheme="majorBidi" w:cstheme="majorBidi"/>
                <w:sz w:val="20"/>
                <w:szCs w:val="20"/>
              </w:rPr>
              <w:t>T2</w:t>
            </w:r>
            <w:r w:rsidR="003D4B38" w:rsidRPr="00B60BAE">
              <w:rPr>
                <w:rFonts w:asciiTheme="majorBidi" w:hAnsiTheme="majorBidi" w:cstheme="majorBidi"/>
                <w:sz w:val="20"/>
                <w:szCs w:val="20"/>
              </w:rPr>
              <w:t>DM, No-</w:t>
            </w:r>
            <w:r w:rsidR="00E43DF5" w:rsidRPr="00B60BAE">
              <w:rPr>
                <w:rFonts w:asciiTheme="majorBidi" w:hAnsiTheme="majorBidi" w:cstheme="majorBidi"/>
                <w:sz w:val="20"/>
                <w:szCs w:val="20"/>
              </w:rPr>
              <w:t>T2</w:t>
            </w:r>
            <w:r w:rsidR="003D4B38" w:rsidRPr="00B60BAE">
              <w:rPr>
                <w:rFonts w:asciiTheme="majorBidi" w:hAnsiTheme="majorBidi" w:cstheme="majorBidi"/>
                <w:sz w:val="20"/>
                <w:szCs w:val="20"/>
              </w:rPr>
              <w:t>DM</w:t>
            </w:r>
          </w:p>
        </w:tc>
        <w:tc>
          <w:tcPr>
            <w:tcW w:w="981" w:type="pct"/>
          </w:tcPr>
          <w:p w14:paraId="62907C8C" w14:textId="46C83AA8"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Age, </w:t>
            </w:r>
            <w:r w:rsidR="00151002" w:rsidRPr="00B60BAE">
              <w:rPr>
                <w:rFonts w:asciiTheme="majorBidi" w:hAnsiTheme="majorBidi" w:cstheme="majorBidi"/>
                <w:sz w:val="20"/>
                <w:szCs w:val="20"/>
              </w:rPr>
              <w:t>sex</w:t>
            </w:r>
            <w:r w:rsidRPr="00B60BAE">
              <w:rPr>
                <w:rFonts w:asciiTheme="majorBidi" w:hAnsiTheme="majorBidi" w:cstheme="majorBidi"/>
                <w:sz w:val="20"/>
                <w:szCs w:val="20"/>
              </w:rPr>
              <w:t>, BMI, ethnicity, and number of D</w:t>
            </w:r>
            <w:r w:rsidR="00403804" w:rsidRPr="00B60BAE">
              <w:rPr>
                <w:rFonts w:asciiTheme="majorBidi" w:hAnsiTheme="majorBidi" w:cstheme="majorBidi"/>
                <w:sz w:val="20"/>
                <w:szCs w:val="20"/>
              </w:rPr>
              <w:t>M</w:t>
            </w:r>
            <w:r w:rsidRPr="00B60BAE">
              <w:rPr>
                <w:rFonts w:asciiTheme="majorBidi" w:hAnsiTheme="majorBidi" w:cstheme="majorBidi"/>
                <w:sz w:val="20"/>
                <w:szCs w:val="20"/>
              </w:rPr>
              <w:t xml:space="preserve"> medications</w:t>
            </w:r>
          </w:p>
        </w:tc>
        <w:tc>
          <w:tcPr>
            <w:tcW w:w="437" w:type="pct"/>
          </w:tcPr>
          <w:p w14:paraId="5C06EB43" w14:textId="2139341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Fair</w:t>
            </w:r>
          </w:p>
        </w:tc>
      </w:tr>
      <w:tr w:rsidR="00B60BAE" w:rsidRPr="00B60BAE" w14:paraId="760AC9E2" w14:textId="77777777" w:rsidTr="004D6685">
        <w:trPr>
          <w:cnfStyle w:val="000000100000" w:firstRow="0" w:lastRow="0" w:firstColumn="0" w:lastColumn="0" w:oddVBand="0" w:evenVBand="0" w:oddHBand="1" w:evenHBand="0" w:firstRowFirstColumn="0" w:firstRowLastColumn="0" w:lastRowFirstColumn="0" w:lastRowLastColumn="0"/>
          <w:trHeight w:val="1133"/>
        </w:trPr>
        <w:tc>
          <w:tcPr>
            <w:cnfStyle w:val="001000000000" w:firstRow="0" w:lastRow="0" w:firstColumn="1" w:lastColumn="0" w:oddVBand="0" w:evenVBand="0" w:oddHBand="0" w:evenHBand="0" w:firstRowFirstColumn="0" w:firstRowLastColumn="0" w:lastRowFirstColumn="0" w:lastRowLastColumn="0"/>
            <w:tcW w:w="589" w:type="pct"/>
          </w:tcPr>
          <w:p w14:paraId="0C747301" w14:textId="77777777" w:rsidR="003D4B38" w:rsidRPr="00B60BAE" w:rsidRDefault="003D4B38" w:rsidP="0014004F">
            <w:pPr>
              <w:numPr>
                <w:ilvl w:val="0"/>
                <w:numId w:val="9"/>
              </w:numPr>
              <w:spacing w:line="220" w:lineRule="exact"/>
              <w:ind w:left="288" w:hanging="288"/>
              <w:contextualSpacing/>
              <w:rPr>
                <w:rFonts w:asciiTheme="majorBidi" w:hAnsiTheme="majorBidi" w:cstheme="majorBidi"/>
                <w:b w:val="0"/>
                <w:bCs w:val="0"/>
                <w:sz w:val="20"/>
                <w:szCs w:val="20"/>
              </w:rPr>
            </w:pPr>
            <w:proofErr w:type="spellStart"/>
            <w:r w:rsidRPr="00B60BAE">
              <w:rPr>
                <w:rFonts w:asciiTheme="majorBidi" w:hAnsiTheme="majorBidi" w:cstheme="majorBidi"/>
                <w:b w:val="0"/>
                <w:bCs w:val="0"/>
                <w:sz w:val="20"/>
                <w:szCs w:val="20"/>
              </w:rPr>
              <w:t>Vacelet</w:t>
            </w:r>
            <w:proofErr w:type="spellEnd"/>
            <w:r w:rsidRPr="00B60BAE">
              <w:rPr>
                <w:rFonts w:asciiTheme="majorBidi" w:hAnsiTheme="majorBidi" w:cstheme="majorBidi"/>
                <w:b w:val="0"/>
                <w:bCs w:val="0"/>
                <w:sz w:val="20"/>
                <w:szCs w:val="20"/>
              </w:rPr>
              <w:t xml:space="preserve"> 2021</w:t>
            </w:r>
          </w:p>
        </w:tc>
        <w:tc>
          <w:tcPr>
            <w:tcW w:w="526" w:type="pct"/>
          </w:tcPr>
          <w:p w14:paraId="6A6CA3AF" w14:textId="55130340"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Prospective </w:t>
            </w:r>
            <w:r w:rsidR="0071600E" w:rsidRPr="00B60BAE">
              <w:rPr>
                <w:rFonts w:asciiTheme="majorBidi" w:hAnsiTheme="majorBidi" w:cstheme="majorBidi"/>
                <w:sz w:val="20"/>
                <w:szCs w:val="20"/>
              </w:rPr>
              <w:t>c</w:t>
            </w:r>
            <w:r w:rsidRPr="00B60BAE">
              <w:rPr>
                <w:rFonts w:asciiTheme="majorBidi" w:hAnsiTheme="majorBidi" w:cstheme="majorBidi"/>
                <w:sz w:val="20"/>
                <w:szCs w:val="20"/>
              </w:rPr>
              <w:t xml:space="preserve">ohort </w:t>
            </w:r>
            <w:r w:rsidR="0071600E" w:rsidRPr="00B60BAE">
              <w:rPr>
                <w:rFonts w:asciiTheme="majorBidi" w:hAnsiTheme="majorBidi" w:cstheme="majorBidi"/>
                <w:sz w:val="20"/>
                <w:szCs w:val="20"/>
              </w:rPr>
              <w:t>s</w:t>
            </w:r>
            <w:r w:rsidRPr="00B60BAE">
              <w:rPr>
                <w:rFonts w:asciiTheme="majorBidi" w:hAnsiTheme="majorBidi" w:cstheme="majorBidi"/>
                <w:sz w:val="20"/>
                <w:szCs w:val="20"/>
              </w:rPr>
              <w:t>tudy</w:t>
            </w:r>
          </w:p>
        </w:tc>
        <w:tc>
          <w:tcPr>
            <w:tcW w:w="394" w:type="pct"/>
          </w:tcPr>
          <w:p w14:paraId="29BA4888" w14:textId="77777777" w:rsidR="003D4B38" w:rsidRPr="00B60BAE" w:rsidRDefault="003D4B38" w:rsidP="0014004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France</w:t>
            </w:r>
          </w:p>
        </w:tc>
        <w:tc>
          <w:tcPr>
            <w:tcW w:w="460" w:type="pct"/>
          </w:tcPr>
          <w:p w14:paraId="6A7D3F81"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onvenient medical record</w:t>
            </w:r>
          </w:p>
        </w:tc>
        <w:tc>
          <w:tcPr>
            <w:tcW w:w="328" w:type="pct"/>
          </w:tcPr>
          <w:p w14:paraId="61FA173F"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494</w:t>
            </w:r>
          </w:p>
        </w:tc>
        <w:tc>
          <w:tcPr>
            <w:tcW w:w="361" w:type="pct"/>
          </w:tcPr>
          <w:p w14:paraId="525AAE7E"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66.2 ± 0.9</w:t>
            </w:r>
          </w:p>
        </w:tc>
        <w:tc>
          <w:tcPr>
            <w:tcW w:w="398" w:type="pct"/>
          </w:tcPr>
          <w:p w14:paraId="7BE4F31C"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t-IT"/>
              </w:rPr>
            </w:pPr>
            <w:r w:rsidRPr="00B60BAE">
              <w:rPr>
                <w:rFonts w:asciiTheme="majorBidi" w:hAnsiTheme="majorBidi" w:cstheme="majorBidi"/>
                <w:sz w:val="20"/>
                <w:szCs w:val="20"/>
                <w:lang w:val="it-IT"/>
              </w:rPr>
              <w:t>Mild OSA: 29%,  Moderate OSA: 42.1%, Severe OSA: 60%.</w:t>
            </w:r>
          </w:p>
          <w:p w14:paraId="194F6320"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t-IT"/>
              </w:rPr>
            </w:pPr>
          </w:p>
        </w:tc>
        <w:tc>
          <w:tcPr>
            <w:tcW w:w="526" w:type="pct"/>
          </w:tcPr>
          <w:p w14:paraId="159A701C" w14:textId="628BEC11" w:rsidR="003D4B38" w:rsidRPr="00B60BAE" w:rsidRDefault="00517D2C"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Three</w:t>
            </w:r>
            <w:r w:rsidR="003D4B38" w:rsidRPr="00B60BAE">
              <w:rPr>
                <w:rFonts w:asciiTheme="majorBidi" w:hAnsiTheme="majorBidi" w:cstheme="majorBidi"/>
                <w:sz w:val="20"/>
                <w:szCs w:val="20"/>
              </w:rPr>
              <w:t xml:space="preserve"> groups: Mild OSA, Moderate OSA and Severe OSA</w:t>
            </w:r>
          </w:p>
        </w:tc>
        <w:tc>
          <w:tcPr>
            <w:tcW w:w="981" w:type="pct"/>
          </w:tcPr>
          <w:p w14:paraId="60CB9F76" w14:textId="21E96302" w:rsidR="003D4B38" w:rsidRPr="00B60BAE" w:rsidRDefault="00151002"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Sex</w:t>
            </w:r>
            <w:r w:rsidR="003D4B38" w:rsidRPr="00B60BAE">
              <w:rPr>
                <w:rFonts w:asciiTheme="majorBidi" w:hAnsiTheme="majorBidi" w:cstheme="majorBidi"/>
                <w:sz w:val="20"/>
                <w:szCs w:val="20"/>
              </w:rPr>
              <w:t>, BMI, fat mass, fasting glucose, and triglyceride</w:t>
            </w:r>
          </w:p>
        </w:tc>
        <w:tc>
          <w:tcPr>
            <w:tcW w:w="437" w:type="pct"/>
          </w:tcPr>
          <w:p w14:paraId="7EB16208" w14:textId="60A2022D"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Good</w:t>
            </w:r>
          </w:p>
        </w:tc>
      </w:tr>
      <w:tr w:rsidR="00B60BAE" w:rsidRPr="00B60BAE" w14:paraId="17A78C6B" w14:textId="77777777" w:rsidTr="004D6685">
        <w:trPr>
          <w:trHeight w:val="530"/>
        </w:trPr>
        <w:tc>
          <w:tcPr>
            <w:cnfStyle w:val="001000000000" w:firstRow="0" w:lastRow="0" w:firstColumn="1" w:lastColumn="0" w:oddVBand="0" w:evenVBand="0" w:oddHBand="0" w:evenHBand="0" w:firstRowFirstColumn="0" w:firstRowLastColumn="0" w:lastRowFirstColumn="0" w:lastRowLastColumn="0"/>
            <w:tcW w:w="589" w:type="pct"/>
          </w:tcPr>
          <w:p w14:paraId="16EFE268" w14:textId="77777777" w:rsidR="003D4B38" w:rsidRPr="00B60BAE" w:rsidRDefault="003D4B38" w:rsidP="0014004F">
            <w:pPr>
              <w:numPr>
                <w:ilvl w:val="0"/>
                <w:numId w:val="9"/>
              </w:numPr>
              <w:spacing w:line="220" w:lineRule="exact"/>
              <w:ind w:left="288" w:hanging="288"/>
              <w:contextualSpacing/>
              <w:rPr>
                <w:rFonts w:asciiTheme="majorBidi" w:hAnsiTheme="majorBidi" w:cstheme="majorBidi"/>
                <w:b w:val="0"/>
                <w:bCs w:val="0"/>
                <w:sz w:val="20"/>
                <w:szCs w:val="20"/>
              </w:rPr>
            </w:pPr>
            <w:r w:rsidRPr="00B60BAE">
              <w:rPr>
                <w:rFonts w:asciiTheme="majorBidi" w:hAnsiTheme="majorBidi" w:cstheme="majorBidi"/>
                <w:b w:val="0"/>
                <w:bCs w:val="0"/>
                <w:sz w:val="20"/>
                <w:szCs w:val="20"/>
              </w:rPr>
              <w:t>Appleton 2015</w:t>
            </w:r>
          </w:p>
        </w:tc>
        <w:tc>
          <w:tcPr>
            <w:tcW w:w="526" w:type="pct"/>
          </w:tcPr>
          <w:p w14:paraId="0BCD7AA3" w14:textId="1591EB11" w:rsidR="003D4B38" w:rsidRPr="00B60BAE" w:rsidRDefault="00CF5AEF"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gramStart"/>
            <w:r w:rsidRPr="00B60BAE">
              <w:rPr>
                <w:rFonts w:asciiTheme="majorBidi" w:hAnsiTheme="majorBidi" w:cstheme="majorBidi"/>
                <w:sz w:val="20"/>
                <w:szCs w:val="20"/>
              </w:rPr>
              <w:t xml:space="preserve">Prospective </w:t>
            </w:r>
            <w:r w:rsidR="003D4B38" w:rsidRPr="00B60BAE">
              <w:rPr>
                <w:rFonts w:asciiTheme="majorBidi" w:hAnsiTheme="majorBidi" w:cstheme="majorBidi"/>
                <w:sz w:val="20"/>
                <w:szCs w:val="20"/>
              </w:rPr>
              <w:t xml:space="preserve"> </w:t>
            </w:r>
            <w:r w:rsidR="0071600E" w:rsidRPr="00B60BAE">
              <w:rPr>
                <w:rFonts w:asciiTheme="majorBidi" w:hAnsiTheme="majorBidi" w:cstheme="majorBidi"/>
                <w:sz w:val="20"/>
                <w:szCs w:val="20"/>
              </w:rPr>
              <w:t>c</w:t>
            </w:r>
            <w:r w:rsidR="003D4B38" w:rsidRPr="00B60BAE">
              <w:rPr>
                <w:rFonts w:asciiTheme="majorBidi" w:hAnsiTheme="majorBidi" w:cstheme="majorBidi"/>
                <w:sz w:val="20"/>
                <w:szCs w:val="20"/>
              </w:rPr>
              <w:t>ohort</w:t>
            </w:r>
            <w:proofErr w:type="gramEnd"/>
            <w:r w:rsidR="003D4B38" w:rsidRPr="00B60BAE">
              <w:rPr>
                <w:rFonts w:asciiTheme="majorBidi" w:hAnsiTheme="majorBidi" w:cstheme="majorBidi"/>
                <w:sz w:val="20"/>
                <w:szCs w:val="20"/>
              </w:rPr>
              <w:t xml:space="preserve"> </w:t>
            </w:r>
            <w:r w:rsidR="0071600E" w:rsidRPr="00B60BAE">
              <w:rPr>
                <w:rFonts w:asciiTheme="majorBidi" w:hAnsiTheme="majorBidi" w:cstheme="majorBidi"/>
                <w:sz w:val="20"/>
                <w:szCs w:val="20"/>
              </w:rPr>
              <w:t>s</w:t>
            </w:r>
            <w:r w:rsidR="003D4B38" w:rsidRPr="00B60BAE">
              <w:rPr>
                <w:rFonts w:asciiTheme="majorBidi" w:hAnsiTheme="majorBidi" w:cstheme="majorBidi"/>
                <w:sz w:val="20"/>
                <w:szCs w:val="20"/>
              </w:rPr>
              <w:t>tudy</w:t>
            </w:r>
          </w:p>
        </w:tc>
        <w:tc>
          <w:tcPr>
            <w:tcW w:w="394" w:type="pct"/>
          </w:tcPr>
          <w:p w14:paraId="7A6E4394" w14:textId="77777777"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Australia</w:t>
            </w:r>
          </w:p>
          <w:p w14:paraId="73237B26" w14:textId="77777777"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460" w:type="pct"/>
          </w:tcPr>
          <w:p w14:paraId="333860B5"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onvenient previous study</w:t>
            </w:r>
          </w:p>
        </w:tc>
        <w:tc>
          <w:tcPr>
            <w:tcW w:w="328" w:type="pct"/>
          </w:tcPr>
          <w:p w14:paraId="14E2DBFE"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736</w:t>
            </w:r>
          </w:p>
        </w:tc>
        <w:tc>
          <w:tcPr>
            <w:tcW w:w="361" w:type="pct"/>
          </w:tcPr>
          <w:p w14:paraId="5E1E69C0"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59.7</w:t>
            </w:r>
          </w:p>
          <w:p w14:paraId="4FCBD9B8" w14:textId="77777777"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398" w:type="pct"/>
          </w:tcPr>
          <w:p w14:paraId="5A6C420E"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100%</w:t>
            </w:r>
          </w:p>
        </w:tc>
        <w:tc>
          <w:tcPr>
            <w:tcW w:w="526" w:type="pct"/>
          </w:tcPr>
          <w:p w14:paraId="062F079A" w14:textId="7C9C45B2" w:rsidR="003D4B38" w:rsidRPr="00B60BAE" w:rsidRDefault="00517D2C"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Three</w:t>
            </w:r>
            <w:r w:rsidR="003D4B38" w:rsidRPr="00B60BAE">
              <w:rPr>
                <w:rFonts w:asciiTheme="majorBidi" w:hAnsiTheme="majorBidi" w:cstheme="majorBidi"/>
                <w:sz w:val="20"/>
                <w:szCs w:val="20"/>
              </w:rPr>
              <w:t xml:space="preserve"> groups: Mild OSA, Moderate OSA and Severe OSA</w:t>
            </w:r>
          </w:p>
        </w:tc>
        <w:tc>
          <w:tcPr>
            <w:tcW w:w="981" w:type="pct"/>
          </w:tcPr>
          <w:p w14:paraId="554363BA" w14:textId="6C29C534"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Age, education, income, total percentage of body fat, smoking, physical activity, weight gain over the follow-up period, and follow-up measures including ESS </w:t>
            </w:r>
            <w:r w:rsidRPr="00B60BAE">
              <w:rPr>
                <w:rFonts w:asciiTheme="majorBidi" w:hAnsiTheme="majorBidi" w:cstheme="majorBidi"/>
                <w:sz w:val="20"/>
                <w:szCs w:val="20"/>
              </w:rPr>
              <w:lastRenderedPageBreak/>
              <w:t>scores, sleep hours, and shift work</w:t>
            </w:r>
          </w:p>
        </w:tc>
        <w:tc>
          <w:tcPr>
            <w:tcW w:w="437" w:type="pct"/>
          </w:tcPr>
          <w:p w14:paraId="1555CD09"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lastRenderedPageBreak/>
              <w:t>Good</w:t>
            </w:r>
          </w:p>
        </w:tc>
      </w:tr>
      <w:tr w:rsidR="00B60BAE" w:rsidRPr="00B60BAE" w14:paraId="36EAB4A9" w14:textId="77777777" w:rsidTr="004D6685">
        <w:trPr>
          <w:cnfStyle w:val="000000100000" w:firstRow="0" w:lastRow="0" w:firstColumn="0" w:lastColumn="0" w:oddVBand="0" w:evenVBand="0" w:oddHBand="1" w:evenHBand="0" w:firstRowFirstColumn="0" w:firstRowLastColumn="0" w:lastRowFirstColumn="0" w:lastRowLastColumn="0"/>
          <w:trHeight w:val="1133"/>
        </w:trPr>
        <w:tc>
          <w:tcPr>
            <w:cnfStyle w:val="001000000000" w:firstRow="0" w:lastRow="0" w:firstColumn="1" w:lastColumn="0" w:oddVBand="0" w:evenVBand="0" w:oddHBand="0" w:evenHBand="0" w:firstRowFirstColumn="0" w:firstRowLastColumn="0" w:lastRowFirstColumn="0" w:lastRowLastColumn="0"/>
            <w:tcW w:w="589" w:type="pct"/>
          </w:tcPr>
          <w:p w14:paraId="11C2968D" w14:textId="77777777" w:rsidR="003D4B38" w:rsidRPr="00B60BAE" w:rsidRDefault="003D4B38" w:rsidP="0014004F">
            <w:pPr>
              <w:numPr>
                <w:ilvl w:val="0"/>
                <w:numId w:val="9"/>
              </w:numPr>
              <w:spacing w:line="220" w:lineRule="exact"/>
              <w:ind w:left="288" w:hanging="288"/>
              <w:contextualSpacing/>
              <w:rPr>
                <w:rFonts w:asciiTheme="majorBidi" w:hAnsiTheme="majorBidi" w:cstheme="majorBidi"/>
                <w:b w:val="0"/>
                <w:bCs w:val="0"/>
                <w:sz w:val="20"/>
                <w:szCs w:val="20"/>
              </w:rPr>
            </w:pPr>
            <w:r w:rsidRPr="00B60BAE">
              <w:rPr>
                <w:rFonts w:asciiTheme="majorBidi" w:hAnsiTheme="majorBidi" w:cstheme="majorBidi"/>
                <w:b w:val="0"/>
                <w:bCs w:val="0"/>
                <w:sz w:val="20"/>
                <w:szCs w:val="20"/>
              </w:rPr>
              <w:t>Ding 2021</w:t>
            </w:r>
          </w:p>
        </w:tc>
        <w:tc>
          <w:tcPr>
            <w:tcW w:w="526" w:type="pct"/>
          </w:tcPr>
          <w:p w14:paraId="7116631B" w14:textId="4A234114"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Retrospective </w:t>
            </w:r>
            <w:r w:rsidR="0071600E" w:rsidRPr="00B60BAE">
              <w:rPr>
                <w:rFonts w:asciiTheme="majorBidi" w:hAnsiTheme="majorBidi" w:cstheme="majorBidi"/>
                <w:sz w:val="20"/>
                <w:szCs w:val="20"/>
              </w:rPr>
              <w:t>c</w:t>
            </w:r>
            <w:r w:rsidRPr="00B60BAE">
              <w:rPr>
                <w:rFonts w:asciiTheme="majorBidi" w:hAnsiTheme="majorBidi" w:cstheme="majorBidi"/>
                <w:sz w:val="20"/>
                <w:szCs w:val="20"/>
              </w:rPr>
              <w:t>ohort study</w:t>
            </w:r>
          </w:p>
        </w:tc>
        <w:tc>
          <w:tcPr>
            <w:tcW w:w="394" w:type="pct"/>
          </w:tcPr>
          <w:p w14:paraId="02E4F262" w14:textId="77777777" w:rsidR="003D4B38" w:rsidRPr="00B60BAE" w:rsidRDefault="003D4B38" w:rsidP="0014004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United States of America</w:t>
            </w:r>
          </w:p>
        </w:tc>
        <w:tc>
          <w:tcPr>
            <w:tcW w:w="460" w:type="pct"/>
          </w:tcPr>
          <w:p w14:paraId="2433388D"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onvenient previous study</w:t>
            </w:r>
          </w:p>
        </w:tc>
        <w:tc>
          <w:tcPr>
            <w:tcW w:w="328" w:type="pct"/>
          </w:tcPr>
          <w:p w14:paraId="5C0D2D60"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p w14:paraId="0092968B" w14:textId="77777777" w:rsidR="003D4B38" w:rsidRPr="00B60BAE" w:rsidRDefault="003D4B38" w:rsidP="0014004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p w14:paraId="12A5FDBC" w14:textId="77777777" w:rsidR="003D4B38" w:rsidRPr="00B60BAE" w:rsidRDefault="003D4B38" w:rsidP="0014004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840</w:t>
            </w:r>
          </w:p>
        </w:tc>
        <w:tc>
          <w:tcPr>
            <w:tcW w:w="361" w:type="pct"/>
          </w:tcPr>
          <w:p w14:paraId="0503C15C"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57.6 ± 12.4</w:t>
            </w:r>
          </w:p>
        </w:tc>
        <w:tc>
          <w:tcPr>
            <w:tcW w:w="398" w:type="pct"/>
          </w:tcPr>
          <w:p w14:paraId="7C1D9DE7"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94.4%</w:t>
            </w:r>
          </w:p>
        </w:tc>
        <w:tc>
          <w:tcPr>
            <w:tcW w:w="526" w:type="pct"/>
          </w:tcPr>
          <w:p w14:paraId="173FA74F" w14:textId="12AFDCEB" w:rsidR="003D4B38" w:rsidRPr="00B60BAE" w:rsidRDefault="00517D2C"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Two</w:t>
            </w:r>
            <w:r w:rsidR="003D4B38" w:rsidRPr="00B60BAE">
              <w:rPr>
                <w:rFonts w:asciiTheme="majorBidi" w:hAnsiTheme="majorBidi" w:cstheme="majorBidi"/>
                <w:sz w:val="20"/>
                <w:szCs w:val="20"/>
              </w:rPr>
              <w:t xml:space="preserve"> groups: </w:t>
            </w:r>
            <w:r w:rsidR="00BA1EB9" w:rsidRPr="00B60BAE">
              <w:rPr>
                <w:rFonts w:asciiTheme="majorBidi" w:hAnsiTheme="majorBidi" w:cstheme="majorBidi"/>
                <w:sz w:val="20"/>
                <w:szCs w:val="20"/>
              </w:rPr>
              <w:t>T2</w:t>
            </w:r>
            <w:r w:rsidR="003D4B38" w:rsidRPr="00B60BAE">
              <w:rPr>
                <w:rFonts w:asciiTheme="majorBidi" w:hAnsiTheme="majorBidi" w:cstheme="majorBidi"/>
                <w:sz w:val="20"/>
                <w:szCs w:val="20"/>
              </w:rPr>
              <w:t>DM, No-</w:t>
            </w:r>
            <w:r w:rsidR="00BA1EB9" w:rsidRPr="00B60BAE">
              <w:rPr>
                <w:rFonts w:asciiTheme="majorBidi" w:hAnsiTheme="majorBidi" w:cstheme="majorBidi"/>
                <w:sz w:val="20"/>
                <w:szCs w:val="20"/>
              </w:rPr>
              <w:t>T2</w:t>
            </w:r>
            <w:r w:rsidR="003D4B38" w:rsidRPr="00B60BAE">
              <w:rPr>
                <w:rFonts w:asciiTheme="majorBidi" w:hAnsiTheme="majorBidi" w:cstheme="majorBidi"/>
                <w:sz w:val="20"/>
                <w:szCs w:val="20"/>
              </w:rPr>
              <w:t>DM</w:t>
            </w:r>
          </w:p>
        </w:tc>
        <w:tc>
          <w:tcPr>
            <w:tcW w:w="981" w:type="pct"/>
          </w:tcPr>
          <w:p w14:paraId="000251A7" w14:textId="38BBE4F9"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Sex, age, race/ethnicity, baseline fasting glucose concentrations, BMI, changes </w:t>
            </w:r>
            <w:r w:rsidR="00517D2C" w:rsidRPr="00B60BAE">
              <w:rPr>
                <w:rFonts w:asciiTheme="majorBidi" w:hAnsiTheme="majorBidi" w:cstheme="majorBidi"/>
                <w:sz w:val="20"/>
                <w:szCs w:val="20"/>
              </w:rPr>
              <w:t>in</w:t>
            </w:r>
            <w:r w:rsidRPr="00B60BAE">
              <w:rPr>
                <w:rFonts w:asciiTheme="majorBidi" w:hAnsiTheme="majorBidi" w:cstheme="majorBidi"/>
                <w:sz w:val="20"/>
                <w:szCs w:val="20"/>
              </w:rPr>
              <w:t xml:space="preserve"> BMI over time, hypertension, heart failure, myocardial infarction, depression, smoking status, and alcohol use</w:t>
            </w:r>
          </w:p>
        </w:tc>
        <w:tc>
          <w:tcPr>
            <w:tcW w:w="437" w:type="pct"/>
          </w:tcPr>
          <w:p w14:paraId="74031FDF"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Good</w:t>
            </w:r>
          </w:p>
        </w:tc>
      </w:tr>
      <w:tr w:rsidR="00B60BAE" w:rsidRPr="00B60BAE" w14:paraId="179F89AA" w14:textId="77777777" w:rsidTr="004D6685">
        <w:trPr>
          <w:trHeight w:val="1133"/>
        </w:trPr>
        <w:tc>
          <w:tcPr>
            <w:cnfStyle w:val="001000000000" w:firstRow="0" w:lastRow="0" w:firstColumn="1" w:lastColumn="0" w:oddVBand="0" w:evenVBand="0" w:oddHBand="0" w:evenHBand="0" w:firstRowFirstColumn="0" w:firstRowLastColumn="0" w:lastRowFirstColumn="0" w:lastRowLastColumn="0"/>
            <w:tcW w:w="589" w:type="pct"/>
          </w:tcPr>
          <w:p w14:paraId="65218864" w14:textId="77777777" w:rsidR="003D4B38" w:rsidRPr="00B60BAE" w:rsidRDefault="003D4B38" w:rsidP="0014004F">
            <w:pPr>
              <w:numPr>
                <w:ilvl w:val="0"/>
                <w:numId w:val="9"/>
              </w:numPr>
              <w:spacing w:line="220" w:lineRule="exact"/>
              <w:ind w:left="288" w:hanging="288"/>
              <w:contextualSpacing/>
              <w:rPr>
                <w:rFonts w:asciiTheme="majorBidi" w:hAnsiTheme="majorBidi" w:cstheme="majorBidi"/>
                <w:b w:val="0"/>
                <w:bCs w:val="0"/>
                <w:sz w:val="20"/>
                <w:szCs w:val="20"/>
              </w:rPr>
            </w:pPr>
            <w:r w:rsidRPr="00B60BAE">
              <w:rPr>
                <w:rFonts w:asciiTheme="majorBidi" w:hAnsiTheme="majorBidi" w:cstheme="majorBidi"/>
                <w:b w:val="0"/>
                <w:bCs w:val="0"/>
                <w:sz w:val="20"/>
                <w:szCs w:val="20"/>
              </w:rPr>
              <w:t>Deol 2018</w:t>
            </w:r>
          </w:p>
        </w:tc>
        <w:tc>
          <w:tcPr>
            <w:tcW w:w="526" w:type="pct"/>
          </w:tcPr>
          <w:p w14:paraId="527A4BBA" w14:textId="77777777"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ross-sectional study</w:t>
            </w:r>
          </w:p>
        </w:tc>
        <w:tc>
          <w:tcPr>
            <w:tcW w:w="394" w:type="pct"/>
          </w:tcPr>
          <w:p w14:paraId="38B811E3" w14:textId="77777777"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United States of America</w:t>
            </w:r>
          </w:p>
        </w:tc>
        <w:tc>
          <w:tcPr>
            <w:tcW w:w="460" w:type="pct"/>
          </w:tcPr>
          <w:p w14:paraId="0892F9D9"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onvenient previous study</w:t>
            </w:r>
          </w:p>
        </w:tc>
        <w:tc>
          <w:tcPr>
            <w:tcW w:w="328" w:type="pct"/>
          </w:tcPr>
          <w:p w14:paraId="0987BF25"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899</w:t>
            </w:r>
          </w:p>
        </w:tc>
        <w:tc>
          <w:tcPr>
            <w:tcW w:w="361" w:type="pct"/>
          </w:tcPr>
          <w:p w14:paraId="37BCA298" w14:textId="423A7541"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55 ± 9</w:t>
            </w:r>
          </w:p>
        </w:tc>
        <w:tc>
          <w:tcPr>
            <w:tcW w:w="398" w:type="pct"/>
          </w:tcPr>
          <w:p w14:paraId="5AB664E1" w14:textId="77777777" w:rsidR="003D4B38" w:rsidRPr="00B60BAE" w:rsidRDefault="003D4B38" w:rsidP="0014004F">
            <w:pPr>
              <w:tabs>
                <w:tab w:val="left" w:pos="677"/>
              </w:tabs>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54%</w:t>
            </w:r>
          </w:p>
        </w:tc>
        <w:tc>
          <w:tcPr>
            <w:tcW w:w="526" w:type="pct"/>
          </w:tcPr>
          <w:p w14:paraId="2248E667" w14:textId="1B95E4E7" w:rsidR="003D4B38" w:rsidRPr="00B60BAE" w:rsidRDefault="00517D2C" w:rsidP="0014004F">
            <w:pPr>
              <w:tabs>
                <w:tab w:val="left" w:pos="677"/>
              </w:tabs>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Three</w:t>
            </w:r>
            <w:r w:rsidR="003D4B38" w:rsidRPr="00B60BAE">
              <w:rPr>
                <w:rFonts w:asciiTheme="majorBidi" w:hAnsiTheme="majorBidi" w:cstheme="majorBidi"/>
                <w:sz w:val="20"/>
                <w:szCs w:val="20"/>
              </w:rPr>
              <w:t xml:space="preserve"> groups:  NFG, pre-DM, </w:t>
            </w:r>
            <w:r w:rsidR="00852D79" w:rsidRPr="00B60BAE">
              <w:rPr>
                <w:rFonts w:asciiTheme="majorBidi" w:hAnsiTheme="majorBidi" w:cstheme="majorBidi"/>
                <w:sz w:val="20"/>
                <w:szCs w:val="20"/>
              </w:rPr>
              <w:t>T2</w:t>
            </w:r>
            <w:r w:rsidR="003D4B38" w:rsidRPr="00B60BAE">
              <w:rPr>
                <w:rFonts w:asciiTheme="majorBidi" w:hAnsiTheme="majorBidi" w:cstheme="majorBidi"/>
                <w:sz w:val="20"/>
                <w:szCs w:val="20"/>
              </w:rPr>
              <w:t>D</w:t>
            </w:r>
            <w:r w:rsidR="00403804" w:rsidRPr="00B60BAE">
              <w:rPr>
                <w:rFonts w:asciiTheme="majorBidi" w:hAnsiTheme="majorBidi" w:cstheme="majorBidi"/>
                <w:sz w:val="20"/>
                <w:szCs w:val="20"/>
              </w:rPr>
              <w:t>M</w:t>
            </w:r>
          </w:p>
        </w:tc>
        <w:tc>
          <w:tcPr>
            <w:tcW w:w="981" w:type="pct"/>
          </w:tcPr>
          <w:p w14:paraId="61BBCF03" w14:textId="386C6828" w:rsidR="003D4B38" w:rsidRPr="00B60BAE" w:rsidRDefault="00517D2C" w:rsidP="0014004F">
            <w:pPr>
              <w:tabs>
                <w:tab w:val="left" w:pos="677"/>
              </w:tabs>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A</w:t>
            </w:r>
            <w:r w:rsidR="003D4B38" w:rsidRPr="00B60BAE">
              <w:rPr>
                <w:rFonts w:asciiTheme="majorBidi" w:hAnsiTheme="majorBidi" w:cstheme="majorBidi"/>
                <w:sz w:val="20"/>
                <w:szCs w:val="20"/>
              </w:rPr>
              <w:t>ge, sex, site, residency years, income and education, smoking, alcohol use, waist, blood pressure, and BMI</w:t>
            </w:r>
          </w:p>
          <w:p w14:paraId="7D019EDF"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437" w:type="pct"/>
          </w:tcPr>
          <w:p w14:paraId="4238C9B9"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Good</w:t>
            </w:r>
          </w:p>
        </w:tc>
      </w:tr>
      <w:tr w:rsidR="00B60BAE" w:rsidRPr="00B60BAE" w14:paraId="57F6D2AD" w14:textId="77777777" w:rsidTr="004D6685">
        <w:trPr>
          <w:cnfStyle w:val="000000100000" w:firstRow="0" w:lastRow="0" w:firstColumn="0" w:lastColumn="0" w:oddVBand="0" w:evenVBand="0" w:oddHBand="1" w:evenHBand="0" w:firstRowFirstColumn="0" w:firstRowLastColumn="0" w:lastRowFirstColumn="0" w:lastRowLastColumn="0"/>
          <w:trHeight w:val="1079"/>
        </w:trPr>
        <w:tc>
          <w:tcPr>
            <w:cnfStyle w:val="001000000000" w:firstRow="0" w:lastRow="0" w:firstColumn="1" w:lastColumn="0" w:oddVBand="0" w:evenVBand="0" w:oddHBand="0" w:evenHBand="0" w:firstRowFirstColumn="0" w:firstRowLastColumn="0" w:lastRowFirstColumn="0" w:lastRowLastColumn="0"/>
            <w:tcW w:w="589" w:type="pct"/>
          </w:tcPr>
          <w:p w14:paraId="5E70EEDC" w14:textId="77777777" w:rsidR="003D4B38" w:rsidRPr="00B60BAE" w:rsidRDefault="003D4B38" w:rsidP="0014004F">
            <w:pPr>
              <w:numPr>
                <w:ilvl w:val="0"/>
                <w:numId w:val="9"/>
              </w:numPr>
              <w:spacing w:line="220" w:lineRule="exact"/>
              <w:ind w:left="288" w:hanging="288"/>
              <w:contextualSpacing/>
              <w:rPr>
                <w:rFonts w:asciiTheme="majorBidi" w:hAnsiTheme="majorBidi" w:cstheme="majorBidi"/>
                <w:b w:val="0"/>
                <w:bCs w:val="0"/>
                <w:sz w:val="20"/>
                <w:szCs w:val="20"/>
              </w:rPr>
            </w:pPr>
            <w:r w:rsidRPr="00B60BAE">
              <w:rPr>
                <w:rFonts w:asciiTheme="majorBidi" w:hAnsiTheme="majorBidi" w:cstheme="majorBidi"/>
                <w:b w:val="0"/>
                <w:bCs w:val="0"/>
                <w:sz w:val="20"/>
                <w:szCs w:val="20"/>
              </w:rPr>
              <w:t>Sanchez 2022</w:t>
            </w:r>
          </w:p>
        </w:tc>
        <w:tc>
          <w:tcPr>
            <w:tcW w:w="526" w:type="pct"/>
          </w:tcPr>
          <w:p w14:paraId="2D885F4A" w14:textId="77777777" w:rsidR="003D4B38" w:rsidRPr="00B60BAE" w:rsidRDefault="003D4B38" w:rsidP="0014004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ross-sectional study</w:t>
            </w:r>
          </w:p>
        </w:tc>
        <w:tc>
          <w:tcPr>
            <w:tcW w:w="394" w:type="pct"/>
          </w:tcPr>
          <w:p w14:paraId="63BC6CE7" w14:textId="77777777" w:rsidR="003D4B38" w:rsidRPr="00B60BAE" w:rsidRDefault="003D4B38" w:rsidP="0014004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Spain</w:t>
            </w:r>
          </w:p>
        </w:tc>
        <w:tc>
          <w:tcPr>
            <w:tcW w:w="460" w:type="pct"/>
          </w:tcPr>
          <w:p w14:paraId="4EAABDA6"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onvenient previous study</w:t>
            </w:r>
          </w:p>
        </w:tc>
        <w:tc>
          <w:tcPr>
            <w:tcW w:w="328" w:type="pct"/>
          </w:tcPr>
          <w:p w14:paraId="073A5A15"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966</w:t>
            </w:r>
          </w:p>
        </w:tc>
        <w:tc>
          <w:tcPr>
            <w:tcW w:w="361" w:type="pct"/>
          </w:tcPr>
          <w:p w14:paraId="649E83C3" w14:textId="57B11095"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Pre-DM, 59; Control, 56</w:t>
            </w:r>
          </w:p>
        </w:tc>
        <w:tc>
          <w:tcPr>
            <w:tcW w:w="398" w:type="pct"/>
          </w:tcPr>
          <w:p w14:paraId="3031A928"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Pre-DM=42.2%</w:t>
            </w:r>
          </w:p>
          <w:p w14:paraId="7C332AC9" w14:textId="3ED61964"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ontrol =51,8%</w:t>
            </w:r>
          </w:p>
        </w:tc>
        <w:tc>
          <w:tcPr>
            <w:tcW w:w="526" w:type="pct"/>
          </w:tcPr>
          <w:p w14:paraId="51FD5741" w14:textId="271ABA07" w:rsidR="003D4B38" w:rsidRPr="00B60BAE" w:rsidRDefault="00517D2C"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Two</w:t>
            </w:r>
            <w:r w:rsidR="003D4B38" w:rsidRPr="00B60BAE">
              <w:rPr>
                <w:rFonts w:asciiTheme="majorBidi" w:hAnsiTheme="majorBidi" w:cstheme="majorBidi"/>
                <w:sz w:val="20"/>
                <w:szCs w:val="20"/>
              </w:rPr>
              <w:t xml:space="preserve"> groups: NFG, pre-DM</w:t>
            </w:r>
          </w:p>
        </w:tc>
        <w:tc>
          <w:tcPr>
            <w:tcW w:w="981" w:type="pct"/>
          </w:tcPr>
          <w:p w14:paraId="7F094ABA"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Age, sex, and BMI</w:t>
            </w:r>
          </w:p>
        </w:tc>
        <w:tc>
          <w:tcPr>
            <w:tcW w:w="437" w:type="pct"/>
          </w:tcPr>
          <w:p w14:paraId="2284B3EA"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Good</w:t>
            </w:r>
          </w:p>
        </w:tc>
      </w:tr>
      <w:tr w:rsidR="00B60BAE" w:rsidRPr="00B60BAE" w14:paraId="4A0AC032" w14:textId="77777777" w:rsidTr="004D6685">
        <w:trPr>
          <w:trHeight w:val="2060"/>
        </w:trPr>
        <w:tc>
          <w:tcPr>
            <w:cnfStyle w:val="001000000000" w:firstRow="0" w:lastRow="0" w:firstColumn="1" w:lastColumn="0" w:oddVBand="0" w:evenVBand="0" w:oddHBand="0" w:evenHBand="0" w:firstRowFirstColumn="0" w:firstRowLastColumn="0" w:lastRowFirstColumn="0" w:lastRowLastColumn="0"/>
            <w:tcW w:w="589" w:type="pct"/>
          </w:tcPr>
          <w:p w14:paraId="32FD194E" w14:textId="77777777" w:rsidR="003D4B38" w:rsidRPr="00B60BAE" w:rsidRDefault="003D4B38" w:rsidP="0014004F">
            <w:pPr>
              <w:numPr>
                <w:ilvl w:val="0"/>
                <w:numId w:val="9"/>
              </w:numPr>
              <w:spacing w:line="220" w:lineRule="exact"/>
              <w:ind w:left="288" w:hanging="288"/>
              <w:contextualSpacing/>
              <w:rPr>
                <w:rFonts w:asciiTheme="majorBidi" w:hAnsiTheme="majorBidi" w:cstheme="majorBidi"/>
                <w:b w:val="0"/>
                <w:bCs w:val="0"/>
                <w:sz w:val="20"/>
                <w:szCs w:val="20"/>
              </w:rPr>
            </w:pPr>
            <w:r w:rsidRPr="00B60BAE">
              <w:rPr>
                <w:rFonts w:asciiTheme="majorBidi" w:hAnsiTheme="majorBidi" w:cstheme="majorBidi"/>
                <w:b w:val="0"/>
                <w:bCs w:val="0"/>
                <w:sz w:val="20"/>
                <w:szCs w:val="20"/>
              </w:rPr>
              <w:t>Xu 2019</w:t>
            </w:r>
          </w:p>
        </w:tc>
        <w:tc>
          <w:tcPr>
            <w:tcW w:w="526" w:type="pct"/>
          </w:tcPr>
          <w:p w14:paraId="32C092BD" w14:textId="05719E75"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Retrospective </w:t>
            </w:r>
            <w:r w:rsidR="0071600E" w:rsidRPr="00B60BAE">
              <w:rPr>
                <w:rFonts w:asciiTheme="majorBidi" w:hAnsiTheme="majorBidi" w:cstheme="majorBidi"/>
                <w:sz w:val="20"/>
                <w:szCs w:val="20"/>
              </w:rPr>
              <w:t>c</w:t>
            </w:r>
            <w:r w:rsidRPr="00B60BAE">
              <w:rPr>
                <w:rFonts w:asciiTheme="majorBidi" w:hAnsiTheme="majorBidi" w:cstheme="majorBidi"/>
                <w:sz w:val="20"/>
                <w:szCs w:val="20"/>
              </w:rPr>
              <w:t>ohort study</w:t>
            </w:r>
          </w:p>
        </w:tc>
        <w:tc>
          <w:tcPr>
            <w:tcW w:w="394" w:type="pct"/>
          </w:tcPr>
          <w:p w14:paraId="20CA287D" w14:textId="77777777"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hina</w:t>
            </w:r>
          </w:p>
        </w:tc>
        <w:tc>
          <w:tcPr>
            <w:tcW w:w="460" w:type="pct"/>
          </w:tcPr>
          <w:p w14:paraId="0680165C"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onvenient medical record</w:t>
            </w:r>
          </w:p>
        </w:tc>
        <w:tc>
          <w:tcPr>
            <w:tcW w:w="328" w:type="pct"/>
          </w:tcPr>
          <w:p w14:paraId="7AE67DD1"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1206</w:t>
            </w:r>
          </w:p>
        </w:tc>
        <w:tc>
          <w:tcPr>
            <w:tcW w:w="361" w:type="pct"/>
          </w:tcPr>
          <w:p w14:paraId="7775B62E" w14:textId="77777777"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51</w:t>
            </w:r>
          </w:p>
        </w:tc>
        <w:tc>
          <w:tcPr>
            <w:tcW w:w="398" w:type="pct"/>
          </w:tcPr>
          <w:p w14:paraId="79DAFB44"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69%</w:t>
            </w:r>
          </w:p>
        </w:tc>
        <w:tc>
          <w:tcPr>
            <w:tcW w:w="526" w:type="pct"/>
          </w:tcPr>
          <w:p w14:paraId="60E669F2" w14:textId="312D60B8" w:rsidR="003D4B38" w:rsidRPr="00B60BAE" w:rsidRDefault="00517D2C"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Four</w:t>
            </w:r>
            <w:r w:rsidR="003D4B38" w:rsidRPr="00B60BAE">
              <w:rPr>
                <w:rFonts w:asciiTheme="majorBidi" w:hAnsiTheme="majorBidi" w:cstheme="majorBidi"/>
                <w:sz w:val="20"/>
                <w:szCs w:val="20"/>
              </w:rPr>
              <w:t xml:space="preserve"> groups: No-OSA, Mild OSA, Moderate OSA, Severe OSA</w:t>
            </w:r>
          </w:p>
        </w:tc>
        <w:tc>
          <w:tcPr>
            <w:tcW w:w="981" w:type="pct"/>
          </w:tcPr>
          <w:p w14:paraId="027B47B4" w14:textId="5EDFFC2F"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Age, sex, BMI, body weight change, waist circumference, cigarette smoking, alcohol use, family history of T2DM, ESS score, prior </w:t>
            </w:r>
            <w:r w:rsidR="00330F42" w:rsidRPr="00B60BAE">
              <w:rPr>
                <w:rFonts w:asciiTheme="majorBidi" w:hAnsiTheme="majorBidi" w:cstheme="majorBidi"/>
                <w:sz w:val="20"/>
                <w:szCs w:val="20"/>
              </w:rPr>
              <w:t>C</w:t>
            </w:r>
            <w:r w:rsidRPr="00B60BAE">
              <w:rPr>
                <w:rFonts w:asciiTheme="majorBidi" w:hAnsiTheme="majorBidi" w:cstheme="majorBidi"/>
                <w:sz w:val="20"/>
                <w:szCs w:val="20"/>
              </w:rPr>
              <w:t>omorbidities, physical activity, neck circumference, and total sleep time</w:t>
            </w:r>
          </w:p>
        </w:tc>
        <w:tc>
          <w:tcPr>
            <w:tcW w:w="437" w:type="pct"/>
          </w:tcPr>
          <w:p w14:paraId="4E7A6F40"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Good</w:t>
            </w:r>
          </w:p>
        </w:tc>
      </w:tr>
      <w:tr w:rsidR="00B60BAE" w:rsidRPr="00B60BAE" w14:paraId="710F285E" w14:textId="77777777" w:rsidTr="004D6685">
        <w:trPr>
          <w:cnfStyle w:val="000000100000" w:firstRow="0" w:lastRow="0" w:firstColumn="0" w:lastColumn="0" w:oddVBand="0" w:evenVBand="0" w:oddHBand="1" w:evenHBand="0" w:firstRowFirstColumn="0" w:firstRowLastColumn="0" w:lastRowFirstColumn="0" w:lastRowLastColumn="0"/>
          <w:trHeight w:val="1790"/>
        </w:trPr>
        <w:tc>
          <w:tcPr>
            <w:cnfStyle w:val="001000000000" w:firstRow="0" w:lastRow="0" w:firstColumn="1" w:lastColumn="0" w:oddVBand="0" w:evenVBand="0" w:oddHBand="0" w:evenHBand="0" w:firstRowFirstColumn="0" w:firstRowLastColumn="0" w:lastRowFirstColumn="0" w:lastRowLastColumn="0"/>
            <w:tcW w:w="589" w:type="pct"/>
          </w:tcPr>
          <w:p w14:paraId="197C15C2" w14:textId="77777777" w:rsidR="003D4B38" w:rsidRPr="00B60BAE" w:rsidRDefault="003D4B38" w:rsidP="0014004F">
            <w:pPr>
              <w:numPr>
                <w:ilvl w:val="0"/>
                <w:numId w:val="9"/>
              </w:numPr>
              <w:spacing w:line="220" w:lineRule="exact"/>
              <w:ind w:left="288" w:hanging="288"/>
              <w:contextualSpacing/>
              <w:rPr>
                <w:rFonts w:asciiTheme="majorBidi" w:hAnsiTheme="majorBidi" w:cstheme="majorBidi"/>
                <w:b w:val="0"/>
                <w:bCs w:val="0"/>
                <w:sz w:val="20"/>
                <w:szCs w:val="20"/>
              </w:rPr>
            </w:pPr>
            <w:r w:rsidRPr="00B60BAE">
              <w:rPr>
                <w:rFonts w:asciiTheme="majorBidi" w:hAnsiTheme="majorBidi" w:cstheme="majorBidi"/>
                <w:b w:val="0"/>
                <w:bCs w:val="0"/>
                <w:sz w:val="20"/>
                <w:szCs w:val="20"/>
              </w:rPr>
              <w:t>Ali 2023</w:t>
            </w:r>
          </w:p>
        </w:tc>
        <w:tc>
          <w:tcPr>
            <w:tcW w:w="526" w:type="pct"/>
          </w:tcPr>
          <w:p w14:paraId="485B73EA" w14:textId="7E6E6D76" w:rsidR="003D4B38" w:rsidRPr="00B60BAE" w:rsidRDefault="003D4B38" w:rsidP="0014004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Retrospective </w:t>
            </w:r>
            <w:r w:rsidR="0071600E" w:rsidRPr="00B60BAE">
              <w:rPr>
                <w:rFonts w:asciiTheme="majorBidi" w:hAnsiTheme="majorBidi" w:cstheme="majorBidi"/>
                <w:sz w:val="20"/>
                <w:szCs w:val="20"/>
              </w:rPr>
              <w:t>c</w:t>
            </w:r>
            <w:r w:rsidRPr="00B60BAE">
              <w:rPr>
                <w:rFonts w:asciiTheme="majorBidi" w:hAnsiTheme="majorBidi" w:cstheme="majorBidi"/>
                <w:sz w:val="20"/>
                <w:szCs w:val="20"/>
              </w:rPr>
              <w:t>ohort study</w:t>
            </w:r>
          </w:p>
        </w:tc>
        <w:tc>
          <w:tcPr>
            <w:tcW w:w="394" w:type="pct"/>
          </w:tcPr>
          <w:p w14:paraId="777AB9F0" w14:textId="77777777" w:rsidR="003D4B38" w:rsidRPr="00B60BAE" w:rsidRDefault="003D4B38" w:rsidP="0014004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Korea</w:t>
            </w:r>
          </w:p>
        </w:tc>
        <w:tc>
          <w:tcPr>
            <w:tcW w:w="460" w:type="pct"/>
          </w:tcPr>
          <w:p w14:paraId="3A3C158A"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onvenient previous study</w:t>
            </w:r>
          </w:p>
        </w:tc>
        <w:tc>
          <w:tcPr>
            <w:tcW w:w="328" w:type="pct"/>
          </w:tcPr>
          <w:p w14:paraId="2E131198"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1216</w:t>
            </w:r>
          </w:p>
        </w:tc>
        <w:tc>
          <w:tcPr>
            <w:tcW w:w="361" w:type="pct"/>
          </w:tcPr>
          <w:p w14:paraId="2C96D27B"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57.5 ± 5.5</w:t>
            </w:r>
          </w:p>
        </w:tc>
        <w:tc>
          <w:tcPr>
            <w:tcW w:w="398" w:type="pct"/>
          </w:tcPr>
          <w:p w14:paraId="31157F7E"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46.9%</w:t>
            </w:r>
          </w:p>
        </w:tc>
        <w:tc>
          <w:tcPr>
            <w:tcW w:w="526" w:type="pct"/>
          </w:tcPr>
          <w:p w14:paraId="20C8D134" w14:textId="33F197AC" w:rsidR="003D4B38" w:rsidRPr="00B60BAE" w:rsidRDefault="00517D2C"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Three</w:t>
            </w:r>
            <w:r w:rsidR="003D4B38" w:rsidRPr="00B60BAE">
              <w:rPr>
                <w:rFonts w:asciiTheme="majorBidi" w:hAnsiTheme="majorBidi" w:cstheme="majorBidi"/>
                <w:sz w:val="20"/>
                <w:szCs w:val="20"/>
              </w:rPr>
              <w:t xml:space="preserve"> groups: No-OSA, Mild OSA, Moderate to severe OSA</w:t>
            </w:r>
          </w:p>
        </w:tc>
        <w:tc>
          <w:tcPr>
            <w:tcW w:w="981" w:type="pct"/>
          </w:tcPr>
          <w:p w14:paraId="530E75DB"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Age, sex, occupation, income, waist, waist change, exercise, alcohol, smoking, mean arterial pressure, cholesterol, cardiovascular disease history, total sleep time and napping</w:t>
            </w:r>
          </w:p>
        </w:tc>
        <w:tc>
          <w:tcPr>
            <w:tcW w:w="437" w:type="pct"/>
          </w:tcPr>
          <w:p w14:paraId="6CCC34B6" w14:textId="3698F56F"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Good</w:t>
            </w:r>
          </w:p>
        </w:tc>
      </w:tr>
      <w:tr w:rsidR="00B60BAE" w:rsidRPr="00B60BAE" w14:paraId="42CA7DEE" w14:textId="77777777" w:rsidTr="004D6685">
        <w:trPr>
          <w:trHeight w:val="1133"/>
        </w:trPr>
        <w:tc>
          <w:tcPr>
            <w:cnfStyle w:val="001000000000" w:firstRow="0" w:lastRow="0" w:firstColumn="1" w:lastColumn="0" w:oddVBand="0" w:evenVBand="0" w:oddHBand="0" w:evenHBand="0" w:firstRowFirstColumn="0" w:firstRowLastColumn="0" w:lastRowFirstColumn="0" w:lastRowLastColumn="0"/>
            <w:tcW w:w="589" w:type="pct"/>
          </w:tcPr>
          <w:p w14:paraId="6D8CA0E5" w14:textId="77777777" w:rsidR="003D4B38" w:rsidRPr="00B60BAE" w:rsidRDefault="003D4B38" w:rsidP="0014004F">
            <w:pPr>
              <w:numPr>
                <w:ilvl w:val="0"/>
                <w:numId w:val="9"/>
              </w:numPr>
              <w:spacing w:line="220" w:lineRule="exact"/>
              <w:ind w:left="288" w:hanging="288"/>
              <w:contextualSpacing/>
              <w:rPr>
                <w:rFonts w:asciiTheme="majorBidi" w:hAnsiTheme="majorBidi" w:cstheme="majorBidi"/>
                <w:b w:val="0"/>
                <w:bCs w:val="0"/>
                <w:sz w:val="20"/>
                <w:szCs w:val="20"/>
              </w:rPr>
            </w:pPr>
            <w:r w:rsidRPr="00B60BAE">
              <w:rPr>
                <w:rFonts w:asciiTheme="majorBidi" w:hAnsiTheme="majorBidi" w:cstheme="majorBidi"/>
                <w:b w:val="0"/>
                <w:bCs w:val="0"/>
                <w:sz w:val="20"/>
                <w:szCs w:val="20"/>
              </w:rPr>
              <w:lastRenderedPageBreak/>
              <w:t>Kim 2013</w:t>
            </w:r>
          </w:p>
        </w:tc>
        <w:tc>
          <w:tcPr>
            <w:tcW w:w="526" w:type="pct"/>
          </w:tcPr>
          <w:p w14:paraId="4705700B" w14:textId="77777777"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ross-sectional study</w:t>
            </w:r>
          </w:p>
        </w:tc>
        <w:tc>
          <w:tcPr>
            <w:tcW w:w="394" w:type="pct"/>
          </w:tcPr>
          <w:p w14:paraId="36A843C4" w14:textId="77777777"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Korea</w:t>
            </w:r>
          </w:p>
        </w:tc>
        <w:tc>
          <w:tcPr>
            <w:tcW w:w="460" w:type="pct"/>
          </w:tcPr>
          <w:p w14:paraId="703C9403"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onvenient previous study</w:t>
            </w:r>
          </w:p>
        </w:tc>
        <w:tc>
          <w:tcPr>
            <w:tcW w:w="328" w:type="pct"/>
          </w:tcPr>
          <w:p w14:paraId="5F0720D0"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1344</w:t>
            </w:r>
          </w:p>
        </w:tc>
        <w:tc>
          <w:tcPr>
            <w:tcW w:w="361" w:type="pct"/>
          </w:tcPr>
          <w:p w14:paraId="2F82B0CB" w14:textId="250C7094"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40 ± 69</w:t>
            </w:r>
          </w:p>
        </w:tc>
        <w:tc>
          <w:tcPr>
            <w:tcW w:w="398" w:type="pct"/>
          </w:tcPr>
          <w:p w14:paraId="43C51E6F" w14:textId="77777777" w:rsidR="003D4B38" w:rsidRPr="00B60BAE" w:rsidRDefault="003D4B38" w:rsidP="0014004F">
            <w:pPr>
              <w:tabs>
                <w:tab w:val="left" w:pos="677"/>
              </w:tabs>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52.5%</w:t>
            </w:r>
          </w:p>
        </w:tc>
        <w:tc>
          <w:tcPr>
            <w:tcW w:w="526" w:type="pct"/>
          </w:tcPr>
          <w:p w14:paraId="7C2D551F" w14:textId="69479BA7" w:rsidR="003D4B38" w:rsidRPr="00B60BAE" w:rsidRDefault="003D4B38" w:rsidP="0014004F">
            <w:pPr>
              <w:tabs>
                <w:tab w:val="left" w:pos="677"/>
              </w:tabs>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2 groups: BMI &lt;25 kg/m2, BMI ≥ 25 kg/m2</w:t>
            </w:r>
          </w:p>
          <w:p w14:paraId="72278D6E" w14:textId="77777777" w:rsidR="003D4B38" w:rsidRPr="00B60BAE" w:rsidRDefault="003D4B38" w:rsidP="0014004F">
            <w:pPr>
              <w:tabs>
                <w:tab w:val="left" w:pos="677"/>
              </w:tabs>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981" w:type="pct"/>
          </w:tcPr>
          <w:p w14:paraId="5A807336" w14:textId="416AFD12" w:rsidR="003D4B38" w:rsidRPr="00B60BAE" w:rsidRDefault="003D4B38" w:rsidP="005C1F13">
            <w:pPr>
              <w:tabs>
                <w:tab w:val="left" w:pos="677"/>
              </w:tabs>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Age, sex, alcohol, smoking status, exercise, hypertension or</w:t>
            </w:r>
            <w:r w:rsidR="005C1F13" w:rsidRPr="00B60BAE">
              <w:rPr>
                <w:rFonts w:asciiTheme="majorBidi" w:hAnsiTheme="majorBidi" w:cstheme="majorBidi"/>
                <w:sz w:val="20"/>
                <w:szCs w:val="20"/>
              </w:rPr>
              <w:t xml:space="preserve"> </w:t>
            </w:r>
            <w:r w:rsidRPr="00B60BAE">
              <w:rPr>
                <w:rFonts w:asciiTheme="majorBidi" w:hAnsiTheme="majorBidi" w:cstheme="majorBidi"/>
                <w:sz w:val="20"/>
                <w:szCs w:val="20"/>
              </w:rPr>
              <w:t>cardiovascular diseases, and medication for dyslipidaemia, BMI, and waist circumference</w:t>
            </w:r>
          </w:p>
        </w:tc>
        <w:tc>
          <w:tcPr>
            <w:tcW w:w="437" w:type="pct"/>
          </w:tcPr>
          <w:p w14:paraId="0CD0D6BB"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Good</w:t>
            </w:r>
          </w:p>
        </w:tc>
      </w:tr>
      <w:tr w:rsidR="00B60BAE" w:rsidRPr="00B60BAE" w14:paraId="7272B320" w14:textId="77777777" w:rsidTr="004D6685">
        <w:trPr>
          <w:cnfStyle w:val="000000100000" w:firstRow="0" w:lastRow="0" w:firstColumn="0" w:lastColumn="0" w:oddVBand="0" w:evenVBand="0" w:oddHBand="1" w:evenHBand="0" w:firstRowFirstColumn="0" w:firstRowLastColumn="0" w:lastRowFirstColumn="0" w:lastRowLastColumn="0"/>
          <w:trHeight w:val="1133"/>
        </w:trPr>
        <w:tc>
          <w:tcPr>
            <w:cnfStyle w:val="001000000000" w:firstRow="0" w:lastRow="0" w:firstColumn="1" w:lastColumn="0" w:oddVBand="0" w:evenVBand="0" w:oddHBand="0" w:evenHBand="0" w:firstRowFirstColumn="0" w:firstRowLastColumn="0" w:lastRowFirstColumn="0" w:lastRowLastColumn="0"/>
            <w:tcW w:w="589" w:type="pct"/>
          </w:tcPr>
          <w:p w14:paraId="6D4DDD90" w14:textId="77777777" w:rsidR="003D4B38" w:rsidRPr="00B60BAE" w:rsidRDefault="003D4B38" w:rsidP="0014004F">
            <w:pPr>
              <w:numPr>
                <w:ilvl w:val="0"/>
                <w:numId w:val="9"/>
              </w:numPr>
              <w:spacing w:line="220" w:lineRule="exact"/>
              <w:ind w:left="288" w:hanging="288"/>
              <w:contextualSpacing/>
              <w:rPr>
                <w:rFonts w:asciiTheme="majorBidi" w:hAnsiTheme="majorBidi" w:cstheme="majorBidi"/>
                <w:b w:val="0"/>
                <w:bCs w:val="0"/>
                <w:sz w:val="20"/>
                <w:szCs w:val="20"/>
              </w:rPr>
            </w:pPr>
            <w:proofErr w:type="spellStart"/>
            <w:r w:rsidRPr="00B60BAE">
              <w:rPr>
                <w:rFonts w:asciiTheme="majorBidi" w:hAnsiTheme="majorBidi" w:cstheme="majorBidi"/>
                <w:b w:val="0"/>
                <w:bCs w:val="0"/>
                <w:sz w:val="20"/>
                <w:szCs w:val="20"/>
              </w:rPr>
              <w:t>Nagayoshi</w:t>
            </w:r>
            <w:proofErr w:type="spellEnd"/>
            <w:r w:rsidRPr="00B60BAE">
              <w:rPr>
                <w:rFonts w:asciiTheme="majorBidi" w:hAnsiTheme="majorBidi" w:cstheme="majorBidi"/>
                <w:b w:val="0"/>
                <w:bCs w:val="0"/>
                <w:sz w:val="20"/>
                <w:szCs w:val="20"/>
              </w:rPr>
              <w:t xml:space="preserve"> 2016</w:t>
            </w:r>
          </w:p>
        </w:tc>
        <w:tc>
          <w:tcPr>
            <w:tcW w:w="526" w:type="pct"/>
          </w:tcPr>
          <w:p w14:paraId="5F39CFCD" w14:textId="01ED435C" w:rsidR="003D4B38" w:rsidRPr="00B60BAE" w:rsidRDefault="003D4B38" w:rsidP="0014004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gramStart"/>
            <w:r w:rsidRPr="00B60BAE">
              <w:rPr>
                <w:rFonts w:asciiTheme="majorBidi" w:hAnsiTheme="majorBidi" w:cstheme="majorBidi"/>
                <w:sz w:val="20"/>
                <w:szCs w:val="20"/>
              </w:rPr>
              <w:t xml:space="preserve">Prospective  </w:t>
            </w:r>
            <w:r w:rsidR="0071600E" w:rsidRPr="00B60BAE">
              <w:rPr>
                <w:rFonts w:asciiTheme="majorBidi" w:hAnsiTheme="majorBidi" w:cstheme="majorBidi"/>
                <w:sz w:val="20"/>
                <w:szCs w:val="20"/>
              </w:rPr>
              <w:t>c</w:t>
            </w:r>
            <w:r w:rsidRPr="00B60BAE">
              <w:rPr>
                <w:rFonts w:asciiTheme="majorBidi" w:hAnsiTheme="majorBidi" w:cstheme="majorBidi"/>
                <w:sz w:val="20"/>
                <w:szCs w:val="20"/>
              </w:rPr>
              <w:t>ohort</w:t>
            </w:r>
            <w:proofErr w:type="gramEnd"/>
            <w:r w:rsidRPr="00B60BAE">
              <w:rPr>
                <w:rFonts w:asciiTheme="majorBidi" w:hAnsiTheme="majorBidi" w:cstheme="majorBidi"/>
                <w:sz w:val="20"/>
                <w:szCs w:val="20"/>
              </w:rPr>
              <w:t xml:space="preserve"> </w:t>
            </w:r>
            <w:r w:rsidR="0071600E" w:rsidRPr="00B60BAE">
              <w:rPr>
                <w:rFonts w:asciiTheme="majorBidi" w:hAnsiTheme="majorBidi" w:cstheme="majorBidi"/>
                <w:sz w:val="20"/>
                <w:szCs w:val="20"/>
              </w:rPr>
              <w:t>s</w:t>
            </w:r>
            <w:r w:rsidRPr="00B60BAE">
              <w:rPr>
                <w:rFonts w:asciiTheme="majorBidi" w:hAnsiTheme="majorBidi" w:cstheme="majorBidi"/>
                <w:sz w:val="20"/>
                <w:szCs w:val="20"/>
              </w:rPr>
              <w:t>tudy</w:t>
            </w:r>
          </w:p>
        </w:tc>
        <w:tc>
          <w:tcPr>
            <w:tcW w:w="394" w:type="pct"/>
          </w:tcPr>
          <w:p w14:paraId="47E5DA4B" w14:textId="77777777" w:rsidR="003D4B38" w:rsidRPr="00B60BAE" w:rsidRDefault="003D4B38" w:rsidP="0014004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United States of America</w:t>
            </w:r>
          </w:p>
        </w:tc>
        <w:tc>
          <w:tcPr>
            <w:tcW w:w="460" w:type="pct"/>
          </w:tcPr>
          <w:p w14:paraId="57F43B86"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onvenient previous study</w:t>
            </w:r>
          </w:p>
        </w:tc>
        <w:tc>
          <w:tcPr>
            <w:tcW w:w="328" w:type="pct"/>
          </w:tcPr>
          <w:p w14:paraId="4F9C5A12"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1453</w:t>
            </w:r>
          </w:p>
        </w:tc>
        <w:tc>
          <w:tcPr>
            <w:tcW w:w="361" w:type="pct"/>
          </w:tcPr>
          <w:p w14:paraId="3C384EF0" w14:textId="7B2B573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62.5</w:t>
            </w:r>
          </w:p>
        </w:tc>
        <w:tc>
          <w:tcPr>
            <w:tcW w:w="398" w:type="pct"/>
          </w:tcPr>
          <w:p w14:paraId="57392454"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46.5%</w:t>
            </w:r>
          </w:p>
        </w:tc>
        <w:tc>
          <w:tcPr>
            <w:tcW w:w="526" w:type="pct"/>
          </w:tcPr>
          <w:p w14:paraId="46338DDF" w14:textId="203E45E7" w:rsidR="003D4B38" w:rsidRPr="00B60BAE" w:rsidRDefault="00517D2C"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Three</w:t>
            </w:r>
            <w:r w:rsidR="003D4B38" w:rsidRPr="00B60BAE">
              <w:rPr>
                <w:rFonts w:asciiTheme="majorBidi" w:hAnsiTheme="majorBidi" w:cstheme="majorBidi"/>
                <w:sz w:val="20"/>
                <w:szCs w:val="20"/>
              </w:rPr>
              <w:t xml:space="preserve"> groups: No-</w:t>
            </w:r>
            <w:proofErr w:type="gramStart"/>
            <w:r w:rsidR="003D4B38" w:rsidRPr="00B60BAE">
              <w:rPr>
                <w:rFonts w:asciiTheme="majorBidi" w:hAnsiTheme="majorBidi" w:cstheme="majorBidi"/>
                <w:sz w:val="20"/>
                <w:szCs w:val="20"/>
              </w:rPr>
              <w:t>OSA,  Mild</w:t>
            </w:r>
            <w:proofErr w:type="gramEnd"/>
            <w:r w:rsidR="003D4B38" w:rsidRPr="00B60BAE">
              <w:rPr>
                <w:rFonts w:asciiTheme="majorBidi" w:hAnsiTheme="majorBidi" w:cstheme="majorBidi"/>
                <w:sz w:val="20"/>
                <w:szCs w:val="20"/>
              </w:rPr>
              <w:t xml:space="preserve"> OSA, Moderate to severe OSA</w:t>
            </w:r>
          </w:p>
        </w:tc>
        <w:tc>
          <w:tcPr>
            <w:tcW w:w="981" w:type="pct"/>
          </w:tcPr>
          <w:p w14:paraId="42D6784E" w14:textId="460DAF87" w:rsidR="003D4B38" w:rsidRPr="00B60BAE" w:rsidRDefault="00363BB9"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A</w:t>
            </w:r>
            <w:r w:rsidR="003D4B38" w:rsidRPr="00B60BAE">
              <w:rPr>
                <w:rFonts w:asciiTheme="majorBidi" w:hAnsiTheme="majorBidi" w:cstheme="majorBidi"/>
                <w:sz w:val="20"/>
                <w:szCs w:val="20"/>
              </w:rPr>
              <w:t>ge, sex, centre, education, income, occupation, marital, smoking, alcohol, physical activity, BMI, and waist circumference</w:t>
            </w:r>
          </w:p>
        </w:tc>
        <w:tc>
          <w:tcPr>
            <w:tcW w:w="437" w:type="pct"/>
          </w:tcPr>
          <w:p w14:paraId="38D22F70"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Good</w:t>
            </w:r>
          </w:p>
        </w:tc>
      </w:tr>
      <w:tr w:rsidR="00B60BAE" w:rsidRPr="00B60BAE" w14:paraId="101313AA" w14:textId="77777777" w:rsidTr="004D6685">
        <w:trPr>
          <w:trHeight w:val="1133"/>
        </w:trPr>
        <w:tc>
          <w:tcPr>
            <w:cnfStyle w:val="001000000000" w:firstRow="0" w:lastRow="0" w:firstColumn="1" w:lastColumn="0" w:oddVBand="0" w:evenVBand="0" w:oddHBand="0" w:evenHBand="0" w:firstRowFirstColumn="0" w:firstRowLastColumn="0" w:lastRowFirstColumn="0" w:lastRowLastColumn="0"/>
            <w:tcW w:w="589" w:type="pct"/>
          </w:tcPr>
          <w:p w14:paraId="354ED1DB" w14:textId="77777777" w:rsidR="003D4B38" w:rsidRPr="00B60BAE" w:rsidRDefault="003D4B38" w:rsidP="0014004F">
            <w:pPr>
              <w:numPr>
                <w:ilvl w:val="0"/>
                <w:numId w:val="9"/>
              </w:numPr>
              <w:spacing w:line="220" w:lineRule="exact"/>
              <w:ind w:left="288" w:hanging="288"/>
              <w:contextualSpacing/>
              <w:rPr>
                <w:rFonts w:asciiTheme="majorBidi" w:hAnsiTheme="majorBidi" w:cstheme="majorBidi"/>
                <w:b w:val="0"/>
                <w:bCs w:val="0"/>
                <w:sz w:val="20"/>
                <w:szCs w:val="20"/>
              </w:rPr>
            </w:pPr>
            <w:r w:rsidRPr="00B60BAE">
              <w:rPr>
                <w:rFonts w:asciiTheme="majorBidi" w:hAnsiTheme="majorBidi" w:cstheme="majorBidi"/>
                <w:b w:val="0"/>
                <w:bCs w:val="0"/>
                <w:sz w:val="20"/>
                <w:szCs w:val="20"/>
              </w:rPr>
              <w:t>Whitaker 2018</w:t>
            </w:r>
          </w:p>
        </w:tc>
        <w:tc>
          <w:tcPr>
            <w:tcW w:w="526" w:type="pct"/>
          </w:tcPr>
          <w:p w14:paraId="2BD58285" w14:textId="77777777"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ross-sectional study</w:t>
            </w:r>
          </w:p>
        </w:tc>
        <w:tc>
          <w:tcPr>
            <w:tcW w:w="394" w:type="pct"/>
          </w:tcPr>
          <w:p w14:paraId="38FCF87E" w14:textId="77777777"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United States of America</w:t>
            </w:r>
          </w:p>
        </w:tc>
        <w:tc>
          <w:tcPr>
            <w:tcW w:w="460" w:type="pct"/>
          </w:tcPr>
          <w:p w14:paraId="5BD5BAE2" w14:textId="77777777"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onvenient previous study</w:t>
            </w:r>
          </w:p>
        </w:tc>
        <w:tc>
          <w:tcPr>
            <w:tcW w:w="328" w:type="pct"/>
          </w:tcPr>
          <w:p w14:paraId="316F6A63" w14:textId="77777777"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2049</w:t>
            </w:r>
          </w:p>
        </w:tc>
        <w:tc>
          <w:tcPr>
            <w:tcW w:w="361" w:type="pct"/>
          </w:tcPr>
          <w:p w14:paraId="1A511C3A" w14:textId="48BDDB5B"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68.5 </w:t>
            </w:r>
            <w:proofErr w:type="gramStart"/>
            <w:r w:rsidRPr="00B60BAE">
              <w:rPr>
                <w:rFonts w:asciiTheme="majorBidi" w:hAnsiTheme="majorBidi" w:cstheme="majorBidi"/>
                <w:sz w:val="20"/>
                <w:szCs w:val="20"/>
              </w:rPr>
              <w:t>±  9</w:t>
            </w:r>
            <w:proofErr w:type="gramEnd"/>
            <w:r w:rsidRPr="00B60BAE">
              <w:rPr>
                <w:rFonts w:asciiTheme="majorBidi" w:hAnsiTheme="majorBidi" w:cstheme="majorBidi"/>
                <w:sz w:val="20"/>
                <w:szCs w:val="20"/>
              </w:rPr>
              <w:t>.2</w:t>
            </w:r>
          </w:p>
        </w:tc>
        <w:tc>
          <w:tcPr>
            <w:tcW w:w="398" w:type="pct"/>
          </w:tcPr>
          <w:p w14:paraId="34B4A2C1"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46.5%</w:t>
            </w:r>
          </w:p>
        </w:tc>
        <w:tc>
          <w:tcPr>
            <w:tcW w:w="526" w:type="pct"/>
          </w:tcPr>
          <w:p w14:paraId="10D49D1C" w14:textId="6E0E4FE7" w:rsidR="003D4B38" w:rsidRPr="00B60BAE" w:rsidRDefault="00517D2C"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Two</w:t>
            </w:r>
            <w:r w:rsidR="003D4B38" w:rsidRPr="00B60BAE">
              <w:rPr>
                <w:rFonts w:asciiTheme="majorBidi" w:hAnsiTheme="majorBidi" w:cstheme="majorBidi"/>
                <w:sz w:val="20"/>
                <w:szCs w:val="20"/>
              </w:rPr>
              <w:t xml:space="preserve"> groups: </w:t>
            </w:r>
            <w:r w:rsidR="00E43DF5" w:rsidRPr="00B60BAE">
              <w:rPr>
                <w:rFonts w:asciiTheme="majorBidi" w:hAnsiTheme="majorBidi" w:cstheme="majorBidi"/>
                <w:sz w:val="20"/>
                <w:szCs w:val="20"/>
              </w:rPr>
              <w:t>T2</w:t>
            </w:r>
            <w:r w:rsidR="003D4B38" w:rsidRPr="00B60BAE">
              <w:rPr>
                <w:rFonts w:asciiTheme="majorBidi" w:hAnsiTheme="majorBidi" w:cstheme="majorBidi"/>
                <w:sz w:val="20"/>
                <w:szCs w:val="20"/>
              </w:rPr>
              <w:t>D</w:t>
            </w:r>
            <w:r w:rsidR="00403804" w:rsidRPr="00B60BAE">
              <w:rPr>
                <w:rFonts w:asciiTheme="majorBidi" w:hAnsiTheme="majorBidi" w:cstheme="majorBidi"/>
                <w:sz w:val="20"/>
                <w:szCs w:val="20"/>
              </w:rPr>
              <w:t>M</w:t>
            </w:r>
            <w:r w:rsidR="003D4B38" w:rsidRPr="00B60BAE">
              <w:rPr>
                <w:rFonts w:asciiTheme="majorBidi" w:hAnsiTheme="majorBidi" w:cstheme="majorBidi"/>
                <w:sz w:val="20"/>
                <w:szCs w:val="20"/>
              </w:rPr>
              <w:t xml:space="preserve">, No- </w:t>
            </w:r>
            <w:r w:rsidR="00E43DF5" w:rsidRPr="00B60BAE">
              <w:rPr>
                <w:rFonts w:asciiTheme="majorBidi" w:hAnsiTheme="majorBidi" w:cstheme="majorBidi"/>
                <w:sz w:val="20"/>
                <w:szCs w:val="20"/>
              </w:rPr>
              <w:t>T2</w:t>
            </w:r>
            <w:r w:rsidR="003D4B38" w:rsidRPr="00B60BAE">
              <w:rPr>
                <w:rFonts w:asciiTheme="majorBidi" w:hAnsiTheme="majorBidi" w:cstheme="majorBidi"/>
                <w:sz w:val="20"/>
                <w:szCs w:val="20"/>
              </w:rPr>
              <w:t>D</w:t>
            </w:r>
            <w:r w:rsidR="00403804" w:rsidRPr="00B60BAE">
              <w:rPr>
                <w:rFonts w:asciiTheme="majorBidi" w:hAnsiTheme="majorBidi" w:cstheme="majorBidi"/>
                <w:sz w:val="20"/>
                <w:szCs w:val="20"/>
              </w:rPr>
              <w:t>M</w:t>
            </w:r>
          </w:p>
        </w:tc>
        <w:tc>
          <w:tcPr>
            <w:tcW w:w="981" w:type="pct"/>
          </w:tcPr>
          <w:p w14:paraId="479BEA3A" w14:textId="4B22DE5A" w:rsidR="003D4B38" w:rsidRPr="00B60BAE" w:rsidRDefault="00363BB9"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w:t>
            </w:r>
            <w:r w:rsidR="003D4B38" w:rsidRPr="00B60BAE">
              <w:rPr>
                <w:rFonts w:asciiTheme="majorBidi" w:hAnsiTheme="majorBidi" w:cstheme="majorBidi"/>
                <w:sz w:val="20"/>
                <w:szCs w:val="20"/>
              </w:rPr>
              <w:t>entre, age, ethnicity, sex, education, marital status, smoking, alcohol, hypnotic medication, depressive symptoms, BMI, and waist circumference</w:t>
            </w:r>
          </w:p>
        </w:tc>
        <w:tc>
          <w:tcPr>
            <w:tcW w:w="437" w:type="pct"/>
          </w:tcPr>
          <w:p w14:paraId="43758F9B"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Good</w:t>
            </w:r>
          </w:p>
        </w:tc>
      </w:tr>
      <w:tr w:rsidR="00B60BAE" w:rsidRPr="00B60BAE" w14:paraId="3F926A08" w14:textId="77777777" w:rsidTr="004D6685">
        <w:trPr>
          <w:cnfStyle w:val="000000100000" w:firstRow="0" w:lastRow="0" w:firstColumn="0" w:lastColumn="0" w:oddVBand="0" w:evenVBand="0" w:oddHBand="1" w:evenHBand="0" w:firstRowFirstColumn="0" w:firstRowLastColumn="0" w:lastRowFirstColumn="0" w:lastRowLastColumn="0"/>
          <w:trHeight w:val="2663"/>
        </w:trPr>
        <w:tc>
          <w:tcPr>
            <w:cnfStyle w:val="001000000000" w:firstRow="0" w:lastRow="0" w:firstColumn="1" w:lastColumn="0" w:oddVBand="0" w:evenVBand="0" w:oddHBand="0" w:evenHBand="0" w:firstRowFirstColumn="0" w:firstRowLastColumn="0" w:lastRowFirstColumn="0" w:lastRowLastColumn="0"/>
            <w:tcW w:w="589" w:type="pct"/>
          </w:tcPr>
          <w:p w14:paraId="46E618E1" w14:textId="77777777" w:rsidR="003D4B38" w:rsidRPr="00B60BAE" w:rsidRDefault="003D4B38" w:rsidP="0014004F">
            <w:pPr>
              <w:numPr>
                <w:ilvl w:val="0"/>
                <w:numId w:val="9"/>
              </w:numPr>
              <w:spacing w:line="220" w:lineRule="exact"/>
              <w:ind w:left="288" w:hanging="288"/>
              <w:contextualSpacing/>
              <w:rPr>
                <w:rFonts w:asciiTheme="majorBidi" w:hAnsiTheme="majorBidi" w:cstheme="majorBidi"/>
                <w:b w:val="0"/>
                <w:bCs w:val="0"/>
                <w:sz w:val="20"/>
                <w:szCs w:val="20"/>
              </w:rPr>
            </w:pPr>
            <w:proofErr w:type="spellStart"/>
            <w:r w:rsidRPr="00B60BAE">
              <w:rPr>
                <w:rFonts w:asciiTheme="majorBidi" w:hAnsiTheme="majorBidi" w:cstheme="majorBidi"/>
                <w:b w:val="0"/>
                <w:bCs w:val="0"/>
                <w:sz w:val="20"/>
                <w:szCs w:val="20"/>
              </w:rPr>
              <w:t>Beate</w:t>
            </w:r>
            <w:proofErr w:type="spellEnd"/>
            <w:r w:rsidRPr="00B60BAE">
              <w:rPr>
                <w:rFonts w:asciiTheme="majorBidi" w:hAnsiTheme="majorBidi" w:cstheme="majorBidi"/>
                <w:b w:val="0"/>
                <w:bCs w:val="0"/>
                <w:sz w:val="20"/>
                <w:szCs w:val="20"/>
              </w:rPr>
              <w:t xml:space="preserve"> Strand 2015</w:t>
            </w:r>
          </w:p>
        </w:tc>
        <w:tc>
          <w:tcPr>
            <w:tcW w:w="526" w:type="pct"/>
          </w:tcPr>
          <w:p w14:paraId="04554B74" w14:textId="33DCF441" w:rsidR="003D4B38" w:rsidRPr="00B60BAE" w:rsidRDefault="003D4B38" w:rsidP="0014004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Prospective </w:t>
            </w:r>
            <w:r w:rsidR="0071600E" w:rsidRPr="00B60BAE">
              <w:rPr>
                <w:rFonts w:asciiTheme="majorBidi" w:hAnsiTheme="majorBidi" w:cstheme="majorBidi"/>
                <w:sz w:val="20"/>
                <w:szCs w:val="20"/>
              </w:rPr>
              <w:t>c</w:t>
            </w:r>
            <w:r w:rsidRPr="00B60BAE">
              <w:rPr>
                <w:rFonts w:asciiTheme="majorBidi" w:hAnsiTheme="majorBidi" w:cstheme="majorBidi"/>
                <w:sz w:val="20"/>
                <w:szCs w:val="20"/>
              </w:rPr>
              <w:t xml:space="preserve">ohort </w:t>
            </w:r>
            <w:r w:rsidR="0071600E" w:rsidRPr="00B60BAE">
              <w:rPr>
                <w:rFonts w:asciiTheme="majorBidi" w:hAnsiTheme="majorBidi" w:cstheme="majorBidi"/>
                <w:sz w:val="20"/>
                <w:szCs w:val="20"/>
              </w:rPr>
              <w:t>s</w:t>
            </w:r>
            <w:r w:rsidRPr="00B60BAE">
              <w:rPr>
                <w:rFonts w:asciiTheme="majorBidi" w:hAnsiTheme="majorBidi" w:cstheme="majorBidi"/>
                <w:sz w:val="20"/>
                <w:szCs w:val="20"/>
              </w:rPr>
              <w:t>tudy</w:t>
            </w:r>
          </w:p>
        </w:tc>
        <w:tc>
          <w:tcPr>
            <w:tcW w:w="394" w:type="pct"/>
          </w:tcPr>
          <w:p w14:paraId="573C6134" w14:textId="77777777" w:rsidR="003D4B38" w:rsidRPr="00B60BAE" w:rsidRDefault="003D4B38" w:rsidP="0014004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United States of America</w:t>
            </w:r>
          </w:p>
        </w:tc>
        <w:tc>
          <w:tcPr>
            <w:tcW w:w="460" w:type="pct"/>
          </w:tcPr>
          <w:p w14:paraId="4269ED58"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onvenient medical record</w:t>
            </w:r>
          </w:p>
        </w:tc>
        <w:tc>
          <w:tcPr>
            <w:tcW w:w="328" w:type="pct"/>
          </w:tcPr>
          <w:p w14:paraId="74C3208F"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5888</w:t>
            </w:r>
          </w:p>
        </w:tc>
        <w:tc>
          <w:tcPr>
            <w:tcW w:w="361" w:type="pct"/>
          </w:tcPr>
          <w:p w14:paraId="7CC4F4BF" w14:textId="77777777" w:rsidR="003D4B38" w:rsidRPr="00B60BAE" w:rsidRDefault="003D4B38" w:rsidP="0014004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72</w:t>
            </w:r>
          </w:p>
        </w:tc>
        <w:tc>
          <w:tcPr>
            <w:tcW w:w="398" w:type="pct"/>
          </w:tcPr>
          <w:p w14:paraId="2AEE4BAF" w14:textId="36950DFF"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Unclear</w:t>
            </w:r>
          </w:p>
        </w:tc>
        <w:tc>
          <w:tcPr>
            <w:tcW w:w="526" w:type="pct"/>
          </w:tcPr>
          <w:p w14:paraId="12DA3BA3" w14:textId="0CBD820E" w:rsidR="003D4B38" w:rsidRPr="00B60BAE" w:rsidRDefault="00B2361C"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Two</w:t>
            </w:r>
            <w:r w:rsidR="003D4B38" w:rsidRPr="00B60BAE">
              <w:rPr>
                <w:rFonts w:asciiTheme="majorBidi" w:hAnsiTheme="majorBidi" w:cstheme="majorBidi"/>
                <w:sz w:val="20"/>
                <w:szCs w:val="20"/>
              </w:rPr>
              <w:t xml:space="preserve"> groups: </w:t>
            </w:r>
            <w:proofErr w:type="gramStart"/>
            <w:r w:rsidR="003D4B38" w:rsidRPr="00B60BAE">
              <w:rPr>
                <w:rFonts w:asciiTheme="majorBidi" w:hAnsiTheme="majorBidi" w:cstheme="majorBidi"/>
                <w:sz w:val="20"/>
                <w:szCs w:val="20"/>
              </w:rPr>
              <w:t>day  sleepiness</w:t>
            </w:r>
            <w:proofErr w:type="gramEnd"/>
            <w:r w:rsidR="003D4B38" w:rsidRPr="00B60BAE">
              <w:rPr>
                <w:rFonts w:asciiTheme="majorBidi" w:hAnsiTheme="majorBidi" w:cstheme="majorBidi"/>
                <w:sz w:val="20"/>
                <w:szCs w:val="20"/>
              </w:rPr>
              <w:t>, No day sleepiness</w:t>
            </w:r>
          </w:p>
        </w:tc>
        <w:tc>
          <w:tcPr>
            <w:tcW w:w="981" w:type="pct"/>
          </w:tcPr>
          <w:p w14:paraId="592EA57E" w14:textId="46A24E30" w:rsidR="003D4B38" w:rsidRPr="00B60BAE" w:rsidRDefault="00363BB9"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A</w:t>
            </w:r>
            <w:r w:rsidR="003D4B38" w:rsidRPr="00B60BAE">
              <w:rPr>
                <w:rFonts w:asciiTheme="majorBidi" w:hAnsiTheme="majorBidi" w:cstheme="majorBidi"/>
                <w:sz w:val="20"/>
                <w:szCs w:val="20"/>
              </w:rPr>
              <w:t xml:space="preserve">ge, sex, race, waist circumference, site, marital status, </w:t>
            </w:r>
            <w:proofErr w:type="gramStart"/>
            <w:r w:rsidR="003D4B38" w:rsidRPr="00B60BAE">
              <w:rPr>
                <w:rFonts w:asciiTheme="majorBidi" w:hAnsiTheme="majorBidi" w:cstheme="majorBidi"/>
                <w:sz w:val="20"/>
                <w:szCs w:val="20"/>
              </w:rPr>
              <w:t>education,  smoking</w:t>
            </w:r>
            <w:proofErr w:type="gramEnd"/>
            <w:r w:rsidR="003D4B38" w:rsidRPr="00B60BAE">
              <w:rPr>
                <w:rFonts w:asciiTheme="majorBidi" w:hAnsiTheme="majorBidi" w:cstheme="majorBidi"/>
                <w:sz w:val="20"/>
                <w:szCs w:val="20"/>
              </w:rPr>
              <w:t>, alcohol BMI</w:t>
            </w:r>
            <w:r w:rsidR="00B2361C" w:rsidRPr="00B60BAE">
              <w:rPr>
                <w:rFonts w:asciiTheme="majorBidi" w:hAnsiTheme="majorBidi" w:cstheme="majorBidi"/>
                <w:sz w:val="20"/>
                <w:szCs w:val="20"/>
              </w:rPr>
              <w:t>,</w:t>
            </w:r>
            <w:r w:rsidR="003D4B38" w:rsidRPr="00B60BAE">
              <w:rPr>
                <w:rFonts w:asciiTheme="majorBidi" w:hAnsiTheme="majorBidi" w:cstheme="majorBidi"/>
                <w:sz w:val="20"/>
                <w:szCs w:val="20"/>
              </w:rPr>
              <w:t xml:space="preserve"> physical activity</w:t>
            </w:r>
            <w:r w:rsidR="00B2361C" w:rsidRPr="00B60BAE">
              <w:rPr>
                <w:rFonts w:asciiTheme="majorBidi" w:hAnsiTheme="majorBidi" w:cstheme="majorBidi"/>
                <w:sz w:val="20"/>
                <w:szCs w:val="20"/>
              </w:rPr>
              <w:t>,</w:t>
            </w:r>
            <w:r w:rsidR="003D4B38" w:rsidRPr="00B60BAE">
              <w:rPr>
                <w:rFonts w:asciiTheme="majorBidi" w:hAnsiTheme="majorBidi" w:cstheme="majorBidi"/>
                <w:sz w:val="20"/>
                <w:szCs w:val="20"/>
              </w:rPr>
              <w:t xml:space="preserve"> depressive symptoms score</w:t>
            </w:r>
            <w:r w:rsidR="00031BE5" w:rsidRPr="00B60BAE">
              <w:rPr>
                <w:rFonts w:asciiTheme="majorBidi" w:hAnsiTheme="majorBidi" w:cstheme="majorBidi"/>
                <w:sz w:val="20"/>
                <w:szCs w:val="20"/>
              </w:rPr>
              <w:t>,</w:t>
            </w:r>
            <w:r w:rsidR="003D4B38" w:rsidRPr="00B60BAE">
              <w:rPr>
                <w:rFonts w:asciiTheme="majorBidi" w:hAnsiTheme="majorBidi" w:cstheme="majorBidi"/>
                <w:sz w:val="20"/>
                <w:szCs w:val="20"/>
              </w:rPr>
              <w:t xml:space="preserve"> cognitive function</w:t>
            </w:r>
            <w:r w:rsidR="00031BE5" w:rsidRPr="00B60BAE">
              <w:rPr>
                <w:rFonts w:asciiTheme="majorBidi" w:hAnsiTheme="majorBidi" w:cstheme="majorBidi"/>
                <w:sz w:val="20"/>
                <w:szCs w:val="20"/>
              </w:rPr>
              <w:t>,</w:t>
            </w:r>
            <w:r w:rsidR="003D4B38" w:rsidRPr="00B60BAE">
              <w:rPr>
                <w:rFonts w:asciiTheme="majorBidi" w:hAnsiTheme="majorBidi" w:cstheme="majorBidi"/>
                <w:sz w:val="20"/>
                <w:szCs w:val="20"/>
              </w:rPr>
              <w:t xml:space="preserve"> systolic blood pressure</w:t>
            </w:r>
            <w:r w:rsidR="00B2361C" w:rsidRPr="00B60BAE">
              <w:rPr>
                <w:rFonts w:asciiTheme="majorBidi" w:hAnsiTheme="majorBidi" w:cstheme="majorBidi"/>
                <w:sz w:val="20"/>
                <w:szCs w:val="20"/>
              </w:rPr>
              <w:t>,</w:t>
            </w:r>
            <w:r w:rsidR="003D4B38" w:rsidRPr="00B60BAE">
              <w:rPr>
                <w:rFonts w:asciiTheme="majorBidi" w:hAnsiTheme="majorBidi" w:cstheme="majorBidi"/>
                <w:sz w:val="20"/>
                <w:szCs w:val="20"/>
              </w:rPr>
              <w:t xml:space="preserve"> antihypertensive medication</w:t>
            </w:r>
            <w:r w:rsidR="00B2361C" w:rsidRPr="00B60BAE">
              <w:rPr>
                <w:rFonts w:asciiTheme="majorBidi" w:hAnsiTheme="majorBidi" w:cstheme="majorBidi"/>
                <w:sz w:val="20"/>
                <w:szCs w:val="20"/>
              </w:rPr>
              <w:t>,</w:t>
            </w:r>
            <w:r w:rsidR="003D4B38" w:rsidRPr="00B60BAE">
              <w:rPr>
                <w:rFonts w:asciiTheme="majorBidi" w:hAnsiTheme="majorBidi" w:cstheme="majorBidi"/>
                <w:sz w:val="20"/>
                <w:szCs w:val="20"/>
              </w:rPr>
              <w:t xml:space="preserve"> creatinine, albumin, cholesterol, history of myocardial infarction</w:t>
            </w:r>
          </w:p>
        </w:tc>
        <w:tc>
          <w:tcPr>
            <w:tcW w:w="437" w:type="pct"/>
          </w:tcPr>
          <w:p w14:paraId="6D8FC556"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Fair</w:t>
            </w:r>
          </w:p>
        </w:tc>
      </w:tr>
      <w:tr w:rsidR="00B60BAE" w:rsidRPr="00B60BAE" w14:paraId="6B21947D" w14:textId="77777777" w:rsidTr="004D6685">
        <w:trPr>
          <w:trHeight w:val="1133"/>
        </w:trPr>
        <w:tc>
          <w:tcPr>
            <w:cnfStyle w:val="001000000000" w:firstRow="0" w:lastRow="0" w:firstColumn="1" w:lastColumn="0" w:oddVBand="0" w:evenVBand="0" w:oddHBand="0" w:evenHBand="0" w:firstRowFirstColumn="0" w:firstRowLastColumn="0" w:lastRowFirstColumn="0" w:lastRowLastColumn="0"/>
            <w:tcW w:w="589" w:type="pct"/>
          </w:tcPr>
          <w:p w14:paraId="6EFA7D0F" w14:textId="77777777" w:rsidR="003D4B38" w:rsidRPr="00B60BAE" w:rsidRDefault="003D4B38" w:rsidP="0014004F">
            <w:pPr>
              <w:numPr>
                <w:ilvl w:val="0"/>
                <w:numId w:val="9"/>
              </w:numPr>
              <w:spacing w:line="220" w:lineRule="exact"/>
              <w:ind w:left="288" w:hanging="288"/>
              <w:contextualSpacing/>
              <w:rPr>
                <w:rFonts w:asciiTheme="majorBidi" w:hAnsiTheme="majorBidi" w:cstheme="majorBidi"/>
                <w:b w:val="0"/>
                <w:bCs w:val="0"/>
                <w:sz w:val="20"/>
                <w:szCs w:val="20"/>
              </w:rPr>
            </w:pPr>
            <w:proofErr w:type="spellStart"/>
            <w:r w:rsidRPr="00B60BAE">
              <w:rPr>
                <w:rFonts w:asciiTheme="majorBidi" w:hAnsiTheme="majorBidi" w:cstheme="majorBidi"/>
                <w:b w:val="0"/>
                <w:bCs w:val="0"/>
                <w:sz w:val="20"/>
                <w:szCs w:val="20"/>
              </w:rPr>
              <w:t>Sabanayagam</w:t>
            </w:r>
            <w:proofErr w:type="spellEnd"/>
            <w:r w:rsidRPr="00B60BAE">
              <w:rPr>
                <w:rFonts w:asciiTheme="majorBidi" w:hAnsiTheme="majorBidi" w:cstheme="majorBidi"/>
                <w:b w:val="0"/>
                <w:bCs w:val="0"/>
                <w:sz w:val="20"/>
                <w:szCs w:val="20"/>
              </w:rPr>
              <w:t xml:space="preserve"> 2012</w:t>
            </w:r>
          </w:p>
        </w:tc>
        <w:tc>
          <w:tcPr>
            <w:tcW w:w="526" w:type="pct"/>
          </w:tcPr>
          <w:p w14:paraId="1A9CA595" w14:textId="77777777"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ross-sectional study</w:t>
            </w:r>
          </w:p>
        </w:tc>
        <w:tc>
          <w:tcPr>
            <w:tcW w:w="394" w:type="pct"/>
          </w:tcPr>
          <w:p w14:paraId="068905CC" w14:textId="77777777"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United States of America</w:t>
            </w:r>
          </w:p>
        </w:tc>
        <w:tc>
          <w:tcPr>
            <w:tcW w:w="460" w:type="pct"/>
          </w:tcPr>
          <w:p w14:paraId="51B00D38"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onvenient previous study</w:t>
            </w:r>
          </w:p>
        </w:tc>
        <w:tc>
          <w:tcPr>
            <w:tcW w:w="328" w:type="pct"/>
          </w:tcPr>
          <w:p w14:paraId="69F7FA54"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p w14:paraId="694B5250" w14:textId="77777777"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6522</w:t>
            </w:r>
          </w:p>
        </w:tc>
        <w:tc>
          <w:tcPr>
            <w:tcW w:w="361" w:type="pct"/>
          </w:tcPr>
          <w:p w14:paraId="09A1B330" w14:textId="73706F92"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no </w:t>
            </w:r>
            <w:r w:rsidR="00AB27D2" w:rsidRPr="00B60BAE">
              <w:rPr>
                <w:rFonts w:asciiTheme="majorBidi" w:hAnsiTheme="majorBidi" w:cstheme="majorBidi"/>
                <w:sz w:val="20"/>
                <w:szCs w:val="20"/>
              </w:rPr>
              <w:t xml:space="preserve">DM </w:t>
            </w:r>
            <w:r w:rsidRPr="00B60BAE">
              <w:rPr>
                <w:rFonts w:asciiTheme="majorBidi" w:hAnsiTheme="majorBidi" w:cstheme="majorBidi"/>
                <w:sz w:val="20"/>
                <w:szCs w:val="20"/>
              </w:rPr>
              <w:t xml:space="preserve">43.7 ± 0.4; </w:t>
            </w:r>
            <w:r w:rsidR="00AB27D2" w:rsidRPr="00B60BAE">
              <w:rPr>
                <w:rFonts w:asciiTheme="majorBidi" w:hAnsiTheme="majorBidi" w:cstheme="majorBidi"/>
                <w:sz w:val="20"/>
                <w:szCs w:val="20"/>
              </w:rPr>
              <w:t xml:space="preserve">DM </w:t>
            </w:r>
            <w:r w:rsidRPr="00B60BAE">
              <w:rPr>
                <w:rFonts w:asciiTheme="majorBidi" w:hAnsiTheme="majorBidi" w:cstheme="majorBidi"/>
                <w:sz w:val="20"/>
                <w:szCs w:val="20"/>
              </w:rPr>
              <w:t>55.4 ± 0.6</w:t>
            </w:r>
          </w:p>
        </w:tc>
        <w:tc>
          <w:tcPr>
            <w:tcW w:w="398" w:type="pct"/>
          </w:tcPr>
          <w:p w14:paraId="1B63F009" w14:textId="77777777" w:rsidR="003D4B38" w:rsidRPr="00B60BAE" w:rsidRDefault="003D4B38" w:rsidP="0014004F">
            <w:pPr>
              <w:tabs>
                <w:tab w:val="left" w:pos="677"/>
              </w:tabs>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51.2%</w:t>
            </w:r>
          </w:p>
        </w:tc>
        <w:tc>
          <w:tcPr>
            <w:tcW w:w="526" w:type="pct"/>
          </w:tcPr>
          <w:p w14:paraId="63FC5A91" w14:textId="3D23C4B8" w:rsidR="003D4B38" w:rsidRPr="00B60BAE" w:rsidRDefault="00B2361C" w:rsidP="0014004F">
            <w:pPr>
              <w:tabs>
                <w:tab w:val="left" w:pos="677"/>
              </w:tabs>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Two</w:t>
            </w:r>
            <w:r w:rsidR="003D4B38" w:rsidRPr="00B60BAE">
              <w:rPr>
                <w:rFonts w:asciiTheme="majorBidi" w:hAnsiTheme="majorBidi" w:cstheme="majorBidi"/>
                <w:sz w:val="20"/>
                <w:szCs w:val="20"/>
              </w:rPr>
              <w:t xml:space="preserve"> groups: </w:t>
            </w:r>
            <w:r w:rsidR="00A14EE4" w:rsidRPr="00B60BAE">
              <w:rPr>
                <w:rFonts w:asciiTheme="majorBidi" w:hAnsiTheme="majorBidi" w:cstheme="majorBidi"/>
                <w:sz w:val="20"/>
                <w:szCs w:val="20"/>
              </w:rPr>
              <w:t>T2</w:t>
            </w:r>
            <w:r w:rsidR="003D4B38" w:rsidRPr="00B60BAE">
              <w:rPr>
                <w:rFonts w:asciiTheme="majorBidi" w:hAnsiTheme="majorBidi" w:cstheme="majorBidi"/>
                <w:sz w:val="20"/>
                <w:szCs w:val="20"/>
              </w:rPr>
              <w:t>DM, No-</w:t>
            </w:r>
            <w:r w:rsidR="00A14EE4" w:rsidRPr="00B60BAE">
              <w:rPr>
                <w:rFonts w:asciiTheme="majorBidi" w:hAnsiTheme="majorBidi" w:cstheme="majorBidi"/>
                <w:sz w:val="20"/>
                <w:szCs w:val="20"/>
              </w:rPr>
              <w:t>T2</w:t>
            </w:r>
            <w:r w:rsidR="003D4B38" w:rsidRPr="00B60BAE">
              <w:rPr>
                <w:rFonts w:asciiTheme="majorBidi" w:hAnsiTheme="majorBidi" w:cstheme="majorBidi"/>
                <w:sz w:val="20"/>
                <w:szCs w:val="20"/>
              </w:rPr>
              <w:t>DM</w:t>
            </w:r>
          </w:p>
        </w:tc>
        <w:tc>
          <w:tcPr>
            <w:tcW w:w="981" w:type="pct"/>
          </w:tcPr>
          <w:p w14:paraId="0EB2E253" w14:textId="04B34B04" w:rsidR="003D4B38" w:rsidRPr="00B60BAE" w:rsidRDefault="00363BB9" w:rsidP="005C1F13">
            <w:pPr>
              <w:tabs>
                <w:tab w:val="left" w:pos="677"/>
              </w:tabs>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A</w:t>
            </w:r>
            <w:r w:rsidR="003D4B38" w:rsidRPr="00B60BAE">
              <w:rPr>
                <w:rFonts w:asciiTheme="majorBidi" w:hAnsiTheme="majorBidi" w:cstheme="majorBidi"/>
                <w:sz w:val="20"/>
                <w:szCs w:val="20"/>
              </w:rPr>
              <w:t xml:space="preserve">ge, sex, race-ethnicity, education, smoking, current alcohol consumption, </w:t>
            </w:r>
            <w:r w:rsidR="005C1F13" w:rsidRPr="00B60BAE">
              <w:rPr>
                <w:rFonts w:asciiTheme="majorBidi" w:hAnsiTheme="majorBidi" w:cstheme="majorBidi"/>
                <w:sz w:val="20"/>
                <w:szCs w:val="20"/>
              </w:rPr>
              <w:t xml:space="preserve">physical </w:t>
            </w:r>
            <w:r w:rsidR="003D4B38" w:rsidRPr="00B60BAE">
              <w:rPr>
                <w:rFonts w:asciiTheme="majorBidi" w:hAnsiTheme="majorBidi" w:cstheme="majorBidi"/>
                <w:sz w:val="20"/>
                <w:szCs w:val="20"/>
              </w:rPr>
              <w:t>activity, BMI, systolic blood pressure, depression, CRP, cholesterol</w:t>
            </w:r>
          </w:p>
        </w:tc>
        <w:tc>
          <w:tcPr>
            <w:tcW w:w="437" w:type="pct"/>
          </w:tcPr>
          <w:p w14:paraId="7FA15407"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Good</w:t>
            </w:r>
          </w:p>
        </w:tc>
      </w:tr>
      <w:tr w:rsidR="00B60BAE" w:rsidRPr="00B60BAE" w14:paraId="571B4FC5" w14:textId="77777777" w:rsidTr="004D6685">
        <w:trPr>
          <w:cnfStyle w:val="000000100000" w:firstRow="0" w:lastRow="0" w:firstColumn="0" w:lastColumn="0" w:oddVBand="0" w:evenVBand="0" w:oddHBand="1"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589" w:type="pct"/>
          </w:tcPr>
          <w:p w14:paraId="024A7AAC" w14:textId="77777777" w:rsidR="003D4B38" w:rsidRPr="00B60BAE" w:rsidRDefault="003D4B38" w:rsidP="0014004F">
            <w:pPr>
              <w:numPr>
                <w:ilvl w:val="0"/>
                <w:numId w:val="9"/>
              </w:numPr>
              <w:spacing w:line="220" w:lineRule="exact"/>
              <w:ind w:left="288" w:hanging="288"/>
              <w:contextualSpacing/>
              <w:rPr>
                <w:rFonts w:asciiTheme="majorBidi" w:hAnsiTheme="majorBidi" w:cstheme="majorBidi"/>
                <w:b w:val="0"/>
                <w:bCs w:val="0"/>
                <w:sz w:val="20"/>
                <w:szCs w:val="20"/>
              </w:rPr>
            </w:pPr>
            <w:r w:rsidRPr="00B60BAE">
              <w:rPr>
                <w:rFonts w:asciiTheme="majorBidi" w:hAnsiTheme="majorBidi" w:cstheme="majorBidi"/>
                <w:b w:val="0"/>
                <w:bCs w:val="0"/>
                <w:sz w:val="20"/>
                <w:szCs w:val="20"/>
              </w:rPr>
              <w:t>Kent 2014</w:t>
            </w:r>
          </w:p>
        </w:tc>
        <w:tc>
          <w:tcPr>
            <w:tcW w:w="526" w:type="pct"/>
          </w:tcPr>
          <w:p w14:paraId="7E50C450" w14:textId="77777777" w:rsidR="003D4B38" w:rsidRPr="00B60BAE" w:rsidRDefault="003D4B38" w:rsidP="0014004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ross-sectional study</w:t>
            </w:r>
          </w:p>
        </w:tc>
        <w:tc>
          <w:tcPr>
            <w:tcW w:w="394" w:type="pct"/>
          </w:tcPr>
          <w:p w14:paraId="7B883B3B" w14:textId="77777777" w:rsidR="003D4B38" w:rsidRPr="00B60BAE" w:rsidRDefault="003D4B38" w:rsidP="0014004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Europe</w:t>
            </w:r>
          </w:p>
        </w:tc>
        <w:tc>
          <w:tcPr>
            <w:tcW w:w="460" w:type="pct"/>
          </w:tcPr>
          <w:p w14:paraId="34553541"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onvenient previous study</w:t>
            </w:r>
          </w:p>
        </w:tc>
        <w:tc>
          <w:tcPr>
            <w:tcW w:w="328" w:type="pct"/>
          </w:tcPr>
          <w:p w14:paraId="43E8CAF7"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6616</w:t>
            </w:r>
          </w:p>
        </w:tc>
        <w:tc>
          <w:tcPr>
            <w:tcW w:w="361" w:type="pct"/>
          </w:tcPr>
          <w:p w14:paraId="54BF4317" w14:textId="77777777" w:rsidR="003D4B38" w:rsidRPr="00B60BAE" w:rsidRDefault="003D4B38" w:rsidP="0014004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52.1± 12.3</w:t>
            </w:r>
          </w:p>
        </w:tc>
        <w:tc>
          <w:tcPr>
            <w:tcW w:w="398" w:type="pct"/>
          </w:tcPr>
          <w:p w14:paraId="487DAFA2" w14:textId="24FD2EED"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70.7%</w:t>
            </w:r>
          </w:p>
        </w:tc>
        <w:tc>
          <w:tcPr>
            <w:tcW w:w="526" w:type="pct"/>
          </w:tcPr>
          <w:p w14:paraId="18C7B15F" w14:textId="65D2DE48" w:rsidR="003D4B38" w:rsidRPr="00B60BAE" w:rsidRDefault="00B2361C"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Four</w:t>
            </w:r>
            <w:r w:rsidR="003D4B38" w:rsidRPr="00B60BAE">
              <w:rPr>
                <w:rFonts w:asciiTheme="majorBidi" w:hAnsiTheme="majorBidi" w:cstheme="majorBidi"/>
                <w:sz w:val="20"/>
                <w:szCs w:val="20"/>
              </w:rPr>
              <w:t xml:space="preserve"> groups: No-OSA, Mild OSA, Moderate </w:t>
            </w:r>
            <w:r w:rsidR="003D4B38" w:rsidRPr="00B60BAE">
              <w:rPr>
                <w:rFonts w:asciiTheme="majorBidi" w:hAnsiTheme="majorBidi" w:cstheme="majorBidi"/>
                <w:sz w:val="20"/>
                <w:szCs w:val="20"/>
              </w:rPr>
              <w:lastRenderedPageBreak/>
              <w:t>OSA, Severe OSA</w:t>
            </w:r>
          </w:p>
        </w:tc>
        <w:tc>
          <w:tcPr>
            <w:tcW w:w="981" w:type="pct"/>
          </w:tcPr>
          <w:p w14:paraId="3FEC42FB" w14:textId="6D518735"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lastRenderedPageBreak/>
              <w:t xml:space="preserve">site, race, age, sex, BMI, neck circumference, </w:t>
            </w:r>
            <w:proofErr w:type="gramStart"/>
            <w:r w:rsidRPr="00B60BAE">
              <w:rPr>
                <w:rFonts w:asciiTheme="majorBidi" w:hAnsiTheme="majorBidi" w:cstheme="majorBidi"/>
                <w:sz w:val="20"/>
                <w:szCs w:val="20"/>
              </w:rPr>
              <w:t>smoking,  alcohol</w:t>
            </w:r>
            <w:proofErr w:type="gramEnd"/>
            <w:r w:rsidRPr="00B60BAE">
              <w:rPr>
                <w:rFonts w:asciiTheme="majorBidi" w:hAnsiTheme="majorBidi" w:cstheme="majorBidi"/>
                <w:sz w:val="20"/>
                <w:szCs w:val="20"/>
              </w:rPr>
              <w:t xml:space="preserve">, heart and lung comorbidities, medication use </w:t>
            </w:r>
            <w:r w:rsidRPr="00B60BAE">
              <w:rPr>
                <w:rFonts w:asciiTheme="majorBidi" w:hAnsiTheme="majorBidi" w:cstheme="majorBidi"/>
                <w:sz w:val="20"/>
                <w:szCs w:val="20"/>
              </w:rPr>
              <w:lastRenderedPageBreak/>
              <w:t>(B-blockers, oral corticosteroids, and statins)</w:t>
            </w:r>
          </w:p>
        </w:tc>
        <w:tc>
          <w:tcPr>
            <w:tcW w:w="437" w:type="pct"/>
          </w:tcPr>
          <w:p w14:paraId="65D27D3C"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lastRenderedPageBreak/>
              <w:t>Fair</w:t>
            </w:r>
          </w:p>
        </w:tc>
      </w:tr>
      <w:tr w:rsidR="00B60BAE" w:rsidRPr="00B60BAE" w14:paraId="13870A06" w14:textId="77777777" w:rsidTr="004D6685">
        <w:trPr>
          <w:trHeight w:val="1250"/>
        </w:trPr>
        <w:tc>
          <w:tcPr>
            <w:cnfStyle w:val="001000000000" w:firstRow="0" w:lastRow="0" w:firstColumn="1" w:lastColumn="0" w:oddVBand="0" w:evenVBand="0" w:oddHBand="0" w:evenHBand="0" w:firstRowFirstColumn="0" w:firstRowLastColumn="0" w:lastRowFirstColumn="0" w:lastRowLastColumn="0"/>
            <w:tcW w:w="589" w:type="pct"/>
          </w:tcPr>
          <w:p w14:paraId="4DD024C3" w14:textId="77777777" w:rsidR="003D4B38" w:rsidRPr="00B60BAE" w:rsidRDefault="003D4B38" w:rsidP="0014004F">
            <w:pPr>
              <w:numPr>
                <w:ilvl w:val="0"/>
                <w:numId w:val="9"/>
              </w:numPr>
              <w:spacing w:line="220" w:lineRule="exact"/>
              <w:ind w:left="288" w:hanging="288"/>
              <w:contextualSpacing/>
              <w:rPr>
                <w:rFonts w:asciiTheme="majorBidi" w:hAnsiTheme="majorBidi" w:cstheme="majorBidi"/>
                <w:b w:val="0"/>
                <w:bCs w:val="0"/>
                <w:sz w:val="20"/>
                <w:szCs w:val="20"/>
              </w:rPr>
            </w:pPr>
            <w:proofErr w:type="spellStart"/>
            <w:r w:rsidRPr="00B60BAE">
              <w:rPr>
                <w:rFonts w:asciiTheme="majorBidi" w:hAnsiTheme="majorBidi" w:cstheme="majorBidi"/>
                <w:b w:val="0"/>
                <w:bCs w:val="0"/>
                <w:sz w:val="20"/>
                <w:szCs w:val="20"/>
              </w:rPr>
              <w:t>D'Aurea</w:t>
            </w:r>
            <w:proofErr w:type="spellEnd"/>
            <w:r w:rsidRPr="00B60BAE">
              <w:rPr>
                <w:rFonts w:asciiTheme="majorBidi" w:hAnsiTheme="majorBidi" w:cstheme="majorBidi"/>
                <w:b w:val="0"/>
                <w:bCs w:val="0"/>
                <w:sz w:val="20"/>
                <w:szCs w:val="20"/>
              </w:rPr>
              <w:t xml:space="preserve"> 2017</w:t>
            </w:r>
          </w:p>
        </w:tc>
        <w:tc>
          <w:tcPr>
            <w:tcW w:w="526" w:type="pct"/>
          </w:tcPr>
          <w:p w14:paraId="451F31C5" w14:textId="77777777"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ross-sectional study</w:t>
            </w:r>
          </w:p>
        </w:tc>
        <w:tc>
          <w:tcPr>
            <w:tcW w:w="394" w:type="pct"/>
          </w:tcPr>
          <w:p w14:paraId="58C51FBE" w14:textId="77777777"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Brazil</w:t>
            </w:r>
          </w:p>
        </w:tc>
        <w:tc>
          <w:tcPr>
            <w:tcW w:w="460" w:type="pct"/>
          </w:tcPr>
          <w:p w14:paraId="1D5F9950"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onvenient medical record</w:t>
            </w:r>
          </w:p>
        </w:tc>
        <w:tc>
          <w:tcPr>
            <w:tcW w:w="328" w:type="pct"/>
          </w:tcPr>
          <w:p w14:paraId="77894B01"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7115</w:t>
            </w:r>
          </w:p>
        </w:tc>
        <w:tc>
          <w:tcPr>
            <w:tcW w:w="361" w:type="pct"/>
          </w:tcPr>
          <w:p w14:paraId="690F675D" w14:textId="77777777"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43.4 ± 9.6</w:t>
            </w:r>
          </w:p>
        </w:tc>
        <w:tc>
          <w:tcPr>
            <w:tcW w:w="398" w:type="pct"/>
          </w:tcPr>
          <w:p w14:paraId="0EFD3A52"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57.6%</w:t>
            </w:r>
          </w:p>
        </w:tc>
        <w:tc>
          <w:tcPr>
            <w:tcW w:w="526" w:type="pct"/>
          </w:tcPr>
          <w:p w14:paraId="2AC46E31" w14:textId="1973EF18" w:rsidR="003D4B38" w:rsidRPr="00B60BAE" w:rsidRDefault="003D4B38" w:rsidP="001F537C">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2 groups CRP &lt; 2, CRP ≥ 2 and by HbA1</w:t>
            </w:r>
            <w:r w:rsidR="004A2E28" w:rsidRPr="00B60BAE">
              <w:rPr>
                <w:rFonts w:asciiTheme="majorBidi" w:hAnsiTheme="majorBidi" w:cstheme="majorBidi"/>
                <w:sz w:val="20"/>
                <w:szCs w:val="20"/>
              </w:rPr>
              <w:t>C</w:t>
            </w:r>
            <w:r w:rsidRPr="00B60BAE">
              <w:rPr>
                <w:rFonts w:asciiTheme="majorBidi" w:hAnsiTheme="majorBidi" w:cstheme="majorBidi"/>
                <w:sz w:val="20"/>
                <w:szCs w:val="20"/>
              </w:rPr>
              <w:t xml:space="preserve"> &lt;5.7% HbA1</w:t>
            </w:r>
            <w:r w:rsidR="004A2E28" w:rsidRPr="00B60BAE">
              <w:rPr>
                <w:rFonts w:asciiTheme="majorBidi" w:hAnsiTheme="majorBidi" w:cstheme="majorBidi"/>
                <w:sz w:val="20"/>
                <w:szCs w:val="20"/>
              </w:rPr>
              <w:t>C</w:t>
            </w:r>
            <w:r w:rsidRPr="00B60BAE">
              <w:rPr>
                <w:rFonts w:asciiTheme="majorBidi" w:hAnsiTheme="majorBidi" w:cstheme="majorBidi"/>
                <w:sz w:val="20"/>
                <w:szCs w:val="20"/>
              </w:rPr>
              <w:t xml:space="preserve"> ≥5.7%</w:t>
            </w:r>
          </w:p>
        </w:tc>
        <w:tc>
          <w:tcPr>
            <w:tcW w:w="981" w:type="pct"/>
          </w:tcPr>
          <w:p w14:paraId="4CC41223" w14:textId="3D1A4C21"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Age, sex, systolic blood pressure, waist circumference, high</w:t>
            </w:r>
            <w:r w:rsidR="00B2361C" w:rsidRPr="00B60BAE">
              <w:rPr>
                <w:rFonts w:asciiTheme="majorBidi" w:hAnsiTheme="majorBidi" w:cstheme="majorBidi"/>
                <w:sz w:val="20"/>
                <w:szCs w:val="20"/>
              </w:rPr>
              <w:t>-</w:t>
            </w:r>
            <w:r w:rsidRPr="00B60BAE">
              <w:rPr>
                <w:rFonts w:asciiTheme="majorBidi" w:hAnsiTheme="majorBidi" w:cstheme="majorBidi"/>
                <w:sz w:val="20"/>
                <w:szCs w:val="20"/>
              </w:rPr>
              <w:t>density lipoprotein, cholesterol, and triglycerides</w:t>
            </w:r>
          </w:p>
        </w:tc>
        <w:tc>
          <w:tcPr>
            <w:tcW w:w="437" w:type="pct"/>
          </w:tcPr>
          <w:p w14:paraId="18F8955F"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Fair</w:t>
            </w:r>
          </w:p>
        </w:tc>
      </w:tr>
      <w:tr w:rsidR="00B60BAE" w:rsidRPr="00B60BAE" w14:paraId="40A1892B" w14:textId="77777777" w:rsidTr="004D6685">
        <w:trPr>
          <w:cnfStyle w:val="000000100000" w:firstRow="0" w:lastRow="0" w:firstColumn="0" w:lastColumn="0" w:oddVBand="0" w:evenVBand="0" w:oddHBand="1" w:evenHBand="0" w:firstRowFirstColumn="0" w:firstRowLastColumn="0" w:lastRowFirstColumn="0" w:lastRowLastColumn="0"/>
          <w:trHeight w:val="1520"/>
        </w:trPr>
        <w:tc>
          <w:tcPr>
            <w:cnfStyle w:val="001000000000" w:firstRow="0" w:lastRow="0" w:firstColumn="1" w:lastColumn="0" w:oddVBand="0" w:evenVBand="0" w:oddHBand="0" w:evenHBand="0" w:firstRowFirstColumn="0" w:firstRowLastColumn="0" w:lastRowFirstColumn="0" w:lastRowLastColumn="0"/>
            <w:tcW w:w="589" w:type="pct"/>
          </w:tcPr>
          <w:p w14:paraId="3E98379C" w14:textId="77777777" w:rsidR="003D4B38" w:rsidRPr="00B60BAE" w:rsidRDefault="003D4B38" w:rsidP="0014004F">
            <w:pPr>
              <w:numPr>
                <w:ilvl w:val="0"/>
                <w:numId w:val="9"/>
              </w:numPr>
              <w:spacing w:line="220" w:lineRule="exact"/>
              <w:ind w:left="288" w:hanging="288"/>
              <w:contextualSpacing/>
              <w:rPr>
                <w:rFonts w:asciiTheme="majorBidi" w:hAnsiTheme="majorBidi" w:cstheme="majorBidi"/>
                <w:b w:val="0"/>
                <w:bCs w:val="0"/>
                <w:sz w:val="20"/>
                <w:szCs w:val="20"/>
              </w:rPr>
            </w:pPr>
            <w:proofErr w:type="spellStart"/>
            <w:r w:rsidRPr="00B60BAE">
              <w:rPr>
                <w:rFonts w:asciiTheme="majorBidi" w:hAnsiTheme="majorBidi" w:cstheme="majorBidi"/>
                <w:b w:val="0"/>
                <w:bCs w:val="0"/>
                <w:sz w:val="20"/>
                <w:szCs w:val="20"/>
              </w:rPr>
              <w:t>Kendzerska</w:t>
            </w:r>
            <w:proofErr w:type="spellEnd"/>
            <w:r w:rsidRPr="00B60BAE">
              <w:rPr>
                <w:rFonts w:asciiTheme="majorBidi" w:hAnsiTheme="majorBidi" w:cstheme="majorBidi"/>
                <w:b w:val="0"/>
                <w:bCs w:val="0"/>
                <w:sz w:val="20"/>
                <w:szCs w:val="20"/>
              </w:rPr>
              <w:t xml:space="preserve"> 2014</w:t>
            </w:r>
          </w:p>
        </w:tc>
        <w:tc>
          <w:tcPr>
            <w:tcW w:w="526" w:type="pct"/>
          </w:tcPr>
          <w:p w14:paraId="709A34AF" w14:textId="2FFDF297" w:rsidR="003D4B38" w:rsidRPr="00B60BAE" w:rsidRDefault="00CF5AEF" w:rsidP="0014004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Prospective </w:t>
            </w:r>
            <w:r w:rsidR="0071600E" w:rsidRPr="00B60BAE">
              <w:rPr>
                <w:rFonts w:asciiTheme="majorBidi" w:hAnsiTheme="majorBidi" w:cstheme="majorBidi"/>
                <w:sz w:val="20"/>
                <w:szCs w:val="20"/>
              </w:rPr>
              <w:t>c</w:t>
            </w:r>
            <w:r w:rsidR="003D4B38" w:rsidRPr="00B60BAE">
              <w:rPr>
                <w:rFonts w:asciiTheme="majorBidi" w:hAnsiTheme="majorBidi" w:cstheme="majorBidi"/>
                <w:sz w:val="20"/>
                <w:szCs w:val="20"/>
              </w:rPr>
              <w:t>ohort study</w:t>
            </w:r>
          </w:p>
        </w:tc>
        <w:tc>
          <w:tcPr>
            <w:tcW w:w="394" w:type="pct"/>
          </w:tcPr>
          <w:p w14:paraId="66E415AF" w14:textId="77777777" w:rsidR="003D4B38" w:rsidRPr="00B60BAE" w:rsidRDefault="003D4B38" w:rsidP="0014004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anada</w:t>
            </w:r>
          </w:p>
        </w:tc>
        <w:tc>
          <w:tcPr>
            <w:tcW w:w="460" w:type="pct"/>
          </w:tcPr>
          <w:p w14:paraId="5720BB01"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onvenient previous study</w:t>
            </w:r>
          </w:p>
        </w:tc>
        <w:tc>
          <w:tcPr>
            <w:tcW w:w="328" w:type="pct"/>
          </w:tcPr>
          <w:p w14:paraId="1DB30CCD"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8678</w:t>
            </w:r>
          </w:p>
        </w:tc>
        <w:tc>
          <w:tcPr>
            <w:tcW w:w="361" w:type="pct"/>
          </w:tcPr>
          <w:p w14:paraId="78FEDC7A" w14:textId="28F14766" w:rsidR="003D4B38" w:rsidRPr="00B60BAE" w:rsidRDefault="003D4B38" w:rsidP="0014004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48</w:t>
            </w:r>
          </w:p>
        </w:tc>
        <w:tc>
          <w:tcPr>
            <w:tcW w:w="398" w:type="pct"/>
          </w:tcPr>
          <w:p w14:paraId="645D2383" w14:textId="77777777" w:rsidR="003D4B38" w:rsidRPr="00B60BAE" w:rsidRDefault="003D4B38" w:rsidP="0014004F">
            <w:pPr>
              <w:tabs>
                <w:tab w:val="left" w:pos="677"/>
              </w:tabs>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62%</w:t>
            </w:r>
          </w:p>
        </w:tc>
        <w:tc>
          <w:tcPr>
            <w:tcW w:w="526" w:type="pct"/>
          </w:tcPr>
          <w:p w14:paraId="642847B5" w14:textId="7B2705B2" w:rsidR="003D4B38" w:rsidRPr="00B60BAE" w:rsidRDefault="00B2361C" w:rsidP="0014004F">
            <w:pPr>
              <w:tabs>
                <w:tab w:val="left" w:pos="677"/>
              </w:tabs>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Two</w:t>
            </w:r>
            <w:r w:rsidR="003D4B38" w:rsidRPr="00B60BAE">
              <w:rPr>
                <w:rFonts w:asciiTheme="majorBidi" w:hAnsiTheme="majorBidi" w:cstheme="majorBidi"/>
                <w:sz w:val="20"/>
                <w:szCs w:val="20"/>
              </w:rPr>
              <w:t xml:space="preserve"> groups: </w:t>
            </w:r>
            <w:r w:rsidR="00A14EE4" w:rsidRPr="00B60BAE">
              <w:rPr>
                <w:rFonts w:asciiTheme="majorBidi" w:hAnsiTheme="majorBidi" w:cstheme="majorBidi"/>
                <w:sz w:val="20"/>
                <w:szCs w:val="20"/>
              </w:rPr>
              <w:t>T2</w:t>
            </w:r>
            <w:r w:rsidR="003D4B38" w:rsidRPr="00B60BAE">
              <w:rPr>
                <w:rFonts w:asciiTheme="majorBidi" w:hAnsiTheme="majorBidi" w:cstheme="majorBidi"/>
                <w:sz w:val="20"/>
                <w:szCs w:val="20"/>
              </w:rPr>
              <w:t>DM, No-</w:t>
            </w:r>
            <w:r w:rsidR="00A14EE4" w:rsidRPr="00B60BAE">
              <w:rPr>
                <w:rFonts w:asciiTheme="majorBidi" w:hAnsiTheme="majorBidi" w:cstheme="majorBidi"/>
                <w:sz w:val="20"/>
                <w:szCs w:val="20"/>
              </w:rPr>
              <w:t>T2</w:t>
            </w:r>
            <w:r w:rsidR="003D4B38" w:rsidRPr="00B60BAE">
              <w:rPr>
                <w:rFonts w:asciiTheme="majorBidi" w:hAnsiTheme="majorBidi" w:cstheme="majorBidi"/>
                <w:sz w:val="20"/>
                <w:szCs w:val="20"/>
              </w:rPr>
              <w:t>DM</w:t>
            </w:r>
          </w:p>
        </w:tc>
        <w:tc>
          <w:tcPr>
            <w:tcW w:w="981" w:type="pct"/>
          </w:tcPr>
          <w:p w14:paraId="7853D2E7" w14:textId="77777777" w:rsidR="003D4B38" w:rsidRPr="00B60BAE" w:rsidRDefault="003D4B38" w:rsidP="0014004F">
            <w:pPr>
              <w:tabs>
                <w:tab w:val="left" w:pos="677"/>
              </w:tabs>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Sex, age, BMI, history of smoking status, prior comorbidities, daytime</w:t>
            </w:r>
          </w:p>
          <w:p w14:paraId="42CED431" w14:textId="5CD97681"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sleepiness, neck circumference, heart rate in sleep, and total sleep time</w:t>
            </w:r>
          </w:p>
        </w:tc>
        <w:tc>
          <w:tcPr>
            <w:tcW w:w="437" w:type="pct"/>
          </w:tcPr>
          <w:p w14:paraId="13AF216A"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Good</w:t>
            </w:r>
          </w:p>
        </w:tc>
      </w:tr>
      <w:tr w:rsidR="00B60BAE" w:rsidRPr="00B60BAE" w14:paraId="17A85A12" w14:textId="77777777" w:rsidTr="004D6685">
        <w:trPr>
          <w:trHeight w:val="1133"/>
        </w:trPr>
        <w:tc>
          <w:tcPr>
            <w:cnfStyle w:val="001000000000" w:firstRow="0" w:lastRow="0" w:firstColumn="1" w:lastColumn="0" w:oddVBand="0" w:evenVBand="0" w:oddHBand="0" w:evenHBand="0" w:firstRowFirstColumn="0" w:firstRowLastColumn="0" w:lastRowFirstColumn="0" w:lastRowLastColumn="0"/>
            <w:tcW w:w="589" w:type="pct"/>
          </w:tcPr>
          <w:p w14:paraId="1018102A" w14:textId="77777777" w:rsidR="003D4B38" w:rsidRPr="00B60BAE" w:rsidRDefault="003D4B38" w:rsidP="0014004F">
            <w:pPr>
              <w:numPr>
                <w:ilvl w:val="0"/>
                <w:numId w:val="9"/>
              </w:numPr>
              <w:spacing w:line="220" w:lineRule="exact"/>
              <w:ind w:left="288" w:hanging="288"/>
              <w:contextualSpacing/>
              <w:rPr>
                <w:rFonts w:asciiTheme="majorBidi" w:hAnsiTheme="majorBidi" w:cstheme="majorBidi"/>
                <w:b w:val="0"/>
                <w:bCs w:val="0"/>
                <w:sz w:val="20"/>
                <w:szCs w:val="20"/>
              </w:rPr>
            </w:pPr>
            <w:proofErr w:type="spellStart"/>
            <w:r w:rsidRPr="00B60BAE">
              <w:rPr>
                <w:rFonts w:asciiTheme="majorBidi" w:hAnsiTheme="majorBidi" w:cstheme="majorBidi"/>
                <w:b w:val="0"/>
                <w:bCs w:val="0"/>
                <w:sz w:val="20"/>
                <w:szCs w:val="20"/>
              </w:rPr>
              <w:t>Strausz</w:t>
            </w:r>
            <w:proofErr w:type="spellEnd"/>
            <w:r w:rsidRPr="00B60BAE">
              <w:rPr>
                <w:rFonts w:asciiTheme="majorBidi" w:hAnsiTheme="majorBidi" w:cstheme="majorBidi"/>
                <w:b w:val="0"/>
                <w:bCs w:val="0"/>
                <w:sz w:val="20"/>
                <w:szCs w:val="20"/>
              </w:rPr>
              <w:t xml:space="preserve"> 2018</w:t>
            </w:r>
          </w:p>
        </w:tc>
        <w:tc>
          <w:tcPr>
            <w:tcW w:w="526" w:type="pct"/>
          </w:tcPr>
          <w:p w14:paraId="0630D10F" w14:textId="476F4CE2"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Prospective </w:t>
            </w:r>
            <w:r w:rsidR="0071600E" w:rsidRPr="00B60BAE">
              <w:rPr>
                <w:rFonts w:asciiTheme="majorBidi" w:hAnsiTheme="majorBidi" w:cstheme="majorBidi"/>
                <w:sz w:val="20"/>
                <w:szCs w:val="20"/>
              </w:rPr>
              <w:t>c</w:t>
            </w:r>
            <w:r w:rsidRPr="00B60BAE">
              <w:rPr>
                <w:rFonts w:asciiTheme="majorBidi" w:hAnsiTheme="majorBidi" w:cstheme="majorBidi"/>
                <w:sz w:val="20"/>
                <w:szCs w:val="20"/>
              </w:rPr>
              <w:t xml:space="preserve">ohort </w:t>
            </w:r>
            <w:r w:rsidR="0071600E" w:rsidRPr="00B60BAE">
              <w:rPr>
                <w:rFonts w:asciiTheme="majorBidi" w:hAnsiTheme="majorBidi" w:cstheme="majorBidi"/>
                <w:sz w:val="20"/>
                <w:szCs w:val="20"/>
              </w:rPr>
              <w:t>s</w:t>
            </w:r>
            <w:r w:rsidRPr="00B60BAE">
              <w:rPr>
                <w:rFonts w:asciiTheme="majorBidi" w:hAnsiTheme="majorBidi" w:cstheme="majorBidi"/>
                <w:sz w:val="20"/>
                <w:szCs w:val="20"/>
              </w:rPr>
              <w:t>tudy</w:t>
            </w:r>
          </w:p>
        </w:tc>
        <w:tc>
          <w:tcPr>
            <w:tcW w:w="394" w:type="pct"/>
          </w:tcPr>
          <w:p w14:paraId="19D0EFF6" w14:textId="77777777"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Finland</w:t>
            </w:r>
          </w:p>
        </w:tc>
        <w:tc>
          <w:tcPr>
            <w:tcW w:w="460" w:type="pct"/>
          </w:tcPr>
          <w:p w14:paraId="7F927D17"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onvenient previous study</w:t>
            </w:r>
          </w:p>
        </w:tc>
        <w:tc>
          <w:tcPr>
            <w:tcW w:w="328" w:type="pct"/>
          </w:tcPr>
          <w:p w14:paraId="31D5DB8F"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36963</w:t>
            </w:r>
          </w:p>
        </w:tc>
        <w:tc>
          <w:tcPr>
            <w:tcW w:w="361" w:type="pct"/>
          </w:tcPr>
          <w:p w14:paraId="7454CEB1" w14:textId="77777777"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FINRISK data, 48.01 ± 13.2; Health 2000 data, 53.8 ± 15.7</w:t>
            </w:r>
          </w:p>
          <w:p w14:paraId="748A6305" w14:textId="77777777"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B60BAE">
              <w:rPr>
                <w:rFonts w:asciiTheme="majorBidi" w:hAnsiTheme="majorBidi" w:cstheme="majorBidi"/>
                <w:sz w:val="20"/>
                <w:szCs w:val="20"/>
              </w:rPr>
              <w:t>Botnia</w:t>
            </w:r>
            <w:proofErr w:type="spellEnd"/>
            <w:r w:rsidRPr="00B60BAE">
              <w:rPr>
                <w:rFonts w:asciiTheme="majorBidi" w:hAnsiTheme="majorBidi" w:cstheme="majorBidi"/>
                <w:sz w:val="20"/>
                <w:szCs w:val="20"/>
              </w:rPr>
              <w:t xml:space="preserve"> data: 58.94 ± 11.5</w:t>
            </w:r>
          </w:p>
        </w:tc>
        <w:tc>
          <w:tcPr>
            <w:tcW w:w="398" w:type="pct"/>
          </w:tcPr>
          <w:p w14:paraId="7C05A76E" w14:textId="4B4CECC5"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FINRISK </w:t>
            </w:r>
            <w:proofErr w:type="gramStart"/>
            <w:r w:rsidRPr="00B60BAE">
              <w:rPr>
                <w:rFonts w:asciiTheme="majorBidi" w:hAnsiTheme="majorBidi" w:cstheme="majorBidi"/>
                <w:sz w:val="20"/>
                <w:szCs w:val="20"/>
              </w:rPr>
              <w:t>data,  47.6</w:t>
            </w:r>
            <w:proofErr w:type="gramEnd"/>
            <w:r w:rsidRPr="00B60BAE">
              <w:rPr>
                <w:rFonts w:asciiTheme="majorBidi" w:hAnsiTheme="majorBidi" w:cstheme="majorBidi"/>
                <w:sz w:val="20"/>
                <w:szCs w:val="20"/>
              </w:rPr>
              <w:t xml:space="preserve">%; Health 2000 data, 44.6% ; </w:t>
            </w:r>
            <w:proofErr w:type="spellStart"/>
            <w:r w:rsidRPr="00B60BAE">
              <w:rPr>
                <w:rFonts w:asciiTheme="majorBidi" w:hAnsiTheme="majorBidi" w:cstheme="majorBidi"/>
                <w:sz w:val="20"/>
                <w:szCs w:val="20"/>
              </w:rPr>
              <w:t>Botnia</w:t>
            </w:r>
            <w:proofErr w:type="spellEnd"/>
            <w:r w:rsidRPr="00B60BAE">
              <w:rPr>
                <w:rFonts w:asciiTheme="majorBidi" w:hAnsiTheme="majorBidi" w:cstheme="majorBidi"/>
                <w:sz w:val="20"/>
                <w:szCs w:val="20"/>
              </w:rPr>
              <w:t xml:space="preserve"> data:52.3%</w:t>
            </w:r>
          </w:p>
        </w:tc>
        <w:tc>
          <w:tcPr>
            <w:tcW w:w="526" w:type="pct"/>
          </w:tcPr>
          <w:p w14:paraId="7FF52776" w14:textId="3F847DF6" w:rsidR="003D4B38" w:rsidRPr="00B60BAE" w:rsidRDefault="00B2361C"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Two</w:t>
            </w:r>
            <w:r w:rsidR="003D4B38" w:rsidRPr="00B60BAE">
              <w:rPr>
                <w:rFonts w:asciiTheme="majorBidi" w:hAnsiTheme="majorBidi" w:cstheme="majorBidi"/>
                <w:sz w:val="20"/>
                <w:szCs w:val="20"/>
              </w:rPr>
              <w:t xml:space="preserve"> groups: OSA, No-OSA</w:t>
            </w:r>
          </w:p>
        </w:tc>
        <w:tc>
          <w:tcPr>
            <w:tcW w:w="981" w:type="pct"/>
          </w:tcPr>
          <w:p w14:paraId="7AF7C77C" w14:textId="4C904CAC"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Age, </w:t>
            </w:r>
            <w:r w:rsidR="00151002" w:rsidRPr="00B60BAE">
              <w:rPr>
                <w:rFonts w:asciiTheme="majorBidi" w:hAnsiTheme="majorBidi" w:cstheme="majorBidi"/>
                <w:sz w:val="20"/>
                <w:szCs w:val="20"/>
              </w:rPr>
              <w:t>sex</w:t>
            </w:r>
            <w:r w:rsidRPr="00B60BAE">
              <w:rPr>
                <w:rFonts w:asciiTheme="majorBidi" w:hAnsiTheme="majorBidi" w:cstheme="majorBidi"/>
                <w:sz w:val="20"/>
                <w:szCs w:val="20"/>
              </w:rPr>
              <w:t>, geographical area, BMI and cohort year, high</w:t>
            </w:r>
            <w:r w:rsidR="00B2361C" w:rsidRPr="00B60BAE">
              <w:rPr>
                <w:rFonts w:asciiTheme="majorBidi" w:hAnsiTheme="majorBidi" w:cstheme="majorBidi"/>
                <w:sz w:val="20"/>
                <w:szCs w:val="20"/>
              </w:rPr>
              <w:t>-</w:t>
            </w:r>
            <w:r w:rsidRPr="00B60BAE">
              <w:rPr>
                <w:rFonts w:asciiTheme="majorBidi" w:hAnsiTheme="majorBidi" w:cstheme="majorBidi"/>
                <w:sz w:val="20"/>
                <w:szCs w:val="20"/>
              </w:rPr>
              <w:t>density lipoprotein and total cholesterol, smoking, family history of heart disease, hypertension</w:t>
            </w:r>
          </w:p>
        </w:tc>
        <w:tc>
          <w:tcPr>
            <w:tcW w:w="437" w:type="pct"/>
          </w:tcPr>
          <w:p w14:paraId="0EACD65D"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Good</w:t>
            </w:r>
          </w:p>
        </w:tc>
      </w:tr>
      <w:tr w:rsidR="00B60BAE" w:rsidRPr="00B60BAE" w14:paraId="7E2B43EB" w14:textId="77777777" w:rsidTr="004D6685">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589" w:type="pct"/>
          </w:tcPr>
          <w:p w14:paraId="3094256E" w14:textId="77777777" w:rsidR="003D4B38" w:rsidRPr="00B60BAE" w:rsidRDefault="003D4B38" w:rsidP="0014004F">
            <w:pPr>
              <w:numPr>
                <w:ilvl w:val="0"/>
                <w:numId w:val="9"/>
              </w:numPr>
              <w:spacing w:line="220" w:lineRule="exact"/>
              <w:ind w:left="288" w:hanging="288"/>
              <w:contextualSpacing/>
              <w:rPr>
                <w:rFonts w:asciiTheme="majorBidi" w:hAnsiTheme="majorBidi" w:cstheme="majorBidi"/>
                <w:b w:val="0"/>
                <w:bCs w:val="0"/>
                <w:sz w:val="20"/>
                <w:szCs w:val="20"/>
              </w:rPr>
            </w:pPr>
            <w:r w:rsidRPr="00B60BAE">
              <w:rPr>
                <w:rFonts w:asciiTheme="majorBidi" w:hAnsiTheme="majorBidi" w:cstheme="majorBidi"/>
                <w:b w:val="0"/>
                <w:bCs w:val="0"/>
                <w:sz w:val="20"/>
                <w:szCs w:val="20"/>
              </w:rPr>
              <w:t>Liu 2017</w:t>
            </w:r>
          </w:p>
        </w:tc>
        <w:tc>
          <w:tcPr>
            <w:tcW w:w="526" w:type="pct"/>
          </w:tcPr>
          <w:p w14:paraId="3E6CABFA" w14:textId="622ADB31" w:rsidR="003D4B38" w:rsidRPr="00B60BAE" w:rsidRDefault="003D4B38" w:rsidP="0014004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Retrospective </w:t>
            </w:r>
            <w:r w:rsidR="0071600E" w:rsidRPr="00B60BAE">
              <w:rPr>
                <w:rFonts w:asciiTheme="majorBidi" w:hAnsiTheme="majorBidi" w:cstheme="majorBidi"/>
                <w:sz w:val="20"/>
                <w:szCs w:val="20"/>
              </w:rPr>
              <w:t>c</w:t>
            </w:r>
            <w:r w:rsidRPr="00B60BAE">
              <w:rPr>
                <w:rFonts w:asciiTheme="majorBidi" w:hAnsiTheme="majorBidi" w:cstheme="majorBidi"/>
                <w:sz w:val="20"/>
                <w:szCs w:val="20"/>
              </w:rPr>
              <w:t>ohort study</w:t>
            </w:r>
          </w:p>
        </w:tc>
        <w:tc>
          <w:tcPr>
            <w:tcW w:w="394" w:type="pct"/>
          </w:tcPr>
          <w:p w14:paraId="6A0E6671" w14:textId="77777777" w:rsidR="003D4B38" w:rsidRPr="00B60BAE" w:rsidRDefault="003D4B38" w:rsidP="0014004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Taiwan</w:t>
            </w:r>
          </w:p>
        </w:tc>
        <w:tc>
          <w:tcPr>
            <w:tcW w:w="460" w:type="pct"/>
          </w:tcPr>
          <w:p w14:paraId="457CE7F9"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onvenient medical record</w:t>
            </w:r>
          </w:p>
        </w:tc>
        <w:tc>
          <w:tcPr>
            <w:tcW w:w="328" w:type="pct"/>
          </w:tcPr>
          <w:p w14:paraId="63DC1D03" w14:textId="61241DCD"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358967</w:t>
            </w:r>
          </w:p>
        </w:tc>
        <w:tc>
          <w:tcPr>
            <w:tcW w:w="361" w:type="pct"/>
          </w:tcPr>
          <w:p w14:paraId="0E51E8F7" w14:textId="41983251" w:rsidR="003D4B38" w:rsidRPr="00B60BAE" w:rsidRDefault="003D4B38" w:rsidP="0014004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Unclear</w:t>
            </w:r>
          </w:p>
        </w:tc>
        <w:tc>
          <w:tcPr>
            <w:tcW w:w="398" w:type="pct"/>
          </w:tcPr>
          <w:p w14:paraId="7762FC48" w14:textId="77777777" w:rsidR="003D4B38" w:rsidRPr="00B60BAE" w:rsidRDefault="003D4B38" w:rsidP="0014004F">
            <w:pPr>
              <w:tabs>
                <w:tab w:val="left" w:pos="677"/>
              </w:tabs>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Analysis 1, 64.2%; Analysis 2, 52.5%</w:t>
            </w:r>
          </w:p>
        </w:tc>
        <w:tc>
          <w:tcPr>
            <w:tcW w:w="526" w:type="pct"/>
          </w:tcPr>
          <w:p w14:paraId="2B754AF9" w14:textId="061A7133" w:rsidR="003D4B38" w:rsidRPr="00B60BAE" w:rsidRDefault="00B2361C" w:rsidP="0014004F">
            <w:pPr>
              <w:tabs>
                <w:tab w:val="left" w:pos="677"/>
              </w:tabs>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Four</w:t>
            </w:r>
            <w:r w:rsidR="003D4B38" w:rsidRPr="00B60BAE">
              <w:rPr>
                <w:rFonts w:asciiTheme="majorBidi" w:hAnsiTheme="majorBidi" w:cstheme="majorBidi"/>
                <w:sz w:val="20"/>
                <w:szCs w:val="20"/>
              </w:rPr>
              <w:t xml:space="preserve"> groups (analysis I): OSA, No-OSA.</w:t>
            </w:r>
          </w:p>
          <w:p w14:paraId="4DC9ECD3" w14:textId="7486AAFD" w:rsidR="003D4B38" w:rsidRPr="00B60BAE" w:rsidRDefault="003D4B38" w:rsidP="0014004F">
            <w:pPr>
              <w:tabs>
                <w:tab w:val="left" w:pos="677"/>
              </w:tabs>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de-DE"/>
              </w:rPr>
            </w:pPr>
            <w:r w:rsidRPr="00B60BAE">
              <w:rPr>
                <w:rFonts w:asciiTheme="majorBidi" w:hAnsiTheme="majorBidi" w:cstheme="majorBidi"/>
                <w:sz w:val="20"/>
                <w:szCs w:val="20"/>
                <w:lang w:val="de-DE"/>
              </w:rPr>
              <w:t xml:space="preserve">(analysis II): </w:t>
            </w:r>
            <w:r w:rsidR="00A14EE4" w:rsidRPr="00B60BAE">
              <w:rPr>
                <w:rFonts w:asciiTheme="majorBidi" w:hAnsiTheme="majorBidi" w:cstheme="majorBidi"/>
                <w:sz w:val="20"/>
                <w:szCs w:val="20"/>
                <w:lang w:val="de-DE"/>
              </w:rPr>
              <w:t>T2</w:t>
            </w:r>
            <w:r w:rsidRPr="00B60BAE">
              <w:rPr>
                <w:rFonts w:asciiTheme="majorBidi" w:hAnsiTheme="majorBidi" w:cstheme="majorBidi"/>
                <w:sz w:val="20"/>
                <w:szCs w:val="20"/>
                <w:lang w:val="de-DE"/>
              </w:rPr>
              <w:t>DM, No-</w:t>
            </w:r>
            <w:r w:rsidR="00A14EE4" w:rsidRPr="00B60BAE">
              <w:rPr>
                <w:rFonts w:asciiTheme="majorBidi" w:hAnsiTheme="majorBidi" w:cstheme="majorBidi"/>
                <w:sz w:val="20"/>
                <w:szCs w:val="20"/>
                <w:lang w:val="de-DE"/>
              </w:rPr>
              <w:t>T2</w:t>
            </w:r>
            <w:r w:rsidRPr="00B60BAE">
              <w:rPr>
                <w:rFonts w:asciiTheme="majorBidi" w:hAnsiTheme="majorBidi" w:cstheme="majorBidi"/>
                <w:sz w:val="20"/>
                <w:szCs w:val="20"/>
                <w:lang w:val="de-DE"/>
              </w:rPr>
              <w:t>DM</w:t>
            </w:r>
          </w:p>
        </w:tc>
        <w:tc>
          <w:tcPr>
            <w:tcW w:w="981" w:type="pct"/>
          </w:tcPr>
          <w:p w14:paraId="568F4799" w14:textId="214A75CB" w:rsidR="003D4B38" w:rsidRPr="00B60BAE" w:rsidRDefault="00363BB9" w:rsidP="0014004F">
            <w:pPr>
              <w:tabs>
                <w:tab w:val="left" w:pos="677"/>
              </w:tabs>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A</w:t>
            </w:r>
            <w:r w:rsidR="003D4B38" w:rsidRPr="00B60BAE">
              <w:rPr>
                <w:rFonts w:asciiTheme="majorBidi" w:hAnsiTheme="majorBidi" w:cstheme="majorBidi"/>
                <w:sz w:val="20"/>
                <w:szCs w:val="20"/>
              </w:rPr>
              <w:t xml:space="preserve">ge, </w:t>
            </w:r>
            <w:r w:rsidR="00151002" w:rsidRPr="00B60BAE">
              <w:rPr>
                <w:rFonts w:asciiTheme="majorBidi" w:hAnsiTheme="majorBidi" w:cstheme="majorBidi"/>
                <w:sz w:val="20"/>
                <w:szCs w:val="20"/>
              </w:rPr>
              <w:t>sex</w:t>
            </w:r>
            <w:r w:rsidR="003D4B38" w:rsidRPr="00B60BAE">
              <w:rPr>
                <w:rFonts w:asciiTheme="majorBidi" w:hAnsiTheme="majorBidi" w:cstheme="majorBidi"/>
                <w:sz w:val="20"/>
                <w:szCs w:val="20"/>
              </w:rPr>
              <w:t>, hypertension, hyperlipidaemia, congestive heart failure, cerebrovascular disease, use of cardiometabolic agents, including B-blockers, calcium channel blockers, angiotensin-converting enzyme inhibitors, angiotensin receptor blockers or lipid-lowering agents</w:t>
            </w:r>
          </w:p>
        </w:tc>
        <w:tc>
          <w:tcPr>
            <w:tcW w:w="437" w:type="pct"/>
          </w:tcPr>
          <w:p w14:paraId="51BA9677"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Good</w:t>
            </w:r>
          </w:p>
        </w:tc>
      </w:tr>
      <w:tr w:rsidR="00B60BAE" w:rsidRPr="00B60BAE" w14:paraId="30657E08" w14:textId="77777777" w:rsidTr="004D6685">
        <w:trPr>
          <w:trHeight w:val="3950"/>
        </w:trPr>
        <w:tc>
          <w:tcPr>
            <w:cnfStyle w:val="001000000000" w:firstRow="0" w:lastRow="0" w:firstColumn="1" w:lastColumn="0" w:oddVBand="0" w:evenVBand="0" w:oddHBand="0" w:evenHBand="0" w:firstRowFirstColumn="0" w:firstRowLastColumn="0" w:lastRowFirstColumn="0" w:lastRowLastColumn="0"/>
            <w:tcW w:w="589" w:type="pct"/>
          </w:tcPr>
          <w:p w14:paraId="5CD995C4" w14:textId="77777777" w:rsidR="003D4B38" w:rsidRPr="00B60BAE" w:rsidRDefault="003D4B38" w:rsidP="0014004F">
            <w:pPr>
              <w:numPr>
                <w:ilvl w:val="0"/>
                <w:numId w:val="9"/>
              </w:numPr>
              <w:spacing w:line="220" w:lineRule="exact"/>
              <w:ind w:left="288" w:hanging="288"/>
              <w:contextualSpacing/>
              <w:rPr>
                <w:rFonts w:asciiTheme="majorBidi" w:hAnsiTheme="majorBidi" w:cstheme="majorBidi"/>
                <w:b w:val="0"/>
                <w:bCs w:val="0"/>
                <w:sz w:val="20"/>
                <w:szCs w:val="20"/>
              </w:rPr>
            </w:pPr>
            <w:proofErr w:type="spellStart"/>
            <w:r w:rsidRPr="00B60BAE">
              <w:rPr>
                <w:rFonts w:asciiTheme="majorBidi" w:hAnsiTheme="majorBidi" w:cstheme="majorBidi"/>
                <w:b w:val="0"/>
                <w:bCs w:val="0"/>
                <w:sz w:val="20"/>
                <w:szCs w:val="20"/>
              </w:rPr>
              <w:lastRenderedPageBreak/>
              <w:t>Tianyi</w:t>
            </w:r>
            <w:proofErr w:type="spellEnd"/>
            <w:r w:rsidRPr="00B60BAE">
              <w:rPr>
                <w:rFonts w:asciiTheme="majorBidi" w:hAnsiTheme="majorBidi" w:cstheme="majorBidi"/>
                <w:b w:val="0"/>
                <w:bCs w:val="0"/>
                <w:sz w:val="20"/>
                <w:szCs w:val="20"/>
              </w:rPr>
              <w:t xml:space="preserve"> 2018</w:t>
            </w:r>
          </w:p>
        </w:tc>
        <w:tc>
          <w:tcPr>
            <w:tcW w:w="526" w:type="pct"/>
          </w:tcPr>
          <w:p w14:paraId="225362BC" w14:textId="102CA1B0"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Retrospective </w:t>
            </w:r>
            <w:r w:rsidR="0071600E" w:rsidRPr="00B60BAE">
              <w:rPr>
                <w:rFonts w:asciiTheme="majorBidi" w:hAnsiTheme="majorBidi" w:cstheme="majorBidi"/>
                <w:sz w:val="20"/>
                <w:szCs w:val="20"/>
              </w:rPr>
              <w:t>c</w:t>
            </w:r>
            <w:r w:rsidRPr="00B60BAE">
              <w:rPr>
                <w:rFonts w:asciiTheme="majorBidi" w:hAnsiTheme="majorBidi" w:cstheme="majorBidi"/>
                <w:sz w:val="20"/>
                <w:szCs w:val="20"/>
              </w:rPr>
              <w:t>ohort study</w:t>
            </w:r>
          </w:p>
        </w:tc>
        <w:tc>
          <w:tcPr>
            <w:tcW w:w="394" w:type="pct"/>
          </w:tcPr>
          <w:p w14:paraId="73FF9AAA" w14:textId="77777777"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United States of America</w:t>
            </w:r>
          </w:p>
        </w:tc>
        <w:tc>
          <w:tcPr>
            <w:tcW w:w="460" w:type="pct"/>
          </w:tcPr>
          <w:p w14:paraId="2FDD59D4"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onvenient previous study</w:t>
            </w:r>
          </w:p>
        </w:tc>
        <w:tc>
          <w:tcPr>
            <w:tcW w:w="328" w:type="pct"/>
          </w:tcPr>
          <w:p w14:paraId="59CBED69"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146519</w:t>
            </w:r>
          </w:p>
        </w:tc>
        <w:tc>
          <w:tcPr>
            <w:tcW w:w="361" w:type="pct"/>
          </w:tcPr>
          <w:p w14:paraId="7F5FB559" w14:textId="77777777"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The </w:t>
            </w:r>
            <w:proofErr w:type="spellStart"/>
            <w:r w:rsidRPr="00B60BAE">
              <w:rPr>
                <w:rFonts w:asciiTheme="majorBidi" w:hAnsiTheme="majorBidi" w:cstheme="majorBidi"/>
                <w:sz w:val="20"/>
                <w:szCs w:val="20"/>
              </w:rPr>
              <w:t>Nurses</w:t>
            </w:r>
            <w:proofErr w:type="spellEnd"/>
            <w:r w:rsidRPr="00B60BAE">
              <w:rPr>
                <w:rFonts w:asciiTheme="majorBidi" w:hAnsiTheme="majorBidi" w:cstheme="majorBidi"/>
                <w:sz w:val="20"/>
                <w:szCs w:val="20"/>
              </w:rPr>
              <w:t xml:space="preserve"> Health Study, 69.9</w:t>
            </w:r>
            <w:proofErr w:type="gramStart"/>
            <w:r w:rsidRPr="00B60BAE">
              <w:rPr>
                <w:rFonts w:asciiTheme="majorBidi" w:hAnsiTheme="majorBidi" w:cstheme="majorBidi"/>
                <w:sz w:val="20"/>
                <w:szCs w:val="20"/>
              </w:rPr>
              <w:t>;  The</w:t>
            </w:r>
            <w:proofErr w:type="gramEnd"/>
            <w:r w:rsidRPr="00B60BAE">
              <w:rPr>
                <w:rFonts w:asciiTheme="majorBidi" w:hAnsiTheme="majorBidi" w:cstheme="majorBidi"/>
                <w:sz w:val="20"/>
                <w:szCs w:val="20"/>
              </w:rPr>
              <w:t xml:space="preserve"> </w:t>
            </w:r>
            <w:proofErr w:type="spellStart"/>
            <w:r w:rsidRPr="00B60BAE">
              <w:rPr>
                <w:rFonts w:asciiTheme="majorBidi" w:hAnsiTheme="majorBidi" w:cstheme="majorBidi"/>
                <w:sz w:val="20"/>
                <w:szCs w:val="20"/>
              </w:rPr>
              <w:t>Nurses</w:t>
            </w:r>
            <w:proofErr w:type="spellEnd"/>
            <w:r w:rsidRPr="00B60BAE">
              <w:rPr>
                <w:rFonts w:asciiTheme="majorBidi" w:hAnsiTheme="majorBidi" w:cstheme="majorBidi"/>
                <w:sz w:val="20"/>
                <w:szCs w:val="20"/>
              </w:rPr>
              <w:t xml:space="preserve"> Health Study II, 51.4;</w:t>
            </w:r>
          </w:p>
          <w:p w14:paraId="15BD203B" w14:textId="06CF1609" w:rsidR="003D4B38" w:rsidRPr="00B60BAE" w:rsidRDefault="003D4B38" w:rsidP="001400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The Health Professionals Follow-up, 68.8</w:t>
            </w:r>
          </w:p>
        </w:tc>
        <w:tc>
          <w:tcPr>
            <w:tcW w:w="398" w:type="pct"/>
          </w:tcPr>
          <w:p w14:paraId="138A2584"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The </w:t>
            </w:r>
            <w:proofErr w:type="spellStart"/>
            <w:r w:rsidRPr="00B60BAE">
              <w:rPr>
                <w:rFonts w:asciiTheme="majorBidi" w:hAnsiTheme="majorBidi" w:cstheme="majorBidi"/>
                <w:sz w:val="20"/>
                <w:szCs w:val="20"/>
              </w:rPr>
              <w:t>Nurses</w:t>
            </w:r>
            <w:proofErr w:type="spellEnd"/>
            <w:r w:rsidRPr="00B60BAE">
              <w:rPr>
                <w:rFonts w:asciiTheme="majorBidi" w:hAnsiTheme="majorBidi" w:cstheme="majorBidi"/>
                <w:sz w:val="20"/>
                <w:szCs w:val="20"/>
              </w:rPr>
              <w:t xml:space="preserve"> Health Study, No males</w:t>
            </w:r>
          </w:p>
          <w:p w14:paraId="35CE07A1"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The </w:t>
            </w:r>
            <w:proofErr w:type="spellStart"/>
            <w:r w:rsidRPr="00B60BAE">
              <w:rPr>
                <w:rFonts w:asciiTheme="majorBidi" w:hAnsiTheme="majorBidi" w:cstheme="majorBidi"/>
                <w:sz w:val="20"/>
                <w:szCs w:val="20"/>
              </w:rPr>
              <w:t>Nurses</w:t>
            </w:r>
            <w:proofErr w:type="spellEnd"/>
            <w:r w:rsidRPr="00B60BAE">
              <w:rPr>
                <w:rFonts w:asciiTheme="majorBidi" w:hAnsiTheme="majorBidi" w:cstheme="majorBidi"/>
                <w:sz w:val="20"/>
                <w:szCs w:val="20"/>
              </w:rPr>
              <w:t xml:space="preserve"> Health Study II, NO males; The Health Professionals Follow-up Study, 100% males</w:t>
            </w:r>
          </w:p>
        </w:tc>
        <w:tc>
          <w:tcPr>
            <w:tcW w:w="526" w:type="pct"/>
          </w:tcPr>
          <w:p w14:paraId="3C077AB0" w14:textId="5137DBF1" w:rsidR="003D4B38" w:rsidRPr="00B60BAE" w:rsidRDefault="00B2361C" w:rsidP="0014004F">
            <w:pPr>
              <w:tabs>
                <w:tab w:val="left" w:pos="677"/>
              </w:tabs>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Four</w:t>
            </w:r>
            <w:r w:rsidR="003D4B38" w:rsidRPr="00B60BAE">
              <w:rPr>
                <w:rFonts w:asciiTheme="majorBidi" w:hAnsiTheme="majorBidi" w:cstheme="majorBidi"/>
                <w:sz w:val="20"/>
                <w:szCs w:val="20"/>
              </w:rPr>
              <w:t xml:space="preserve"> groups (analysis I): </w:t>
            </w:r>
            <w:proofErr w:type="gramStart"/>
            <w:r w:rsidR="003D4B38" w:rsidRPr="00B60BAE">
              <w:rPr>
                <w:rFonts w:asciiTheme="majorBidi" w:hAnsiTheme="majorBidi" w:cstheme="majorBidi"/>
                <w:sz w:val="20"/>
                <w:szCs w:val="20"/>
              </w:rPr>
              <w:t>OSA,  No</w:t>
            </w:r>
            <w:proofErr w:type="gramEnd"/>
            <w:r w:rsidR="003D4B38" w:rsidRPr="00B60BAE">
              <w:rPr>
                <w:rFonts w:asciiTheme="majorBidi" w:hAnsiTheme="majorBidi" w:cstheme="majorBidi"/>
                <w:sz w:val="20"/>
                <w:szCs w:val="20"/>
              </w:rPr>
              <w:t>-OSA.</w:t>
            </w:r>
          </w:p>
          <w:p w14:paraId="05FA8B8E" w14:textId="41D82233"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de-DE"/>
              </w:rPr>
            </w:pPr>
            <w:r w:rsidRPr="00B60BAE">
              <w:rPr>
                <w:rFonts w:asciiTheme="majorBidi" w:hAnsiTheme="majorBidi" w:cstheme="majorBidi"/>
                <w:sz w:val="20"/>
                <w:szCs w:val="20"/>
                <w:lang w:val="de-DE"/>
              </w:rPr>
              <w:t xml:space="preserve">(analysis II): </w:t>
            </w:r>
            <w:r w:rsidR="00A14EE4" w:rsidRPr="00B60BAE">
              <w:rPr>
                <w:rFonts w:asciiTheme="majorBidi" w:hAnsiTheme="majorBidi" w:cstheme="majorBidi"/>
                <w:sz w:val="20"/>
                <w:szCs w:val="20"/>
                <w:lang w:val="de-DE"/>
              </w:rPr>
              <w:t>T2</w:t>
            </w:r>
            <w:r w:rsidRPr="00B60BAE">
              <w:rPr>
                <w:rFonts w:asciiTheme="majorBidi" w:hAnsiTheme="majorBidi" w:cstheme="majorBidi"/>
                <w:sz w:val="20"/>
                <w:szCs w:val="20"/>
                <w:lang w:val="de-DE"/>
              </w:rPr>
              <w:t>DM, No-</w:t>
            </w:r>
            <w:r w:rsidR="00A14EE4" w:rsidRPr="00B60BAE">
              <w:rPr>
                <w:rFonts w:asciiTheme="majorBidi" w:hAnsiTheme="majorBidi" w:cstheme="majorBidi"/>
                <w:sz w:val="20"/>
                <w:szCs w:val="20"/>
                <w:lang w:val="de-DE"/>
              </w:rPr>
              <w:t>T2</w:t>
            </w:r>
            <w:r w:rsidRPr="00B60BAE">
              <w:rPr>
                <w:rFonts w:asciiTheme="majorBidi" w:hAnsiTheme="majorBidi" w:cstheme="majorBidi"/>
                <w:sz w:val="20"/>
                <w:szCs w:val="20"/>
                <w:lang w:val="de-DE"/>
              </w:rPr>
              <w:t>DM</w:t>
            </w:r>
          </w:p>
        </w:tc>
        <w:tc>
          <w:tcPr>
            <w:tcW w:w="981" w:type="pct"/>
          </w:tcPr>
          <w:p w14:paraId="77C8835A" w14:textId="66FD8A36"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Age, race, menopausal, family history of diabetes, duration of postmenopausal hormone use, smoking status, alcohol, diet quality, regular physical examination, sleep duration, night shift duration, physical activity, hypertension history, BMI, and waist circumference</w:t>
            </w:r>
          </w:p>
        </w:tc>
        <w:tc>
          <w:tcPr>
            <w:tcW w:w="437" w:type="pct"/>
          </w:tcPr>
          <w:p w14:paraId="6263F972" w14:textId="77777777" w:rsidR="003D4B38" w:rsidRPr="00B60BAE" w:rsidRDefault="003D4B38" w:rsidP="0014004F">
            <w:pPr>
              <w:spacing w:line="240" w:lineRule="exac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Good</w:t>
            </w:r>
          </w:p>
        </w:tc>
      </w:tr>
      <w:tr w:rsidR="00B60BAE" w:rsidRPr="00B60BAE" w14:paraId="3230026F" w14:textId="77777777" w:rsidTr="004D6685">
        <w:trPr>
          <w:cnfStyle w:val="000000100000" w:firstRow="0" w:lastRow="0" w:firstColumn="0" w:lastColumn="0" w:oddVBand="0" w:evenVBand="0" w:oddHBand="1" w:evenHBand="0" w:firstRowFirstColumn="0" w:firstRowLastColumn="0" w:lastRowFirstColumn="0" w:lastRowLastColumn="0"/>
          <w:trHeight w:val="2240"/>
        </w:trPr>
        <w:tc>
          <w:tcPr>
            <w:cnfStyle w:val="001000000000" w:firstRow="0" w:lastRow="0" w:firstColumn="1" w:lastColumn="0" w:oddVBand="0" w:evenVBand="0" w:oddHBand="0" w:evenHBand="0" w:firstRowFirstColumn="0" w:firstRowLastColumn="0" w:lastRowFirstColumn="0" w:lastRowLastColumn="0"/>
            <w:tcW w:w="589" w:type="pct"/>
          </w:tcPr>
          <w:p w14:paraId="40A0B6CC" w14:textId="77777777" w:rsidR="003D4B38" w:rsidRPr="00B60BAE" w:rsidRDefault="003D4B38" w:rsidP="0014004F">
            <w:pPr>
              <w:numPr>
                <w:ilvl w:val="0"/>
                <w:numId w:val="9"/>
              </w:numPr>
              <w:spacing w:line="220" w:lineRule="exact"/>
              <w:ind w:left="288" w:hanging="288"/>
              <w:contextualSpacing/>
              <w:rPr>
                <w:rFonts w:asciiTheme="majorBidi" w:hAnsiTheme="majorBidi" w:cstheme="majorBidi"/>
                <w:b w:val="0"/>
                <w:bCs w:val="0"/>
                <w:sz w:val="20"/>
                <w:szCs w:val="20"/>
              </w:rPr>
            </w:pPr>
            <w:r w:rsidRPr="00B60BAE">
              <w:rPr>
                <w:rFonts w:asciiTheme="majorBidi" w:hAnsiTheme="majorBidi" w:cstheme="majorBidi"/>
                <w:b w:val="0"/>
                <w:bCs w:val="0"/>
                <w:sz w:val="20"/>
                <w:szCs w:val="20"/>
              </w:rPr>
              <w:t>Subramanian 2019</w:t>
            </w:r>
          </w:p>
        </w:tc>
        <w:tc>
          <w:tcPr>
            <w:tcW w:w="526" w:type="pct"/>
          </w:tcPr>
          <w:p w14:paraId="70918B4B" w14:textId="0C9A4691" w:rsidR="003D4B38" w:rsidRPr="00B60BAE" w:rsidRDefault="003D4B38" w:rsidP="0014004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Retrospective </w:t>
            </w:r>
            <w:r w:rsidR="0071600E" w:rsidRPr="00B60BAE">
              <w:rPr>
                <w:rFonts w:asciiTheme="majorBidi" w:hAnsiTheme="majorBidi" w:cstheme="majorBidi"/>
                <w:sz w:val="20"/>
                <w:szCs w:val="20"/>
              </w:rPr>
              <w:t>c</w:t>
            </w:r>
            <w:r w:rsidRPr="00B60BAE">
              <w:rPr>
                <w:rFonts w:asciiTheme="majorBidi" w:hAnsiTheme="majorBidi" w:cstheme="majorBidi"/>
                <w:sz w:val="20"/>
                <w:szCs w:val="20"/>
              </w:rPr>
              <w:t>ohort study</w:t>
            </w:r>
          </w:p>
        </w:tc>
        <w:tc>
          <w:tcPr>
            <w:tcW w:w="394" w:type="pct"/>
          </w:tcPr>
          <w:p w14:paraId="1A99BEA0" w14:textId="77777777" w:rsidR="003D4B38" w:rsidRPr="00B60BAE" w:rsidRDefault="003D4B38" w:rsidP="0014004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United Kingdome</w:t>
            </w:r>
          </w:p>
        </w:tc>
        <w:tc>
          <w:tcPr>
            <w:tcW w:w="460" w:type="pct"/>
          </w:tcPr>
          <w:p w14:paraId="1732B5B4"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onvenient medical record</w:t>
            </w:r>
          </w:p>
        </w:tc>
        <w:tc>
          <w:tcPr>
            <w:tcW w:w="328" w:type="pct"/>
          </w:tcPr>
          <w:p w14:paraId="0F716900"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1656739</w:t>
            </w:r>
          </w:p>
        </w:tc>
        <w:tc>
          <w:tcPr>
            <w:tcW w:w="361" w:type="pct"/>
          </w:tcPr>
          <w:p w14:paraId="0CD5D7BB" w14:textId="77777777" w:rsidR="003D4B38" w:rsidRPr="00B60BAE" w:rsidRDefault="003D4B38" w:rsidP="0014004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Exposed group, 64.85 ± 13.28; Unexposed group, 64.56 ± 13.63</w:t>
            </w:r>
          </w:p>
        </w:tc>
        <w:tc>
          <w:tcPr>
            <w:tcW w:w="398" w:type="pct"/>
          </w:tcPr>
          <w:p w14:paraId="02C1D34A" w14:textId="2AF0726A"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Exposed group: 55.5%</w:t>
            </w:r>
          </w:p>
          <w:p w14:paraId="60D373C1" w14:textId="6562114A"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ontrol group: 54.2%</w:t>
            </w:r>
          </w:p>
          <w:p w14:paraId="2B0CA3F6"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526" w:type="pct"/>
          </w:tcPr>
          <w:p w14:paraId="1EFACD9D" w14:textId="749571FC" w:rsidR="003D4B38" w:rsidRPr="00B60BAE" w:rsidRDefault="00B2361C"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Two</w:t>
            </w:r>
            <w:r w:rsidR="003D4B38" w:rsidRPr="00B60BAE">
              <w:rPr>
                <w:rFonts w:asciiTheme="majorBidi" w:hAnsiTheme="majorBidi" w:cstheme="majorBidi"/>
                <w:sz w:val="20"/>
                <w:szCs w:val="20"/>
              </w:rPr>
              <w:t xml:space="preserve"> groups: </w:t>
            </w:r>
            <w:r w:rsidR="00A14EE4" w:rsidRPr="00B60BAE">
              <w:rPr>
                <w:rFonts w:asciiTheme="majorBidi" w:hAnsiTheme="majorBidi" w:cstheme="majorBidi"/>
                <w:sz w:val="20"/>
                <w:szCs w:val="20"/>
              </w:rPr>
              <w:t>T2</w:t>
            </w:r>
            <w:r w:rsidR="003D4B38" w:rsidRPr="00B60BAE">
              <w:rPr>
                <w:rFonts w:asciiTheme="majorBidi" w:hAnsiTheme="majorBidi" w:cstheme="majorBidi"/>
                <w:sz w:val="20"/>
                <w:szCs w:val="20"/>
              </w:rPr>
              <w:t>DM, No-</w:t>
            </w:r>
            <w:r w:rsidR="00A14EE4" w:rsidRPr="00B60BAE">
              <w:rPr>
                <w:rFonts w:asciiTheme="majorBidi" w:hAnsiTheme="majorBidi" w:cstheme="majorBidi"/>
                <w:sz w:val="20"/>
                <w:szCs w:val="20"/>
              </w:rPr>
              <w:t>T2</w:t>
            </w:r>
            <w:r w:rsidR="003D4B38" w:rsidRPr="00B60BAE">
              <w:rPr>
                <w:rFonts w:asciiTheme="majorBidi" w:hAnsiTheme="majorBidi" w:cstheme="majorBidi"/>
                <w:sz w:val="20"/>
                <w:szCs w:val="20"/>
              </w:rPr>
              <w:t>DM</w:t>
            </w:r>
          </w:p>
        </w:tc>
        <w:tc>
          <w:tcPr>
            <w:tcW w:w="981" w:type="pct"/>
          </w:tcPr>
          <w:p w14:paraId="16AED12F" w14:textId="5B654CA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Age category, sex, BMI category, Townsend deprivation quintile, smoking status, ethnicity, and baseline cardiovascular conditions (heart failure, ischemic heart disease, stroke/ transient ischemic attack, atrial fibrillation, and hypertension)</w:t>
            </w:r>
          </w:p>
        </w:tc>
        <w:tc>
          <w:tcPr>
            <w:tcW w:w="437" w:type="pct"/>
          </w:tcPr>
          <w:p w14:paraId="4B9BC70C" w14:textId="77777777" w:rsidR="003D4B38" w:rsidRPr="00B60BAE" w:rsidRDefault="003D4B38" w:rsidP="0014004F">
            <w:pPr>
              <w:spacing w:line="240" w:lineRule="exac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Good</w:t>
            </w:r>
          </w:p>
        </w:tc>
      </w:tr>
      <w:tr w:rsidR="00B60BAE" w:rsidRPr="00B60BAE" w14:paraId="29DBB7C5" w14:textId="77777777" w:rsidTr="0014004F">
        <w:trPr>
          <w:trHeight w:val="1133"/>
        </w:trPr>
        <w:tc>
          <w:tcPr>
            <w:cnfStyle w:val="001000000000" w:firstRow="0" w:lastRow="0" w:firstColumn="1" w:lastColumn="0" w:oddVBand="0" w:evenVBand="0" w:oddHBand="0" w:evenHBand="0" w:firstRowFirstColumn="0" w:firstRowLastColumn="0" w:lastRowFirstColumn="0" w:lastRowLastColumn="0"/>
            <w:tcW w:w="5000" w:type="pct"/>
            <w:gridSpan w:val="10"/>
          </w:tcPr>
          <w:p w14:paraId="76DA2574" w14:textId="1E857D6A" w:rsidR="003D4B38" w:rsidRPr="00B60BAE" w:rsidRDefault="00F06F3D" w:rsidP="0014004F">
            <w:pPr>
              <w:spacing w:line="240" w:lineRule="exact"/>
              <w:rPr>
                <w:rFonts w:asciiTheme="majorBidi" w:hAnsiTheme="majorBidi" w:cstheme="majorBidi"/>
                <w:b w:val="0"/>
                <w:bCs w:val="0"/>
                <w:sz w:val="20"/>
                <w:szCs w:val="20"/>
              </w:rPr>
            </w:pPr>
            <w:r w:rsidRPr="00B60BAE">
              <w:rPr>
                <w:rFonts w:asciiTheme="majorBidi" w:hAnsiTheme="majorBidi" w:cstheme="majorBidi"/>
                <w:b w:val="0"/>
                <w:bCs w:val="0"/>
                <w:sz w:val="20"/>
                <w:szCs w:val="20"/>
              </w:rPr>
              <w:t xml:space="preserve">Note. </w:t>
            </w:r>
            <w:r w:rsidR="00A14EE4" w:rsidRPr="00B60BAE">
              <w:rPr>
                <w:rFonts w:asciiTheme="majorBidi" w:hAnsiTheme="majorBidi" w:cstheme="majorBidi"/>
                <w:b w:val="0"/>
                <w:bCs w:val="0"/>
                <w:sz w:val="20"/>
                <w:szCs w:val="20"/>
              </w:rPr>
              <w:t>T2</w:t>
            </w:r>
            <w:r w:rsidR="003D4B38" w:rsidRPr="00B60BAE">
              <w:rPr>
                <w:rFonts w:asciiTheme="majorBidi" w:hAnsiTheme="majorBidi" w:cstheme="majorBidi"/>
                <w:b w:val="0"/>
                <w:bCs w:val="0"/>
                <w:sz w:val="20"/>
                <w:szCs w:val="20"/>
              </w:rPr>
              <w:t>D</w:t>
            </w:r>
            <w:r w:rsidR="003609AE" w:rsidRPr="00B60BAE">
              <w:rPr>
                <w:rFonts w:asciiTheme="majorBidi" w:hAnsiTheme="majorBidi" w:cstheme="majorBidi"/>
                <w:b w:val="0"/>
                <w:bCs w:val="0"/>
                <w:sz w:val="20"/>
                <w:szCs w:val="20"/>
              </w:rPr>
              <w:t>M</w:t>
            </w:r>
            <w:r w:rsidR="00B81BC8" w:rsidRPr="00B60BAE">
              <w:rPr>
                <w:rFonts w:asciiTheme="majorBidi" w:hAnsiTheme="majorBidi" w:cstheme="majorBidi"/>
                <w:b w:val="0"/>
                <w:bCs w:val="0"/>
                <w:sz w:val="20"/>
                <w:szCs w:val="20"/>
              </w:rPr>
              <w:t xml:space="preserve">, </w:t>
            </w:r>
            <w:r w:rsidR="00CD1A97" w:rsidRPr="00B60BAE">
              <w:rPr>
                <w:rFonts w:asciiTheme="majorBidi" w:hAnsiTheme="majorBidi" w:cstheme="majorBidi"/>
                <w:b w:val="0"/>
                <w:bCs w:val="0"/>
                <w:sz w:val="20"/>
                <w:szCs w:val="20"/>
              </w:rPr>
              <w:t xml:space="preserve">type 2 </w:t>
            </w:r>
            <w:r w:rsidR="003D4B38" w:rsidRPr="00B60BAE">
              <w:rPr>
                <w:rFonts w:asciiTheme="majorBidi" w:hAnsiTheme="majorBidi" w:cstheme="majorBidi"/>
                <w:b w:val="0"/>
                <w:bCs w:val="0"/>
                <w:sz w:val="20"/>
                <w:szCs w:val="20"/>
              </w:rPr>
              <w:t>diabetes mellit</w:t>
            </w:r>
            <w:r w:rsidR="0071600E" w:rsidRPr="00B60BAE">
              <w:rPr>
                <w:rFonts w:asciiTheme="majorBidi" w:hAnsiTheme="majorBidi" w:cstheme="majorBidi"/>
                <w:b w:val="0"/>
                <w:bCs w:val="0"/>
                <w:sz w:val="20"/>
                <w:szCs w:val="20"/>
              </w:rPr>
              <w:t>u</w:t>
            </w:r>
            <w:r w:rsidR="003D4B38" w:rsidRPr="00B60BAE">
              <w:rPr>
                <w:rFonts w:asciiTheme="majorBidi" w:hAnsiTheme="majorBidi" w:cstheme="majorBidi"/>
                <w:b w:val="0"/>
                <w:bCs w:val="0"/>
                <w:sz w:val="20"/>
                <w:szCs w:val="20"/>
              </w:rPr>
              <w:t>s; NFG, normal fasting glucose; IFG, impaired fasting glucose; RDI, respiratory disturbance index; ESS, Epworth sleepiness scale; Pre-DM,</w:t>
            </w:r>
            <w:r w:rsidR="00B81BC8" w:rsidRPr="00B60BAE">
              <w:rPr>
                <w:rFonts w:asciiTheme="majorBidi" w:hAnsiTheme="majorBidi" w:cstheme="majorBidi"/>
                <w:b w:val="0"/>
                <w:bCs w:val="0"/>
                <w:sz w:val="20"/>
                <w:szCs w:val="20"/>
              </w:rPr>
              <w:t xml:space="preserve"> prediabetes</w:t>
            </w:r>
            <w:r w:rsidR="00C72023" w:rsidRPr="00B60BAE">
              <w:rPr>
                <w:rFonts w:asciiTheme="majorBidi" w:hAnsiTheme="majorBidi" w:cstheme="majorBidi"/>
                <w:b w:val="0"/>
                <w:bCs w:val="0"/>
                <w:sz w:val="20"/>
                <w:szCs w:val="20"/>
              </w:rPr>
              <w:t>;</w:t>
            </w:r>
            <w:r w:rsidR="003D4B38" w:rsidRPr="00B60BAE">
              <w:rPr>
                <w:rFonts w:asciiTheme="majorBidi" w:hAnsiTheme="majorBidi" w:cstheme="majorBidi"/>
                <w:b w:val="0"/>
                <w:bCs w:val="0"/>
                <w:sz w:val="20"/>
                <w:szCs w:val="20"/>
              </w:rPr>
              <w:t xml:space="preserve"> </w:t>
            </w:r>
            <w:r w:rsidR="0025318E" w:rsidRPr="00B60BAE">
              <w:rPr>
                <w:rFonts w:asciiTheme="majorBidi" w:hAnsiTheme="majorBidi" w:cstheme="majorBidi"/>
                <w:b w:val="0"/>
                <w:bCs w:val="0"/>
                <w:sz w:val="20"/>
                <w:szCs w:val="20"/>
              </w:rPr>
              <w:t>CPAP, continuous positive airway pressure</w:t>
            </w:r>
            <w:r w:rsidR="003D4B38" w:rsidRPr="00B60BAE">
              <w:rPr>
                <w:rFonts w:asciiTheme="majorBidi" w:hAnsiTheme="majorBidi" w:cstheme="majorBidi"/>
                <w:b w:val="0"/>
                <w:bCs w:val="0"/>
                <w:sz w:val="20"/>
                <w:szCs w:val="20"/>
              </w:rPr>
              <w:t>; CRP, C-reactive protein; HbA1</w:t>
            </w:r>
            <w:r w:rsidR="004A2E28" w:rsidRPr="00B60BAE">
              <w:rPr>
                <w:rFonts w:asciiTheme="majorBidi" w:hAnsiTheme="majorBidi" w:cstheme="majorBidi"/>
                <w:b w:val="0"/>
                <w:bCs w:val="0"/>
                <w:sz w:val="20"/>
                <w:szCs w:val="20"/>
              </w:rPr>
              <w:t>C</w:t>
            </w:r>
            <w:r w:rsidR="003D4B38" w:rsidRPr="00B60BAE">
              <w:rPr>
                <w:rFonts w:asciiTheme="majorBidi" w:hAnsiTheme="majorBidi" w:cstheme="majorBidi"/>
                <w:b w:val="0"/>
                <w:bCs w:val="0"/>
                <w:sz w:val="20"/>
                <w:szCs w:val="20"/>
              </w:rPr>
              <w:t xml:space="preserve">, </w:t>
            </w:r>
            <w:bookmarkStart w:id="7" w:name="_Hlk155372901"/>
            <w:r w:rsidR="003D4B38" w:rsidRPr="00B60BAE">
              <w:rPr>
                <w:rFonts w:asciiTheme="majorBidi" w:hAnsiTheme="majorBidi" w:cstheme="majorBidi"/>
                <w:b w:val="0"/>
                <w:bCs w:val="0"/>
                <w:sz w:val="20"/>
                <w:szCs w:val="20"/>
              </w:rPr>
              <w:t>Haemoglobin A1</w:t>
            </w:r>
            <w:r w:rsidR="004A2E28" w:rsidRPr="00B60BAE">
              <w:rPr>
                <w:rFonts w:asciiTheme="majorBidi" w:hAnsiTheme="majorBidi" w:cstheme="majorBidi"/>
                <w:b w:val="0"/>
                <w:bCs w:val="0"/>
                <w:sz w:val="20"/>
                <w:szCs w:val="20"/>
              </w:rPr>
              <w:t>C</w:t>
            </w:r>
            <w:bookmarkEnd w:id="7"/>
            <w:r w:rsidR="003D4B38" w:rsidRPr="00B60BAE">
              <w:rPr>
                <w:rFonts w:asciiTheme="majorBidi" w:hAnsiTheme="majorBidi" w:cstheme="majorBidi"/>
                <w:b w:val="0"/>
                <w:bCs w:val="0"/>
                <w:sz w:val="20"/>
                <w:szCs w:val="20"/>
              </w:rPr>
              <w:t>.</w:t>
            </w:r>
          </w:p>
        </w:tc>
      </w:tr>
    </w:tbl>
    <w:p w14:paraId="4CD09654" w14:textId="1FDF5FB5" w:rsidR="003D4B38" w:rsidRPr="00B60BAE" w:rsidRDefault="003D4B38">
      <w:pPr>
        <w:rPr>
          <w:rFonts w:ascii="Times New Roman" w:hAnsi="Times New Roman" w:cs="Times New Roman"/>
        </w:rPr>
      </w:pPr>
      <w:r w:rsidRPr="00B60BAE">
        <w:rPr>
          <w:rFonts w:ascii="Times New Roman" w:hAnsi="Times New Roman" w:cs="Times New Roman"/>
        </w:rPr>
        <w:t xml:space="preserve"> </w:t>
      </w:r>
      <w:r w:rsidRPr="00B60BAE">
        <w:rPr>
          <w:rFonts w:ascii="Times New Roman" w:hAnsi="Times New Roman" w:cs="Times New Roman"/>
        </w:rPr>
        <w:br w:type="page"/>
      </w:r>
    </w:p>
    <w:p w14:paraId="25694756" w14:textId="77777777" w:rsidR="003D4B38" w:rsidRPr="00B60BAE" w:rsidRDefault="003D4B38">
      <w:pPr>
        <w:rPr>
          <w:rFonts w:ascii="Times New Roman" w:hAnsi="Times New Roman" w:cs="Times New Roman"/>
        </w:rPr>
        <w:sectPr w:rsidR="003D4B38" w:rsidRPr="00B60BAE" w:rsidSect="008E7699">
          <w:pgSz w:w="15840" w:h="12240" w:orient="landscape"/>
          <w:pgMar w:top="1440" w:right="1440" w:bottom="1440" w:left="1440" w:header="720" w:footer="720" w:gutter="0"/>
          <w:lnNumType w:countBy="1" w:restart="continuous"/>
          <w:cols w:space="720"/>
          <w:docGrid w:linePitch="360"/>
        </w:sectPr>
      </w:pPr>
    </w:p>
    <w:p w14:paraId="1D74824F" w14:textId="77777777" w:rsidR="00993F2A" w:rsidRPr="00B60BAE" w:rsidRDefault="00993F2A" w:rsidP="00993F2A">
      <w:pPr>
        <w:spacing w:after="0" w:line="276" w:lineRule="auto"/>
        <w:rPr>
          <w:rFonts w:asciiTheme="majorBidi" w:eastAsiaTheme="majorEastAsia" w:hAnsiTheme="majorBidi" w:cstheme="majorBidi"/>
          <w:b/>
          <w:bCs/>
          <w:sz w:val="24"/>
          <w:szCs w:val="24"/>
        </w:rPr>
      </w:pPr>
      <w:r w:rsidRPr="00B60BAE">
        <w:rPr>
          <w:rFonts w:asciiTheme="majorBidi" w:eastAsiaTheme="majorEastAsia" w:hAnsiTheme="majorBidi" w:cstheme="majorBidi"/>
          <w:b/>
          <w:bCs/>
          <w:sz w:val="24"/>
          <w:szCs w:val="24"/>
        </w:rPr>
        <w:lastRenderedPageBreak/>
        <w:t>Table 3</w:t>
      </w:r>
    </w:p>
    <w:p w14:paraId="2DA668EC" w14:textId="19B7C42D" w:rsidR="002842DF" w:rsidRPr="00B60BAE" w:rsidRDefault="00993F2A" w:rsidP="00837D38">
      <w:pPr>
        <w:spacing w:line="276" w:lineRule="auto"/>
        <w:rPr>
          <w:rFonts w:asciiTheme="majorBidi" w:eastAsiaTheme="majorEastAsia" w:hAnsiTheme="majorBidi" w:cstheme="majorBidi"/>
          <w:sz w:val="24"/>
          <w:szCs w:val="24"/>
        </w:rPr>
      </w:pPr>
      <w:r w:rsidRPr="00B60BAE">
        <w:rPr>
          <w:rFonts w:asciiTheme="majorBidi" w:eastAsiaTheme="majorEastAsia" w:hAnsiTheme="majorBidi" w:cstheme="majorBidi"/>
          <w:sz w:val="24"/>
          <w:szCs w:val="24"/>
        </w:rPr>
        <w:t>Summary of Methodological characteristics of the review studies</w:t>
      </w:r>
    </w:p>
    <w:tbl>
      <w:tblPr>
        <w:tblStyle w:val="TableGrid"/>
        <w:tblW w:w="9985" w:type="dxa"/>
        <w:tblLook w:val="04A0" w:firstRow="1" w:lastRow="0" w:firstColumn="1" w:lastColumn="0" w:noHBand="0" w:noVBand="1"/>
      </w:tblPr>
      <w:tblGrid>
        <w:gridCol w:w="3372"/>
        <w:gridCol w:w="1753"/>
        <w:gridCol w:w="4860"/>
      </w:tblGrid>
      <w:tr w:rsidR="00B60BAE" w:rsidRPr="00B60BAE" w14:paraId="127948D7" w14:textId="77777777" w:rsidTr="0001569B">
        <w:trPr>
          <w:trHeight w:val="287"/>
        </w:trPr>
        <w:tc>
          <w:tcPr>
            <w:tcW w:w="3372" w:type="dxa"/>
          </w:tcPr>
          <w:p w14:paraId="5687BBC3" w14:textId="77777777"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b/>
                <w:bCs/>
              </w:rPr>
              <w:t>Domain</w:t>
            </w:r>
          </w:p>
        </w:tc>
        <w:tc>
          <w:tcPr>
            <w:tcW w:w="1753" w:type="dxa"/>
          </w:tcPr>
          <w:p w14:paraId="303B06ED" w14:textId="77777777"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b/>
                <w:bCs/>
              </w:rPr>
              <w:t>Number (%)</w:t>
            </w:r>
          </w:p>
        </w:tc>
        <w:tc>
          <w:tcPr>
            <w:tcW w:w="4860" w:type="dxa"/>
          </w:tcPr>
          <w:p w14:paraId="638578D4" w14:textId="77777777"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b/>
                <w:bCs/>
              </w:rPr>
              <w:t>Studies</w:t>
            </w:r>
          </w:p>
        </w:tc>
      </w:tr>
      <w:tr w:rsidR="00B60BAE" w:rsidRPr="00B60BAE" w14:paraId="02061D0E" w14:textId="77777777" w:rsidTr="0001569B">
        <w:trPr>
          <w:trHeight w:val="286"/>
        </w:trPr>
        <w:tc>
          <w:tcPr>
            <w:tcW w:w="3372" w:type="dxa"/>
          </w:tcPr>
          <w:p w14:paraId="51EC2231" w14:textId="77777777"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b/>
                <w:bCs/>
              </w:rPr>
              <w:t>Study design</w:t>
            </w:r>
          </w:p>
        </w:tc>
        <w:tc>
          <w:tcPr>
            <w:tcW w:w="1753" w:type="dxa"/>
          </w:tcPr>
          <w:p w14:paraId="6AE89394" w14:textId="77777777" w:rsidR="00DA20F1" w:rsidRPr="00B60BAE" w:rsidRDefault="00DA20F1" w:rsidP="0001569B">
            <w:pPr>
              <w:spacing w:line="276" w:lineRule="auto"/>
              <w:rPr>
                <w:rFonts w:asciiTheme="majorBidi" w:hAnsiTheme="majorBidi" w:cstheme="majorBidi"/>
                <w:b/>
                <w:bCs/>
              </w:rPr>
            </w:pPr>
          </w:p>
        </w:tc>
        <w:tc>
          <w:tcPr>
            <w:tcW w:w="4860" w:type="dxa"/>
          </w:tcPr>
          <w:p w14:paraId="7772968A" w14:textId="77777777" w:rsidR="00DA20F1" w:rsidRPr="00B60BAE" w:rsidRDefault="00DA20F1" w:rsidP="0001569B">
            <w:pPr>
              <w:spacing w:line="276" w:lineRule="auto"/>
              <w:rPr>
                <w:rFonts w:asciiTheme="majorBidi" w:hAnsiTheme="majorBidi" w:cstheme="majorBidi"/>
                <w:b/>
                <w:bCs/>
              </w:rPr>
            </w:pPr>
          </w:p>
        </w:tc>
      </w:tr>
      <w:tr w:rsidR="00B60BAE" w:rsidRPr="00B60BAE" w14:paraId="47884422" w14:textId="77777777" w:rsidTr="0001569B">
        <w:trPr>
          <w:trHeight w:val="286"/>
        </w:trPr>
        <w:tc>
          <w:tcPr>
            <w:tcW w:w="3372" w:type="dxa"/>
          </w:tcPr>
          <w:p w14:paraId="3F954B5F" w14:textId="77777777"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rPr>
              <w:t>Cohort study</w:t>
            </w:r>
          </w:p>
        </w:tc>
        <w:tc>
          <w:tcPr>
            <w:tcW w:w="1753" w:type="dxa"/>
          </w:tcPr>
          <w:p w14:paraId="5D795893" w14:textId="77777777" w:rsidR="00DA20F1" w:rsidRPr="00B60BAE" w:rsidRDefault="00DA20F1" w:rsidP="0001569B">
            <w:pPr>
              <w:spacing w:line="276" w:lineRule="auto"/>
              <w:rPr>
                <w:rFonts w:asciiTheme="majorBidi" w:hAnsiTheme="majorBidi" w:cstheme="majorBidi"/>
              </w:rPr>
            </w:pPr>
            <w:r w:rsidRPr="00B60BAE">
              <w:rPr>
                <w:rFonts w:asciiTheme="majorBidi" w:hAnsiTheme="majorBidi" w:cstheme="majorBidi"/>
              </w:rPr>
              <w:t>13 (56.5)</w:t>
            </w:r>
          </w:p>
        </w:tc>
        <w:tc>
          <w:tcPr>
            <w:tcW w:w="4860" w:type="dxa"/>
          </w:tcPr>
          <w:p w14:paraId="1347E0D0" w14:textId="71A0C20F" w:rsidR="00DA20F1" w:rsidRPr="00B60BAE" w:rsidRDefault="00DA20F1" w:rsidP="0001569B">
            <w:pPr>
              <w:spacing w:line="276" w:lineRule="auto"/>
              <w:rPr>
                <w:rFonts w:asciiTheme="majorBidi" w:hAnsiTheme="majorBidi" w:cstheme="majorBidi"/>
                <w:lang w:val="fr-FR"/>
              </w:rPr>
            </w:pPr>
            <w:r w:rsidRPr="00B60BAE">
              <w:rPr>
                <w:rFonts w:asciiTheme="majorBidi" w:hAnsiTheme="majorBidi" w:cstheme="majorBidi"/>
              </w:rPr>
              <w:fldChar w:fldCharType="begin">
                <w:fldData xml:space="preserve">PEVuZE5vdGU+PENpdGU+PEF1dGhvcj5BbGk8L0F1dGhvcj48WWVhcj4yMDIzPC9ZZWFyPjxSZWNO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</w:fldData>
              </w:fldChar>
            </w:r>
            <w:r w:rsidR="00F634BE" w:rsidRPr="00B60BAE">
              <w:rPr>
                <w:rFonts w:asciiTheme="majorBidi" w:hAnsiTheme="majorBidi" w:cstheme="majorBidi"/>
              </w:rPr>
              <w:instrText xml:space="preserve"> ADDIN EN.CITE </w:instrText>
            </w:r>
            <w:r w:rsidR="00F634BE" w:rsidRPr="00B60BAE">
              <w:rPr>
                <w:rFonts w:asciiTheme="majorBidi" w:hAnsiTheme="majorBidi" w:cstheme="majorBidi"/>
              </w:rPr>
              <w:fldChar w:fldCharType="begin">
                <w:fldData xml:space="preserve">PEVuZE5vdGU+PENpdGU+PEF1dGhvcj5BbGk8L0F1dGhvcj48WWVhcj4yMDIzPC9ZZWFyPjxSZWNO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</w:fldData>
              </w:fldChar>
            </w:r>
            <w:r w:rsidR="00F634BE" w:rsidRPr="00B60BAE">
              <w:rPr>
                <w:rFonts w:asciiTheme="majorBidi" w:hAnsiTheme="majorBidi" w:cstheme="majorBidi"/>
              </w:rPr>
              <w:instrText xml:space="preserve"> ADDIN EN.CITE.DATA </w:instrText>
            </w:r>
            <w:r w:rsidR="00F634BE" w:rsidRPr="00B60BAE">
              <w:rPr>
                <w:rFonts w:asciiTheme="majorBidi" w:hAnsiTheme="majorBidi" w:cstheme="majorBidi"/>
              </w:rPr>
            </w:r>
            <w:r w:rsidR="00F634BE" w:rsidRPr="00B60BAE">
              <w:rPr>
                <w:rFonts w:asciiTheme="majorBidi" w:hAnsiTheme="majorBidi" w:cstheme="majorBidi"/>
              </w:rPr>
              <w:fldChar w:fldCharType="end"/>
            </w:r>
            <w:r w:rsidRPr="00B60BAE">
              <w:rPr>
                <w:rFonts w:asciiTheme="majorBidi" w:hAnsiTheme="majorBidi" w:cstheme="majorBidi"/>
              </w:rPr>
            </w:r>
            <w:r w:rsidRPr="00B60BAE">
              <w:rPr>
                <w:rFonts w:asciiTheme="majorBidi" w:hAnsiTheme="majorBidi" w:cstheme="majorBidi"/>
              </w:rPr>
              <w:fldChar w:fldCharType="separate"/>
            </w:r>
            <w:r w:rsidR="00F634BE" w:rsidRPr="00B60BAE">
              <w:rPr>
                <w:rFonts w:asciiTheme="majorBidi" w:hAnsiTheme="majorBidi" w:cstheme="majorBidi"/>
                <w:noProof/>
              </w:rPr>
              <w:t>(7, 9, 11-13, 17, 39-44)</w:t>
            </w:r>
            <w:r w:rsidRPr="00B60BAE">
              <w:rPr>
                <w:rFonts w:asciiTheme="majorBidi" w:hAnsiTheme="majorBidi" w:cstheme="majorBidi"/>
              </w:rPr>
              <w:fldChar w:fldCharType="end"/>
            </w:r>
          </w:p>
        </w:tc>
      </w:tr>
      <w:tr w:rsidR="00B60BAE" w:rsidRPr="00B60BAE" w14:paraId="70E600F3" w14:textId="77777777" w:rsidTr="0001569B">
        <w:trPr>
          <w:trHeight w:val="300"/>
        </w:trPr>
        <w:tc>
          <w:tcPr>
            <w:tcW w:w="3372" w:type="dxa"/>
          </w:tcPr>
          <w:p w14:paraId="51AAAB82" w14:textId="77777777"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rPr>
              <w:t>Cross-sectional</w:t>
            </w:r>
          </w:p>
        </w:tc>
        <w:tc>
          <w:tcPr>
            <w:tcW w:w="1753" w:type="dxa"/>
          </w:tcPr>
          <w:p w14:paraId="1B828E4B" w14:textId="77777777" w:rsidR="00DA20F1" w:rsidRPr="00B60BAE" w:rsidRDefault="00DA20F1" w:rsidP="0001569B">
            <w:pPr>
              <w:spacing w:line="276" w:lineRule="auto"/>
              <w:rPr>
                <w:rFonts w:asciiTheme="majorBidi" w:hAnsiTheme="majorBidi" w:cstheme="majorBidi"/>
              </w:rPr>
            </w:pPr>
            <w:r w:rsidRPr="00B60BAE">
              <w:rPr>
                <w:rFonts w:asciiTheme="majorBidi" w:hAnsiTheme="majorBidi" w:cstheme="majorBidi"/>
              </w:rPr>
              <w:t>10 (43.5)</w:t>
            </w:r>
          </w:p>
        </w:tc>
        <w:tc>
          <w:tcPr>
            <w:tcW w:w="4860" w:type="dxa"/>
          </w:tcPr>
          <w:p w14:paraId="7A999495" w14:textId="3781E9D7" w:rsidR="00DA20F1" w:rsidRPr="00B60BAE" w:rsidRDefault="00DA20F1" w:rsidP="0001569B">
            <w:pPr>
              <w:spacing w:line="276" w:lineRule="auto"/>
              <w:rPr>
                <w:rFonts w:asciiTheme="majorBidi" w:hAnsiTheme="majorBidi" w:cstheme="majorBidi"/>
                <w:lang w:val="fr-FR"/>
              </w:rPr>
            </w:pPr>
            <w:r w:rsidRPr="00B60BAE">
              <w:rPr>
                <w:rFonts w:asciiTheme="majorBidi" w:hAnsiTheme="majorBidi" w:cstheme="majorBidi"/>
              </w:rPr>
              <w:fldChar w:fldCharType="begin">
                <w:fldData xml:space="preserve">PEVuZE5vdGU+PENpdGU+PEF1dGhvcj5EJmFwb3M7QXVyZWE8L0F1dGhvcj48WWVhcj4yMDE3PC9Z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</w:fldData>
              </w:fldChar>
            </w:r>
            <w:r w:rsidR="00F634BE" w:rsidRPr="00B60BAE">
              <w:rPr>
                <w:rFonts w:asciiTheme="majorBidi" w:hAnsiTheme="majorBidi" w:cstheme="majorBidi"/>
              </w:rPr>
              <w:instrText xml:space="preserve"> ADDIN EN.CITE </w:instrText>
            </w:r>
            <w:r w:rsidR="00F634BE" w:rsidRPr="00B60BAE">
              <w:rPr>
                <w:rFonts w:asciiTheme="majorBidi" w:hAnsiTheme="majorBidi" w:cstheme="majorBidi"/>
              </w:rPr>
              <w:fldChar w:fldCharType="begin">
                <w:fldData xml:space="preserve">PEVuZE5vdGU+PENpdGU+PEF1dGhvcj5EJmFwb3M7QXVyZWE8L0F1dGhvcj48WWVhcj4yMDE3PC9Z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</w:fldData>
              </w:fldChar>
            </w:r>
            <w:r w:rsidR="00F634BE" w:rsidRPr="00B60BAE">
              <w:rPr>
                <w:rFonts w:asciiTheme="majorBidi" w:hAnsiTheme="majorBidi" w:cstheme="majorBidi"/>
              </w:rPr>
              <w:instrText xml:space="preserve"> ADDIN EN.CITE.DATA </w:instrText>
            </w:r>
            <w:r w:rsidR="00F634BE" w:rsidRPr="00B60BAE">
              <w:rPr>
                <w:rFonts w:asciiTheme="majorBidi" w:hAnsiTheme="majorBidi" w:cstheme="majorBidi"/>
              </w:rPr>
            </w:r>
            <w:r w:rsidR="00F634BE" w:rsidRPr="00B60BAE">
              <w:rPr>
                <w:rFonts w:asciiTheme="majorBidi" w:hAnsiTheme="majorBidi" w:cstheme="majorBidi"/>
              </w:rPr>
              <w:fldChar w:fldCharType="end"/>
            </w:r>
            <w:r w:rsidRPr="00B60BAE">
              <w:rPr>
                <w:rFonts w:asciiTheme="majorBidi" w:hAnsiTheme="majorBidi" w:cstheme="majorBidi"/>
              </w:rPr>
            </w:r>
            <w:r w:rsidRPr="00B60BAE">
              <w:rPr>
                <w:rFonts w:asciiTheme="majorBidi" w:hAnsiTheme="majorBidi" w:cstheme="majorBidi"/>
              </w:rPr>
              <w:fldChar w:fldCharType="separate"/>
            </w:r>
            <w:r w:rsidR="00F634BE" w:rsidRPr="00B60BAE">
              <w:rPr>
                <w:rFonts w:asciiTheme="majorBidi" w:hAnsiTheme="majorBidi" w:cstheme="majorBidi"/>
                <w:noProof/>
              </w:rPr>
              <w:t>(5, 16, 45-52)</w:t>
            </w:r>
            <w:r w:rsidRPr="00B60BAE">
              <w:rPr>
                <w:rFonts w:asciiTheme="majorBidi" w:hAnsiTheme="majorBidi" w:cstheme="majorBidi"/>
              </w:rPr>
              <w:fldChar w:fldCharType="end"/>
            </w:r>
          </w:p>
        </w:tc>
      </w:tr>
      <w:tr w:rsidR="00B60BAE" w:rsidRPr="00B60BAE" w14:paraId="6AA49E0F" w14:textId="77777777" w:rsidTr="0001569B">
        <w:trPr>
          <w:trHeight w:val="286"/>
        </w:trPr>
        <w:tc>
          <w:tcPr>
            <w:tcW w:w="3372" w:type="dxa"/>
          </w:tcPr>
          <w:p w14:paraId="42BF6EFA" w14:textId="77777777"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b/>
                <w:bCs/>
              </w:rPr>
              <w:t>Sample characteristics</w:t>
            </w:r>
          </w:p>
        </w:tc>
        <w:tc>
          <w:tcPr>
            <w:tcW w:w="1753" w:type="dxa"/>
          </w:tcPr>
          <w:p w14:paraId="45113AAC" w14:textId="77777777" w:rsidR="00DA20F1" w:rsidRPr="00B60BAE" w:rsidRDefault="00DA20F1" w:rsidP="0001569B">
            <w:pPr>
              <w:spacing w:line="276" w:lineRule="auto"/>
              <w:rPr>
                <w:rFonts w:asciiTheme="majorBidi" w:hAnsiTheme="majorBidi" w:cstheme="majorBidi"/>
              </w:rPr>
            </w:pPr>
          </w:p>
        </w:tc>
        <w:tc>
          <w:tcPr>
            <w:tcW w:w="4860" w:type="dxa"/>
          </w:tcPr>
          <w:p w14:paraId="4104A7C2" w14:textId="77777777" w:rsidR="00DA20F1" w:rsidRPr="00B60BAE" w:rsidRDefault="00DA20F1" w:rsidP="0001569B">
            <w:pPr>
              <w:spacing w:line="276" w:lineRule="auto"/>
              <w:rPr>
                <w:rFonts w:asciiTheme="majorBidi" w:hAnsiTheme="majorBidi" w:cstheme="majorBidi"/>
              </w:rPr>
            </w:pPr>
          </w:p>
        </w:tc>
      </w:tr>
      <w:tr w:rsidR="00B60BAE" w:rsidRPr="00B60BAE" w14:paraId="68C12609" w14:textId="77777777" w:rsidTr="0001569B">
        <w:trPr>
          <w:trHeight w:val="286"/>
        </w:trPr>
        <w:tc>
          <w:tcPr>
            <w:tcW w:w="3372" w:type="dxa"/>
          </w:tcPr>
          <w:p w14:paraId="48508475" w14:textId="5E8D9E80"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rPr>
              <w:t xml:space="preserve">Studies inclusion of both </w:t>
            </w:r>
            <w:r w:rsidR="00151002" w:rsidRPr="00B60BAE">
              <w:rPr>
                <w:rFonts w:asciiTheme="majorBidi" w:hAnsiTheme="majorBidi" w:cstheme="majorBidi"/>
              </w:rPr>
              <w:t>sexes</w:t>
            </w:r>
          </w:p>
        </w:tc>
        <w:tc>
          <w:tcPr>
            <w:tcW w:w="1753" w:type="dxa"/>
          </w:tcPr>
          <w:p w14:paraId="53F662A1" w14:textId="714C0374" w:rsidR="00DA20F1" w:rsidRPr="00B60BAE" w:rsidRDefault="00613EDE" w:rsidP="0001569B">
            <w:pPr>
              <w:spacing w:line="276" w:lineRule="auto"/>
              <w:rPr>
                <w:rFonts w:asciiTheme="majorBidi" w:hAnsiTheme="majorBidi" w:cstheme="majorBidi"/>
              </w:rPr>
            </w:pPr>
            <w:r w:rsidRPr="00B60BAE">
              <w:rPr>
                <w:rFonts w:asciiTheme="majorBidi" w:hAnsiTheme="majorBidi" w:cstheme="majorBidi"/>
              </w:rPr>
              <w:t xml:space="preserve">18 </w:t>
            </w:r>
            <w:r w:rsidR="00DA20F1" w:rsidRPr="00B60BAE">
              <w:rPr>
                <w:rFonts w:asciiTheme="majorBidi" w:hAnsiTheme="majorBidi" w:cstheme="majorBidi"/>
              </w:rPr>
              <w:t>(</w:t>
            </w:r>
            <w:r w:rsidR="00F911C3" w:rsidRPr="00B60BAE">
              <w:rPr>
                <w:rFonts w:asciiTheme="majorBidi" w:hAnsiTheme="majorBidi" w:cstheme="majorBidi"/>
              </w:rPr>
              <w:t>78.2</w:t>
            </w:r>
          </w:p>
        </w:tc>
        <w:tc>
          <w:tcPr>
            <w:tcW w:w="4860" w:type="dxa"/>
          </w:tcPr>
          <w:p w14:paraId="2E32AA6F" w14:textId="6C1E55BA" w:rsidR="00DA20F1" w:rsidRPr="00B60BAE" w:rsidRDefault="00DA20F1" w:rsidP="0001569B">
            <w:pPr>
              <w:rPr>
                <w:rFonts w:asciiTheme="majorBidi" w:hAnsiTheme="majorBidi" w:cstheme="majorBidi"/>
                <w:lang w:val="fr-FR"/>
              </w:rPr>
            </w:pPr>
            <w:r w:rsidRPr="00B60BAE">
              <w:rPr>
                <w:rFonts w:asciiTheme="majorBidi" w:hAnsiTheme="majorBidi" w:cstheme="majorBidi"/>
              </w:rPr>
              <w:fldChar w:fldCharType="begin">
                <w:fldData xml:space="preserve">PEVuZE5vdGU+PENpdGU+PEF1dGhvcj5EJmFwb3M7QXVyZWE8L0F1dGhvcj48WWVhcj4yMDE3PC9Z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==
</w:fldData>
              </w:fldChar>
            </w:r>
            <w:r w:rsidR="00F634BE" w:rsidRPr="00B60BAE">
              <w:rPr>
                <w:rFonts w:asciiTheme="majorBidi" w:hAnsiTheme="majorBidi" w:cstheme="majorBidi"/>
              </w:rPr>
              <w:instrText xml:space="preserve"> ADDIN EN.CITE </w:instrText>
            </w:r>
            <w:r w:rsidR="00F634BE" w:rsidRPr="00B60BAE">
              <w:rPr>
                <w:rFonts w:asciiTheme="majorBidi" w:hAnsiTheme="majorBidi" w:cstheme="majorBidi"/>
              </w:rPr>
              <w:fldChar w:fldCharType="begin">
                <w:fldData xml:space="preserve">PEVuZE5vdGU+PENpdGU+PEF1dGhvcj5EJmFwb3M7QXVyZWE8L0F1dGhvcj48WWVhcj4yMDE3PC9Z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==
</w:fldData>
              </w:fldChar>
            </w:r>
            <w:r w:rsidR="00F634BE" w:rsidRPr="00B60BAE">
              <w:rPr>
                <w:rFonts w:asciiTheme="majorBidi" w:hAnsiTheme="majorBidi" w:cstheme="majorBidi"/>
              </w:rPr>
              <w:instrText xml:space="preserve"> ADDIN EN.CITE.DATA </w:instrText>
            </w:r>
            <w:r w:rsidR="00F634BE" w:rsidRPr="00B60BAE">
              <w:rPr>
                <w:rFonts w:asciiTheme="majorBidi" w:hAnsiTheme="majorBidi" w:cstheme="majorBidi"/>
              </w:rPr>
            </w:r>
            <w:r w:rsidR="00F634BE" w:rsidRPr="00B60BAE">
              <w:rPr>
                <w:rFonts w:asciiTheme="majorBidi" w:hAnsiTheme="majorBidi" w:cstheme="majorBidi"/>
              </w:rPr>
              <w:fldChar w:fldCharType="end"/>
            </w:r>
            <w:r w:rsidRPr="00B60BAE">
              <w:rPr>
                <w:rFonts w:asciiTheme="majorBidi" w:hAnsiTheme="majorBidi" w:cstheme="majorBidi"/>
              </w:rPr>
            </w:r>
            <w:r w:rsidRPr="00B60BAE">
              <w:rPr>
                <w:rFonts w:asciiTheme="majorBidi" w:hAnsiTheme="majorBidi" w:cstheme="majorBidi"/>
              </w:rPr>
              <w:fldChar w:fldCharType="separate"/>
            </w:r>
            <w:r w:rsidR="00F634BE" w:rsidRPr="00B60BAE">
              <w:rPr>
                <w:rFonts w:asciiTheme="majorBidi" w:hAnsiTheme="majorBidi" w:cstheme="majorBidi"/>
                <w:noProof/>
              </w:rPr>
              <w:t>(5, 7, 9, 11-13, 40-48, 50-52)</w:t>
            </w:r>
            <w:r w:rsidRPr="00B60BAE">
              <w:rPr>
                <w:rFonts w:asciiTheme="majorBidi" w:hAnsiTheme="majorBidi" w:cstheme="majorBidi"/>
              </w:rPr>
              <w:fldChar w:fldCharType="end"/>
            </w:r>
          </w:p>
        </w:tc>
      </w:tr>
      <w:tr w:rsidR="00B60BAE" w:rsidRPr="00B60BAE" w14:paraId="5A0C102B" w14:textId="77777777" w:rsidTr="0001569B">
        <w:trPr>
          <w:trHeight w:val="286"/>
        </w:trPr>
        <w:tc>
          <w:tcPr>
            <w:tcW w:w="3372" w:type="dxa"/>
          </w:tcPr>
          <w:p w14:paraId="54DD0C92" w14:textId="77777777"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rPr>
              <w:t>Studies included only male</w:t>
            </w:r>
          </w:p>
        </w:tc>
        <w:tc>
          <w:tcPr>
            <w:tcW w:w="1753" w:type="dxa"/>
          </w:tcPr>
          <w:p w14:paraId="3F382D0F" w14:textId="77777777" w:rsidR="00DA20F1" w:rsidRPr="00B60BAE" w:rsidRDefault="00DA20F1" w:rsidP="0001569B">
            <w:pPr>
              <w:spacing w:line="276" w:lineRule="auto"/>
              <w:rPr>
                <w:rFonts w:asciiTheme="majorBidi" w:hAnsiTheme="majorBidi" w:cstheme="majorBidi"/>
              </w:rPr>
            </w:pPr>
            <w:r w:rsidRPr="00B60BAE">
              <w:rPr>
                <w:rFonts w:asciiTheme="majorBidi" w:hAnsiTheme="majorBidi" w:cstheme="majorBidi"/>
              </w:rPr>
              <w:t>4 (17.4)</w:t>
            </w:r>
          </w:p>
        </w:tc>
        <w:tc>
          <w:tcPr>
            <w:tcW w:w="4860" w:type="dxa"/>
          </w:tcPr>
          <w:p w14:paraId="69256121" w14:textId="107E47AB" w:rsidR="00DA20F1" w:rsidRPr="00B60BAE" w:rsidRDefault="00DA20F1" w:rsidP="0001569B">
            <w:pPr>
              <w:spacing w:line="276" w:lineRule="auto"/>
              <w:rPr>
                <w:rFonts w:asciiTheme="majorBidi" w:hAnsiTheme="majorBidi" w:cstheme="majorBidi"/>
                <w:lang w:val="fr-FR"/>
              </w:rPr>
            </w:pPr>
            <w:r w:rsidRPr="00B60BAE">
              <w:rPr>
                <w:rFonts w:asciiTheme="majorBidi" w:hAnsiTheme="majorBidi" w:cstheme="majorBidi"/>
              </w:rPr>
              <w:fldChar w:fldCharType="begin">
                <w:fldData xml:space="preserve">PEVuZE5vdGU+PENpdGU+PEF1dGhvcj5MaW5kYmVyZzwvQXV0aG9yPjxZZWFyPjIwMTI8L1llYXI+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</w:fldData>
              </w:fldChar>
            </w:r>
            <w:r w:rsidR="00F634BE" w:rsidRPr="00B60BAE">
              <w:rPr>
                <w:rFonts w:asciiTheme="majorBidi" w:hAnsiTheme="majorBidi" w:cstheme="majorBidi"/>
              </w:rPr>
              <w:instrText xml:space="preserve"> ADDIN EN.CITE </w:instrText>
            </w:r>
            <w:r w:rsidR="00F634BE" w:rsidRPr="00B60BAE">
              <w:rPr>
                <w:rFonts w:asciiTheme="majorBidi" w:hAnsiTheme="majorBidi" w:cstheme="majorBidi"/>
              </w:rPr>
              <w:fldChar w:fldCharType="begin">
                <w:fldData xml:space="preserve">PEVuZE5vdGU+PENpdGU+PEF1dGhvcj5MaW5kYmVyZzwvQXV0aG9yPjxZZWFyPjIwMTI8L1llYXI+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</w:fldData>
              </w:fldChar>
            </w:r>
            <w:r w:rsidR="00F634BE" w:rsidRPr="00B60BAE">
              <w:rPr>
                <w:rFonts w:asciiTheme="majorBidi" w:hAnsiTheme="majorBidi" w:cstheme="majorBidi"/>
              </w:rPr>
              <w:instrText xml:space="preserve"> ADDIN EN.CITE.DATA </w:instrText>
            </w:r>
            <w:r w:rsidR="00F634BE" w:rsidRPr="00B60BAE">
              <w:rPr>
                <w:rFonts w:asciiTheme="majorBidi" w:hAnsiTheme="majorBidi" w:cstheme="majorBidi"/>
              </w:rPr>
            </w:r>
            <w:r w:rsidR="00F634BE" w:rsidRPr="00B60BAE">
              <w:rPr>
                <w:rFonts w:asciiTheme="majorBidi" w:hAnsiTheme="majorBidi" w:cstheme="majorBidi"/>
              </w:rPr>
              <w:fldChar w:fldCharType="end"/>
            </w:r>
            <w:r w:rsidRPr="00B60BAE">
              <w:rPr>
                <w:rFonts w:asciiTheme="majorBidi" w:hAnsiTheme="majorBidi" w:cstheme="majorBidi"/>
              </w:rPr>
            </w:r>
            <w:r w:rsidRPr="00B60BAE">
              <w:rPr>
                <w:rFonts w:asciiTheme="majorBidi" w:hAnsiTheme="majorBidi" w:cstheme="majorBidi"/>
              </w:rPr>
              <w:fldChar w:fldCharType="separate"/>
            </w:r>
            <w:r w:rsidR="00F634BE" w:rsidRPr="00B60BAE">
              <w:rPr>
                <w:rFonts w:asciiTheme="majorBidi" w:hAnsiTheme="majorBidi" w:cstheme="majorBidi"/>
                <w:noProof/>
              </w:rPr>
              <w:t>(10, 16, 17, 49)</w:t>
            </w:r>
            <w:r w:rsidRPr="00B60BAE">
              <w:rPr>
                <w:rFonts w:asciiTheme="majorBidi" w:hAnsiTheme="majorBidi" w:cstheme="majorBidi"/>
              </w:rPr>
              <w:fldChar w:fldCharType="end"/>
            </w:r>
          </w:p>
        </w:tc>
      </w:tr>
      <w:tr w:rsidR="00B60BAE" w:rsidRPr="00B60BAE" w14:paraId="69C741EF" w14:textId="77777777" w:rsidTr="0001569B">
        <w:trPr>
          <w:trHeight w:val="286"/>
        </w:trPr>
        <w:tc>
          <w:tcPr>
            <w:tcW w:w="3372" w:type="dxa"/>
          </w:tcPr>
          <w:p w14:paraId="1BD53204" w14:textId="77777777" w:rsidR="00DA20F1" w:rsidRPr="00B60BAE" w:rsidRDefault="00DA20F1" w:rsidP="0001569B">
            <w:pPr>
              <w:spacing w:line="276" w:lineRule="auto"/>
              <w:rPr>
                <w:rFonts w:asciiTheme="majorBidi" w:hAnsiTheme="majorBidi" w:cstheme="majorBidi"/>
              </w:rPr>
            </w:pPr>
            <w:bookmarkStart w:id="8" w:name="_Hlk155349848"/>
            <w:r w:rsidRPr="00B60BAE">
              <w:rPr>
                <w:rFonts w:asciiTheme="majorBidi" w:hAnsiTheme="majorBidi" w:cstheme="majorBidi"/>
              </w:rPr>
              <w:t>Studies consisted of male participants (male representation 60% or more)</w:t>
            </w:r>
          </w:p>
        </w:tc>
        <w:tc>
          <w:tcPr>
            <w:tcW w:w="1753" w:type="dxa"/>
          </w:tcPr>
          <w:p w14:paraId="5CEC889C" w14:textId="77777777" w:rsidR="00DA20F1" w:rsidRPr="00B60BAE" w:rsidRDefault="00DA20F1" w:rsidP="0001569B">
            <w:pPr>
              <w:spacing w:line="276" w:lineRule="auto"/>
              <w:rPr>
                <w:rFonts w:asciiTheme="majorBidi" w:hAnsiTheme="majorBidi" w:cstheme="majorBidi"/>
              </w:rPr>
            </w:pPr>
            <w:r w:rsidRPr="00B60BAE">
              <w:rPr>
                <w:rFonts w:asciiTheme="majorBidi" w:hAnsiTheme="majorBidi" w:cstheme="majorBidi"/>
              </w:rPr>
              <w:t>5 (21.7)</w:t>
            </w:r>
          </w:p>
        </w:tc>
        <w:tc>
          <w:tcPr>
            <w:tcW w:w="4860" w:type="dxa"/>
          </w:tcPr>
          <w:p w14:paraId="7941BB9C" w14:textId="79C6B614" w:rsidR="00DA20F1" w:rsidRPr="00B60BAE" w:rsidRDefault="00DA20F1" w:rsidP="0001569B">
            <w:pPr>
              <w:spacing w:line="276" w:lineRule="auto"/>
              <w:rPr>
                <w:rFonts w:asciiTheme="majorBidi" w:hAnsiTheme="majorBidi" w:cstheme="majorBidi"/>
              </w:rPr>
            </w:pPr>
            <w:r w:rsidRPr="00B60BAE">
              <w:rPr>
                <w:rFonts w:asciiTheme="majorBidi" w:hAnsiTheme="majorBidi" w:cstheme="majorBidi"/>
              </w:rPr>
              <w:fldChar w:fldCharType="begin">
                <w:fldData xml:space="preserve">PEVuZE5vdGU+PENpdGU+PEF1dGhvcj5EaW5nPC9BdXRob3I+PFllYXI+MjAyMTwvWWVhcj48UmVj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</w:fldData>
              </w:fldChar>
            </w:r>
            <w:r w:rsidR="00F634BE" w:rsidRPr="00B60BAE">
              <w:rPr>
                <w:rFonts w:asciiTheme="majorBidi" w:hAnsiTheme="majorBidi" w:cstheme="majorBidi"/>
              </w:rPr>
              <w:instrText xml:space="preserve"> ADDIN EN.CITE </w:instrText>
            </w:r>
            <w:r w:rsidR="00F634BE" w:rsidRPr="00B60BAE">
              <w:rPr>
                <w:rFonts w:asciiTheme="majorBidi" w:hAnsiTheme="majorBidi" w:cstheme="majorBidi"/>
              </w:rPr>
              <w:fldChar w:fldCharType="begin">
                <w:fldData xml:space="preserve">PEVuZE5vdGU+PENpdGU+PEF1dGhvcj5EaW5nPC9BdXRob3I+PFllYXI+MjAyMTwvWWVhcj48UmVj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</w:fldData>
              </w:fldChar>
            </w:r>
            <w:r w:rsidR="00F634BE" w:rsidRPr="00B60BAE">
              <w:rPr>
                <w:rFonts w:asciiTheme="majorBidi" w:hAnsiTheme="majorBidi" w:cstheme="majorBidi"/>
              </w:rPr>
              <w:instrText xml:space="preserve"> ADDIN EN.CITE.DATA </w:instrText>
            </w:r>
            <w:r w:rsidR="00F634BE" w:rsidRPr="00B60BAE">
              <w:rPr>
                <w:rFonts w:asciiTheme="majorBidi" w:hAnsiTheme="majorBidi" w:cstheme="majorBidi"/>
              </w:rPr>
            </w:r>
            <w:r w:rsidR="00F634BE" w:rsidRPr="00B60BAE">
              <w:rPr>
                <w:rFonts w:asciiTheme="majorBidi" w:hAnsiTheme="majorBidi" w:cstheme="majorBidi"/>
              </w:rPr>
              <w:fldChar w:fldCharType="end"/>
            </w:r>
            <w:r w:rsidRPr="00B60BAE">
              <w:rPr>
                <w:rFonts w:asciiTheme="majorBidi" w:hAnsiTheme="majorBidi" w:cstheme="majorBidi"/>
              </w:rPr>
            </w:r>
            <w:r w:rsidRPr="00B60BAE">
              <w:rPr>
                <w:rFonts w:asciiTheme="majorBidi" w:hAnsiTheme="majorBidi" w:cstheme="majorBidi"/>
              </w:rPr>
              <w:fldChar w:fldCharType="separate"/>
            </w:r>
            <w:r w:rsidR="00F634BE" w:rsidRPr="00B60BAE">
              <w:rPr>
                <w:rFonts w:asciiTheme="majorBidi" w:hAnsiTheme="majorBidi" w:cstheme="majorBidi"/>
                <w:noProof/>
              </w:rPr>
              <w:t>(7, 9, 12, 40, 47)</w:t>
            </w:r>
            <w:r w:rsidRPr="00B60BAE">
              <w:rPr>
                <w:rFonts w:asciiTheme="majorBidi" w:hAnsiTheme="majorBidi" w:cstheme="majorBidi"/>
              </w:rPr>
              <w:fldChar w:fldCharType="end"/>
            </w:r>
          </w:p>
        </w:tc>
      </w:tr>
      <w:bookmarkEnd w:id="8"/>
      <w:tr w:rsidR="00B60BAE" w:rsidRPr="00B60BAE" w14:paraId="4B9F7A24" w14:textId="77777777" w:rsidTr="0001569B">
        <w:trPr>
          <w:trHeight w:val="286"/>
        </w:trPr>
        <w:tc>
          <w:tcPr>
            <w:tcW w:w="3372" w:type="dxa"/>
          </w:tcPr>
          <w:p w14:paraId="1C396E2E" w14:textId="77777777"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b/>
                <w:bCs/>
              </w:rPr>
              <w:t>Methodology characteristics</w:t>
            </w:r>
          </w:p>
        </w:tc>
        <w:tc>
          <w:tcPr>
            <w:tcW w:w="1753" w:type="dxa"/>
          </w:tcPr>
          <w:p w14:paraId="624493F4" w14:textId="77777777" w:rsidR="00DA20F1" w:rsidRPr="00B60BAE" w:rsidRDefault="00DA20F1" w:rsidP="0001569B">
            <w:pPr>
              <w:spacing w:line="276" w:lineRule="auto"/>
              <w:rPr>
                <w:rFonts w:asciiTheme="majorBidi" w:hAnsiTheme="majorBidi" w:cstheme="majorBidi"/>
              </w:rPr>
            </w:pPr>
          </w:p>
        </w:tc>
        <w:tc>
          <w:tcPr>
            <w:tcW w:w="4860" w:type="dxa"/>
          </w:tcPr>
          <w:p w14:paraId="7BECEF26" w14:textId="77777777" w:rsidR="00DA20F1" w:rsidRPr="00B60BAE" w:rsidRDefault="00DA20F1" w:rsidP="0001569B">
            <w:pPr>
              <w:spacing w:line="276" w:lineRule="auto"/>
              <w:rPr>
                <w:rFonts w:asciiTheme="majorBidi" w:hAnsiTheme="majorBidi" w:cstheme="majorBidi"/>
              </w:rPr>
            </w:pPr>
          </w:p>
        </w:tc>
      </w:tr>
      <w:tr w:rsidR="00B60BAE" w:rsidRPr="00B60BAE" w14:paraId="22D2573C" w14:textId="77777777" w:rsidTr="0001569B">
        <w:trPr>
          <w:trHeight w:val="286"/>
        </w:trPr>
        <w:tc>
          <w:tcPr>
            <w:tcW w:w="3372" w:type="dxa"/>
          </w:tcPr>
          <w:p w14:paraId="401DA24D" w14:textId="77777777"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rPr>
              <w:t>Sample power calculation included</w:t>
            </w:r>
          </w:p>
        </w:tc>
        <w:tc>
          <w:tcPr>
            <w:tcW w:w="1753" w:type="dxa"/>
          </w:tcPr>
          <w:p w14:paraId="4BE83B0A" w14:textId="77777777" w:rsidR="00DA20F1" w:rsidRPr="00B60BAE" w:rsidRDefault="00DA20F1" w:rsidP="0001569B">
            <w:pPr>
              <w:spacing w:line="276" w:lineRule="auto"/>
              <w:rPr>
                <w:rFonts w:asciiTheme="majorBidi" w:hAnsiTheme="majorBidi" w:cstheme="majorBidi"/>
              </w:rPr>
            </w:pPr>
            <w:r w:rsidRPr="00B60BAE">
              <w:rPr>
                <w:rFonts w:asciiTheme="majorBidi" w:hAnsiTheme="majorBidi" w:cstheme="majorBidi"/>
              </w:rPr>
              <w:t>3 (13.0)</w:t>
            </w:r>
          </w:p>
        </w:tc>
        <w:tc>
          <w:tcPr>
            <w:tcW w:w="4860" w:type="dxa"/>
          </w:tcPr>
          <w:p w14:paraId="272DCB05" w14:textId="3EEFEBA0" w:rsidR="00DA20F1" w:rsidRPr="00B60BAE" w:rsidRDefault="00DA20F1" w:rsidP="0001569B">
            <w:pPr>
              <w:spacing w:line="276" w:lineRule="auto"/>
              <w:rPr>
                <w:rFonts w:asciiTheme="majorBidi" w:hAnsiTheme="majorBidi" w:cstheme="majorBidi"/>
                <w:lang w:val="fr-FR"/>
              </w:rPr>
            </w:pPr>
            <w:r w:rsidRPr="00B60BAE">
              <w:rPr>
                <w:rFonts w:asciiTheme="majorBidi" w:hAnsiTheme="majorBidi" w:cstheme="majorBidi"/>
              </w:rPr>
              <w:fldChar w:fldCharType="begin">
                <w:fldData xml:space="preserve">PEVuZE5vdGU+PENpdGU+PEF1dGhvcj5TYWJhbmF5YWdhbTwvQXV0aG9yPjxZZWFyPjIwMTI8L1ll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=
</w:fldData>
              </w:fldChar>
            </w:r>
            <w:r w:rsidR="00F634BE" w:rsidRPr="00B60BAE">
              <w:rPr>
                <w:rFonts w:asciiTheme="majorBidi" w:hAnsiTheme="majorBidi" w:cstheme="majorBidi"/>
              </w:rPr>
              <w:instrText xml:space="preserve"> ADDIN EN.CITE </w:instrText>
            </w:r>
            <w:r w:rsidR="00F634BE" w:rsidRPr="00B60BAE">
              <w:rPr>
                <w:rFonts w:asciiTheme="majorBidi" w:hAnsiTheme="majorBidi" w:cstheme="majorBidi"/>
              </w:rPr>
              <w:fldChar w:fldCharType="begin">
                <w:fldData xml:space="preserve">PEVuZE5vdGU+PENpdGU+PEF1dGhvcj5TYWJhbmF5YWdhbTwvQXV0aG9yPjxZZWFyPjIwMTI8L1ll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=
</w:fldData>
              </w:fldChar>
            </w:r>
            <w:r w:rsidR="00F634BE" w:rsidRPr="00B60BAE">
              <w:rPr>
                <w:rFonts w:asciiTheme="majorBidi" w:hAnsiTheme="majorBidi" w:cstheme="majorBidi"/>
              </w:rPr>
              <w:instrText xml:space="preserve"> ADDIN EN.CITE.DATA </w:instrText>
            </w:r>
            <w:r w:rsidR="00F634BE" w:rsidRPr="00B60BAE">
              <w:rPr>
                <w:rFonts w:asciiTheme="majorBidi" w:hAnsiTheme="majorBidi" w:cstheme="majorBidi"/>
              </w:rPr>
            </w:r>
            <w:r w:rsidR="00F634BE" w:rsidRPr="00B60BAE">
              <w:rPr>
                <w:rFonts w:asciiTheme="majorBidi" w:hAnsiTheme="majorBidi" w:cstheme="majorBidi"/>
              </w:rPr>
              <w:fldChar w:fldCharType="end"/>
            </w:r>
            <w:r w:rsidRPr="00B60BAE">
              <w:rPr>
                <w:rFonts w:asciiTheme="majorBidi" w:hAnsiTheme="majorBidi" w:cstheme="majorBidi"/>
              </w:rPr>
            </w:r>
            <w:r w:rsidRPr="00B60BAE">
              <w:rPr>
                <w:rFonts w:asciiTheme="majorBidi" w:hAnsiTheme="majorBidi" w:cstheme="majorBidi"/>
              </w:rPr>
              <w:fldChar w:fldCharType="separate"/>
            </w:r>
            <w:r w:rsidR="00F634BE" w:rsidRPr="00B60BAE">
              <w:rPr>
                <w:rFonts w:asciiTheme="majorBidi" w:hAnsiTheme="majorBidi" w:cstheme="majorBidi"/>
                <w:noProof/>
              </w:rPr>
              <w:t>(5, 7, 12)</w:t>
            </w:r>
            <w:r w:rsidRPr="00B60BAE">
              <w:rPr>
                <w:rFonts w:asciiTheme="majorBidi" w:hAnsiTheme="majorBidi" w:cstheme="majorBidi"/>
              </w:rPr>
              <w:fldChar w:fldCharType="end"/>
            </w:r>
          </w:p>
        </w:tc>
      </w:tr>
      <w:tr w:rsidR="00B60BAE" w:rsidRPr="00B60BAE" w14:paraId="5AD00B95" w14:textId="77777777" w:rsidTr="0001569B">
        <w:trPr>
          <w:trHeight w:val="286"/>
        </w:trPr>
        <w:tc>
          <w:tcPr>
            <w:tcW w:w="3372" w:type="dxa"/>
          </w:tcPr>
          <w:p w14:paraId="7A695928" w14:textId="77777777"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b/>
                <w:bCs/>
              </w:rPr>
              <w:t>Comparator</w:t>
            </w:r>
          </w:p>
        </w:tc>
        <w:tc>
          <w:tcPr>
            <w:tcW w:w="1753" w:type="dxa"/>
          </w:tcPr>
          <w:p w14:paraId="368E54DC" w14:textId="77777777" w:rsidR="00DA20F1" w:rsidRPr="00B60BAE" w:rsidRDefault="00DA20F1" w:rsidP="0001569B">
            <w:pPr>
              <w:spacing w:line="276" w:lineRule="auto"/>
              <w:rPr>
                <w:rFonts w:asciiTheme="majorBidi" w:hAnsiTheme="majorBidi" w:cstheme="majorBidi"/>
              </w:rPr>
            </w:pPr>
          </w:p>
        </w:tc>
        <w:tc>
          <w:tcPr>
            <w:tcW w:w="4860" w:type="dxa"/>
          </w:tcPr>
          <w:p w14:paraId="0D5A432F" w14:textId="77777777" w:rsidR="00DA20F1" w:rsidRPr="00B60BAE" w:rsidRDefault="00DA20F1" w:rsidP="0001569B">
            <w:pPr>
              <w:spacing w:line="276" w:lineRule="auto"/>
              <w:rPr>
                <w:rFonts w:asciiTheme="majorBidi" w:hAnsiTheme="majorBidi" w:cstheme="majorBidi"/>
              </w:rPr>
            </w:pPr>
          </w:p>
        </w:tc>
      </w:tr>
      <w:tr w:rsidR="00B60BAE" w:rsidRPr="00B60BAE" w14:paraId="3B71BDBC" w14:textId="77777777" w:rsidTr="0001569B">
        <w:trPr>
          <w:trHeight w:val="404"/>
        </w:trPr>
        <w:tc>
          <w:tcPr>
            <w:tcW w:w="3372" w:type="dxa"/>
          </w:tcPr>
          <w:p w14:paraId="7A594517" w14:textId="77777777"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rPr>
              <w:t>Matched control</w:t>
            </w:r>
          </w:p>
        </w:tc>
        <w:tc>
          <w:tcPr>
            <w:tcW w:w="1753" w:type="dxa"/>
          </w:tcPr>
          <w:p w14:paraId="4DBC8E1F" w14:textId="77777777" w:rsidR="00DA20F1" w:rsidRPr="00B60BAE" w:rsidRDefault="00DA20F1" w:rsidP="0001569B">
            <w:pPr>
              <w:spacing w:line="276" w:lineRule="auto"/>
              <w:rPr>
                <w:rFonts w:asciiTheme="majorBidi" w:hAnsiTheme="majorBidi" w:cstheme="majorBidi"/>
              </w:rPr>
            </w:pPr>
            <w:r w:rsidRPr="00B60BAE">
              <w:rPr>
                <w:rFonts w:asciiTheme="majorBidi" w:hAnsiTheme="majorBidi" w:cstheme="majorBidi"/>
              </w:rPr>
              <w:t>2 (8.7)</w:t>
            </w:r>
          </w:p>
        </w:tc>
        <w:tc>
          <w:tcPr>
            <w:tcW w:w="4860" w:type="dxa"/>
          </w:tcPr>
          <w:p w14:paraId="55A52463" w14:textId="0E345E73" w:rsidR="00DA20F1" w:rsidRPr="00B60BAE" w:rsidRDefault="00DA20F1" w:rsidP="0001569B">
            <w:pPr>
              <w:spacing w:line="276" w:lineRule="auto"/>
              <w:rPr>
                <w:rFonts w:asciiTheme="majorBidi" w:hAnsiTheme="majorBidi" w:cstheme="majorBidi"/>
                <w:lang w:val="fr-FR"/>
              </w:rPr>
            </w:pPr>
            <w:r w:rsidRPr="00B60BAE">
              <w:rPr>
                <w:rFonts w:asciiTheme="majorBidi" w:hAnsiTheme="majorBidi" w:cstheme="majorBidi"/>
              </w:rPr>
              <w:fldChar w:fldCharType="begin">
                <w:fldData xml:space="preserve">PEVuZE5vdGU+PENpdGU+PEF1dGhvcj5MaXU8L0F1dGhvcj48WWVhcj4yMDE3PC9ZZWFyPjxSZWNO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</w:fldData>
              </w:fldChar>
            </w:r>
            <w:r w:rsidR="00F634BE" w:rsidRPr="00B60BAE">
              <w:rPr>
                <w:rFonts w:asciiTheme="majorBidi" w:hAnsiTheme="majorBidi" w:cstheme="majorBidi"/>
              </w:rPr>
              <w:instrText xml:space="preserve"> ADDIN EN.CITE </w:instrText>
            </w:r>
            <w:r w:rsidR="00F634BE" w:rsidRPr="00B60BAE">
              <w:rPr>
                <w:rFonts w:asciiTheme="majorBidi" w:hAnsiTheme="majorBidi" w:cstheme="majorBidi"/>
              </w:rPr>
              <w:fldChar w:fldCharType="begin">
                <w:fldData xml:space="preserve">PEVuZE5vdGU+PENpdGU+PEF1dGhvcj5MaXU8L0F1dGhvcj48WWVhcj4yMDE3PC9ZZWFyPjxSZWNO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</w:fldData>
              </w:fldChar>
            </w:r>
            <w:r w:rsidR="00F634BE" w:rsidRPr="00B60BAE">
              <w:rPr>
                <w:rFonts w:asciiTheme="majorBidi" w:hAnsiTheme="majorBidi" w:cstheme="majorBidi"/>
              </w:rPr>
              <w:instrText xml:space="preserve"> ADDIN EN.CITE.DATA </w:instrText>
            </w:r>
            <w:r w:rsidR="00F634BE" w:rsidRPr="00B60BAE">
              <w:rPr>
                <w:rFonts w:asciiTheme="majorBidi" w:hAnsiTheme="majorBidi" w:cstheme="majorBidi"/>
              </w:rPr>
            </w:r>
            <w:r w:rsidR="00F634BE" w:rsidRPr="00B60BAE">
              <w:rPr>
                <w:rFonts w:asciiTheme="majorBidi" w:hAnsiTheme="majorBidi" w:cstheme="majorBidi"/>
              </w:rPr>
              <w:fldChar w:fldCharType="end"/>
            </w:r>
            <w:r w:rsidRPr="00B60BAE">
              <w:rPr>
                <w:rFonts w:asciiTheme="majorBidi" w:hAnsiTheme="majorBidi" w:cstheme="majorBidi"/>
              </w:rPr>
            </w:r>
            <w:r w:rsidRPr="00B60BAE">
              <w:rPr>
                <w:rFonts w:asciiTheme="majorBidi" w:hAnsiTheme="majorBidi" w:cstheme="majorBidi"/>
              </w:rPr>
              <w:fldChar w:fldCharType="separate"/>
            </w:r>
            <w:r w:rsidR="00F634BE" w:rsidRPr="00B60BAE">
              <w:rPr>
                <w:rFonts w:asciiTheme="majorBidi" w:hAnsiTheme="majorBidi" w:cstheme="majorBidi"/>
                <w:noProof/>
              </w:rPr>
              <w:t>(40, 43)</w:t>
            </w:r>
            <w:r w:rsidRPr="00B60BAE">
              <w:rPr>
                <w:rFonts w:asciiTheme="majorBidi" w:hAnsiTheme="majorBidi" w:cstheme="majorBidi"/>
              </w:rPr>
              <w:fldChar w:fldCharType="end"/>
            </w:r>
          </w:p>
        </w:tc>
      </w:tr>
      <w:tr w:rsidR="00B60BAE" w:rsidRPr="00B60BAE" w14:paraId="05D8E6FE" w14:textId="77777777" w:rsidTr="0001569B">
        <w:trPr>
          <w:trHeight w:val="404"/>
        </w:trPr>
        <w:tc>
          <w:tcPr>
            <w:tcW w:w="3372" w:type="dxa"/>
          </w:tcPr>
          <w:p w14:paraId="1588B1FC" w14:textId="77777777"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rPr>
              <w:t>Unmatched control</w:t>
            </w:r>
          </w:p>
        </w:tc>
        <w:tc>
          <w:tcPr>
            <w:tcW w:w="1753" w:type="dxa"/>
          </w:tcPr>
          <w:p w14:paraId="3820DE79" w14:textId="77777777" w:rsidR="00DA20F1" w:rsidRPr="00B60BAE" w:rsidRDefault="00DA20F1" w:rsidP="0001569B">
            <w:pPr>
              <w:spacing w:line="276" w:lineRule="auto"/>
              <w:rPr>
                <w:rFonts w:asciiTheme="majorBidi" w:hAnsiTheme="majorBidi" w:cstheme="majorBidi"/>
              </w:rPr>
            </w:pPr>
            <w:r w:rsidRPr="00B60BAE">
              <w:rPr>
                <w:rFonts w:asciiTheme="majorBidi" w:hAnsiTheme="majorBidi" w:cstheme="majorBidi"/>
              </w:rPr>
              <w:t>21 (91.3)</w:t>
            </w:r>
          </w:p>
        </w:tc>
        <w:tc>
          <w:tcPr>
            <w:tcW w:w="4860" w:type="dxa"/>
          </w:tcPr>
          <w:p w14:paraId="60039E33" w14:textId="6D962A28" w:rsidR="00DA20F1" w:rsidRPr="00B60BAE" w:rsidRDefault="00DA20F1" w:rsidP="0001569B">
            <w:pPr>
              <w:spacing w:after="160" w:line="259" w:lineRule="auto"/>
              <w:rPr>
                <w:rFonts w:asciiTheme="majorBidi" w:hAnsiTheme="majorBidi" w:cstheme="majorBidi"/>
                <w:lang w:val="fr-FR"/>
              </w:rPr>
            </w:pPr>
            <w:r w:rsidRPr="00B60BAE">
              <w:rPr>
                <w:rFonts w:asciiTheme="majorBidi" w:hAnsiTheme="majorBidi" w:cstheme="majorBidi"/>
              </w:rPr>
              <w:fldChar w:fldCharType="begin">
                <w:fldData xml:space="preserve">PEVuZE5vdGU+PENpdGU+PEF1dGhvcj5BbGk8L0F1dGhvcj48WWVhcj4yMDIzPC9ZZWFyPjxSZWNO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==
</w:fldData>
              </w:fldChar>
            </w:r>
            <w:r w:rsidR="00F634BE" w:rsidRPr="00B60BAE">
              <w:rPr>
                <w:rFonts w:asciiTheme="majorBidi" w:hAnsiTheme="majorBidi" w:cstheme="majorBidi"/>
              </w:rPr>
              <w:instrText xml:space="preserve"> ADDIN EN.CITE </w:instrText>
            </w:r>
            <w:r w:rsidR="00F634BE" w:rsidRPr="00B60BAE">
              <w:rPr>
                <w:rFonts w:asciiTheme="majorBidi" w:hAnsiTheme="majorBidi" w:cstheme="majorBidi"/>
              </w:rPr>
              <w:fldChar w:fldCharType="begin">
                <w:fldData xml:space="preserve">PEVuZE5vdGU+PENpdGU+PEF1dGhvcj5BbGk8L0F1dGhvcj48WWVhcj4yMDIzPC9ZZWFyPjxSZWNO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==
</w:fldData>
              </w:fldChar>
            </w:r>
            <w:r w:rsidR="00F634BE" w:rsidRPr="00B60BAE">
              <w:rPr>
                <w:rFonts w:asciiTheme="majorBidi" w:hAnsiTheme="majorBidi" w:cstheme="majorBidi"/>
              </w:rPr>
              <w:instrText xml:space="preserve"> ADDIN EN.CITE.DATA </w:instrText>
            </w:r>
            <w:r w:rsidR="00F634BE" w:rsidRPr="00B60BAE">
              <w:rPr>
                <w:rFonts w:asciiTheme="majorBidi" w:hAnsiTheme="majorBidi" w:cstheme="majorBidi"/>
              </w:rPr>
            </w:r>
            <w:r w:rsidR="00F634BE" w:rsidRPr="00B60BAE">
              <w:rPr>
                <w:rFonts w:asciiTheme="majorBidi" w:hAnsiTheme="majorBidi" w:cstheme="majorBidi"/>
              </w:rPr>
              <w:fldChar w:fldCharType="end"/>
            </w:r>
            <w:r w:rsidRPr="00B60BAE">
              <w:rPr>
                <w:rFonts w:asciiTheme="majorBidi" w:hAnsiTheme="majorBidi" w:cstheme="majorBidi"/>
              </w:rPr>
            </w:r>
            <w:r w:rsidRPr="00B60BAE">
              <w:rPr>
                <w:rFonts w:asciiTheme="majorBidi" w:hAnsiTheme="majorBidi" w:cstheme="majorBidi"/>
              </w:rPr>
              <w:fldChar w:fldCharType="separate"/>
            </w:r>
            <w:r w:rsidR="00F634BE" w:rsidRPr="00B60BAE">
              <w:rPr>
                <w:rFonts w:asciiTheme="majorBidi" w:hAnsiTheme="majorBidi" w:cstheme="majorBidi"/>
                <w:noProof/>
              </w:rPr>
              <w:t>(5, 7, 9-13, 16, 17, 39, 41, 42, 44-52)</w:t>
            </w:r>
            <w:r w:rsidRPr="00B60BAE">
              <w:rPr>
                <w:rFonts w:asciiTheme="majorBidi" w:hAnsiTheme="majorBidi" w:cstheme="majorBidi"/>
              </w:rPr>
              <w:fldChar w:fldCharType="end"/>
            </w:r>
          </w:p>
        </w:tc>
      </w:tr>
      <w:tr w:rsidR="00B60BAE" w:rsidRPr="00B60BAE" w14:paraId="1D06035B" w14:textId="77777777" w:rsidTr="0001569B">
        <w:trPr>
          <w:trHeight w:val="153"/>
        </w:trPr>
        <w:tc>
          <w:tcPr>
            <w:tcW w:w="3372" w:type="dxa"/>
          </w:tcPr>
          <w:p w14:paraId="6D22574B" w14:textId="77777777"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b/>
                <w:bCs/>
              </w:rPr>
              <w:t>Direction of association</w:t>
            </w:r>
          </w:p>
        </w:tc>
        <w:tc>
          <w:tcPr>
            <w:tcW w:w="1753" w:type="dxa"/>
          </w:tcPr>
          <w:p w14:paraId="597BBADA" w14:textId="77777777" w:rsidR="00DA20F1" w:rsidRPr="00B60BAE" w:rsidRDefault="00DA20F1" w:rsidP="0001569B">
            <w:pPr>
              <w:spacing w:line="276" w:lineRule="auto"/>
              <w:rPr>
                <w:rFonts w:asciiTheme="majorBidi" w:hAnsiTheme="majorBidi" w:cstheme="majorBidi"/>
              </w:rPr>
            </w:pPr>
          </w:p>
        </w:tc>
        <w:tc>
          <w:tcPr>
            <w:tcW w:w="4860" w:type="dxa"/>
          </w:tcPr>
          <w:p w14:paraId="7ABC1888" w14:textId="77777777" w:rsidR="00DA20F1" w:rsidRPr="00B60BAE" w:rsidRDefault="00DA20F1" w:rsidP="0001569B">
            <w:pPr>
              <w:spacing w:line="276" w:lineRule="auto"/>
              <w:rPr>
                <w:rFonts w:asciiTheme="majorBidi" w:hAnsiTheme="majorBidi" w:cstheme="majorBidi"/>
              </w:rPr>
            </w:pPr>
          </w:p>
        </w:tc>
      </w:tr>
      <w:tr w:rsidR="00B60BAE" w:rsidRPr="00B60BAE" w14:paraId="3E1BBEDF" w14:textId="77777777" w:rsidTr="0001569B">
        <w:trPr>
          <w:trHeight w:val="286"/>
        </w:trPr>
        <w:tc>
          <w:tcPr>
            <w:tcW w:w="3372" w:type="dxa"/>
          </w:tcPr>
          <w:p w14:paraId="0ABB8DE8" w14:textId="77777777"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rPr>
              <w:t>OSA increases the risk of T2DM</w:t>
            </w:r>
          </w:p>
        </w:tc>
        <w:tc>
          <w:tcPr>
            <w:tcW w:w="1753" w:type="dxa"/>
          </w:tcPr>
          <w:p w14:paraId="583FBA92" w14:textId="77777777" w:rsidR="00DA20F1" w:rsidRPr="00B60BAE" w:rsidRDefault="00DA20F1" w:rsidP="0001569B">
            <w:pPr>
              <w:spacing w:line="276" w:lineRule="auto"/>
              <w:rPr>
                <w:rFonts w:asciiTheme="majorBidi" w:hAnsiTheme="majorBidi" w:cstheme="majorBidi"/>
              </w:rPr>
            </w:pPr>
            <w:r w:rsidRPr="00B60BAE">
              <w:rPr>
                <w:rFonts w:asciiTheme="majorBidi" w:hAnsiTheme="majorBidi" w:cstheme="majorBidi"/>
              </w:rPr>
              <w:t>10 (43.5)</w:t>
            </w:r>
          </w:p>
        </w:tc>
        <w:tc>
          <w:tcPr>
            <w:tcW w:w="4860" w:type="dxa"/>
          </w:tcPr>
          <w:p w14:paraId="1FE56336" w14:textId="548A8A35" w:rsidR="00DA20F1" w:rsidRPr="00B60BAE" w:rsidRDefault="00DA20F1" w:rsidP="0001569B">
            <w:pPr>
              <w:spacing w:line="276" w:lineRule="auto"/>
              <w:rPr>
                <w:rFonts w:asciiTheme="majorBidi" w:hAnsiTheme="majorBidi" w:cstheme="majorBidi"/>
                <w:lang w:val="fr-FR"/>
              </w:rPr>
            </w:pPr>
            <w:r w:rsidRPr="00B60BAE">
              <w:rPr>
                <w:rFonts w:asciiTheme="majorBidi" w:hAnsiTheme="majorBidi" w:cstheme="majorBidi"/>
              </w:rPr>
              <w:fldChar w:fldCharType="begin">
                <w:fldData xml:space="preserve">PEVuZE5vdGU+PENpdGU+PEF1dGhvcj5WYWNlbGV0PC9BdXRob3I+PFllYXI+MjAyMTwvWWVhcj48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</w:fldData>
              </w:fldChar>
            </w:r>
            <w:r w:rsidR="00F634BE" w:rsidRPr="00B60BAE">
              <w:rPr>
                <w:rFonts w:asciiTheme="majorBidi" w:hAnsiTheme="majorBidi" w:cstheme="majorBidi"/>
              </w:rPr>
              <w:instrText xml:space="preserve"> ADDIN EN.CITE </w:instrText>
            </w:r>
            <w:r w:rsidR="00F634BE" w:rsidRPr="00B60BAE">
              <w:rPr>
                <w:rFonts w:asciiTheme="majorBidi" w:hAnsiTheme="majorBidi" w:cstheme="majorBidi"/>
              </w:rPr>
              <w:fldChar w:fldCharType="begin">
                <w:fldData xml:space="preserve">PEVuZE5vdGU+PENpdGU+PEF1dGhvcj5WYWNlbGV0PC9BdXRob3I+PFllYXI+MjAyMTwvWWVhcj48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</w:fldData>
              </w:fldChar>
            </w:r>
            <w:r w:rsidR="00F634BE" w:rsidRPr="00B60BAE">
              <w:rPr>
                <w:rFonts w:asciiTheme="majorBidi" w:hAnsiTheme="majorBidi" w:cstheme="majorBidi"/>
              </w:rPr>
              <w:instrText xml:space="preserve"> ADDIN EN.CITE.DATA </w:instrText>
            </w:r>
            <w:r w:rsidR="00F634BE" w:rsidRPr="00B60BAE">
              <w:rPr>
                <w:rFonts w:asciiTheme="majorBidi" w:hAnsiTheme="majorBidi" w:cstheme="majorBidi"/>
              </w:rPr>
            </w:r>
            <w:r w:rsidR="00F634BE" w:rsidRPr="00B60BAE">
              <w:rPr>
                <w:rFonts w:asciiTheme="majorBidi" w:hAnsiTheme="majorBidi" w:cstheme="majorBidi"/>
              </w:rPr>
              <w:fldChar w:fldCharType="end"/>
            </w:r>
            <w:r w:rsidRPr="00B60BAE">
              <w:rPr>
                <w:rFonts w:asciiTheme="majorBidi" w:hAnsiTheme="majorBidi" w:cstheme="majorBidi"/>
              </w:rPr>
            </w:r>
            <w:r w:rsidRPr="00B60BAE">
              <w:rPr>
                <w:rFonts w:asciiTheme="majorBidi" w:hAnsiTheme="majorBidi" w:cstheme="majorBidi"/>
              </w:rPr>
              <w:fldChar w:fldCharType="separate"/>
            </w:r>
            <w:r w:rsidR="00F634BE" w:rsidRPr="00B60BAE">
              <w:rPr>
                <w:rFonts w:asciiTheme="majorBidi" w:hAnsiTheme="majorBidi" w:cstheme="majorBidi"/>
                <w:noProof/>
              </w:rPr>
              <w:t>(7, 9-13, 17, 39, 41, 42)</w:t>
            </w:r>
            <w:r w:rsidRPr="00B60BAE">
              <w:rPr>
                <w:rFonts w:asciiTheme="majorBidi" w:hAnsiTheme="majorBidi" w:cstheme="majorBidi"/>
              </w:rPr>
              <w:fldChar w:fldCharType="end"/>
            </w:r>
            <w:r w:rsidRPr="00B60BAE">
              <w:rPr>
                <w:rFonts w:asciiTheme="majorBidi" w:hAnsiTheme="majorBidi" w:cstheme="majorBidi"/>
                <w:lang w:val="fr-FR"/>
              </w:rPr>
              <w:t>.</w:t>
            </w:r>
          </w:p>
        </w:tc>
      </w:tr>
      <w:tr w:rsidR="00B60BAE" w:rsidRPr="00B60BAE" w14:paraId="72113F6C" w14:textId="77777777" w:rsidTr="0001569B">
        <w:trPr>
          <w:trHeight w:val="286"/>
        </w:trPr>
        <w:tc>
          <w:tcPr>
            <w:tcW w:w="3372" w:type="dxa"/>
          </w:tcPr>
          <w:p w14:paraId="497649F4" w14:textId="77777777"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rPr>
              <w:t>T2DM increases the risk of OSA</w:t>
            </w:r>
          </w:p>
        </w:tc>
        <w:tc>
          <w:tcPr>
            <w:tcW w:w="1753" w:type="dxa"/>
          </w:tcPr>
          <w:p w14:paraId="59FFE06B" w14:textId="77777777" w:rsidR="00DA20F1" w:rsidRPr="00B60BAE" w:rsidRDefault="00DA20F1" w:rsidP="0001569B">
            <w:pPr>
              <w:spacing w:line="276" w:lineRule="auto"/>
              <w:rPr>
                <w:rFonts w:asciiTheme="majorBidi" w:hAnsiTheme="majorBidi" w:cstheme="majorBidi"/>
              </w:rPr>
            </w:pPr>
            <w:r w:rsidRPr="00B60BAE">
              <w:rPr>
                <w:rFonts w:asciiTheme="majorBidi" w:hAnsiTheme="majorBidi" w:cstheme="majorBidi"/>
              </w:rPr>
              <w:t>1 (4.3)</w:t>
            </w:r>
          </w:p>
        </w:tc>
        <w:tc>
          <w:tcPr>
            <w:tcW w:w="4860" w:type="dxa"/>
          </w:tcPr>
          <w:p w14:paraId="48514D5A" w14:textId="59AF1302" w:rsidR="00DA20F1" w:rsidRPr="00B60BAE" w:rsidRDefault="00DA20F1" w:rsidP="0001569B">
            <w:pPr>
              <w:spacing w:line="276" w:lineRule="auto"/>
              <w:rPr>
                <w:rFonts w:asciiTheme="majorBidi" w:hAnsiTheme="majorBidi" w:cstheme="majorBidi"/>
              </w:rPr>
            </w:pPr>
            <w:r w:rsidRPr="00B60BAE">
              <w:rPr>
                <w:rFonts w:asciiTheme="majorBidi" w:hAnsiTheme="majorBidi" w:cstheme="majorBidi"/>
              </w:rPr>
              <w:fldChar w:fldCharType="begin"/>
            </w:r>
            <w:r w:rsidR="00F634BE" w:rsidRPr="00B60BAE">
              <w:rPr>
                <w:rFonts w:asciiTheme="majorBidi" w:hAnsiTheme="majorBidi" w:cstheme="majorBidi"/>
              </w:rPr>
              <w:instrText xml:space="preserve"> ADDIN EN.CITE &lt;EndNote&gt;&lt;Cite&gt;&lt;Author&gt;Subramanian&lt;/Author&gt;&lt;Year&gt;2019&lt;/Year&gt;&lt;RecNum&gt;36&lt;/RecNum&gt;&lt;DisplayText&gt;(43)&lt;/DisplayText&gt;&lt;record&gt;&lt;rec-number&gt;36&lt;/rec-number&gt;&lt;foreign-keys&gt;&lt;key app="EN" db-id="2ddprv0ekwp9pkes2xn55s0krrrfa2fetrzp" timestamp="1696317786"&gt;36&lt;/key&gt;&lt;/foreign-keys&gt;&lt;ref-type name="Journal Article"&gt;17&lt;/ref-type&gt;&lt;contributors&gt;&lt;authors&gt;&lt;author&gt;Subramanian, Anuradhaa&lt;/author&gt;&lt;author&gt;Adderley, Nicola J.&lt;/author&gt;&lt;author&gt;Tracy, Alexander&lt;/author&gt;&lt;author&gt;Taverner, Tom&lt;/author&gt;&lt;author&gt;Hanif, Wasim&lt;/author&gt;&lt;author&gt;Toulis, Konstantinos A.&lt;/author&gt;&lt;author&gt;Thomas, G. Neil&lt;/author&gt;&lt;author&gt;Tahrani, Abd A.&lt;/author&gt;&lt;author&gt;Nirantharakumar, Krishnarajah&lt;/author&gt;&lt;/authors&gt;&lt;/contributors&gt;&lt;titles&gt;&lt;title&gt;Risk of Incident Obstructive Sleep Apnea Among Patients With Type 2 Diabetes&lt;/title&gt;&lt;secondary-title&gt;Diabetes Care&lt;/secondary-title&gt;&lt;/titles&gt;&lt;periodical&gt;&lt;full-title&gt;Diabetes Care&lt;/full-title&gt;&lt;/periodical&gt;&lt;pages&gt;954-963&lt;/pages&gt;&lt;volume&gt;42&lt;/volume&gt;&lt;number&gt;5&lt;/number&gt;&lt;dates&gt;&lt;year&gt;2019&lt;/year&gt;&lt;/dates&gt;&lt;pub-location&gt;Arlington, Virginia&lt;/pub-location&gt;&lt;publisher&gt;American Diabetes Association&lt;/publisher&gt;&lt;accession-num&gt;136002587. Language: English. Entry Date: 20191101. Revision Date: 20210111. Publication Type: journal article&lt;/accession-num&gt;&lt;urls&gt;&lt;related-urls&gt;&lt;url&gt;http://proxy.library.nyu.edu/login?url=https://search.ebscohost.com/login.aspx?direct=true&amp;amp;db=ccm&amp;amp;AN=136002587&amp;amp;site=ehost-live&lt;/url&gt;&lt;/related-urls&gt;&lt;/urls&gt;&lt;electronic-resource-num&gt;10.2337/dc18-2004&lt;/electronic-resource-num&gt;&lt;/record&gt;&lt;/Cite&gt;&lt;/EndNote&gt;</w:instrText>
            </w:r>
            <w:r w:rsidRPr="00B60BAE">
              <w:rPr>
                <w:rFonts w:asciiTheme="majorBidi" w:hAnsiTheme="majorBidi" w:cstheme="majorBidi"/>
              </w:rPr>
              <w:fldChar w:fldCharType="separate"/>
            </w:r>
            <w:r w:rsidR="00F634BE" w:rsidRPr="00B60BAE">
              <w:rPr>
                <w:rFonts w:asciiTheme="majorBidi" w:hAnsiTheme="majorBidi" w:cstheme="majorBidi"/>
                <w:noProof/>
              </w:rPr>
              <w:t>(43)</w:t>
            </w:r>
            <w:r w:rsidRPr="00B60BAE">
              <w:rPr>
                <w:rFonts w:asciiTheme="majorBidi" w:hAnsiTheme="majorBidi" w:cstheme="majorBidi"/>
              </w:rPr>
              <w:fldChar w:fldCharType="end"/>
            </w:r>
          </w:p>
        </w:tc>
      </w:tr>
      <w:tr w:rsidR="00B60BAE" w:rsidRPr="00B60BAE" w14:paraId="2247E61B" w14:textId="77777777" w:rsidTr="0001569B">
        <w:trPr>
          <w:trHeight w:val="286"/>
        </w:trPr>
        <w:tc>
          <w:tcPr>
            <w:tcW w:w="3372" w:type="dxa"/>
          </w:tcPr>
          <w:p w14:paraId="1ABB0840" w14:textId="77777777"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rPr>
              <w:t>Bidirectional association of OSA and T2DM</w:t>
            </w:r>
          </w:p>
        </w:tc>
        <w:tc>
          <w:tcPr>
            <w:tcW w:w="1753" w:type="dxa"/>
          </w:tcPr>
          <w:p w14:paraId="14383607" w14:textId="77777777" w:rsidR="00DA20F1" w:rsidRPr="00B60BAE" w:rsidRDefault="00DA20F1" w:rsidP="0001569B">
            <w:pPr>
              <w:spacing w:line="276" w:lineRule="auto"/>
              <w:rPr>
                <w:rFonts w:asciiTheme="majorBidi" w:hAnsiTheme="majorBidi" w:cstheme="majorBidi"/>
              </w:rPr>
            </w:pPr>
            <w:r w:rsidRPr="00B60BAE">
              <w:rPr>
                <w:rFonts w:asciiTheme="majorBidi" w:hAnsiTheme="majorBidi" w:cstheme="majorBidi"/>
              </w:rPr>
              <w:t>2 (8.6)</w:t>
            </w:r>
          </w:p>
        </w:tc>
        <w:tc>
          <w:tcPr>
            <w:tcW w:w="4860" w:type="dxa"/>
          </w:tcPr>
          <w:p w14:paraId="4B7D558D" w14:textId="75E26E3F" w:rsidR="00DA20F1" w:rsidRPr="00B60BAE" w:rsidRDefault="00DA20F1" w:rsidP="0001569B">
            <w:pPr>
              <w:spacing w:line="276" w:lineRule="auto"/>
              <w:rPr>
                <w:rFonts w:asciiTheme="majorBidi" w:hAnsiTheme="majorBidi" w:cstheme="majorBidi"/>
                <w:lang w:val="fr-FR"/>
              </w:rPr>
            </w:pPr>
            <w:r w:rsidRPr="00B60BAE">
              <w:rPr>
                <w:rFonts w:asciiTheme="majorBidi" w:hAnsiTheme="majorBidi" w:cstheme="majorBidi"/>
              </w:rPr>
              <w:fldChar w:fldCharType="begin">
                <w:fldData xml:space="preserve">PEVuZE5vdGU+PENpdGU+PEF1dGhvcj5MaXU8L0F1dGhvcj48WWVhcj4yMDE3PC9ZZWFyPjxSZWNO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</w:fldData>
              </w:fldChar>
            </w:r>
            <w:r w:rsidR="00F634BE" w:rsidRPr="00B60BAE">
              <w:rPr>
                <w:rFonts w:asciiTheme="majorBidi" w:hAnsiTheme="majorBidi" w:cstheme="majorBidi"/>
              </w:rPr>
              <w:instrText xml:space="preserve"> ADDIN EN.CITE </w:instrText>
            </w:r>
            <w:r w:rsidR="00F634BE" w:rsidRPr="00B60BAE">
              <w:rPr>
                <w:rFonts w:asciiTheme="majorBidi" w:hAnsiTheme="majorBidi" w:cstheme="majorBidi"/>
              </w:rPr>
              <w:fldChar w:fldCharType="begin">
                <w:fldData xml:space="preserve">PEVuZE5vdGU+PENpdGU+PEF1dGhvcj5MaXU8L0F1dGhvcj48WWVhcj4yMDE3PC9ZZWFyPjxSZWNO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</w:fldData>
              </w:fldChar>
            </w:r>
            <w:r w:rsidR="00F634BE" w:rsidRPr="00B60BAE">
              <w:rPr>
                <w:rFonts w:asciiTheme="majorBidi" w:hAnsiTheme="majorBidi" w:cstheme="majorBidi"/>
              </w:rPr>
              <w:instrText xml:space="preserve"> ADDIN EN.CITE.DATA </w:instrText>
            </w:r>
            <w:r w:rsidR="00F634BE" w:rsidRPr="00B60BAE">
              <w:rPr>
                <w:rFonts w:asciiTheme="majorBidi" w:hAnsiTheme="majorBidi" w:cstheme="majorBidi"/>
              </w:rPr>
            </w:r>
            <w:r w:rsidR="00F634BE" w:rsidRPr="00B60BAE">
              <w:rPr>
                <w:rFonts w:asciiTheme="majorBidi" w:hAnsiTheme="majorBidi" w:cstheme="majorBidi"/>
              </w:rPr>
              <w:fldChar w:fldCharType="end"/>
            </w:r>
            <w:r w:rsidRPr="00B60BAE">
              <w:rPr>
                <w:rFonts w:asciiTheme="majorBidi" w:hAnsiTheme="majorBidi" w:cstheme="majorBidi"/>
              </w:rPr>
            </w:r>
            <w:r w:rsidRPr="00B60BAE">
              <w:rPr>
                <w:rFonts w:asciiTheme="majorBidi" w:hAnsiTheme="majorBidi" w:cstheme="majorBidi"/>
              </w:rPr>
              <w:fldChar w:fldCharType="separate"/>
            </w:r>
            <w:r w:rsidR="00F634BE" w:rsidRPr="00B60BAE">
              <w:rPr>
                <w:rFonts w:asciiTheme="majorBidi" w:hAnsiTheme="majorBidi" w:cstheme="majorBidi"/>
                <w:noProof/>
              </w:rPr>
              <w:t>(40, 44)</w:t>
            </w:r>
            <w:r w:rsidRPr="00B60BAE">
              <w:rPr>
                <w:rFonts w:asciiTheme="majorBidi" w:hAnsiTheme="majorBidi" w:cstheme="majorBidi"/>
              </w:rPr>
              <w:fldChar w:fldCharType="end"/>
            </w:r>
          </w:p>
        </w:tc>
      </w:tr>
      <w:tr w:rsidR="00B60BAE" w:rsidRPr="00B60BAE" w14:paraId="08BA2336" w14:textId="77777777" w:rsidTr="0001569B">
        <w:trPr>
          <w:trHeight w:val="286"/>
        </w:trPr>
        <w:tc>
          <w:tcPr>
            <w:tcW w:w="3372" w:type="dxa"/>
          </w:tcPr>
          <w:p w14:paraId="3B535228" w14:textId="77777777"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rPr>
              <w:t>Unspecified direction</w:t>
            </w:r>
          </w:p>
        </w:tc>
        <w:tc>
          <w:tcPr>
            <w:tcW w:w="1753" w:type="dxa"/>
          </w:tcPr>
          <w:p w14:paraId="068392CA" w14:textId="77777777" w:rsidR="00DA20F1" w:rsidRPr="00B60BAE" w:rsidRDefault="00DA20F1" w:rsidP="0001569B">
            <w:pPr>
              <w:spacing w:line="276" w:lineRule="auto"/>
              <w:rPr>
                <w:rFonts w:asciiTheme="majorBidi" w:hAnsiTheme="majorBidi" w:cstheme="majorBidi"/>
              </w:rPr>
            </w:pPr>
            <w:r w:rsidRPr="00B60BAE">
              <w:rPr>
                <w:rFonts w:asciiTheme="majorBidi" w:hAnsiTheme="majorBidi" w:cstheme="majorBidi"/>
              </w:rPr>
              <w:t>10 (43.5)</w:t>
            </w:r>
          </w:p>
        </w:tc>
        <w:tc>
          <w:tcPr>
            <w:tcW w:w="4860" w:type="dxa"/>
          </w:tcPr>
          <w:p w14:paraId="00A30316" w14:textId="116B0C60" w:rsidR="00DA20F1" w:rsidRPr="00B60BAE" w:rsidRDefault="00DA20F1" w:rsidP="0001569B">
            <w:pPr>
              <w:spacing w:line="276" w:lineRule="auto"/>
              <w:rPr>
                <w:rFonts w:asciiTheme="majorBidi" w:hAnsiTheme="majorBidi" w:cstheme="majorBidi"/>
                <w:lang w:val="fr-FR"/>
              </w:rPr>
            </w:pPr>
            <w:r w:rsidRPr="00B60BAE">
              <w:rPr>
                <w:rFonts w:asciiTheme="majorBidi" w:hAnsiTheme="majorBidi" w:cstheme="majorBidi"/>
              </w:rPr>
              <w:fldChar w:fldCharType="begin">
                <w:fldData xml:space="preserve">PEVuZE5vdGU+PENpdGU+PEF1dGhvcj5EJmFwb3M7QXVyZWE8L0F1dGhvcj48WWVhcj4yMDE3PC9Z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</w:fldData>
              </w:fldChar>
            </w:r>
            <w:r w:rsidR="00F634BE" w:rsidRPr="00B60BAE">
              <w:rPr>
                <w:rFonts w:asciiTheme="majorBidi" w:hAnsiTheme="majorBidi" w:cstheme="majorBidi"/>
              </w:rPr>
              <w:instrText xml:space="preserve"> ADDIN EN.CITE </w:instrText>
            </w:r>
            <w:r w:rsidR="00F634BE" w:rsidRPr="00B60BAE">
              <w:rPr>
                <w:rFonts w:asciiTheme="majorBidi" w:hAnsiTheme="majorBidi" w:cstheme="majorBidi"/>
              </w:rPr>
              <w:fldChar w:fldCharType="begin">
                <w:fldData xml:space="preserve">PEVuZE5vdGU+PENpdGU+PEF1dGhvcj5EJmFwb3M7QXVyZWE8L0F1dGhvcj48WWVhcj4yMDE3PC9Z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</w:fldData>
              </w:fldChar>
            </w:r>
            <w:r w:rsidR="00F634BE" w:rsidRPr="00B60BAE">
              <w:rPr>
                <w:rFonts w:asciiTheme="majorBidi" w:hAnsiTheme="majorBidi" w:cstheme="majorBidi"/>
              </w:rPr>
              <w:instrText xml:space="preserve"> ADDIN EN.CITE.DATA </w:instrText>
            </w:r>
            <w:r w:rsidR="00F634BE" w:rsidRPr="00B60BAE">
              <w:rPr>
                <w:rFonts w:asciiTheme="majorBidi" w:hAnsiTheme="majorBidi" w:cstheme="majorBidi"/>
              </w:rPr>
            </w:r>
            <w:r w:rsidR="00F634BE" w:rsidRPr="00B60BAE">
              <w:rPr>
                <w:rFonts w:asciiTheme="majorBidi" w:hAnsiTheme="majorBidi" w:cstheme="majorBidi"/>
              </w:rPr>
              <w:fldChar w:fldCharType="end"/>
            </w:r>
            <w:r w:rsidRPr="00B60BAE">
              <w:rPr>
                <w:rFonts w:asciiTheme="majorBidi" w:hAnsiTheme="majorBidi" w:cstheme="majorBidi"/>
              </w:rPr>
            </w:r>
            <w:r w:rsidRPr="00B60BAE">
              <w:rPr>
                <w:rFonts w:asciiTheme="majorBidi" w:hAnsiTheme="majorBidi" w:cstheme="majorBidi"/>
              </w:rPr>
              <w:fldChar w:fldCharType="separate"/>
            </w:r>
            <w:r w:rsidR="00F634BE" w:rsidRPr="00B60BAE">
              <w:rPr>
                <w:rFonts w:asciiTheme="majorBidi" w:hAnsiTheme="majorBidi" w:cstheme="majorBidi"/>
                <w:noProof/>
              </w:rPr>
              <w:t>(5, 16, 45-52)</w:t>
            </w:r>
            <w:r w:rsidRPr="00B60BAE">
              <w:rPr>
                <w:rFonts w:asciiTheme="majorBidi" w:hAnsiTheme="majorBidi" w:cstheme="majorBidi"/>
              </w:rPr>
              <w:fldChar w:fldCharType="end"/>
            </w:r>
          </w:p>
        </w:tc>
      </w:tr>
      <w:tr w:rsidR="00B60BAE" w:rsidRPr="00B60BAE" w14:paraId="7053E18C" w14:textId="77777777" w:rsidTr="0001569B">
        <w:trPr>
          <w:trHeight w:val="300"/>
        </w:trPr>
        <w:tc>
          <w:tcPr>
            <w:tcW w:w="3372" w:type="dxa"/>
          </w:tcPr>
          <w:p w14:paraId="67E57547" w14:textId="77777777"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b/>
                <w:bCs/>
              </w:rPr>
              <w:t>Methods of assessment for OSA</w:t>
            </w:r>
          </w:p>
        </w:tc>
        <w:tc>
          <w:tcPr>
            <w:tcW w:w="1753" w:type="dxa"/>
          </w:tcPr>
          <w:p w14:paraId="68D12601" w14:textId="77777777" w:rsidR="00DA20F1" w:rsidRPr="00B60BAE" w:rsidRDefault="00DA20F1" w:rsidP="0001569B">
            <w:pPr>
              <w:spacing w:line="276" w:lineRule="auto"/>
              <w:rPr>
                <w:rFonts w:asciiTheme="majorBidi" w:hAnsiTheme="majorBidi" w:cstheme="majorBidi"/>
              </w:rPr>
            </w:pPr>
          </w:p>
        </w:tc>
        <w:tc>
          <w:tcPr>
            <w:tcW w:w="4860" w:type="dxa"/>
          </w:tcPr>
          <w:p w14:paraId="3AABEA9A" w14:textId="77777777" w:rsidR="00DA20F1" w:rsidRPr="00B60BAE" w:rsidRDefault="00DA20F1" w:rsidP="0001569B">
            <w:pPr>
              <w:spacing w:line="276" w:lineRule="auto"/>
              <w:rPr>
                <w:rFonts w:asciiTheme="majorBidi" w:hAnsiTheme="majorBidi" w:cstheme="majorBidi"/>
              </w:rPr>
            </w:pPr>
          </w:p>
        </w:tc>
      </w:tr>
      <w:tr w:rsidR="00B60BAE" w:rsidRPr="00B60BAE" w14:paraId="649518D6" w14:textId="77777777" w:rsidTr="0001569B">
        <w:trPr>
          <w:trHeight w:val="286"/>
        </w:trPr>
        <w:tc>
          <w:tcPr>
            <w:tcW w:w="3372" w:type="dxa"/>
          </w:tcPr>
          <w:p w14:paraId="5D009C43" w14:textId="77777777"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rPr>
              <w:t>Objective OSA assessment (e.g., PSG or home portable sleep monitors)</w:t>
            </w:r>
          </w:p>
        </w:tc>
        <w:tc>
          <w:tcPr>
            <w:tcW w:w="1753" w:type="dxa"/>
          </w:tcPr>
          <w:p w14:paraId="7B779F76" w14:textId="4D276797" w:rsidR="00DA20F1" w:rsidRPr="00B60BAE" w:rsidRDefault="00DA20F1" w:rsidP="0001569B">
            <w:pPr>
              <w:spacing w:line="276" w:lineRule="auto"/>
              <w:rPr>
                <w:rFonts w:asciiTheme="majorBidi" w:hAnsiTheme="majorBidi" w:cstheme="majorBidi"/>
              </w:rPr>
            </w:pPr>
            <w:r w:rsidRPr="00B60BAE">
              <w:rPr>
                <w:rFonts w:asciiTheme="majorBidi" w:hAnsiTheme="majorBidi" w:cstheme="majorBidi"/>
              </w:rPr>
              <w:t>1</w:t>
            </w:r>
            <w:r w:rsidR="004E7875" w:rsidRPr="00B60BAE">
              <w:rPr>
                <w:rFonts w:asciiTheme="majorBidi" w:hAnsiTheme="majorBidi" w:cstheme="majorBidi"/>
              </w:rPr>
              <w:t>5</w:t>
            </w:r>
            <w:r w:rsidRPr="00B60BAE">
              <w:rPr>
                <w:rFonts w:asciiTheme="majorBidi" w:hAnsiTheme="majorBidi" w:cstheme="majorBidi"/>
              </w:rPr>
              <w:t xml:space="preserve"> (6</w:t>
            </w:r>
            <w:r w:rsidR="005D54EA" w:rsidRPr="00B60BAE">
              <w:rPr>
                <w:rFonts w:asciiTheme="majorBidi" w:hAnsiTheme="majorBidi" w:cstheme="majorBidi"/>
              </w:rPr>
              <w:t>5.2</w:t>
            </w:r>
            <w:r w:rsidRPr="00B60BAE">
              <w:rPr>
                <w:rFonts w:asciiTheme="majorBidi" w:hAnsiTheme="majorBidi" w:cstheme="majorBidi"/>
              </w:rPr>
              <w:t>)</w:t>
            </w:r>
          </w:p>
        </w:tc>
        <w:tc>
          <w:tcPr>
            <w:tcW w:w="4860" w:type="dxa"/>
          </w:tcPr>
          <w:p w14:paraId="372D6C00" w14:textId="45079193" w:rsidR="008F1408" w:rsidRPr="00B60BAE" w:rsidRDefault="008F1408" w:rsidP="00E6064E">
            <w:pPr>
              <w:spacing w:line="276" w:lineRule="auto"/>
              <w:rPr>
                <w:rFonts w:asciiTheme="majorBidi" w:hAnsiTheme="majorBidi" w:cstheme="majorBidi"/>
                <w:lang w:val="fr-FR"/>
              </w:rPr>
            </w:pPr>
            <w:r w:rsidRPr="00B60BAE">
              <w:rPr>
                <w:rFonts w:asciiTheme="majorBidi" w:hAnsiTheme="majorBidi" w:cstheme="majorBidi"/>
                <w:lang w:val="fr-FR"/>
              </w:rPr>
              <w:fldChar w:fldCharType="begin">
                <w:fldData xml:space="preserve">PEVuZE5vdGU+PENpdGU+PEF1dGhvcj5BbGk8L0F1dGhvcj48WWVhcj4yMDIzPC9ZZWFyPjxSZWNO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</w:fldData>
              </w:fldChar>
            </w:r>
            <w:r w:rsidRPr="00B60BAE">
              <w:rPr>
                <w:rFonts w:asciiTheme="majorBidi" w:hAnsiTheme="majorBidi" w:cstheme="majorBidi"/>
                <w:lang w:val="fr-FR"/>
              </w:rPr>
              <w:instrText xml:space="preserve"> ADDIN EN.CITE </w:instrText>
            </w:r>
            <w:r w:rsidRPr="00B60BAE">
              <w:rPr>
                <w:rFonts w:asciiTheme="majorBidi" w:hAnsiTheme="majorBidi" w:cstheme="majorBidi"/>
                <w:lang w:val="fr-FR"/>
              </w:rPr>
              <w:fldChar w:fldCharType="begin">
                <w:fldData xml:space="preserve">PEVuZE5vdGU+PENpdGU+PEF1dGhvcj5BbGk8L0F1dGhvcj48WWVhcj4yMDIzPC9ZZWFyPjxSZWNO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</w:fldData>
              </w:fldChar>
            </w:r>
            <w:r w:rsidRPr="00B60BAE">
              <w:rPr>
                <w:rFonts w:asciiTheme="majorBidi" w:hAnsiTheme="majorBidi" w:cstheme="majorBidi"/>
                <w:lang w:val="fr-FR"/>
              </w:rPr>
              <w:instrText xml:space="preserve"> ADDIN EN.CITE.DATA </w:instrText>
            </w:r>
            <w:r w:rsidRPr="00B60BAE">
              <w:rPr>
                <w:rFonts w:asciiTheme="majorBidi" w:hAnsiTheme="majorBidi" w:cstheme="majorBidi"/>
                <w:lang w:val="fr-FR"/>
              </w:rPr>
            </w:r>
            <w:r w:rsidRPr="00B60BAE">
              <w:rPr>
                <w:rFonts w:asciiTheme="majorBidi" w:hAnsiTheme="majorBidi" w:cstheme="majorBidi"/>
                <w:lang w:val="fr-FR"/>
              </w:rPr>
              <w:fldChar w:fldCharType="end"/>
            </w:r>
            <w:r w:rsidRPr="00B60BAE">
              <w:rPr>
                <w:rFonts w:asciiTheme="majorBidi" w:hAnsiTheme="majorBidi" w:cstheme="majorBidi"/>
                <w:lang w:val="fr-FR"/>
              </w:rPr>
            </w:r>
            <w:r w:rsidRPr="00B60BAE">
              <w:rPr>
                <w:rFonts w:asciiTheme="majorBidi" w:hAnsiTheme="majorBidi" w:cstheme="majorBidi"/>
                <w:lang w:val="fr-FR"/>
              </w:rPr>
              <w:fldChar w:fldCharType="separate"/>
            </w:r>
            <w:r w:rsidRPr="00B60BAE">
              <w:rPr>
                <w:rFonts w:asciiTheme="majorBidi" w:hAnsiTheme="majorBidi" w:cstheme="majorBidi"/>
                <w:noProof/>
                <w:lang w:val="fr-FR"/>
              </w:rPr>
              <w:t>(7, 9-13, 16, 17, 41, 47-52)</w:t>
            </w:r>
            <w:r w:rsidRPr="00B60BAE">
              <w:rPr>
                <w:rFonts w:asciiTheme="majorBidi" w:hAnsiTheme="majorBidi" w:cstheme="majorBidi"/>
                <w:lang w:val="fr-FR"/>
              </w:rPr>
              <w:fldChar w:fldCharType="end"/>
            </w:r>
          </w:p>
        </w:tc>
      </w:tr>
      <w:tr w:rsidR="00B60BAE" w:rsidRPr="00B60BAE" w14:paraId="11564AFD" w14:textId="77777777" w:rsidTr="0001569B">
        <w:trPr>
          <w:trHeight w:val="286"/>
        </w:trPr>
        <w:tc>
          <w:tcPr>
            <w:tcW w:w="3372" w:type="dxa"/>
          </w:tcPr>
          <w:p w14:paraId="46E6A59B" w14:textId="77777777" w:rsidR="00DA20F1" w:rsidRPr="00B60BAE" w:rsidRDefault="00DA20F1" w:rsidP="0001569B">
            <w:pPr>
              <w:spacing w:line="276" w:lineRule="auto"/>
              <w:rPr>
                <w:rFonts w:asciiTheme="majorBidi" w:hAnsiTheme="majorBidi" w:cstheme="majorBidi"/>
                <w:b/>
                <w:bCs/>
                <w:lang w:val="fr-FR"/>
              </w:rPr>
            </w:pPr>
            <w:r w:rsidRPr="00B60BAE">
              <w:rPr>
                <w:rFonts w:asciiTheme="majorBidi" w:hAnsiTheme="majorBidi" w:cstheme="majorBidi"/>
                <w:lang w:val="fr-FR"/>
              </w:rPr>
              <w:t xml:space="preserve">Subjective OSA </w:t>
            </w:r>
            <w:proofErr w:type="spellStart"/>
            <w:r w:rsidRPr="00B60BAE">
              <w:rPr>
                <w:rFonts w:asciiTheme="majorBidi" w:hAnsiTheme="majorBidi" w:cstheme="majorBidi"/>
                <w:lang w:val="fr-FR"/>
              </w:rPr>
              <w:t>assessment</w:t>
            </w:r>
            <w:proofErr w:type="spellEnd"/>
            <w:r w:rsidRPr="00B60BAE">
              <w:rPr>
                <w:rFonts w:asciiTheme="majorBidi" w:hAnsiTheme="majorBidi" w:cstheme="majorBidi"/>
                <w:lang w:val="fr-FR"/>
              </w:rPr>
              <w:t xml:space="preserve"> (e.g., sleep questionnaire) </w:t>
            </w:r>
          </w:p>
        </w:tc>
        <w:tc>
          <w:tcPr>
            <w:tcW w:w="1753" w:type="dxa"/>
          </w:tcPr>
          <w:p w14:paraId="196BF950" w14:textId="1C3D7ACC" w:rsidR="00DA20F1" w:rsidRPr="00B60BAE" w:rsidRDefault="00C52309" w:rsidP="0001569B">
            <w:pPr>
              <w:spacing w:line="276" w:lineRule="auto"/>
              <w:rPr>
                <w:rFonts w:asciiTheme="majorBidi" w:hAnsiTheme="majorBidi" w:cstheme="majorBidi"/>
              </w:rPr>
            </w:pPr>
            <w:r w:rsidRPr="00B60BAE">
              <w:rPr>
                <w:rFonts w:asciiTheme="majorBidi" w:hAnsiTheme="majorBidi" w:cstheme="majorBidi"/>
              </w:rPr>
              <w:t xml:space="preserve">5 </w:t>
            </w:r>
            <w:r w:rsidR="00DA20F1" w:rsidRPr="00B60BAE">
              <w:rPr>
                <w:rFonts w:asciiTheme="majorBidi" w:hAnsiTheme="majorBidi" w:cstheme="majorBidi"/>
              </w:rPr>
              <w:t>(</w:t>
            </w:r>
            <w:r w:rsidRPr="00B60BAE">
              <w:rPr>
                <w:rFonts w:asciiTheme="majorBidi" w:hAnsiTheme="majorBidi" w:cstheme="majorBidi"/>
              </w:rPr>
              <w:t>21.7</w:t>
            </w:r>
            <w:r w:rsidR="00DA20F1" w:rsidRPr="00B60BAE">
              <w:rPr>
                <w:rFonts w:asciiTheme="majorBidi" w:hAnsiTheme="majorBidi" w:cstheme="majorBidi"/>
              </w:rPr>
              <w:t>)</w:t>
            </w:r>
          </w:p>
        </w:tc>
        <w:tc>
          <w:tcPr>
            <w:tcW w:w="4860" w:type="dxa"/>
          </w:tcPr>
          <w:p w14:paraId="5E4828E9" w14:textId="7E5D9C54" w:rsidR="00DA20F1" w:rsidRPr="00B60BAE" w:rsidRDefault="00DA20F1" w:rsidP="0001569B">
            <w:pPr>
              <w:spacing w:line="276" w:lineRule="auto"/>
              <w:rPr>
                <w:rFonts w:asciiTheme="majorBidi" w:hAnsiTheme="majorBidi" w:cstheme="majorBidi"/>
                <w:lang w:val="fr-FR"/>
              </w:rPr>
            </w:pPr>
            <w:r w:rsidRPr="00B60BAE">
              <w:rPr>
                <w:rFonts w:asciiTheme="majorBidi" w:hAnsiTheme="majorBidi" w:cstheme="majorBidi"/>
              </w:rPr>
              <w:fldChar w:fldCharType="begin">
                <w:fldData xml:space="preserve">PEVuZE5vdGU+PENpdGU+PEF1dGhvcj5CZWF0ZSBTdHJhbmQ8L0F1dGhvcj48WWVhcj4yMDE1PC9Z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</w:fldData>
              </w:fldChar>
            </w:r>
            <w:r w:rsidR="00F634BE" w:rsidRPr="00B60BAE">
              <w:rPr>
                <w:rFonts w:asciiTheme="majorBidi" w:hAnsiTheme="majorBidi" w:cstheme="majorBidi"/>
              </w:rPr>
              <w:instrText xml:space="preserve"> ADDIN EN.CITE </w:instrText>
            </w:r>
            <w:r w:rsidR="00F634BE" w:rsidRPr="00B60BAE">
              <w:rPr>
                <w:rFonts w:asciiTheme="majorBidi" w:hAnsiTheme="majorBidi" w:cstheme="majorBidi"/>
              </w:rPr>
              <w:fldChar w:fldCharType="begin">
                <w:fldData xml:space="preserve">PEVuZE5vdGU+PENpdGU+PEF1dGhvcj5CZWF0ZSBTdHJhbmQ8L0F1dGhvcj48WWVhcj4yMDE1PC9Z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</w:fldData>
              </w:fldChar>
            </w:r>
            <w:r w:rsidR="00F634BE" w:rsidRPr="00B60BAE">
              <w:rPr>
                <w:rFonts w:asciiTheme="majorBidi" w:hAnsiTheme="majorBidi" w:cstheme="majorBidi"/>
              </w:rPr>
              <w:instrText xml:space="preserve"> ADDIN EN.CITE.DATA </w:instrText>
            </w:r>
            <w:r w:rsidR="00F634BE" w:rsidRPr="00B60BAE">
              <w:rPr>
                <w:rFonts w:asciiTheme="majorBidi" w:hAnsiTheme="majorBidi" w:cstheme="majorBidi"/>
              </w:rPr>
            </w:r>
            <w:r w:rsidR="00F634BE" w:rsidRPr="00B60BAE">
              <w:rPr>
                <w:rFonts w:asciiTheme="majorBidi" w:hAnsiTheme="majorBidi" w:cstheme="majorBidi"/>
              </w:rPr>
              <w:fldChar w:fldCharType="end"/>
            </w:r>
            <w:r w:rsidRPr="00B60BAE">
              <w:rPr>
                <w:rFonts w:asciiTheme="majorBidi" w:hAnsiTheme="majorBidi" w:cstheme="majorBidi"/>
              </w:rPr>
            </w:r>
            <w:r w:rsidRPr="00B60BAE">
              <w:rPr>
                <w:rFonts w:asciiTheme="majorBidi" w:hAnsiTheme="majorBidi" w:cstheme="majorBidi"/>
              </w:rPr>
              <w:fldChar w:fldCharType="separate"/>
            </w:r>
            <w:r w:rsidR="00F634BE" w:rsidRPr="00B60BAE">
              <w:rPr>
                <w:rFonts w:asciiTheme="majorBidi" w:hAnsiTheme="majorBidi" w:cstheme="majorBidi"/>
                <w:noProof/>
              </w:rPr>
              <w:t>(5, 39, 44-46)</w:t>
            </w:r>
            <w:r w:rsidRPr="00B60BAE">
              <w:rPr>
                <w:rFonts w:asciiTheme="majorBidi" w:hAnsiTheme="majorBidi" w:cstheme="majorBidi"/>
              </w:rPr>
              <w:fldChar w:fldCharType="end"/>
            </w:r>
          </w:p>
        </w:tc>
      </w:tr>
      <w:tr w:rsidR="00B60BAE" w:rsidRPr="00B60BAE" w14:paraId="697DD08D" w14:textId="77777777" w:rsidTr="0001569B">
        <w:trPr>
          <w:trHeight w:val="286"/>
        </w:trPr>
        <w:tc>
          <w:tcPr>
            <w:tcW w:w="3372" w:type="dxa"/>
          </w:tcPr>
          <w:p w14:paraId="3687854E" w14:textId="77777777"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rPr>
              <w:t>Medical record codes for OSA</w:t>
            </w:r>
          </w:p>
        </w:tc>
        <w:tc>
          <w:tcPr>
            <w:tcW w:w="1753" w:type="dxa"/>
          </w:tcPr>
          <w:p w14:paraId="0811E06C" w14:textId="77777777" w:rsidR="00DA20F1" w:rsidRPr="00B60BAE" w:rsidRDefault="00DA20F1" w:rsidP="0001569B">
            <w:pPr>
              <w:spacing w:line="276" w:lineRule="auto"/>
              <w:rPr>
                <w:rFonts w:asciiTheme="majorBidi" w:hAnsiTheme="majorBidi" w:cstheme="majorBidi"/>
              </w:rPr>
            </w:pPr>
            <w:r w:rsidRPr="00B60BAE">
              <w:rPr>
                <w:rFonts w:asciiTheme="majorBidi" w:hAnsiTheme="majorBidi" w:cstheme="majorBidi"/>
              </w:rPr>
              <w:t>3 (13.0)</w:t>
            </w:r>
          </w:p>
        </w:tc>
        <w:tc>
          <w:tcPr>
            <w:tcW w:w="4860" w:type="dxa"/>
          </w:tcPr>
          <w:p w14:paraId="30DB55F8" w14:textId="09827414" w:rsidR="00DA20F1" w:rsidRPr="00B60BAE" w:rsidRDefault="00DA20F1" w:rsidP="0001569B">
            <w:pPr>
              <w:spacing w:line="276" w:lineRule="auto"/>
              <w:rPr>
                <w:rFonts w:asciiTheme="majorBidi" w:hAnsiTheme="majorBidi" w:cstheme="majorBidi"/>
                <w:lang w:val="fr-FR"/>
              </w:rPr>
            </w:pPr>
            <w:r w:rsidRPr="00B60BAE">
              <w:rPr>
                <w:rFonts w:asciiTheme="majorBidi" w:hAnsiTheme="majorBidi" w:cstheme="majorBidi"/>
              </w:rPr>
              <w:fldChar w:fldCharType="begin">
                <w:fldData xml:space="preserve">PEVuZE5vdGU+PENpdGU+PEF1dGhvcj5MaXU8L0F1dGhvcj48WWVhcj4yMDE3PC9ZZWFyPjxSZWNO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</w:fldData>
              </w:fldChar>
            </w:r>
            <w:r w:rsidR="00F634BE" w:rsidRPr="00B60BAE">
              <w:rPr>
                <w:rFonts w:asciiTheme="majorBidi" w:hAnsiTheme="majorBidi" w:cstheme="majorBidi"/>
              </w:rPr>
              <w:instrText xml:space="preserve"> ADDIN EN.CITE </w:instrText>
            </w:r>
            <w:r w:rsidR="00F634BE" w:rsidRPr="00B60BAE">
              <w:rPr>
                <w:rFonts w:asciiTheme="majorBidi" w:hAnsiTheme="majorBidi" w:cstheme="majorBidi"/>
              </w:rPr>
              <w:fldChar w:fldCharType="begin">
                <w:fldData xml:space="preserve">PEVuZE5vdGU+PENpdGU+PEF1dGhvcj5MaXU8L0F1dGhvcj48WWVhcj4yMDE3PC9ZZWFyPjxSZWNO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</w:fldData>
              </w:fldChar>
            </w:r>
            <w:r w:rsidR="00F634BE" w:rsidRPr="00B60BAE">
              <w:rPr>
                <w:rFonts w:asciiTheme="majorBidi" w:hAnsiTheme="majorBidi" w:cstheme="majorBidi"/>
              </w:rPr>
              <w:instrText xml:space="preserve"> ADDIN EN.CITE.DATA </w:instrText>
            </w:r>
            <w:r w:rsidR="00F634BE" w:rsidRPr="00B60BAE">
              <w:rPr>
                <w:rFonts w:asciiTheme="majorBidi" w:hAnsiTheme="majorBidi" w:cstheme="majorBidi"/>
              </w:rPr>
            </w:r>
            <w:r w:rsidR="00F634BE" w:rsidRPr="00B60BAE">
              <w:rPr>
                <w:rFonts w:asciiTheme="majorBidi" w:hAnsiTheme="majorBidi" w:cstheme="majorBidi"/>
              </w:rPr>
              <w:fldChar w:fldCharType="end"/>
            </w:r>
            <w:r w:rsidRPr="00B60BAE">
              <w:rPr>
                <w:rFonts w:asciiTheme="majorBidi" w:hAnsiTheme="majorBidi" w:cstheme="majorBidi"/>
              </w:rPr>
            </w:r>
            <w:r w:rsidRPr="00B60BAE">
              <w:rPr>
                <w:rFonts w:asciiTheme="majorBidi" w:hAnsiTheme="majorBidi" w:cstheme="majorBidi"/>
              </w:rPr>
              <w:fldChar w:fldCharType="separate"/>
            </w:r>
            <w:r w:rsidR="00F634BE" w:rsidRPr="00B60BAE">
              <w:rPr>
                <w:rFonts w:asciiTheme="majorBidi" w:hAnsiTheme="majorBidi" w:cstheme="majorBidi"/>
                <w:noProof/>
              </w:rPr>
              <w:t>(40, 42, 43)</w:t>
            </w:r>
            <w:r w:rsidRPr="00B60BAE">
              <w:rPr>
                <w:rFonts w:asciiTheme="majorBidi" w:hAnsiTheme="majorBidi" w:cstheme="majorBidi"/>
              </w:rPr>
              <w:fldChar w:fldCharType="end"/>
            </w:r>
          </w:p>
        </w:tc>
      </w:tr>
      <w:tr w:rsidR="00B60BAE" w:rsidRPr="00B60BAE" w14:paraId="59B38A73" w14:textId="77777777" w:rsidTr="0001569B">
        <w:trPr>
          <w:trHeight w:val="587"/>
        </w:trPr>
        <w:tc>
          <w:tcPr>
            <w:tcW w:w="3372" w:type="dxa"/>
          </w:tcPr>
          <w:p w14:paraId="1AB699AD" w14:textId="77777777"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rPr>
              <w:t>Standard objective assessment OSA scoring criteria</w:t>
            </w:r>
          </w:p>
        </w:tc>
        <w:tc>
          <w:tcPr>
            <w:tcW w:w="1753" w:type="dxa"/>
          </w:tcPr>
          <w:p w14:paraId="6A323D43" w14:textId="18FD22C2" w:rsidR="00DA20F1" w:rsidRPr="00B60BAE" w:rsidRDefault="00653545" w:rsidP="0001569B">
            <w:pPr>
              <w:spacing w:line="276" w:lineRule="auto"/>
              <w:rPr>
                <w:rFonts w:asciiTheme="majorBidi" w:hAnsiTheme="majorBidi" w:cstheme="majorBidi"/>
              </w:rPr>
            </w:pPr>
            <w:r w:rsidRPr="00B60BAE">
              <w:rPr>
                <w:rFonts w:asciiTheme="majorBidi" w:hAnsiTheme="majorBidi" w:cstheme="majorBidi"/>
              </w:rPr>
              <w:t>9</w:t>
            </w:r>
            <w:r w:rsidR="00DA20F1" w:rsidRPr="00B60BAE">
              <w:rPr>
                <w:rFonts w:asciiTheme="majorBidi" w:hAnsiTheme="majorBidi" w:cstheme="majorBidi"/>
              </w:rPr>
              <w:t xml:space="preserve"> (</w:t>
            </w:r>
            <w:r w:rsidR="00580931" w:rsidRPr="00B60BAE">
              <w:rPr>
                <w:rFonts w:asciiTheme="majorBidi" w:hAnsiTheme="majorBidi" w:cstheme="majorBidi"/>
              </w:rPr>
              <w:t>39.1</w:t>
            </w:r>
            <w:r w:rsidR="00DA20F1" w:rsidRPr="00B60BAE">
              <w:rPr>
                <w:rFonts w:asciiTheme="majorBidi" w:hAnsiTheme="majorBidi" w:cstheme="majorBidi"/>
              </w:rPr>
              <w:t>)</w:t>
            </w:r>
          </w:p>
        </w:tc>
        <w:tc>
          <w:tcPr>
            <w:tcW w:w="4860" w:type="dxa"/>
          </w:tcPr>
          <w:p w14:paraId="2465351E" w14:textId="50C8670C" w:rsidR="00182511" w:rsidRPr="00B60BAE" w:rsidRDefault="006E0063" w:rsidP="0001569B">
            <w:pPr>
              <w:spacing w:line="276" w:lineRule="auto"/>
              <w:rPr>
                <w:rFonts w:asciiTheme="majorBidi" w:hAnsiTheme="majorBidi" w:cstheme="majorBidi"/>
                <w:lang w:val="fr-FR"/>
              </w:rPr>
            </w:pPr>
            <w:r w:rsidRPr="00B60BAE">
              <w:rPr>
                <w:rFonts w:asciiTheme="majorBidi" w:hAnsiTheme="majorBidi" w:cstheme="majorBidi"/>
                <w:lang w:val="fr-FR"/>
              </w:rPr>
              <w:fldChar w:fldCharType="begin">
                <w:fldData xml:space="preserve">PEVuZE5vdGU+PENpdGU+PEF1dGhvcj5BbGk8L0F1dGhvcj48WWVhcj4yMDIzPC9ZZWFyPjxSZWNO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</w:fldData>
              </w:fldChar>
            </w:r>
            <w:r w:rsidR="00F634BE" w:rsidRPr="00B60BAE">
              <w:rPr>
                <w:rFonts w:asciiTheme="majorBidi" w:hAnsiTheme="majorBidi" w:cstheme="majorBidi"/>
                <w:lang w:val="fr-FR"/>
              </w:rPr>
              <w:instrText xml:space="preserve"> ADDIN EN.CITE </w:instrText>
            </w:r>
            <w:r w:rsidR="00F634BE" w:rsidRPr="00B60BAE">
              <w:rPr>
                <w:rFonts w:asciiTheme="majorBidi" w:hAnsiTheme="majorBidi" w:cstheme="majorBidi"/>
                <w:lang w:val="fr-FR"/>
              </w:rPr>
              <w:fldChar w:fldCharType="begin">
                <w:fldData xml:space="preserve">PEVuZE5vdGU+PENpdGU+PEF1dGhvcj5BbGk8L0F1dGhvcj48WWVhcj4yMDIzPC9ZZWFyPjxSZWNO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</w:fldData>
              </w:fldChar>
            </w:r>
            <w:r w:rsidR="00F634BE" w:rsidRPr="00B60BAE">
              <w:rPr>
                <w:rFonts w:asciiTheme="majorBidi" w:hAnsiTheme="majorBidi" w:cstheme="majorBidi"/>
                <w:lang w:val="fr-FR"/>
              </w:rPr>
              <w:instrText xml:space="preserve"> ADDIN EN.CITE.DATA </w:instrText>
            </w:r>
            <w:r w:rsidR="00F634BE" w:rsidRPr="00B60BAE">
              <w:rPr>
                <w:rFonts w:asciiTheme="majorBidi" w:hAnsiTheme="majorBidi" w:cstheme="majorBidi"/>
                <w:lang w:val="fr-FR"/>
              </w:rPr>
            </w:r>
            <w:r w:rsidR="00F634BE" w:rsidRPr="00B60BAE">
              <w:rPr>
                <w:rFonts w:asciiTheme="majorBidi" w:hAnsiTheme="majorBidi" w:cstheme="majorBidi"/>
                <w:lang w:val="fr-FR"/>
              </w:rPr>
              <w:fldChar w:fldCharType="end"/>
            </w:r>
            <w:r w:rsidRPr="00B60BAE">
              <w:rPr>
                <w:rFonts w:asciiTheme="majorBidi" w:hAnsiTheme="majorBidi" w:cstheme="majorBidi"/>
                <w:lang w:val="fr-FR"/>
              </w:rPr>
            </w:r>
            <w:r w:rsidRPr="00B60BAE">
              <w:rPr>
                <w:rFonts w:asciiTheme="majorBidi" w:hAnsiTheme="majorBidi" w:cstheme="majorBidi"/>
                <w:lang w:val="fr-FR"/>
              </w:rPr>
              <w:fldChar w:fldCharType="separate"/>
            </w:r>
            <w:r w:rsidR="00F634BE" w:rsidRPr="00B60BAE">
              <w:rPr>
                <w:rFonts w:asciiTheme="majorBidi" w:hAnsiTheme="majorBidi" w:cstheme="majorBidi"/>
                <w:noProof/>
                <w:lang w:val="fr-FR"/>
              </w:rPr>
              <w:t>(7, 9, 12, 13, 41, 49-52)</w:t>
            </w:r>
            <w:r w:rsidRPr="00B60BAE">
              <w:rPr>
                <w:rFonts w:asciiTheme="majorBidi" w:hAnsiTheme="majorBidi" w:cstheme="majorBidi"/>
                <w:lang w:val="fr-FR"/>
              </w:rPr>
              <w:fldChar w:fldCharType="end"/>
            </w:r>
          </w:p>
        </w:tc>
      </w:tr>
      <w:tr w:rsidR="00B60BAE" w:rsidRPr="00B60BAE" w14:paraId="24C43DBA" w14:textId="77777777" w:rsidTr="0001569B">
        <w:trPr>
          <w:trHeight w:val="574"/>
        </w:trPr>
        <w:tc>
          <w:tcPr>
            <w:tcW w:w="3372" w:type="dxa"/>
          </w:tcPr>
          <w:p w14:paraId="57D353B7" w14:textId="77777777"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rPr>
              <w:t xml:space="preserve">Standard subjective assessment OSA scoring criteria </w:t>
            </w:r>
          </w:p>
        </w:tc>
        <w:tc>
          <w:tcPr>
            <w:tcW w:w="1753" w:type="dxa"/>
          </w:tcPr>
          <w:p w14:paraId="613F6992" w14:textId="2F9FDEC8" w:rsidR="00DA20F1" w:rsidRPr="00B60BAE" w:rsidRDefault="003213A8" w:rsidP="0001569B">
            <w:pPr>
              <w:spacing w:line="276" w:lineRule="auto"/>
              <w:rPr>
                <w:rFonts w:asciiTheme="majorBidi" w:hAnsiTheme="majorBidi" w:cstheme="majorBidi"/>
              </w:rPr>
            </w:pPr>
            <w:r w:rsidRPr="00B60BAE">
              <w:rPr>
                <w:rFonts w:asciiTheme="majorBidi" w:hAnsiTheme="majorBidi" w:cstheme="majorBidi"/>
              </w:rPr>
              <w:t>2</w:t>
            </w:r>
            <w:r w:rsidR="00DA20F1" w:rsidRPr="00B60BAE">
              <w:rPr>
                <w:rFonts w:asciiTheme="majorBidi" w:hAnsiTheme="majorBidi" w:cstheme="majorBidi"/>
              </w:rPr>
              <w:t xml:space="preserve"> (</w:t>
            </w:r>
            <w:r w:rsidRPr="00B60BAE">
              <w:rPr>
                <w:rFonts w:asciiTheme="majorBidi" w:hAnsiTheme="majorBidi" w:cstheme="majorBidi"/>
              </w:rPr>
              <w:t>6.8</w:t>
            </w:r>
            <w:r w:rsidR="00DA20F1" w:rsidRPr="00B60BAE">
              <w:rPr>
                <w:rFonts w:asciiTheme="majorBidi" w:hAnsiTheme="majorBidi" w:cstheme="majorBidi"/>
              </w:rPr>
              <w:t>)</w:t>
            </w:r>
          </w:p>
        </w:tc>
        <w:tc>
          <w:tcPr>
            <w:tcW w:w="4860" w:type="dxa"/>
          </w:tcPr>
          <w:p w14:paraId="58C1FAED" w14:textId="00F82046" w:rsidR="00DA20F1" w:rsidRPr="00B60BAE" w:rsidRDefault="00DA20F1" w:rsidP="0001569B">
            <w:pPr>
              <w:spacing w:line="276" w:lineRule="auto"/>
              <w:rPr>
                <w:rFonts w:asciiTheme="majorBidi" w:hAnsiTheme="majorBidi" w:cstheme="majorBidi"/>
              </w:rPr>
            </w:pPr>
            <w:r w:rsidRPr="00B60BAE">
              <w:rPr>
                <w:rFonts w:asciiTheme="majorBidi" w:hAnsiTheme="majorBidi" w:cstheme="majorBidi"/>
              </w:rPr>
              <w:fldChar w:fldCharType="begin">
                <w:fldData xml:space="preserve">PEVuZE5vdGU+PENpdGU+PEF1dGhvcj5EZW9sPC9BdXRob3I+PFllYXI+MjAxODwvWWVhcj48UmVj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</w:fldData>
              </w:fldChar>
            </w:r>
            <w:r w:rsidR="00F634BE" w:rsidRPr="00B60BAE">
              <w:rPr>
                <w:rFonts w:asciiTheme="majorBidi" w:hAnsiTheme="majorBidi" w:cstheme="majorBidi"/>
              </w:rPr>
              <w:instrText xml:space="preserve"> ADDIN EN.CITE </w:instrText>
            </w:r>
            <w:r w:rsidR="00F634BE" w:rsidRPr="00B60BAE">
              <w:rPr>
                <w:rFonts w:asciiTheme="majorBidi" w:hAnsiTheme="majorBidi" w:cstheme="majorBidi"/>
              </w:rPr>
              <w:fldChar w:fldCharType="begin">
                <w:fldData xml:space="preserve">PEVuZE5vdGU+PENpdGU+PEF1dGhvcj5EZW9sPC9BdXRob3I+PFllYXI+MjAxODwvWWVhcj48UmVj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</w:fldData>
              </w:fldChar>
            </w:r>
            <w:r w:rsidR="00F634BE" w:rsidRPr="00B60BAE">
              <w:rPr>
                <w:rFonts w:asciiTheme="majorBidi" w:hAnsiTheme="majorBidi" w:cstheme="majorBidi"/>
              </w:rPr>
              <w:instrText xml:space="preserve"> ADDIN EN.CITE.DATA </w:instrText>
            </w:r>
            <w:r w:rsidR="00F634BE" w:rsidRPr="00B60BAE">
              <w:rPr>
                <w:rFonts w:asciiTheme="majorBidi" w:hAnsiTheme="majorBidi" w:cstheme="majorBidi"/>
              </w:rPr>
            </w:r>
            <w:r w:rsidR="00F634BE" w:rsidRPr="00B60BAE">
              <w:rPr>
                <w:rFonts w:asciiTheme="majorBidi" w:hAnsiTheme="majorBidi" w:cstheme="majorBidi"/>
              </w:rPr>
              <w:fldChar w:fldCharType="end"/>
            </w:r>
            <w:r w:rsidRPr="00B60BAE">
              <w:rPr>
                <w:rFonts w:asciiTheme="majorBidi" w:hAnsiTheme="majorBidi" w:cstheme="majorBidi"/>
              </w:rPr>
            </w:r>
            <w:r w:rsidRPr="00B60BAE">
              <w:rPr>
                <w:rFonts w:asciiTheme="majorBidi" w:hAnsiTheme="majorBidi" w:cstheme="majorBidi"/>
              </w:rPr>
              <w:fldChar w:fldCharType="separate"/>
            </w:r>
            <w:r w:rsidR="00F634BE" w:rsidRPr="00B60BAE">
              <w:rPr>
                <w:rFonts w:asciiTheme="majorBidi" w:hAnsiTheme="majorBidi" w:cstheme="majorBidi"/>
                <w:noProof/>
              </w:rPr>
              <w:t>(46, 49)</w:t>
            </w:r>
            <w:r w:rsidRPr="00B60BAE">
              <w:rPr>
                <w:rFonts w:asciiTheme="majorBidi" w:hAnsiTheme="majorBidi" w:cstheme="majorBidi"/>
              </w:rPr>
              <w:fldChar w:fldCharType="end"/>
            </w:r>
          </w:p>
        </w:tc>
      </w:tr>
      <w:tr w:rsidR="00B60BAE" w:rsidRPr="00B60BAE" w14:paraId="4D63CD88" w14:textId="77777777" w:rsidTr="0001569B">
        <w:trPr>
          <w:trHeight w:val="574"/>
        </w:trPr>
        <w:tc>
          <w:tcPr>
            <w:tcW w:w="3372" w:type="dxa"/>
          </w:tcPr>
          <w:p w14:paraId="1780C411" w14:textId="77777777" w:rsidR="00DA20F1" w:rsidRPr="00B60BAE" w:rsidRDefault="00DA20F1" w:rsidP="0001569B">
            <w:pPr>
              <w:spacing w:line="276" w:lineRule="auto"/>
              <w:rPr>
                <w:rFonts w:asciiTheme="majorBidi" w:hAnsiTheme="majorBidi" w:cstheme="majorBidi"/>
              </w:rPr>
            </w:pPr>
            <w:r w:rsidRPr="00B60BAE">
              <w:rPr>
                <w:rFonts w:asciiTheme="majorBidi" w:hAnsiTheme="majorBidi" w:cstheme="majorBidi"/>
                <w:b/>
                <w:bCs/>
              </w:rPr>
              <w:t>Methods of assessment for T2DM</w:t>
            </w:r>
          </w:p>
        </w:tc>
        <w:tc>
          <w:tcPr>
            <w:tcW w:w="1753" w:type="dxa"/>
          </w:tcPr>
          <w:p w14:paraId="41EE7C32" w14:textId="77777777" w:rsidR="00DA20F1" w:rsidRPr="00B60BAE" w:rsidRDefault="00DA20F1" w:rsidP="0001569B">
            <w:pPr>
              <w:spacing w:line="276" w:lineRule="auto"/>
              <w:rPr>
                <w:rFonts w:asciiTheme="majorBidi" w:hAnsiTheme="majorBidi" w:cstheme="majorBidi"/>
              </w:rPr>
            </w:pPr>
          </w:p>
        </w:tc>
        <w:tc>
          <w:tcPr>
            <w:tcW w:w="4860" w:type="dxa"/>
          </w:tcPr>
          <w:p w14:paraId="751F5098" w14:textId="77777777" w:rsidR="00DA20F1" w:rsidRPr="00B60BAE" w:rsidRDefault="00DA20F1" w:rsidP="0001569B">
            <w:pPr>
              <w:spacing w:line="276" w:lineRule="auto"/>
              <w:rPr>
                <w:rFonts w:asciiTheme="majorBidi" w:hAnsiTheme="majorBidi" w:cstheme="majorBidi"/>
              </w:rPr>
            </w:pPr>
          </w:p>
        </w:tc>
      </w:tr>
      <w:tr w:rsidR="00B60BAE" w:rsidRPr="00B60BAE" w14:paraId="5660E55D" w14:textId="77777777" w:rsidTr="0001569B">
        <w:trPr>
          <w:trHeight w:val="286"/>
        </w:trPr>
        <w:tc>
          <w:tcPr>
            <w:tcW w:w="3372" w:type="dxa"/>
          </w:tcPr>
          <w:p w14:paraId="08D0AD0E" w14:textId="2E75AAF0"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rPr>
              <w:t>Objective T2DM assessment (</w:t>
            </w:r>
            <w:r w:rsidR="005A1549" w:rsidRPr="00B60BAE">
              <w:rPr>
                <w:rFonts w:asciiTheme="majorBidi" w:hAnsiTheme="majorBidi" w:cstheme="majorBidi"/>
              </w:rPr>
              <w:t xml:space="preserve">e.g., </w:t>
            </w:r>
            <w:r w:rsidRPr="00B60BAE">
              <w:rPr>
                <w:rFonts w:asciiTheme="majorBidi" w:hAnsiTheme="majorBidi" w:cstheme="majorBidi"/>
              </w:rPr>
              <w:t>HbA1C)</w:t>
            </w:r>
          </w:p>
        </w:tc>
        <w:tc>
          <w:tcPr>
            <w:tcW w:w="1753" w:type="dxa"/>
          </w:tcPr>
          <w:p w14:paraId="488BB2F9" w14:textId="77777777" w:rsidR="00DA20F1" w:rsidRPr="00B60BAE" w:rsidRDefault="00DA20F1" w:rsidP="0001569B">
            <w:pPr>
              <w:spacing w:line="276" w:lineRule="auto"/>
              <w:rPr>
                <w:rFonts w:asciiTheme="majorBidi" w:hAnsiTheme="majorBidi" w:cstheme="majorBidi"/>
              </w:rPr>
            </w:pPr>
            <w:r w:rsidRPr="00B60BAE">
              <w:rPr>
                <w:rFonts w:asciiTheme="majorBidi" w:hAnsiTheme="majorBidi" w:cstheme="majorBidi"/>
              </w:rPr>
              <w:t>17 (73.9)</w:t>
            </w:r>
          </w:p>
        </w:tc>
        <w:tc>
          <w:tcPr>
            <w:tcW w:w="4860" w:type="dxa"/>
          </w:tcPr>
          <w:p w14:paraId="325DDFD6" w14:textId="39D47567" w:rsidR="00DA20F1" w:rsidRPr="00B60BAE" w:rsidRDefault="00DA20F1" w:rsidP="0001569B">
            <w:pPr>
              <w:spacing w:line="276" w:lineRule="auto"/>
              <w:rPr>
                <w:rFonts w:asciiTheme="majorBidi" w:hAnsiTheme="majorBidi" w:cstheme="majorBidi"/>
                <w:lang w:val="fr-FR"/>
              </w:rPr>
            </w:pPr>
            <w:r w:rsidRPr="00B60BAE">
              <w:rPr>
                <w:rFonts w:asciiTheme="majorBidi" w:hAnsiTheme="majorBidi" w:cstheme="majorBidi"/>
              </w:rPr>
              <w:fldChar w:fldCharType="begin">
                <w:fldData xml:space="preserve">PEVuZE5vdGU+PENpdGU+PEF1dGhvcj5EJmFwb3M7QXVyZWE8L0F1dGhvcj48WWVhcj4yMDE3PC9Z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</w:fldData>
              </w:fldChar>
            </w:r>
            <w:r w:rsidR="00F634BE" w:rsidRPr="00B60BAE">
              <w:rPr>
                <w:rFonts w:asciiTheme="majorBidi" w:hAnsiTheme="majorBidi" w:cstheme="majorBidi"/>
              </w:rPr>
              <w:instrText xml:space="preserve"> ADDIN EN.CITE </w:instrText>
            </w:r>
            <w:r w:rsidR="00F634BE" w:rsidRPr="00B60BAE">
              <w:rPr>
                <w:rFonts w:asciiTheme="majorBidi" w:hAnsiTheme="majorBidi" w:cstheme="majorBidi"/>
              </w:rPr>
              <w:fldChar w:fldCharType="begin">
                <w:fldData xml:space="preserve">PEVuZE5vdGU+PENpdGU+PEF1dGhvcj5EJmFwb3M7QXVyZWE8L0F1dGhvcj48WWVhcj4yMDE3PC9Z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</w:fldData>
              </w:fldChar>
            </w:r>
            <w:r w:rsidR="00F634BE" w:rsidRPr="00B60BAE">
              <w:rPr>
                <w:rFonts w:asciiTheme="majorBidi" w:hAnsiTheme="majorBidi" w:cstheme="majorBidi"/>
              </w:rPr>
              <w:instrText xml:space="preserve"> ADDIN EN.CITE.DATA </w:instrText>
            </w:r>
            <w:r w:rsidR="00F634BE" w:rsidRPr="00B60BAE">
              <w:rPr>
                <w:rFonts w:asciiTheme="majorBidi" w:hAnsiTheme="majorBidi" w:cstheme="majorBidi"/>
              </w:rPr>
            </w:r>
            <w:r w:rsidR="00F634BE" w:rsidRPr="00B60BAE">
              <w:rPr>
                <w:rFonts w:asciiTheme="majorBidi" w:hAnsiTheme="majorBidi" w:cstheme="majorBidi"/>
              </w:rPr>
              <w:fldChar w:fldCharType="end"/>
            </w:r>
            <w:r w:rsidRPr="00B60BAE">
              <w:rPr>
                <w:rFonts w:asciiTheme="majorBidi" w:hAnsiTheme="majorBidi" w:cstheme="majorBidi"/>
              </w:rPr>
            </w:r>
            <w:r w:rsidRPr="00B60BAE">
              <w:rPr>
                <w:rFonts w:asciiTheme="majorBidi" w:hAnsiTheme="majorBidi" w:cstheme="majorBidi"/>
              </w:rPr>
              <w:fldChar w:fldCharType="separate"/>
            </w:r>
            <w:r w:rsidR="00F634BE" w:rsidRPr="00B60BAE">
              <w:rPr>
                <w:rFonts w:asciiTheme="majorBidi" w:hAnsiTheme="majorBidi" w:cstheme="majorBidi"/>
                <w:noProof/>
              </w:rPr>
              <w:t>(5, 7, 9-11, 13, 16, 17, 39, 45-52)</w:t>
            </w:r>
            <w:r w:rsidRPr="00B60BAE">
              <w:rPr>
                <w:rFonts w:asciiTheme="majorBidi" w:hAnsiTheme="majorBidi" w:cstheme="majorBidi"/>
              </w:rPr>
              <w:fldChar w:fldCharType="end"/>
            </w:r>
          </w:p>
        </w:tc>
      </w:tr>
      <w:tr w:rsidR="00B60BAE" w:rsidRPr="00B60BAE" w14:paraId="0B4D8EF6" w14:textId="77777777" w:rsidTr="0001569B">
        <w:trPr>
          <w:trHeight w:val="286"/>
        </w:trPr>
        <w:tc>
          <w:tcPr>
            <w:tcW w:w="3372" w:type="dxa"/>
          </w:tcPr>
          <w:p w14:paraId="5E4C0BB5" w14:textId="77777777"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rPr>
              <w:t>Subjective T2DM assessment (e.g., self-report)</w:t>
            </w:r>
          </w:p>
        </w:tc>
        <w:tc>
          <w:tcPr>
            <w:tcW w:w="1753" w:type="dxa"/>
          </w:tcPr>
          <w:p w14:paraId="266A0050" w14:textId="434DCB7D" w:rsidR="00DA20F1" w:rsidRPr="00B60BAE" w:rsidRDefault="00F5590C" w:rsidP="0001569B">
            <w:pPr>
              <w:spacing w:line="276" w:lineRule="auto"/>
              <w:rPr>
                <w:rFonts w:asciiTheme="majorBidi" w:hAnsiTheme="majorBidi" w:cstheme="majorBidi"/>
              </w:rPr>
            </w:pPr>
            <w:r w:rsidRPr="00B60BAE">
              <w:rPr>
                <w:rFonts w:asciiTheme="majorBidi" w:hAnsiTheme="majorBidi" w:cstheme="majorBidi"/>
              </w:rPr>
              <w:t>2</w:t>
            </w:r>
            <w:r w:rsidR="00DA20F1" w:rsidRPr="00B60BAE">
              <w:rPr>
                <w:rFonts w:asciiTheme="majorBidi" w:hAnsiTheme="majorBidi" w:cstheme="majorBidi"/>
              </w:rPr>
              <w:t xml:space="preserve"> (</w:t>
            </w:r>
            <w:r w:rsidRPr="00B60BAE">
              <w:rPr>
                <w:rFonts w:asciiTheme="majorBidi" w:hAnsiTheme="majorBidi" w:cstheme="majorBidi"/>
              </w:rPr>
              <w:t>8.6</w:t>
            </w:r>
            <w:r w:rsidR="00DA20F1" w:rsidRPr="00B60BAE">
              <w:rPr>
                <w:rFonts w:asciiTheme="majorBidi" w:hAnsiTheme="majorBidi" w:cstheme="majorBidi"/>
              </w:rPr>
              <w:t>)</w:t>
            </w:r>
          </w:p>
        </w:tc>
        <w:tc>
          <w:tcPr>
            <w:tcW w:w="4860" w:type="dxa"/>
          </w:tcPr>
          <w:p w14:paraId="4B9AC392" w14:textId="05034CB3" w:rsidR="00DA20F1" w:rsidRPr="00B60BAE" w:rsidRDefault="00E56628" w:rsidP="0001569B">
            <w:pPr>
              <w:spacing w:line="276" w:lineRule="auto"/>
              <w:rPr>
                <w:rFonts w:asciiTheme="majorBidi" w:hAnsiTheme="majorBidi" w:cstheme="majorBidi"/>
                <w:lang w:val="fr-FR"/>
              </w:rPr>
            </w:pPr>
            <w:r w:rsidRPr="00B60BAE">
              <w:rPr>
                <w:rFonts w:asciiTheme="majorBidi" w:hAnsiTheme="majorBidi" w:cstheme="majorBidi"/>
                <w:lang w:val="fr-FR"/>
              </w:rPr>
              <w:fldChar w:fldCharType="begin">
                <w:fldData xml:space="preserve">PEVuZE5vdGU+PENpdGU+PEF1dGhvcj5OYWdheW9zaGk8L0F1dGhvcj48WWVhcj4yMDE2PC9ZZWFy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</w:fldData>
              </w:fldChar>
            </w:r>
            <w:r w:rsidR="00F634BE" w:rsidRPr="00B60BAE">
              <w:rPr>
                <w:rFonts w:asciiTheme="majorBidi" w:hAnsiTheme="majorBidi" w:cstheme="majorBidi"/>
                <w:lang w:val="fr-FR"/>
              </w:rPr>
              <w:instrText xml:space="preserve"> ADDIN EN.CITE </w:instrText>
            </w:r>
            <w:r w:rsidR="00F634BE" w:rsidRPr="00B60BAE">
              <w:rPr>
                <w:rFonts w:asciiTheme="majorBidi" w:hAnsiTheme="majorBidi" w:cstheme="majorBidi"/>
                <w:lang w:val="fr-FR"/>
              </w:rPr>
              <w:fldChar w:fldCharType="begin">
                <w:fldData xml:space="preserve">PEVuZE5vdGU+PENpdGU+PEF1dGhvcj5OYWdheW9zaGk8L0F1dGhvcj48WWVhcj4yMDE2PC9ZZWFy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</w:fldData>
              </w:fldChar>
            </w:r>
            <w:r w:rsidR="00F634BE" w:rsidRPr="00B60BAE">
              <w:rPr>
                <w:rFonts w:asciiTheme="majorBidi" w:hAnsiTheme="majorBidi" w:cstheme="majorBidi"/>
                <w:lang w:val="fr-FR"/>
              </w:rPr>
              <w:instrText xml:space="preserve"> ADDIN EN.CITE.DATA </w:instrText>
            </w:r>
            <w:r w:rsidR="00F634BE" w:rsidRPr="00B60BAE">
              <w:rPr>
                <w:rFonts w:asciiTheme="majorBidi" w:hAnsiTheme="majorBidi" w:cstheme="majorBidi"/>
                <w:lang w:val="fr-FR"/>
              </w:rPr>
            </w:r>
            <w:r w:rsidR="00F634BE" w:rsidRPr="00B60BAE">
              <w:rPr>
                <w:rFonts w:asciiTheme="majorBidi" w:hAnsiTheme="majorBidi" w:cstheme="majorBidi"/>
                <w:lang w:val="fr-FR"/>
              </w:rPr>
              <w:fldChar w:fldCharType="end"/>
            </w:r>
            <w:r w:rsidRPr="00B60BAE">
              <w:rPr>
                <w:rFonts w:asciiTheme="majorBidi" w:hAnsiTheme="majorBidi" w:cstheme="majorBidi"/>
                <w:lang w:val="fr-FR"/>
              </w:rPr>
            </w:r>
            <w:r w:rsidRPr="00B60BAE">
              <w:rPr>
                <w:rFonts w:asciiTheme="majorBidi" w:hAnsiTheme="majorBidi" w:cstheme="majorBidi"/>
                <w:lang w:val="fr-FR"/>
              </w:rPr>
              <w:fldChar w:fldCharType="separate"/>
            </w:r>
            <w:r w:rsidR="00F634BE" w:rsidRPr="00B60BAE">
              <w:rPr>
                <w:rFonts w:asciiTheme="majorBidi" w:hAnsiTheme="majorBidi" w:cstheme="majorBidi"/>
                <w:noProof/>
                <w:lang w:val="fr-FR"/>
              </w:rPr>
              <w:t>(41, 44)</w:t>
            </w:r>
            <w:r w:rsidRPr="00B60BAE">
              <w:rPr>
                <w:rFonts w:asciiTheme="majorBidi" w:hAnsiTheme="majorBidi" w:cstheme="majorBidi"/>
                <w:lang w:val="fr-FR"/>
              </w:rPr>
              <w:fldChar w:fldCharType="end"/>
            </w:r>
          </w:p>
        </w:tc>
      </w:tr>
      <w:tr w:rsidR="00B60BAE" w:rsidRPr="00B60BAE" w14:paraId="52791EFF" w14:textId="77777777" w:rsidTr="0001569B">
        <w:trPr>
          <w:trHeight w:val="300"/>
        </w:trPr>
        <w:tc>
          <w:tcPr>
            <w:tcW w:w="3372" w:type="dxa"/>
          </w:tcPr>
          <w:p w14:paraId="39721B74" w14:textId="77777777"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rPr>
              <w:t>Medical record codes for T2DM</w:t>
            </w:r>
          </w:p>
        </w:tc>
        <w:tc>
          <w:tcPr>
            <w:tcW w:w="1753" w:type="dxa"/>
          </w:tcPr>
          <w:p w14:paraId="699411CC" w14:textId="1E745D4F" w:rsidR="00DA20F1" w:rsidRPr="00B60BAE" w:rsidRDefault="00C04DDF" w:rsidP="0001569B">
            <w:pPr>
              <w:spacing w:line="276" w:lineRule="auto"/>
              <w:rPr>
                <w:rFonts w:asciiTheme="majorBidi" w:hAnsiTheme="majorBidi" w:cstheme="majorBidi"/>
              </w:rPr>
            </w:pPr>
            <w:r w:rsidRPr="00B60BAE">
              <w:rPr>
                <w:rFonts w:asciiTheme="majorBidi" w:hAnsiTheme="majorBidi" w:cstheme="majorBidi"/>
              </w:rPr>
              <w:t>4</w:t>
            </w:r>
            <w:r w:rsidR="00DA20F1" w:rsidRPr="00B60BAE">
              <w:rPr>
                <w:rFonts w:asciiTheme="majorBidi" w:hAnsiTheme="majorBidi" w:cstheme="majorBidi"/>
              </w:rPr>
              <w:t xml:space="preserve"> (1</w:t>
            </w:r>
            <w:r w:rsidRPr="00B60BAE">
              <w:rPr>
                <w:rFonts w:asciiTheme="majorBidi" w:hAnsiTheme="majorBidi" w:cstheme="majorBidi"/>
              </w:rPr>
              <w:t>7</w:t>
            </w:r>
            <w:r w:rsidR="00DA20F1" w:rsidRPr="00B60BAE">
              <w:rPr>
                <w:rFonts w:asciiTheme="majorBidi" w:hAnsiTheme="majorBidi" w:cstheme="majorBidi"/>
              </w:rPr>
              <w:t>.</w:t>
            </w:r>
            <w:r w:rsidRPr="00B60BAE">
              <w:rPr>
                <w:rFonts w:asciiTheme="majorBidi" w:hAnsiTheme="majorBidi" w:cstheme="majorBidi"/>
              </w:rPr>
              <w:t>4</w:t>
            </w:r>
            <w:r w:rsidR="00DA20F1" w:rsidRPr="00B60BAE">
              <w:rPr>
                <w:rFonts w:asciiTheme="majorBidi" w:hAnsiTheme="majorBidi" w:cstheme="majorBidi"/>
              </w:rPr>
              <w:t>)</w:t>
            </w:r>
          </w:p>
        </w:tc>
        <w:tc>
          <w:tcPr>
            <w:tcW w:w="4860" w:type="dxa"/>
          </w:tcPr>
          <w:p w14:paraId="707BA516" w14:textId="378E821E" w:rsidR="00DA20F1" w:rsidRPr="00B60BAE" w:rsidRDefault="00DA20F1" w:rsidP="0001569B">
            <w:pPr>
              <w:spacing w:line="276" w:lineRule="auto"/>
              <w:rPr>
                <w:rFonts w:asciiTheme="majorBidi" w:hAnsiTheme="majorBidi" w:cstheme="majorBidi"/>
                <w:lang w:val="fr-FR"/>
              </w:rPr>
            </w:pPr>
            <w:r w:rsidRPr="00B60BAE">
              <w:rPr>
                <w:rFonts w:asciiTheme="majorBidi" w:hAnsiTheme="majorBidi" w:cstheme="majorBidi"/>
              </w:rPr>
              <w:fldChar w:fldCharType="begin">
                <w:fldData xml:space="preserve">PEVuZE5vdGU+PENpdGU+PEF1dGhvcj5LZW5kemVyc2thPC9BdXRob3I+PFllYXI+MjAxNDwvWWVh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</w:fldData>
              </w:fldChar>
            </w:r>
            <w:r w:rsidR="00F634BE" w:rsidRPr="00B60BAE">
              <w:rPr>
                <w:rFonts w:asciiTheme="majorBidi" w:hAnsiTheme="majorBidi" w:cstheme="majorBidi"/>
              </w:rPr>
              <w:instrText xml:space="preserve"> ADDIN EN.CITE </w:instrText>
            </w:r>
            <w:r w:rsidR="00F634BE" w:rsidRPr="00B60BAE">
              <w:rPr>
                <w:rFonts w:asciiTheme="majorBidi" w:hAnsiTheme="majorBidi" w:cstheme="majorBidi"/>
              </w:rPr>
              <w:fldChar w:fldCharType="begin">
                <w:fldData xml:space="preserve">PEVuZE5vdGU+PENpdGU+PEF1dGhvcj5LZW5kemVyc2thPC9BdXRob3I+PFllYXI+MjAxNDwvWWVh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</w:fldData>
              </w:fldChar>
            </w:r>
            <w:r w:rsidR="00F634BE" w:rsidRPr="00B60BAE">
              <w:rPr>
                <w:rFonts w:asciiTheme="majorBidi" w:hAnsiTheme="majorBidi" w:cstheme="majorBidi"/>
              </w:rPr>
              <w:instrText xml:space="preserve"> ADDIN EN.CITE.DATA </w:instrText>
            </w:r>
            <w:r w:rsidR="00F634BE" w:rsidRPr="00B60BAE">
              <w:rPr>
                <w:rFonts w:asciiTheme="majorBidi" w:hAnsiTheme="majorBidi" w:cstheme="majorBidi"/>
              </w:rPr>
            </w:r>
            <w:r w:rsidR="00F634BE" w:rsidRPr="00B60BAE">
              <w:rPr>
                <w:rFonts w:asciiTheme="majorBidi" w:hAnsiTheme="majorBidi" w:cstheme="majorBidi"/>
              </w:rPr>
              <w:fldChar w:fldCharType="end"/>
            </w:r>
            <w:r w:rsidRPr="00B60BAE">
              <w:rPr>
                <w:rFonts w:asciiTheme="majorBidi" w:hAnsiTheme="majorBidi" w:cstheme="majorBidi"/>
              </w:rPr>
            </w:r>
            <w:r w:rsidRPr="00B60BAE">
              <w:rPr>
                <w:rFonts w:asciiTheme="majorBidi" w:hAnsiTheme="majorBidi" w:cstheme="majorBidi"/>
              </w:rPr>
              <w:fldChar w:fldCharType="separate"/>
            </w:r>
            <w:r w:rsidR="00F634BE" w:rsidRPr="00B60BAE">
              <w:rPr>
                <w:rFonts w:asciiTheme="majorBidi" w:hAnsiTheme="majorBidi" w:cstheme="majorBidi"/>
                <w:noProof/>
              </w:rPr>
              <w:t>(12, 40, 42, 43)</w:t>
            </w:r>
            <w:r w:rsidRPr="00B60BAE">
              <w:rPr>
                <w:rFonts w:asciiTheme="majorBidi" w:hAnsiTheme="majorBidi" w:cstheme="majorBidi"/>
              </w:rPr>
              <w:fldChar w:fldCharType="end"/>
            </w:r>
          </w:p>
        </w:tc>
      </w:tr>
      <w:tr w:rsidR="00B60BAE" w:rsidRPr="00B60BAE" w14:paraId="3CFB58D0" w14:textId="77777777" w:rsidTr="0001569B">
        <w:trPr>
          <w:trHeight w:val="300"/>
        </w:trPr>
        <w:tc>
          <w:tcPr>
            <w:tcW w:w="3372" w:type="dxa"/>
          </w:tcPr>
          <w:p w14:paraId="0BA70CF5" w14:textId="77777777" w:rsidR="00DA20F1" w:rsidRPr="00B60BAE" w:rsidRDefault="00DA20F1" w:rsidP="0001569B">
            <w:pPr>
              <w:spacing w:line="276" w:lineRule="auto"/>
              <w:rPr>
                <w:rFonts w:asciiTheme="majorBidi" w:hAnsiTheme="majorBidi" w:cstheme="majorBidi"/>
                <w:b/>
              </w:rPr>
            </w:pPr>
            <w:r w:rsidRPr="00B60BAE">
              <w:rPr>
                <w:rFonts w:asciiTheme="majorBidi" w:hAnsiTheme="majorBidi" w:cstheme="majorBidi"/>
                <w:b/>
              </w:rPr>
              <w:lastRenderedPageBreak/>
              <w:t>Other methodological aspects</w:t>
            </w:r>
          </w:p>
        </w:tc>
        <w:tc>
          <w:tcPr>
            <w:tcW w:w="1753" w:type="dxa"/>
          </w:tcPr>
          <w:p w14:paraId="22A8D132" w14:textId="77777777" w:rsidR="00DA20F1" w:rsidRPr="00B60BAE" w:rsidRDefault="00DA20F1" w:rsidP="0001569B">
            <w:pPr>
              <w:spacing w:line="276" w:lineRule="auto"/>
              <w:rPr>
                <w:rFonts w:asciiTheme="majorBidi" w:hAnsiTheme="majorBidi" w:cstheme="majorBidi"/>
              </w:rPr>
            </w:pPr>
          </w:p>
        </w:tc>
        <w:tc>
          <w:tcPr>
            <w:tcW w:w="4860" w:type="dxa"/>
          </w:tcPr>
          <w:p w14:paraId="416E3BDD" w14:textId="77777777" w:rsidR="00DA20F1" w:rsidRPr="00B60BAE" w:rsidRDefault="00DA20F1" w:rsidP="0001569B">
            <w:pPr>
              <w:spacing w:line="276" w:lineRule="auto"/>
              <w:rPr>
                <w:rFonts w:asciiTheme="majorBidi" w:hAnsiTheme="majorBidi" w:cstheme="majorBidi"/>
              </w:rPr>
            </w:pPr>
          </w:p>
        </w:tc>
      </w:tr>
      <w:tr w:rsidR="00B60BAE" w:rsidRPr="00B60BAE" w14:paraId="1210B059" w14:textId="77777777" w:rsidTr="0001569B">
        <w:trPr>
          <w:trHeight w:val="286"/>
        </w:trPr>
        <w:tc>
          <w:tcPr>
            <w:tcW w:w="3372" w:type="dxa"/>
          </w:tcPr>
          <w:p w14:paraId="118B0100" w14:textId="77777777"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rPr>
              <w:t>Missing data treatment addressed</w:t>
            </w:r>
          </w:p>
        </w:tc>
        <w:tc>
          <w:tcPr>
            <w:tcW w:w="1753" w:type="dxa"/>
          </w:tcPr>
          <w:p w14:paraId="1CB223E2" w14:textId="77777777" w:rsidR="00DA20F1" w:rsidRPr="00B60BAE" w:rsidRDefault="00DA20F1" w:rsidP="0001569B">
            <w:pPr>
              <w:spacing w:line="276" w:lineRule="auto"/>
              <w:rPr>
                <w:rFonts w:asciiTheme="majorBidi" w:hAnsiTheme="majorBidi" w:cstheme="majorBidi"/>
              </w:rPr>
            </w:pPr>
            <w:r w:rsidRPr="00B60BAE">
              <w:rPr>
                <w:rFonts w:asciiTheme="majorBidi" w:hAnsiTheme="majorBidi" w:cstheme="majorBidi"/>
              </w:rPr>
              <w:t>11 (47.8)</w:t>
            </w:r>
          </w:p>
        </w:tc>
        <w:tc>
          <w:tcPr>
            <w:tcW w:w="4860" w:type="dxa"/>
          </w:tcPr>
          <w:p w14:paraId="7917687E" w14:textId="6E0A8D01" w:rsidR="00DA20F1" w:rsidRPr="00B60BAE" w:rsidRDefault="00DA20F1" w:rsidP="0001569B">
            <w:pPr>
              <w:spacing w:line="276" w:lineRule="auto"/>
              <w:rPr>
                <w:rFonts w:asciiTheme="majorBidi" w:hAnsiTheme="majorBidi" w:cstheme="majorBidi"/>
                <w:lang w:val="fr-FR"/>
              </w:rPr>
            </w:pPr>
            <w:r w:rsidRPr="00B60BAE">
              <w:rPr>
                <w:rFonts w:asciiTheme="majorBidi" w:hAnsiTheme="majorBidi" w:cstheme="majorBidi"/>
              </w:rPr>
              <w:fldChar w:fldCharType="begin">
                <w:fldData xml:space="preserve">PEVuZE5vdGU+PENpdGU+PEF1dGhvcj5CZWF0ZSBTdHJhbmQ8L0F1dGhvcj48WWVhcj4yMDE1PC9Z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</w:fldData>
              </w:fldChar>
            </w:r>
            <w:r w:rsidR="00F634BE" w:rsidRPr="00B60BAE">
              <w:rPr>
                <w:rFonts w:asciiTheme="majorBidi" w:hAnsiTheme="majorBidi" w:cstheme="majorBidi"/>
              </w:rPr>
              <w:instrText xml:space="preserve"> ADDIN EN.CITE </w:instrText>
            </w:r>
            <w:r w:rsidR="00F634BE" w:rsidRPr="00B60BAE">
              <w:rPr>
                <w:rFonts w:asciiTheme="majorBidi" w:hAnsiTheme="majorBidi" w:cstheme="majorBidi"/>
              </w:rPr>
              <w:fldChar w:fldCharType="begin">
                <w:fldData xml:space="preserve">PEVuZE5vdGU+PENpdGU+PEF1dGhvcj5CZWF0ZSBTdHJhbmQ8L0F1dGhvcj48WWVhcj4yMDE1PC9Z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</w:fldData>
              </w:fldChar>
            </w:r>
            <w:r w:rsidR="00F634BE" w:rsidRPr="00B60BAE">
              <w:rPr>
                <w:rFonts w:asciiTheme="majorBidi" w:hAnsiTheme="majorBidi" w:cstheme="majorBidi"/>
              </w:rPr>
              <w:instrText xml:space="preserve"> ADDIN EN.CITE.DATA </w:instrText>
            </w:r>
            <w:r w:rsidR="00F634BE" w:rsidRPr="00B60BAE">
              <w:rPr>
                <w:rFonts w:asciiTheme="majorBidi" w:hAnsiTheme="majorBidi" w:cstheme="majorBidi"/>
              </w:rPr>
            </w:r>
            <w:r w:rsidR="00F634BE" w:rsidRPr="00B60BAE">
              <w:rPr>
                <w:rFonts w:asciiTheme="majorBidi" w:hAnsiTheme="majorBidi" w:cstheme="majorBidi"/>
              </w:rPr>
              <w:fldChar w:fldCharType="end"/>
            </w:r>
            <w:r w:rsidRPr="00B60BAE">
              <w:rPr>
                <w:rFonts w:asciiTheme="majorBidi" w:hAnsiTheme="majorBidi" w:cstheme="majorBidi"/>
              </w:rPr>
            </w:r>
            <w:r w:rsidRPr="00B60BAE">
              <w:rPr>
                <w:rFonts w:asciiTheme="majorBidi" w:hAnsiTheme="majorBidi" w:cstheme="majorBidi"/>
              </w:rPr>
              <w:fldChar w:fldCharType="separate"/>
            </w:r>
            <w:r w:rsidR="00F634BE" w:rsidRPr="00B60BAE">
              <w:rPr>
                <w:rFonts w:asciiTheme="majorBidi" w:hAnsiTheme="majorBidi" w:cstheme="majorBidi"/>
                <w:noProof/>
              </w:rPr>
              <w:t>(5, 9, 12, 16, 39, 42, 43, 48-50, 52)</w:t>
            </w:r>
            <w:r w:rsidRPr="00B60BAE">
              <w:rPr>
                <w:rFonts w:asciiTheme="majorBidi" w:hAnsiTheme="majorBidi" w:cstheme="majorBidi"/>
              </w:rPr>
              <w:fldChar w:fldCharType="end"/>
            </w:r>
          </w:p>
        </w:tc>
      </w:tr>
      <w:tr w:rsidR="00B60BAE" w:rsidRPr="00B60BAE" w14:paraId="73FA2C29" w14:textId="77777777" w:rsidTr="0001569B">
        <w:trPr>
          <w:trHeight w:val="286"/>
        </w:trPr>
        <w:tc>
          <w:tcPr>
            <w:tcW w:w="3372" w:type="dxa"/>
          </w:tcPr>
          <w:p w14:paraId="254A0280" w14:textId="77777777"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rPr>
              <w:t>Attrition rate reported in cohort studies</w:t>
            </w:r>
          </w:p>
        </w:tc>
        <w:tc>
          <w:tcPr>
            <w:tcW w:w="1753" w:type="dxa"/>
          </w:tcPr>
          <w:p w14:paraId="234EBCDF" w14:textId="77777777" w:rsidR="00DA20F1" w:rsidRPr="00B60BAE" w:rsidRDefault="00DA20F1" w:rsidP="0001569B">
            <w:pPr>
              <w:spacing w:line="276" w:lineRule="auto"/>
              <w:rPr>
                <w:rFonts w:asciiTheme="majorBidi" w:hAnsiTheme="majorBidi" w:cstheme="majorBidi"/>
              </w:rPr>
            </w:pPr>
            <w:r w:rsidRPr="00B60BAE">
              <w:rPr>
                <w:rFonts w:asciiTheme="majorBidi" w:hAnsiTheme="majorBidi" w:cstheme="majorBidi"/>
              </w:rPr>
              <w:t>6 (46)</w:t>
            </w:r>
          </w:p>
        </w:tc>
        <w:tc>
          <w:tcPr>
            <w:tcW w:w="4860" w:type="dxa"/>
          </w:tcPr>
          <w:p w14:paraId="1EB07EB8" w14:textId="1E613123" w:rsidR="00DA20F1" w:rsidRPr="00B60BAE" w:rsidRDefault="00DA20F1" w:rsidP="0001569B">
            <w:pPr>
              <w:spacing w:line="276" w:lineRule="auto"/>
              <w:rPr>
                <w:rFonts w:asciiTheme="majorBidi" w:hAnsiTheme="majorBidi" w:cstheme="majorBidi"/>
                <w:lang w:val="fr-FR"/>
              </w:rPr>
            </w:pPr>
            <w:r w:rsidRPr="00B60BAE">
              <w:rPr>
                <w:rFonts w:asciiTheme="majorBidi" w:hAnsiTheme="majorBidi" w:cstheme="majorBidi"/>
              </w:rPr>
              <w:fldChar w:fldCharType="begin">
                <w:fldData xml:space="preserve">PEVuZE5vdGU+PENpdGU+PEF1dGhvcj5BbGk8L0F1dGhvcj48WWVhcj4yMDIzPC9ZZWFyPjxSZWNO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</w:fldData>
              </w:fldChar>
            </w:r>
            <w:r w:rsidR="00F634BE" w:rsidRPr="00B60BAE">
              <w:rPr>
                <w:rFonts w:asciiTheme="majorBidi" w:hAnsiTheme="majorBidi" w:cstheme="majorBidi"/>
              </w:rPr>
              <w:instrText xml:space="preserve"> ADDIN EN.CITE </w:instrText>
            </w:r>
            <w:r w:rsidR="00F634BE" w:rsidRPr="00B60BAE">
              <w:rPr>
                <w:rFonts w:asciiTheme="majorBidi" w:hAnsiTheme="majorBidi" w:cstheme="majorBidi"/>
              </w:rPr>
              <w:fldChar w:fldCharType="begin">
                <w:fldData xml:space="preserve">PEVuZE5vdGU+PENpdGU+PEF1dGhvcj5BbGk8L0F1dGhvcj48WWVhcj4yMDIzPC9ZZWFyPjxSZWNO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</w:fldData>
              </w:fldChar>
            </w:r>
            <w:r w:rsidR="00F634BE" w:rsidRPr="00B60BAE">
              <w:rPr>
                <w:rFonts w:asciiTheme="majorBidi" w:hAnsiTheme="majorBidi" w:cstheme="majorBidi"/>
              </w:rPr>
              <w:instrText xml:space="preserve"> ADDIN EN.CITE.DATA </w:instrText>
            </w:r>
            <w:r w:rsidR="00F634BE" w:rsidRPr="00B60BAE">
              <w:rPr>
                <w:rFonts w:asciiTheme="majorBidi" w:hAnsiTheme="majorBidi" w:cstheme="majorBidi"/>
              </w:rPr>
            </w:r>
            <w:r w:rsidR="00F634BE" w:rsidRPr="00B60BAE">
              <w:rPr>
                <w:rFonts w:asciiTheme="majorBidi" w:hAnsiTheme="majorBidi" w:cstheme="majorBidi"/>
              </w:rPr>
              <w:fldChar w:fldCharType="end"/>
            </w:r>
            <w:r w:rsidRPr="00B60BAE">
              <w:rPr>
                <w:rFonts w:asciiTheme="majorBidi" w:hAnsiTheme="majorBidi" w:cstheme="majorBidi"/>
              </w:rPr>
            </w:r>
            <w:r w:rsidRPr="00B60BAE">
              <w:rPr>
                <w:rFonts w:asciiTheme="majorBidi" w:hAnsiTheme="majorBidi" w:cstheme="majorBidi"/>
              </w:rPr>
              <w:fldChar w:fldCharType="separate"/>
            </w:r>
            <w:r w:rsidR="00F634BE" w:rsidRPr="00B60BAE">
              <w:rPr>
                <w:rFonts w:asciiTheme="majorBidi" w:hAnsiTheme="majorBidi" w:cstheme="majorBidi"/>
                <w:noProof/>
              </w:rPr>
              <w:t>(9, 11-13, 17, 41)</w:t>
            </w:r>
            <w:r w:rsidRPr="00B60BAE">
              <w:rPr>
                <w:rFonts w:asciiTheme="majorBidi" w:hAnsiTheme="majorBidi" w:cstheme="majorBidi"/>
              </w:rPr>
              <w:fldChar w:fldCharType="end"/>
            </w:r>
          </w:p>
        </w:tc>
      </w:tr>
      <w:tr w:rsidR="00B60BAE" w:rsidRPr="00B60BAE" w14:paraId="3CF9515C" w14:textId="77777777" w:rsidTr="0001569B">
        <w:trPr>
          <w:trHeight w:val="286"/>
        </w:trPr>
        <w:tc>
          <w:tcPr>
            <w:tcW w:w="3372" w:type="dxa"/>
          </w:tcPr>
          <w:p w14:paraId="5F7D207F" w14:textId="77777777"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rPr>
              <w:t xml:space="preserve">Sensitivity analysis conducted </w:t>
            </w:r>
          </w:p>
        </w:tc>
        <w:tc>
          <w:tcPr>
            <w:tcW w:w="1753" w:type="dxa"/>
          </w:tcPr>
          <w:p w14:paraId="5E548EDD" w14:textId="77777777" w:rsidR="00DA20F1" w:rsidRPr="00B60BAE" w:rsidRDefault="00DA20F1" w:rsidP="0001569B">
            <w:pPr>
              <w:spacing w:line="276" w:lineRule="auto"/>
              <w:rPr>
                <w:rFonts w:asciiTheme="majorBidi" w:hAnsiTheme="majorBidi" w:cstheme="majorBidi"/>
              </w:rPr>
            </w:pPr>
            <w:r w:rsidRPr="00B60BAE">
              <w:rPr>
                <w:rFonts w:asciiTheme="majorBidi" w:hAnsiTheme="majorBidi" w:cstheme="majorBidi"/>
              </w:rPr>
              <w:t>10 (43)</w:t>
            </w:r>
          </w:p>
        </w:tc>
        <w:tc>
          <w:tcPr>
            <w:tcW w:w="4860" w:type="dxa"/>
          </w:tcPr>
          <w:p w14:paraId="6CF98F3F" w14:textId="6D88CF1D" w:rsidR="00DA20F1" w:rsidRPr="00B60BAE" w:rsidRDefault="00DA20F1" w:rsidP="0001569B">
            <w:pPr>
              <w:spacing w:line="276" w:lineRule="auto"/>
              <w:rPr>
                <w:rFonts w:asciiTheme="majorBidi" w:hAnsiTheme="majorBidi" w:cstheme="majorBidi"/>
                <w:lang w:val="fr-FR"/>
              </w:rPr>
            </w:pPr>
            <w:r w:rsidRPr="00B60BAE">
              <w:rPr>
                <w:rFonts w:asciiTheme="majorBidi" w:hAnsiTheme="majorBidi" w:cstheme="majorBidi"/>
              </w:rPr>
              <w:fldChar w:fldCharType="begin">
                <w:fldData xml:space="preserve">PEVuZE5vdGU+PENpdGU+PEF1dGhvcj5BbGk8L0F1dGhvcj48WWVhcj4yMDIzPC9ZZWFyPjxSZWNO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</w:fldData>
              </w:fldChar>
            </w:r>
            <w:r w:rsidR="00F634BE" w:rsidRPr="00B60BAE">
              <w:rPr>
                <w:rFonts w:asciiTheme="majorBidi" w:hAnsiTheme="majorBidi" w:cstheme="majorBidi"/>
              </w:rPr>
              <w:instrText xml:space="preserve"> ADDIN EN.CITE </w:instrText>
            </w:r>
            <w:r w:rsidR="00F634BE" w:rsidRPr="00B60BAE">
              <w:rPr>
                <w:rFonts w:asciiTheme="majorBidi" w:hAnsiTheme="majorBidi" w:cstheme="majorBidi"/>
              </w:rPr>
              <w:fldChar w:fldCharType="begin">
                <w:fldData xml:space="preserve">PEVuZE5vdGU+PENpdGU+PEF1dGhvcj5BbGk8L0F1dGhvcj48WWVhcj4yMDIzPC9ZZWFyPjxSZWNO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</w:fldData>
              </w:fldChar>
            </w:r>
            <w:r w:rsidR="00F634BE" w:rsidRPr="00B60BAE">
              <w:rPr>
                <w:rFonts w:asciiTheme="majorBidi" w:hAnsiTheme="majorBidi" w:cstheme="majorBidi"/>
              </w:rPr>
              <w:instrText xml:space="preserve"> ADDIN EN.CITE.DATA </w:instrText>
            </w:r>
            <w:r w:rsidR="00F634BE" w:rsidRPr="00B60BAE">
              <w:rPr>
                <w:rFonts w:asciiTheme="majorBidi" w:hAnsiTheme="majorBidi" w:cstheme="majorBidi"/>
              </w:rPr>
            </w:r>
            <w:r w:rsidR="00F634BE" w:rsidRPr="00B60BAE">
              <w:rPr>
                <w:rFonts w:asciiTheme="majorBidi" w:hAnsiTheme="majorBidi" w:cstheme="majorBidi"/>
              </w:rPr>
              <w:fldChar w:fldCharType="end"/>
            </w:r>
            <w:r w:rsidRPr="00B60BAE">
              <w:rPr>
                <w:rFonts w:asciiTheme="majorBidi" w:hAnsiTheme="majorBidi" w:cstheme="majorBidi"/>
              </w:rPr>
            </w:r>
            <w:r w:rsidRPr="00B60BAE">
              <w:rPr>
                <w:rFonts w:asciiTheme="majorBidi" w:hAnsiTheme="majorBidi" w:cstheme="majorBidi"/>
              </w:rPr>
              <w:fldChar w:fldCharType="separate"/>
            </w:r>
            <w:r w:rsidR="00F634BE" w:rsidRPr="00B60BAE">
              <w:rPr>
                <w:rFonts w:asciiTheme="majorBidi" w:hAnsiTheme="majorBidi" w:cstheme="majorBidi"/>
                <w:noProof/>
              </w:rPr>
              <w:t>(5, 7, 9, 12, 13, 39-41, 47, 52)</w:t>
            </w:r>
            <w:r w:rsidRPr="00B60BAE">
              <w:rPr>
                <w:rFonts w:asciiTheme="majorBidi" w:hAnsiTheme="majorBidi" w:cstheme="majorBidi"/>
              </w:rPr>
              <w:fldChar w:fldCharType="end"/>
            </w:r>
          </w:p>
        </w:tc>
      </w:tr>
      <w:tr w:rsidR="00B60BAE" w:rsidRPr="00B60BAE" w14:paraId="7FCE446D" w14:textId="77777777" w:rsidTr="0001569B">
        <w:trPr>
          <w:trHeight w:val="574"/>
        </w:trPr>
        <w:tc>
          <w:tcPr>
            <w:tcW w:w="3372" w:type="dxa"/>
          </w:tcPr>
          <w:p w14:paraId="43B2F86F" w14:textId="77777777" w:rsidR="00DA20F1" w:rsidRPr="00B60BAE" w:rsidRDefault="00DA20F1" w:rsidP="0001569B">
            <w:pPr>
              <w:spacing w:line="276" w:lineRule="auto"/>
              <w:rPr>
                <w:rFonts w:asciiTheme="majorBidi" w:hAnsiTheme="majorBidi" w:cstheme="majorBidi"/>
              </w:rPr>
            </w:pPr>
            <w:r w:rsidRPr="00B60BAE">
              <w:rPr>
                <w:rFonts w:asciiTheme="majorBidi" w:hAnsiTheme="majorBidi" w:cstheme="majorBidi"/>
              </w:rPr>
              <w:t>Adequate report of limitations and residual factors</w:t>
            </w:r>
          </w:p>
        </w:tc>
        <w:tc>
          <w:tcPr>
            <w:tcW w:w="1753" w:type="dxa"/>
          </w:tcPr>
          <w:p w14:paraId="43F19523" w14:textId="78E40FD9" w:rsidR="00DA20F1" w:rsidRPr="00B60BAE" w:rsidRDefault="00DA20F1" w:rsidP="0001569B">
            <w:pPr>
              <w:spacing w:line="276" w:lineRule="auto"/>
              <w:rPr>
                <w:rFonts w:asciiTheme="majorBidi" w:hAnsiTheme="majorBidi" w:cstheme="majorBidi"/>
              </w:rPr>
            </w:pPr>
            <w:r w:rsidRPr="00B60BAE">
              <w:rPr>
                <w:rFonts w:asciiTheme="majorBidi" w:hAnsiTheme="majorBidi" w:cstheme="majorBidi"/>
              </w:rPr>
              <w:t>1</w:t>
            </w:r>
            <w:r w:rsidR="00190EFF" w:rsidRPr="00B60BAE">
              <w:rPr>
                <w:rFonts w:asciiTheme="majorBidi" w:hAnsiTheme="majorBidi" w:cstheme="majorBidi"/>
              </w:rPr>
              <w:t>3</w:t>
            </w:r>
            <w:r w:rsidRPr="00B60BAE">
              <w:rPr>
                <w:rFonts w:asciiTheme="majorBidi" w:hAnsiTheme="majorBidi" w:cstheme="majorBidi"/>
              </w:rPr>
              <w:t xml:space="preserve"> (</w:t>
            </w:r>
            <w:r w:rsidR="00190EFF" w:rsidRPr="00B60BAE">
              <w:rPr>
                <w:rFonts w:asciiTheme="majorBidi" w:hAnsiTheme="majorBidi" w:cstheme="majorBidi"/>
              </w:rPr>
              <w:t>56.5</w:t>
            </w:r>
            <w:r w:rsidRPr="00B60BAE">
              <w:rPr>
                <w:rFonts w:asciiTheme="majorBidi" w:hAnsiTheme="majorBidi" w:cstheme="majorBidi"/>
              </w:rPr>
              <w:t>)</w:t>
            </w:r>
          </w:p>
        </w:tc>
        <w:tc>
          <w:tcPr>
            <w:tcW w:w="4860" w:type="dxa"/>
          </w:tcPr>
          <w:p w14:paraId="2F220071" w14:textId="3F21401B" w:rsidR="00190EFF" w:rsidRPr="00B60BAE" w:rsidRDefault="00190EFF" w:rsidP="00190EFF">
            <w:pPr>
              <w:rPr>
                <w:rFonts w:asciiTheme="majorBidi" w:hAnsiTheme="majorBidi" w:cstheme="majorBidi"/>
                <w:sz w:val="24"/>
                <w:szCs w:val="24"/>
              </w:rPr>
            </w:pPr>
            <w:r w:rsidRPr="00B60BAE">
              <w:rPr>
                <w:rFonts w:asciiTheme="majorBidi" w:hAnsiTheme="majorBidi" w:cstheme="majorBidi"/>
                <w:sz w:val="24"/>
                <w:szCs w:val="24"/>
              </w:rPr>
              <w:fldChar w:fldCharType="begin">
                <w:fldData xml:space="preserve">PEVuZE5vdGU+PENpdGU+PEF1dGhvcj5BcHBsZXRvbjwvQXV0aG9yPjxZZWFyPjIwMTU8L1llYXI+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</w:fldData>
              </w:fldChar>
            </w:r>
            <w:r w:rsidR="00F634BE" w:rsidRPr="00B60BAE">
              <w:rPr>
                <w:rFonts w:asciiTheme="majorBidi" w:hAnsiTheme="majorBidi" w:cstheme="majorBidi"/>
                <w:sz w:val="24"/>
                <w:szCs w:val="24"/>
              </w:rPr>
              <w:instrText xml:space="preserve"> ADDIN EN.CITE </w:instrText>
            </w:r>
            <w:r w:rsidR="00F634BE" w:rsidRPr="00B60BAE">
              <w:rPr>
                <w:rFonts w:asciiTheme="majorBidi" w:hAnsiTheme="majorBidi" w:cstheme="majorBidi"/>
                <w:sz w:val="24"/>
                <w:szCs w:val="24"/>
              </w:rPr>
              <w:fldChar w:fldCharType="begin">
                <w:fldData xml:space="preserve">PEVuZE5vdGU+PENpdGU+PEF1dGhvcj5BcHBsZXRvbjwvQXV0aG9yPjxZZWFyPjIwMTU8L1llYXI+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</w:fldData>
              </w:fldChar>
            </w:r>
            <w:r w:rsidR="00F634BE" w:rsidRPr="00B60BAE">
              <w:rPr>
                <w:rFonts w:asciiTheme="majorBidi" w:hAnsiTheme="majorBidi" w:cstheme="majorBidi"/>
                <w:sz w:val="24"/>
                <w:szCs w:val="24"/>
              </w:rPr>
              <w:instrText xml:space="preserve"> ADDIN EN.CITE.DATA </w:instrText>
            </w:r>
            <w:r w:rsidR="00F634BE" w:rsidRPr="00B60BAE">
              <w:rPr>
                <w:rFonts w:asciiTheme="majorBidi" w:hAnsiTheme="majorBidi" w:cstheme="majorBidi"/>
                <w:sz w:val="24"/>
                <w:szCs w:val="24"/>
              </w:rPr>
            </w:r>
            <w:r w:rsidR="00F634BE" w:rsidRPr="00B60BAE">
              <w:rPr>
                <w:rFonts w:asciiTheme="majorBidi" w:hAnsiTheme="majorBidi" w:cstheme="majorBidi"/>
                <w:sz w:val="24"/>
                <w:szCs w:val="24"/>
              </w:rPr>
              <w:fldChar w:fldCharType="end"/>
            </w:r>
            <w:r w:rsidRPr="00B60BAE">
              <w:rPr>
                <w:rFonts w:asciiTheme="majorBidi" w:hAnsiTheme="majorBidi" w:cstheme="majorBidi"/>
                <w:sz w:val="24"/>
                <w:szCs w:val="24"/>
              </w:rPr>
            </w:r>
            <w:r w:rsidRPr="00B60BAE">
              <w:rPr>
                <w:rFonts w:asciiTheme="majorBidi" w:hAnsiTheme="majorBidi" w:cstheme="majorBidi"/>
                <w:sz w:val="24"/>
                <w:szCs w:val="24"/>
              </w:rPr>
              <w:fldChar w:fldCharType="separate"/>
            </w:r>
            <w:r w:rsidR="00F634BE" w:rsidRPr="00B60BAE">
              <w:rPr>
                <w:rFonts w:asciiTheme="majorBidi" w:hAnsiTheme="majorBidi" w:cstheme="majorBidi"/>
                <w:noProof/>
                <w:sz w:val="24"/>
                <w:szCs w:val="24"/>
              </w:rPr>
              <w:t>(9-12, 16, 17, 41, 42, 45-47, 49, 50)</w:t>
            </w:r>
            <w:r w:rsidRPr="00B60BAE">
              <w:rPr>
                <w:rFonts w:asciiTheme="majorBidi" w:hAnsiTheme="majorBidi" w:cstheme="majorBidi"/>
                <w:sz w:val="24"/>
                <w:szCs w:val="24"/>
              </w:rPr>
              <w:fldChar w:fldCharType="end"/>
            </w:r>
            <w:r w:rsidRPr="00B60BAE">
              <w:rPr>
                <w:rFonts w:asciiTheme="majorBidi" w:hAnsiTheme="majorBidi" w:cstheme="majorBidi"/>
                <w:sz w:val="24"/>
                <w:szCs w:val="24"/>
              </w:rPr>
              <w:t>.</w:t>
            </w:r>
          </w:p>
          <w:p w14:paraId="25F33F40" w14:textId="71B03D25" w:rsidR="00DA20F1" w:rsidRPr="00B60BAE" w:rsidRDefault="00DA20F1" w:rsidP="0001569B">
            <w:pPr>
              <w:spacing w:line="276" w:lineRule="auto"/>
              <w:rPr>
                <w:rFonts w:asciiTheme="majorBidi" w:hAnsiTheme="majorBidi" w:cstheme="majorBidi"/>
                <w:lang w:val="fr-FR"/>
              </w:rPr>
            </w:pPr>
          </w:p>
        </w:tc>
      </w:tr>
      <w:tr w:rsidR="00DA20F1" w:rsidRPr="00B60BAE" w14:paraId="2B961ADC" w14:textId="77777777" w:rsidTr="0001569B">
        <w:trPr>
          <w:trHeight w:val="574"/>
        </w:trPr>
        <w:tc>
          <w:tcPr>
            <w:tcW w:w="9985" w:type="dxa"/>
            <w:gridSpan w:val="3"/>
          </w:tcPr>
          <w:p w14:paraId="2724030F" w14:textId="1B6E821F" w:rsidR="00DA20F1" w:rsidRPr="00B60BAE" w:rsidRDefault="00DA20F1" w:rsidP="0001569B">
            <w:pPr>
              <w:spacing w:line="276" w:lineRule="auto"/>
              <w:rPr>
                <w:rFonts w:asciiTheme="majorBidi" w:hAnsiTheme="majorBidi" w:cstheme="majorBidi"/>
                <w:b/>
                <w:bCs/>
              </w:rPr>
            </w:pPr>
            <w:r w:rsidRPr="00B60BAE">
              <w:rPr>
                <w:rFonts w:asciiTheme="majorBidi" w:hAnsiTheme="majorBidi" w:cstheme="majorBidi"/>
              </w:rPr>
              <w:t>Note.</w:t>
            </w:r>
            <w:r w:rsidR="00BF3C68" w:rsidRPr="00B60BAE">
              <w:rPr>
                <w:rFonts w:asciiTheme="majorBidi" w:hAnsiTheme="majorBidi" w:cstheme="majorBidi"/>
              </w:rPr>
              <w:t xml:space="preserve"> </w:t>
            </w:r>
            <w:r w:rsidRPr="00B60BAE">
              <w:rPr>
                <w:rFonts w:asciiTheme="majorBidi" w:hAnsiTheme="majorBidi" w:cstheme="majorBidi"/>
              </w:rPr>
              <w:t xml:space="preserve">OSA, obstructive sleep apnea; T2DM, type 2 diabetes </w:t>
            </w:r>
            <w:r w:rsidR="00FE6354" w:rsidRPr="00B60BAE">
              <w:rPr>
                <w:rFonts w:asciiTheme="majorBidi" w:hAnsiTheme="majorBidi" w:cstheme="majorBidi"/>
              </w:rPr>
              <w:t>mellitus;</w:t>
            </w:r>
            <w:r w:rsidRPr="00B60BAE">
              <w:rPr>
                <w:rFonts w:asciiTheme="majorBidi" w:hAnsiTheme="majorBidi" w:cstheme="majorBidi"/>
              </w:rPr>
              <w:t xml:space="preserve"> PSG, polysomnography; HbA1C, haemoglobin A1C.</w:t>
            </w:r>
          </w:p>
        </w:tc>
      </w:tr>
    </w:tbl>
    <w:p w14:paraId="0EA859B3" w14:textId="77777777" w:rsidR="00DA20F1" w:rsidRPr="00B60BAE" w:rsidRDefault="00DA20F1" w:rsidP="00563189">
      <w:pPr>
        <w:spacing w:after="0" w:line="276" w:lineRule="auto"/>
        <w:rPr>
          <w:rFonts w:asciiTheme="majorBidi" w:eastAsiaTheme="majorEastAsia" w:hAnsiTheme="majorBidi" w:cstheme="majorBidi"/>
          <w:b/>
          <w:bCs/>
        </w:rPr>
      </w:pPr>
    </w:p>
    <w:p w14:paraId="5392FA32" w14:textId="77777777" w:rsidR="0009226B" w:rsidRPr="00B60BAE" w:rsidRDefault="0009226B" w:rsidP="0071600E">
      <w:pPr>
        <w:spacing w:after="0" w:line="276" w:lineRule="auto"/>
        <w:rPr>
          <w:rFonts w:asciiTheme="majorBidi" w:hAnsiTheme="majorBidi" w:cstheme="majorBidi"/>
          <w:b/>
          <w:bCs/>
        </w:rPr>
      </w:pPr>
    </w:p>
    <w:p w14:paraId="20AF550D" w14:textId="77777777" w:rsidR="0009226B" w:rsidRPr="00B60BAE" w:rsidRDefault="0009226B" w:rsidP="0071600E">
      <w:pPr>
        <w:spacing w:after="0" w:line="276" w:lineRule="auto"/>
        <w:rPr>
          <w:rFonts w:asciiTheme="majorBidi" w:hAnsiTheme="majorBidi" w:cstheme="majorBidi"/>
          <w:b/>
          <w:bCs/>
        </w:rPr>
      </w:pPr>
    </w:p>
    <w:p w14:paraId="53B126A3" w14:textId="77777777" w:rsidR="00D131C6" w:rsidRPr="00B60BAE" w:rsidRDefault="00D131C6" w:rsidP="0071600E">
      <w:pPr>
        <w:spacing w:after="0" w:line="276" w:lineRule="auto"/>
        <w:rPr>
          <w:rFonts w:asciiTheme="majorBidi" w:hAnsiTheme="majorBidi" w:cstheme="majorBidi"/>
          <w:b/>
          <w:bCs/>
        </w:rPr>
      </w:pPr>
    </w:p>
    <w:p w14:paraId="00B7B33C" w14:textId="77777777" w:rsidR="00D131C6" w:rsidRPr="00B60BAE" w:rsidRDefault="00D131C6" w:rsidP="0071600E">
      <w:pPr>
        <w:spacing w:after="0" w:line="276" w:lineRule="auto"/>
        <w:rPr>
          <w:rFonts w:asciiTheme="majorBidi" w:hAnsiTheme="majorBidi" w:cstheme="majorBidi"/>
          <w:b/>
          <w:bCs/>
        </w:rPr>
      </w:pPr>
    </w:p>
    <w:p w14:paraId="5AB8F5FB" w14:textId="77777777" w:rsidR="00D131C6" w:rsidRPr="00B60BAE" w:rsidRDefault="00D131C6" w:rsidP="0071600E">
      <w:pPr>
        <w:spacing w:after="0" w:line="276" w:lineRule="auto"/>
        <w:rPr>
          <w:rFonts w:asciiTheme="majorBidi" w:hAnsiTheme="majorBidi" w:cstheme="majorBidi"/>
          <w:b/>
          <w:bCs/>
        </w:rPr>
      </w:pPr>
    </w:p>
    <w:p w14:paraId="64CE4F48" w14:textId="77777777" w:rsidR="00D131C6" w:rsidRPr="00B60BAE" w:rsidRDefault="00D131C6" w:rsidP="0071600E">
      <w:pPr>
        <w:spacing w:after="0" w:line="276" w:lineRule="auto"/>
        <w:rPr>
          <w:rFonts w:asciiTheme="majorBidi" w:hAnsiTheme="majorBidi" w:cstheme="majorBidi"/>
          <w:b/>
          <w:bCs/>
        </w:rPr>
      </w:pPr>
    </w:p>
    <w:p w14:paraId="5B1033EB" w14:textId="77777777" w:rsidR="00D131C6" w:rsidRPr="00B60BAE" w:rsidRDefault="00D131C6" w:rsidP="0071600E">
      <w:pPr>
        <w:spacing w:after="0" w:line="276" w:lineRule="auto"/>
        <w:rPr>
          <w:rFonts w:asciiTheme="majorBidi" w:hAnsiTheme="majorBidi" w:cstheme="majorBidi"/>
          <w:b/>
          <w:bCs/>
        </w:rPr>
      </w:pPr>
    </w:p>
    <w:p w14:paraId="010B9D2B" w14:textId="77777777" w:rsidR="00D131C6" w:rsidRPr="00B60BAE" w:rsidRDefault="00D131C6" w:rsidP="0071600E">
      <w:pPr>
        <w:spacing w:after="0" w:line="276" w:lineRule="auto"/>
        <w:rPr>
          <w:rFonts w:asciiTheme="majorBidi" w:hAnsiTheme="majorBidi" w:cstheme="majorBidi"/>
          <w:b/>
          <w:bCs/>
        </w:rPr>
      </w:pPr>
    </w:p>
    <w:p w14:paraId="3BC118FD" w14:textId="77777777" w:rsidR="001B166F" w:rsidRPr="00B60BAE" w:rsidRDefault="001B166F" w:rsidP="0071600E">
      <w:pPr>
        <w:spacing w:after="0" w:line="276" w:lineRule="auto"/>
        <w:rPr>
          <w:rFonts w:asciiTheme="majorBidi" w:hAnsiTheme="majorBidi" w:cstheme="majorBidi"/>
          <w:b/>
          <w:bCs/>
        </w:rPr>
      </w:pPr>
    </w:p>
    <w:p w14:paraId="48673EDD" w14:textId="77777777" w:rsidR="001B166F" w:rsidRPr="00B60BAE" w:rsidRDefault="001B166F" w:rsidP="0071600E">
      <w:pPr>
        <w:spacing w:after="0" w:line="276" w:lineRule="auto"/>
        <w:rPr>
          <w:rFonts w:asciiTheme="majorBidi" w:hAnsiTheme="majorBidi" w:cstheme="majorBidi"/>
          <w:b/>
          <w:bCs/>
        </w:rPr>
      </w:pPr>
    </w:p>
    <w:p w14:paraId="0BBC421C" w14:textId="77777777" w:rsidR="001B166F" w:rsidRPr="00B60BAE" w:rsidRDefault="001B166F" w:rsidP="0071600E">
      <w:pPr>
        <w:spacing w:after="0" w:line="276" w:lineRule="auto"/>
        <w:rPr>
          <w:rFonts w:asciiTheme="majorBidi" w:hAnsiTheme="majorBidi" w:cstheme="majorBidi"/>
          <w:b/>
          <w:bCs/>
        </w:rPr>
      </w:pPr>
    </w:p>
    <w:p w14:paraId="3D87D608" w14:textId="77777777" w:rsidR="001B166F" w:rsidRPr="00B60BAE" w:rsidRDefault="001B166F" w:rsidP="0071600E">
      <w:pPr>
        <w:spacing w:after="0" w:line="276" w:lineRule="auto"/>
        <w:rPr>
          <w:rFonts w:asciiTheme="majorBidi" w:hAnsiTheme="majorBidi" w:cstheme="majorBidi"/>
          <w:b/>
          <w:bCs/>
        </w:rPr>
      </w:pPr>
    </w:p>
    <w:p w14:paraId="531ACF6C" w14:textId="77777777" w:rsidR="001B166F" w:rsidRPr="00B60BAE" w:rsidRDefault="001B166F" w:rsidP="0071600E">
      <w:pPr>
        <w:spacing w:after="0" w:line="276" w:lineRule="auto"/>
        <w:rPr>
          <w:rFonts w:asciiTheme="majorBidi" w:hAnsiTheme="majorBidi" w:cstheme="majorBidi"/>
          <w:b/>
          <w:bCs/>
        </w:rPr>
      </w:pPr>
    </w:p>
    <w:p w14:paraId="7D800956" w14:textId="77777777" w:rsidR="00D131C6" w:rsidRPr="00B60BAE" w:rsidRDefault="00D131C6" w:rsidP="0071600E">
      <w:pPr>
        <w:spacing w:after="0" w:line="276" w:lineRule="auto"/>
        <w:rPr>
          <w:rFonts w:asciiTheme="majorBidi" w:hAnsiTheme="majorBidi" w:cstheme="majorBidi"/>
          <w:b/>
          <w:bCs/>
        </w:rPr>
      </w:pPr>
    </w:p>
    <w:p w14:paraId="7DC935FC" w14:textId="77777777" w:rsidR="00EC10DC" w:rsidRPr="00B60BAE" w:rsidRDefault="00EC10DC" w:rsidP="0071600E">
      <w:pPr>
        <w:spacing w:after="0" w:line="276" w:lineRule="auto"/>
        <w:rPr>
          <w:rFonts w:asciiTheme="majorBidi" w:hAnsiTheme="majorBidi" w:cstheme="majorBidi"/>
          <w:b/>
          <w:bCs/>
        </w:rPr>
        <w:sectPr w:rsidR="00EC10DC" w:rsidRPr="00B60BAE" w:rsidSect="008E7699">
          <w:pgSz w:w="12240" w:h="15840"/>
          <w:pgMar w:top="1440" w:right="1440" w:bottom="1440" w:left="1440" w:header="720" w:footer="720" w:gutter="0"/>
          <w:lnNumType w:countBy="1" w:restart="continuous"/>
          <w:cols w:space="720"/>
          <w:docGrid w:linePitch="360"/>
        </w:sectPr>
      </w:pPr>
    </w:p>
    <w:p w14:paraId="01B91A45" w14:textId="3274EBC8" w:rsidR="008854DE" w:rsidRPr="00B60BAE" w:rsidRDefault="00EC10DC" w:rsidP="00837D38">
      <w:pPr>
        <w:spacing w:after="0"/>
        <w:rPr>
          <w:rFonts w:asciiTheme="majorBidi" w:hAnsiTheme="majorBidi" w:cstheme="majorBidi"/>
          <w:b/>
          <w:bCs/>
          <w:sz w:val="24"/>
          <w:szCs w:val="24"/>
        </w:rPr>
      </w:pPr>
      <w:r w:rsidRPr="00B60BAE">
        <w:rPr>
          <w:rFonts w:asciiTheme="majorBidi" w:hAnsiTheme="majorBidi" w:cstheme="majorBidi"/>
          <w:b/>
          <w:bCs/>
          <w:sz w:val="24"/>
          <w:szCs w:val="24"/>
        </w:rPr>
        <w:lastRenderedPageBreak/>
        <w:t>Table 4</w:t>
      </w:r>
    </w:p>
    <w:p w14:paraId="3ABAE6A3" w14:textId="77777777" w:rsidR="000C13BE" w:rsidRPr="00B60BAE" w:rsidRDefault="000C13BE" w:rsidP="00837D38">
      <w:pPr>
        <w:rPr>
          <w:rFonts w:asciiTheme="majorBidi" w:hAnsiTheme="majorBidi" w:cstheme="majorBidi"/>
          <w:sz w:val="24"/>
          <w:szCs w:val="24"/>
        </w:rPr>
      </w:pPr>
      <w:r w:rsidRPr="00B60BAE">
        <w:rPr>
          <w:rFonts w:asciiTheme="majorBidi" w:hAnsiTheme="majorBidi" w:cstheme="majorBidi"/>
          <w:sz w:val="24"/>
          <w:szCs w:val="24"/>
        </w:rPr>
        <w:t xml:space="preserve">Overview of diagnostic methods and operational definitions for OSA and T2DM of the review studies </w:t>
      </w:r>
    </w:p>
    <w:tbl>
      <w:tblPr>
        <w:tblStyle w:val="PlainTable1"/>
        <w:tblW w:w="12950" w:type="dxa"/>
        <w:tblLook w:val="04A0" w:firstRow="1" w:lastRow="0" w:firstColumn="1" w:lastColumn="0" w:noHBand="0" w:noVBand="1"/>
      </w:tblPr>
      <w:tblGrid>
        <w:gridCol w:w="2164"/>
        <w:gridCol w:w="2151"/>
        <w:gridCol w:w="2700"/>
        <w:gridCol w:w="1808"/>
        <w:gridCol w:w="2782"/>
        <w:gridCol w:w="1345"/>
      </w:tblGrid>
      <w:tr w:rsidR="00B60BAE" w:rsidRPr="00B60BAE" w14:paraId="6D644C70" w14:textId="77777777" w:rsidTr="00733C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4" w:type="dxa"/>
          </w:tcPr>
          <w:p w14:paraId="2F2EDFC5" w14:textId="77777777" w:rsidR="000C13BE" w:rsidRPr="00B60BAE" w:rsidRDefault="000C13BE" w:rsidP="00733C5F">
            <w:pPr>
              <w:rPr>
                <w:rFonts w:asciiTheme="majorBidi" w:hAnsiTheme="majorBidi" w:cstheme="majorBidi"/>
                <w:sz w:val="20"/>
                <w:szCs w:val="20"/>
              </w:rPr>
            </w:pPr>
            <w:r w:rsidRPr="00B60BAE">
              <w:rPr>
                <w:rFonts w:asciiTheme="majorBidi" w:hAnsiTheme="majorBidi" w:cstheme="majorBidi"/>
                <w:sz w:val="20"/>
                <w:szCs w:val="20"/>
              </w:rPr>
              <w:t>Author/year</w:t>
            </w:r>
          </w:p>
        </w:tc>
        <w:tc>
          <w:tcPr>
            <w:tcW w:w="2151" w:type="dxa"/>
          </w:tcPr>
          <w:p w14:paraId="344B5944" w14:textId="77777777" w:rsidR="000C13BE" w:rsidRPr="00B60BAE" w:rsidRDefault="000C13BE" w:rsidP="00733C5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OSA assessment method/ duration</w:t>
            </w:r>
          </w:p>
        </w:tc>
        <w:tc>
          <w:tcPr>
            <w:tcW w:w="2700" w:type="dxa"/>
          </w:tcPr>
          <w:p w14:paraId="49AC513B" w14:textId="77777777" w:rsidR="000C13BE" w:rsidRPr="00B60BAE" w:rsidRDefault="000C13BE" w:rsidP="00733C5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OSA criteria</w:t>
            </w:r>
          </w:p>
        </w:tc>
        <w:tc>
          <w:tcPr>
            <w:tcW w:w="1808" w:type="dxa"/>
          </w:tcPr>
          <w:p w14:paraId="72B521DE" w14:textId="77777777" w:rsidR="000C13BE" w:rsidRPr="00B60BAE" w:rsidRDefault="000C13BE" w:rsidP="00733C5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T2DM assessment</w:t>
            </w:r>
          </w:p>
        </w:tc>
        <w:tc>
          <w:tcPr>
            <w:tcW w:w="2782" w:type="dxa"/>
          </w:tcPr>
          <w:p w14:paraId="29E12EE5" w14:textId="77777777" w:rsidR="000C13BE" w:rsidRPr="00B60BAE" w:rsidRDefault="000C13BE" w:rsidP="00733C5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T2DM criteria</w:t>
            </w:r>
          </w:p>
        </w:tc>
        <w:tc>
          <w:tcPr>
            <w:tcW w:w="1345" w:type="dxa"/>
          </w:tcPr>
          <w:p w14:paraId="3ED0DABD" w14:textId="77777777" w:rsidR="000C13BE" w:rsidRPr="00B60BAE" w:rsidRDefault="000C13BE" w:rsidP="00733C5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Follow-up in months</w:t>
            </w:r>
          </w:p>
        </w:tc>
      </w:tr>
      <w:tr w:rsidR="00B60BAE" w:rsidRPr="00B60BAE" w14:paraId="50097DAC" w14:textId="77777777" w:rsidTr="00733C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4" w:type="dxa"/>
          </w:tcPr>
          <w:p w14:paraId="3BD56557" w14:textId="77777777" w:rsidR="000C13BE" w:rsidRPr="00B60BAE" w:rsidRDefault="000C13BE" w:rsidP="000C13BE">
            <w:pPr>
              <w:pStyle w:val="ListParagraph"/>
              <w:numPr>
                <w:ilvl w:val="0"/>
                <w:numId w:val="10"/>
              </w:numPr>
              <w:rPr>
                <w:rFonts w:asciiTheme="majorBidi" w:hAnsiTheme="majorBidi" w:cstheme="majorBidi"/>
                <w:b w:val="0"/>
                <w:bCs w:val="0"/>
                <w:sz w:val="20"/>
                <w:szCs w:val="20"/>
              </w:rPr>
            </w:pPr>
            <w:proofErr w:type="spellStart"/>
            <w:r w:rsidRPr="00B60BAE">
              <w:rPr>
                <w:rFonts w:asciiTheme="majorBidi" w:hAnsiTheme="majorBidi" w:cstheme="majorBidi"/>
                <w:b w:val="0"/>
                <w:bCs w:val="0"/>
                <w:sz w:val="20"/>
                <w:szCs w:val="20"/>
              </w:rPr>
              <w:t>KorshÃ¸j</w:t>
            </w:r>
            <w:proofErr w:type="spellEnd"/>
            <w:r w:rsidRPr="00B60BAE">
              <w:rPr>
                <w:rFonts w:asciiTheme="majorBidi" w:hAnsiTheme="majorBidi" w:cstheme="majorBidi"/>
                <w:b w:val="0"/>
                <w:bCs w:val="0"/>
                <w:sz w:val="20"/>
                <w:szCs w:val="20"/>
              </w:rPr>
              <w:t xml:space="preserve"> 2020</w:t>
            </w:r>
          </w:p>
        </w:tc>
        <w:tc>
          <w:tcPr>
            <w:tcW w:w="2151" w:type="dxa"/>
          </w:tcPr>
          <w:p w14:paraId="049D8FCE"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BQ, Pulse oximetry and nasal airflow for ≥4 h</w:t>
            </w:r>
          </w:p>
        </w:tc>
        <w:tc>
          <w:tcPr>
            <w:tcW w:w="2700" w:type="dxa"/>
          </w:tcPr>
          <w:p w14:paraId="2BA2731B" w14:textId="442DA39C"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BQ= high OSA risk </w:t>
            </w:r>
            <w:r w:rsidR="003F291B" w:rsidRPr="00B60BAE">
              <w:rPr>
                <w:rFonts w:asciiTheme="majorBidi" w:hAnsiTheme="majorBidi" w:cstheme="majorBidi"/>
                <w:sz w:val="20"/>
                <w:szCs w:val="20"/>
              </w:rPr>
              <w:t>(</w:t>
            </w:r>
            <w:r w:rsidRPr="00B60BAE">
              <w:rPr>
                <w:rFonts w:asciiTheme="majorBidi" w:hAnsiTheme="majorBidi" w:cstheme="majorBidi"/>
                <w:sz w:val="20"/>
                <w:szCs w:val="20"/>
              </w:rPr>
              <w:t>2 positive categories or 2 points in category 1 or 2 + BMI≥ 30kg/m2 or HTN).</w:t>
            </w:r>
          </w:p>
          <w:p w14:paraId="12269F2A"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OSA= No OSA (AHI &lt; 5/h), mild OSA (5/h ≤AHI &lt; 15/h), moderate OSA (15/h ≤ AHI ≤ 30/h), severe OSA (AHI &gt; 30/h)</w:t>
            </w:r>
          </w:p>
        </w:tc>
        <w:tc>
          <w:tcPr>
            <w:tcW w:w="1808" w:type="dxa"/>
          </w:tcPr>
          <w:p w14:paraId="6EB4C541"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Blood sample</w:t>
            </w:r>
          </w:p>
        </w:tc>
        <w:tc>
          <w:tcPr>
            <w:tcW w:w="2782" w:type="dxa"/>
          </w:tcPr>
          <w:p w14:paraId="280034E4"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HbA1C ≥ 48 mmol/L, random BG &gt; 7 mmol/L</w:t>
            </w:r>
          </w:p>
        </w:tc>
        <w:tc>
          <w:tcPr>
            <w:tcW w:w="1345" w:type="dxa"/>
          </w:tcPr>
          <w:p w14:paraId="2AF9E66C"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NA</w:t>
            </w:r>
          </w:p>
        </w:tc>
      </w:tr>
      <w:tr w:rsidR="00B60BAE" w:rsidRPr="00B60BAE" w14:paraId="0F167209" w14:textId="77777777" w:rsidTr="00733C5F">
        <w:tc>
          <w:tcPr>
            <w:cnfStyle w:val="001000000000" w:firstRow="0" w:lastRow="0" w:firstColumn="1" w:lastColumn="0" w:oddVBand="0" w:evenVBand="0" w:oddHBand="0" w:evenHBand="0" w:firstRowFirstColumn="0" w:firstRowLastColumn="0" w:lastRowFirstColumn="0" w:lastRowLastColumn="0"/>
            <w:tcW w:w="2164" w:type="dxa"/>
          </w:tcPr>
          <w:p w14:paraId="1727116B" w14:textId="77777777" w:rsidR="000C13BE" w:rsidRPr="00B60BAE" w:rsidRDefault="000C13BE" w:rsidP="000C13BE">
            <w:pPr>
              <w:pStyle w:val="ListParagraph"/>
              <w:numPr>
                <w:ilvl w:val="0"/>
                <w:numId w:val="10"/>
              </w:numPr>
              <w:rPr>
                <w:rFonts w:asciiTheme="majorBidi" w:hAnsiTheme="majorBidi" w:cstheme="majorBidi"/>
                <w:b w:val="0"/>
                <w:bCs w:val="0"/>
                <w:sz w:val="20"/>
                <w:szCs w:val="20"/>
              </w:rPr>
            </w:pPr>
            <w:r w:rsidRPr="00B60BAE">
              <w:rPr>
                <w:rFonts w:asciiTheme="majorBidi" w:hAnsiTheme="majorBidi" w:cstheme="majorBidi"/>
                <w:b w:val="0"/>
                <w:bCs w:val="0"/>
                <w:sz w:val="20"/>
                <w:szCs w:val="20"/>
              </w:rPr>
              <w:t>Harada 2012</w:t>
            </w:r>
          </w:p>
        </w:tc>
        <w:tc>
          <w:tcPr>
            <w:tcW w:w="2151" w:type="dxa"/>
          </w:tcPr>
          <w:p w14:paraId="50D3F8DB"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ESS, home portable machine recodes ≥ 2h</w:t>
            </w:r>
          </w:p>
        </w:tc>
        <w:tc>
          <w:tcPr>
            <w:tcW w:w="2700" w:type="dxa"/>
          </w:tcPr>
          <w:p w14:paraId="6EFED23B" w14:textId="5C259A19"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it-IT"/>
              </w:rPr>
            </w:pPr>
            <w:r w:rsidRPr="00B60BAE">
              <w:rPr>
                <w:rFonts w:asciiTheme="majorBidi" w:hAnsiTheme="majorBidi" w:cstheme="majorBidi"/>
                <w:sz w:val="20"/>
                <w:szCs w:val="20"/>
                <w:lang w:val="it-IT"/>
              </w:rPr>
              <w:t>Mild OSA (RDI 5–14.9/hr</w:t>
            </w:r>
            <w:r w:rsidR="008568B1" w:rsidRPr="00B60BAE">
              <w:rPr>
                <w:rFonts w:asciiTheme="majorBidi" w:hAnsiTheme="majorBidi" w:cstheme="majorBidi"/>
                <w:sz w:val="20"/>
                <w:szCs w:val="20"/>
                <w:lang w:val="it-IT"/>
              </w:rPr>
              <w:t>)</w:t>
            </w:r>
            <w:r w:rsidRPr="00B60BAE">
              <w:rPr>
                <w:rFonts w:asciiTheme="majorBidi" w:hAnsiTheme="majorBidi" w:cstheme="majorBidi"/>
                <w:sz w:val="20"/>
                <w:szCs w:val="20"/>
                <w:lang w:val="it-IT"/>
              </w:rPr>
              <w:t xml:space="preserve">, moderate OSA (RDI 15–29.9/hr), severe OSA </w:t>
            </w:r>
            <w:r w:rsidR="008568B1" w:rsidRPr="00B60BAE">
              <w:rPr>
                <w:rFonts w:asciiTheme="majorBidi" w:hAnsiTheme="majorBidi" w:cstheme="majorBidi"/>
                <w:sz w:val="20"/>
                <w:szCs w:val="20"/>
                <w:lang w:val="it-IT"/>
              </w:rPr>
              <w:t>(</w:t>
            </w:r>
            <w:r w:rsidRPr="00B60BAE">
              <w:rPr>
                <w:rFonts w:asciiTheme="majorBidi" w:hAnsiTheme="majorBidi" w:cstheme="majorBidi"/>
                <w:sz w:val="20"/>
                <w:szCs w:val="20"/>
                <w:lang w:val="it-IT"/>
              </w:rPr>
              <w:t xml:space="preserve">RDI ≥ 30/hr) </w:t>
            </w:r>
          </w:p>
        </w:tc>
        <w:tc>
          <w:tcPr>
            <w:tcW w:w="1808" w:type="dxa"/>
          </w:tcPr>
          <w:p w14:paraId="40D4181F"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Blood sample and Self-report</w:t>
            </w:r>
          </w:p>
        </w:tc>
        <w:tc>
          <w:tcPr>
            <w:tcW w:w="2782" w:type="dxa"/>
          </w:tcPr>
          <w:p w14:paraId="23AE2C50"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Style w:val="pspdfkit-6fq5ysqkmc2gc1fek9b659qfh8"/>
                <w:rFonts w:asciiTheme="majorBidi" w:hAnsiTheme="majorBidi"/>
                <w:sz w:val="20"/>
                <w:szCs w:val="20"/>
                <w:shd w:val="clear" w:color="auto" w:fill="FFFFFF"/>
              </w:rPr>
              <w:t>FBG ≥ 126 mg/dL, IFG ≥ 110 mg dL and &lt;126 mg dL,</w:t>
            </w:r>
            <w:r w:rsidRPr="00B60BAE">
              <w:rPr>
                <w:rStyle w:val="pspdfkit-6fq5ysqkmc2gc1fek9b659qfh8"/>
                <w:rFonts w:asciiTheme="majorBidi" w:hAnsiTheme="majorBidi"/>
                <w:sz w:val="20"/>
                <w:szCs w:val="20"/>
              </w:rPr>
              <w:t xml:space="preserve"> hypoglycaemic medication</w:t>
            </w:r>
          </w:p>
        </w:tc>
        <w:tc>
          <w:tcPr>
            <w:tcW w:w="1345" w:type="dxa"/>
          </w:tcPr>
          <w:p w14:paraId="6BE6C4BD"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NA</w:t>
            </w:r>
          </w:p>
        </w:tc>
      </w:tr>
      <w:tr w:rsidR="00B60BAE" w:rsidRPr="00B60BAE" w14:paraId="5942B845" w14:textId="77777777" w:rsidTr="00733C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4" w:type="dxa"/>
          </w:tcPr>
          <w:p w14:paraId="6B2181FB" w14:textId="77777777" w:rsidR="000C13BE" w:rsidRPr="00B60BAE" w:rsidRDefault="000C13BE" w:rsidP="000C13BE">
            <w:pPr>
              <w:pStyle w:val="ListParagraph"/>
              <w:numPr>
                <w:ilvl w:val="0"/>
                <w:numId w:val="10"/>
              </w:numPr>
              <w:rPr>
                <w:rFonts w:asciiTheme="majorBidi" w:hAnsiTheme="majorBidi" w:cstheme="majorBidi"/>
                <w:b w:val="0"/>
                <w:bCs w:val="0"/>
                <w:sz w:val="20"/>
                <w:szCs w:val="20"/>
              </w:rPr>
            </w:pPr>
            <w:r w:rsidRPr="00B60BAE">
              <w:rPr>
                <w:rFonts w:asciiTheme="majorBidi" w:hAnsiTheme="majorBidi" w:cstheme="majorBidi"/>
                <w:b w:val="0"/>
                <w:bCs w:val="0"/>
                <w:sz w:val="20"/>
                <w:szCs w:val="20"/>
              </w:rPr>
              <w:t>Lindberg 2012</w:t>
            </w:r>
          </w:p>
        </w:tc>
        <w:tc>
          <w:tcPr>
            <w:tcW w:w="2151" w:type="dxa"/>
          </w:tcPr>
          <w:p w14:paraId="7F847BA8"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ESS, home portable machine record for 1 night</w:t>
            </w:r>
          </w:p>
        </w:tc>
        <w:tc>
          <w:tcPr>
            <w:tcW w:w="2700" w:type="dxa"/>
          </w:tcPr>
          <w:p w14:paraId="1888D771"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ODI &gt;5/hr, AHI&gt;5/hr</w:t>
            </w:r>
          </w:p>
        </w:tc>
        <w:tc>
          <w:tcPr>
            <w:tcW w:w="1808" w:type="dxa"/>
          </w:tcPr>
          <w:p w14:paraId="54BDC3D2"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Blood sample</w:t>
            </w:r>
          </w:p>
        </w:tc>
        <w:tc>
          <w:tcPr>
            <w:tcW w:w="2782" w:type="dxa"/>
          </w:tcPr>
          <w:p w14:paraId="0F0E2ADB"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Style w:val="pspdfkit-6fq5ysqkmc2gc1fek9b659qfh8"/>
                <w:rFonts w:asciiTheme="majorBidi" w:hAnsiTheme="majorBidi"/>
                <w:sz w:val="20"/>
                <w:szCs w:val="20"/>
                <w:shd w:val="clear" w:color="auto" w:fill="FFFFFF"/>
              </w:rPr>
            </w:pPr>
            <w:r w:rsidRPr="00B60BAE">
              <w:rPr>
                <w:rStyle w:val="pspdfkit-6fq5ysqkmc2gc1fek9b659qfh8"/>
                <w:rFonts w:asciiTheme="majorBidi" w:hAnsiTheme="majorBidi"/>
                <w:sz w:val="20"/>
                <w:szCs w:val="20"/>
              </w:rPr>
              <w:t xml:space="preserve">FBG 77.0 mmol/L, BPG 6.1 </w:t>
            </w:r>
            <w:r w:rsidRPr="00B60BAE">
              <w:rPr>
                <w:rStyle w:val="pspdfkit-6fq5ysqkmc2gc1fek9b659qfh8"/>
                <w:rFonts w:asciiTheme="majorBidi" w:hAnsiTheme="majorBidi"/>
                <w:sz w:val="20"/>
                <w:szCs w:val="20"/>
                <w:shd w:val="clear" w:color="auto" w:fill="FFFFFF"/>
              </w:rPr>
              <w:t xml:space="preserve">to </w:t>
            </w:r>
            <w:r w:rsidRPr="00B60BAE">
              <w:rPr>
                <w:rStyle w:val="pspdfkit-6fq5ysqkmc2gc1fek9b659qfh8"/>
                <w:rFonts w:asciiTheme="majorBidi" w:hAnsiTheme="majorBidi"/>
                <w:sz w:val="20"/>
                <w:szCs w:val="20"/>
              </w:rPr>
              <w:t>7.0 mmol/L</w:t>
            </w:r>
          </w:p>
        </w:tc>
        <w:tc>
          <w:tcPr>
            <w:tcW w:w="1345" w:type="dxa"/>
          </w:tcPr>
          <w:p w14:paraId="2D8EC5B0"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136</w:t>
            </w:r>
          </w:p>
        </w:tc>
      </w:tr>
      <w:tr w:rsidR="00B60BAE" w:rsidRPr="00B60BAE" w14:paraId="5D472AB5" w14:textId="77777777" w:rsidTr="00733C5F">
        <w:tc>
          <w:tcPr>
            <w:cnfStyle w:val="001000000000" w:firstRow="0" w:lastRow="0" w:firstColumn="1" w:lastColumn="0" w:oddVBand="0" w:evenVBand="0" w:oddHBand="0" w:evenHBand="0" w:firstRowFirstColumn="0" w:firstRowLastColumn="0" w:lastRowFirstColumn="0" w:lastRowLastColumn="0"/>
            <w:tcW w:w="2164" w:type="dxa"/>
          </w:tcPr>
          <w:p w14:paraId="6FA405E8" w14:textId="77777777" w:rsidR="000C13BE" w:rsidRPr="00B60BAE" w:rsidRDefault="000C13BE" w:rsidP="000C13BE">
            <w:pPr>
              <w:pStyle w:val="ListParagraph"/>
              <w:numPr>
                <w:ilvl w:val="0"/>
                <w:numId w:val="10"/>
              </w:numPr>
              <w:rPr>
                <w:rFonts w:asciiTheme="majorBidi" w:hAnsiTheme="majorBidi" w:cstheme="majorBidi"/>
                <w:b w:val="0"/>
                <w:bCs w:val="0"/>
                <w:sz w:val="20"/>
                <w:szCs w:val="20"/>
              </w:rPr>
            </w:pPr>
            <w:r w:rsidRPr="00B60BAE">
              <w:rPr>
                <w:rFonts w:asciiTheme="majorBidi" w:hAnsiTheme="majorBidi" w:cstheme="majorBidi"/>
                <w:b w:val="0"/>
                <w:bCs w:val="0"/>
                <w:sz w:val="20"/>
                <w:szCs w:val="20"/>
              </w:rPr>
              <w:t>Leong 2014</w:t>
            </w:r>
          </w:p>
        </w:tc>
        <w:tc>
          <w:tcPr>
            <w:tcW w:w="2151" w:type="dxa"/>
          </w:tcPr>
          <w:p w14:paraId="02838321"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Home portable machine record for ≥4 h</w:t>
            </w:r>
          </w:p>
        </w:tc>
        <w:tc>
          <w:tcPr>
            <w:tcW w:w="2700" w:type="dxa"/>
          </w:tcPr>
          <w:p w14:paraId="0A4A478F"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Style w:val="pspdfkit-6fq5ysqkmc2gc1fek9b659qfh8"/>
                <w:rFonts w:asciiTheme="majorBidi" w:hAnsiTheme="majorBidi"/>
                <w:sz w:val="20"/>
                <w:szCs w:val="20"/>
                <w:shd w:val="clear" w:color="auto" w:fill="FFFFFF"/>
              </w:rPr>
              <w:t>Mild OSA (5/h ≤AHI &lt; 15/h), moderate OSA (15/h ≤ AHI ≤ 30/h), severe OSA (AHI &gt; 30/h)</w:t>
            </w:r>
          </w:p>
        </w:tc>
        <w:tc>
          <w:tcPr>
            <w:tcW w:w="1808" w:type="dxa"/>
          </w:tcPr>
          <w:p w14:paraId="5EA7DFC3"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Blood sample and Self-report</w:t>
            </w:r>
          </w:p>
        </w:tc>
        <w:tc>
          <w:tcPr>
            <w:tcW w:w="2782" w:type="dxa"/>
          </w:tcPr>
          <w:p w14:paraId="6940301E"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Style w:val="pspdfkit-6fq5ysqkmc2gc1fek9b659qfh8"/>
                <w:rFonts w:asciiTheme="majorBidi" w:hAnsiTheme="majorBidi"/>
                <w:sz w:val="20"/>
                <w:szCs w:val="20"/>
                <w:shd w:val="clear" w:color="auto" w:fill="FFFFFF"/>
              </w:rPr>
              <w:t>HbA1c ≥6.5%,</w:t>
            </w:r>
            <w:r w:rsidRPr="00B60BAE">
              <w:rPr>
                <w:rStyle w:val="pspdfkit-6fq5ysqkmc2gc1fek9b659qfh8"/>
                <w:rFonts w:asciiTheme="majorBidi" w:hAnsiTheme="majorBidi"/>
                <w:sz w:val="20"/>
                <w:szCs w:val="20"/>
              </w:rPr>
              <w:t xml:space="preserve"> physician referral or self-report, or hypoglycaemic medication</w:t>
            </w:r>
          </w:p>
        </w:tc>
        <w:tc>
          <w:tcPr>
            <w:tcW w:w="1345" w:type="dxa"/>
          </w:tcPr>
          <w:p w14:paraId="5E82DC38"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NA</w:t>
            </w:r>
          </w:p>
        </w:tc>
      </w:tr>
      <w:tr w:rsidR="00B60BAE" w:rsidRPr="00B60BAE" w14:paraId="22B8DEBA" w14:textId="77777777" w:rsidTr="00733C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4" w:type="dxa"/>
          </w:tcPr>
          <w:p w14:paraId="0E3E3DD8" w14:textId="77777777" w:rsidR="000C13BE" w:rsidRPr="00B60BAE" w:rsidRDefault="000C13BE" w:rsidP="000C13BE">
            <w:pPr>
              <w:pStyle w:val="ListParagraph"/>
              <w:numPr>
                <w:ilvl w:val="0"/>
                <w:numId w:val="10"/>
              </w:numPr>
              <w:rPr>
                <w:rFonts w:asciiTheme="majorBidi" w:hAnsiTheme="majorBidi" w:cstheme="majorBidi"/>
                <w:b w:val="0"/>
                <w:bCs w:val="0"/>
                <w:sz w:val="20"/>
                <w:szCs w:val="20"/>
              </w:rPr>
            </w:pPr>
            <w:proofErr w:type="spellStart"/>
            <w:r w:rsidRPr="00B60BAE">
              <w:rPr>
                <w:rFonts w:asciiTheme="majorBidi" w:hAnsiTheme="majorBidi" w:cstheme="majorBidi"/>
                <w:b w:val="0"/>
                <w:bCs w:val="0"/>
                <w:sz w:val="20"/>
                <w:szCs w:val="20"/>
              </w:rPr>
              <w:t>Vacelet</w:t>
            </w:r>
            <w:proofErr w:type="spellEnd"/>
            <w:r w:rsidRPr="00B60BAE">
              <w:rPr>
                <w:rFonts w:asciiTheme="majorBidi" w:hAnsiTheme="majorBidi" w:cstheme="majorBidi"/>
                <w:b w:val="0"/>
                <w:bCs w:val="0"/>
                <w:sz w:val="20"/>
                <w:szCs w:val="20"/>
              </w:rPr>
              <w:t xml:space="preserve"> 2021</w:t>
            </w:r>
          </w:p>
        </w:tc>
        <w:tc>
          <w:tcPr>
            <w:tcW w:w="2151" w:type="dxa"/>
          </w:tcPr>
          <w:p w14:paraId="04D74404"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ESS, home portable machine record for ≥5 h</w:t>
            </w:r>
          </w:p>
        </w:tc>
        <w:tc>
          <w:tcPr>
            <w:tcW w:w="2700" w:type="dxa"/>
          </w:tcPr>
          <w:p w14:paraId="5158F7F0"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AHI ≥15/h</w:t>
            </w:r>
          </w:p>
        </w:tc>
        <w:tc>
          <w:tcPr>
            <w:tcW w:w="1808" w:type="dxa"/>
          </w:tcPr>
          <w:p w14:paraId="5D2C8BA7"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Blood sample </w:t>
            </w:r>
          </w:p>
        </w:tc>
        <w:tc>
          <w:tcPr>
            <w:tcW w:w="2782" w:type="dxa"/>
          </w:tcPr>
          <w:p w14:paraId="10F65ADD" w14:textId="07EAE6A2"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s-ES"/>
              </w:rPr>
            </w:pPr>
            <w:r w:rsidRPr="00B60BAE">
              <w:rPr>
                <w:rFonts w:asciiTheme="majorBidi" w:hAnsiTheme="majorBidi" w:cstheme="majorBidi"/>
                <w:sz w:val="20"/>
                <w:szCs w:val="20"/>
                <w:lang w:val="es-ES"/>
              </w:rPr>
              <w:t>FBG ≥ 126 mg/d, HOMA-IR ≥ 2</w:t>
            </w:r>
          </w:p>
        </w:tc>
        <w:tc>
          <w:tcPr>
            <w:tcW w:w="1345" w:type="dxa"/>
          </w:tcPr>
          <w:p w14:paraId="560897EA"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84 </w:t>
            </w:r>
          </w:p>
        </w:tc>
      </w:tr>
      <w:tr w:rsidR="00B60BAE" w:rsidRPr="00B60BAE" w14:paraId="3DFAA1AD" w14:textId="77777777" w:rsidTr="00733C5F">
        <w:tc>
          <w:tcPr>
            <w:cnfStyle w:val="001000000000" w:firstRow="0" w:lastRow="0" w:firstColumn="1" w:lastColumn="0" w:oddVBand="0" w:evenVBand="0" w:oddHBand="0" w:evenHBand="0" w:firstRowFirstColumn="0" w:firstRowLastColumn="0" w:lastRowFirstColumn="0" w:lastRowLastColumn="0"/>
            <w:tcW w:w="2164" w:type="dxa"/>
          </w:tcPr>
          <w:p w14:paraId="29453C92" w14:textId="77777777" w:rsidR="000C13BE" w:rsidRPr="00B60BAE" w:rsidRDefault="000C13BE" w:rsidP="000C13BE">
            <w:pPr>
              <w:pStyle w:val="ListParagraph"/>
              <w:numPr>
                <w:ilvl w:val="0"/>
                <w:numId w:val="10"/>
              </w:numPr>
              <w:rPr>
                <w:rFonts w:asciiTheme="majorBidi" w:hAnsiTheme="majorBidi" w:cstheme="majorBidi"/>
                <w:b w:val="0"/>
                <w:bCs w:val="0"/>
                <w:sz w:val="20"/>
                <w:szCs w:val="20"/>
              </w:rPr>
            </w:pPr>
            <w:r w:rsidRPr="00B60BAE">
              <w:rPr>
                <w:rFonts w:asciiTheme="majorBidi" w:hAnsiTheme="majorBidi" w:cstheme="majorBidi"/>
                <w:b w:val="0"/>
                <w:bCs w:val="0"/>
                <w:sz w:val="20"/>
                <w:szCs w:val="20"/>
              </w:rPr>
              <w:t>Appleton 2015</w:t>
            </w:r>
          </w:p>
        </w:tc>
        <w:tc>
          <w:tcPr>
            <w:tcW w:w="2151" w:type="dxa"/>
          </w:tcPr>
          <w:p w14:paraId="60316CF4"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Home portable machine record for ≥5.5 h</w:t>
            </w:r>
          </w:p>
        </w:tc>
        <w:tc>
          <w:tcPr>
            <w:tcW w:w="2700" w:type="dxa"/>
          </w:tcPr>
          <w:p w14:paraId="632DA428" w14:textId="4531F433"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Mil OSA (10–19 AHI/h</w:t>
            </w:r>
            <w:r w:rsidR="008568B1" w:rsidRPr="00B60BAE">
              <w:rPr>
                <w:rFonts w:asciiTheme="majorBidi" w:hAnsiTheme="majorBidi" w:cstheme="majorBidi"/>
                <w:sz w:val="20"/>
                <w:szCs w:val="20"/>
              </w:rPr>
              <w:t>)</w:t>
            </w:r>
            <w:r w:rsidRPr="00B60BAE">
              <w:rPr>
                <w:rFonts w:asciiTheme="majorBidi" w:hAnsiTheme="majorBidi" w:cstheme="majorBidi"/>
                <w:sz w:val="20"/>
                <w:szCs w:val="20"/>
              </w:rPr>
              <w:t>, moderate OSA (20–29 AHI/h</w:t>
            </w:r>
            <w:r w:rsidR="008568B1" w:rsidRPr="00B60BAE">
              <w:rPr>
                <w:rFonts w:asciiTheme="majorBidi" w:hAnsiTheme="majorBidi" w:cstheme="majorBidi"/>
                <w:sz w:val="20"/>
                <w:szCs w:val="20"/>
              </w:rPr>
              <w:t>)</w:t>
            </w:r>
            <w:r w:rsidRPr="00B60BAE">
              <w:rPr>
                <w:rFonts w:asciiTheme="majorBidi" w:hAnsiTheme="majorBidi" w:cstheme="majorBidi"/>
                <w:sz w:val="20"/>
                <w:szCs w:val="20"/>
              </w:rPr>
              <w:t>, and severe OSA (≥ 30AHI/h</w:t>
            </w:r>
            <w:r w:rsidR="008568B1" w:rsidRPr="00B60BAE">
              <w:rPr>
                <w:rFonts w:asciiTheme="majorBidi" w:hAnsiTheme="majorBidi" w:cstheme="majorBidi"/>
                <w:sz w:val="20"/>
                <w:szCs w:val="20"/>
              </w:rPr>
              <w:t>)</w:t>
            </w:r>
            <w:r w:rsidRPr="00B60BAE">
              <w:rPr>
                <w:rFonts w:asciiTheme="majorBidi" w:hAnsiTheme="majorBidi" w:cstheme="majorBidi"/>
                <w:sz w:val="20"/>
                <w:szCs w:val="20"/>
              </w:rPr>
              <w:t>.</w:t>
            </w:r>
          </w:p>
        </w:tc>
        <w:tc>
          <w:tcPr>
            <w:tcW w:w="1808" w:type="dxa"/>
          </w:tcPr>
          <w:p w14:paraId="68FF725D"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Blood sample and Self-report</w:t>
            </w:r>
          </w:p>
        </w:tc>
        <w:tc>
          <w:tcPr>
            <w:tcW w:w="2782" w:type="dxa"/>
          </w:tcPr>
          <w:p w14:paraId="2AD33FD7"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FBG ≥ 7.0 mmol/L, HbA1c of ≥ 6.5%, </w:t>
            </w:r>
            <w:r w:rsidRPr="00B60BAE">
              <w:rPr>
                <w:rStyle w:val="pspdfkit-6fq5ysqkmc2gc1fek9b659qfh8"/>
                <w:rFonts w:asciiTheme="majorBidi" w:hAnsiTheme="majorBidi"/>
                <w:sz w:val="20"/>
                <w:szCs w:val="20"/>
              </w:rPr>
              <w:t>self-report of T2DM, or hypoglycaemic medication</w:t>
            </w:r>
          </w:p>
        </w:tc>
        <w:tc>
          <w:tcPr>
            <w:tcW w:w="1345" w:type="dxa"/>
          </w:tcPr>
          <w:p w14:paraId="0544DDB8"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56</w:t>
            </w:r>
          </w:p>
        </w:tc>
      </w:tr>
      <w:tr w:rsidR="00B60BAE" w:rsidRPr="00B60BAE" w14:paraId="62B8BB4A" w14:textId="77777777" w:rsidTr="00733C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4" w:type="dxa"/>
          </w:tcPr>
          <w:p w14:paraId="53194EC6" w14:textId="77777777" w:rsidR="000C13BE" w:rsidRPr="00B60BAE" w:rsidRDefault="000C13BE" w:rsidP="000C13BE">
            <w:pPr>
              <w:pStyle w:val="ListParagraph"/>
              <w:numPr>
                <w:ilvl w:val="0"/>
                <w:numId w:val="10"/>
              </w:numPr>
              <w:rPr>
                <w:rFonts w:asciiTheme="majorBidi" w:hAnsiTheme="majorBidi" w:cstheme="majorBidi"/>
                <w:b w:val="0"/>
                <w:bCs w:val="0"/>
                <w:sz w:val="20"/>
                <w:szCs w:val="20"/>
              </w:rPr>
            </w:pPr>
            <w:r w:rsidRPr="00B60BAE">
              <w:rPr>
                <w:rFonts w:asciiTheme="majorBidi" w:hAnsiTheme="majorBidi" w:cstheme="majorBidi"/>
                <w:b w:val="0"/>
                <w:bCs w:val="0"/>
                <w:sz w:val="20"/>
                <w:szCs w:val="20"/>
              </w:rPr>
              <w:t>Ding 2021</w:t>
            </w:r>
          </w:p>
        </w:tc>
        <w:tc>
          <w:tcPr>
            <w:tcW w:w="2151" w:type="dxa"/>
          </w:tcPr>
          <w:p w14:paraId="0CEFF579"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ESS, clinic PSG</w:t>
            </w:r>
          </w:p>
        </w:tc>
        <w:tc>
          <w:tcPr>
            <w:tcW w:w="2700" w:type="dxa"/>
          </w:tcPr>
          <w:p w14:paraId="6CA8D9E1"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No OSA (AHI &lt; 5/h), mild OSA (5/h ≤AHI &lt; 15/h), moderate OSA (15/h ≤ AHI ≤ 30/h), severe OSA (AHI &gt; 30/h)</w:t>
            </w:r>
          </w:p>
        </w:tc>
        <w:tc>
          <w:tcPr>
            <w:tcW w:w="1808" w:type="dxa"/>
          </w:tcPr>
          <w:p w14:paraId="24BB6C0D"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Blood sample and Self-report</w:t>
            </w:r>
          </w:p>
        </w:tc>
        <w:tc>
          <w:tcPr>
            <w:tcW w:w="2782" w:type="dxa"/>
          </w:tcPr>
          <w:p w14:paraId="452CE3FF"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de-DE"/>
              </w:rPr>
            </w:pPr>
            <w:r w:rsidRPr="00B60BAE">
              <w:rPr>
                <w:rFonts w:asciiTheme="majorBidi" w:hAnsiTheme="majorBidi" w:cstheme="majorBidi"/>
                <w:sz w:val="20"/>
                <w:szCs w:val="20"/>
                <w:lang w:val="de-DE"/>
              </w:rPr>
              <w:t>FBG ≥ 126 mg/dL and new T2DM diagnosis</w:t>
            </w:r>
          </w:p>
        </w:tc>
        <w:tc>
          <w:tcPr>
            <w:tcW w:w="1345" w:type="dxa"/>
          </w:tcPr>
          <w:p w14:paraId="66338D18"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61</w:t>
            </w:r>
          </w:p>
        </w:tc>
      </w:tr>
      <w:tr w:rsidR="00B60BAE" w:rsidRPr="00B60BAE" w14:paraId="37FBDB65" w14:textId="77777777" w:rsidTr="00733C5F">
        <w:tc>
          <w:tcPr>
            <w:cnfStyle w:val="001000000000" w:firstRow="0" w:lastRow="0" w:firstColumn="1" w:lastColumn="0" w:oddVBand="0" w:evenVBand="0" w:oddHBand="0" w:evenHBand="0" w:firstRowFirstColumn="0" w:firstRowLastColumn="0" w:lastRowFirstColumn="0" w:lastRowLastColumn="0"/>
            <w:tcW w:w="2164" w:type="dxa"/>
          </w:tcPr>
          <w:p w14:paraId="63F60376" w14:textId="77777777" w:rsidR="000C13BE" w:rsidRPr="00B60BAE" w:rsidRDefault="000C13BE" w:rsidP="000C13BE">
            <w:pPr>
              <w:pStyle w:val="ListParagraph"/>
              <w:numPr>
                <w:ilvl w:val="0"/>
                <w:numId w:val="10"/>
              </w:numPr>
              <w:rPr>
                <w:rFonts w:asciiTheme="majorBidi" w:hAnsiTheme="majorBidi" w:cstheme="majorBidi"/>
                <w:b w:val="0"/>
                <w:bCs w:val="0"/>
                <w:sz w:val="20"/>
                <w:szCs w:val="20"/>
              </w:rPr>
            </w:pPr>
            <w:r w:rsidRPr="00B60BAE">
              <w:rPr>
                <w:rFonts w:asciiTheme="majorBidi" w:hAnsiTheme="majorBidi" w:cstheme="majorBidi"/>
                <w:b w:val="0"/>
                <w:bCs w:val="0"/>
                <w:sz w:val="20"/>
                <w:szCs w:val="20"/>
              </w:rPr>
              <w:t>Deol 2018</w:t>
            </w:r>
          </w:p>
        </w:tc>
        <w:tc>
          <w:tcPr>
            <w:tcW w:w="2151" w:type="dxa"/>
          </w:tcPr>
          <w:p w14:paraId="6FEFB030"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BQ</w:t>
            </w:r>
          </w:p>
        </w:tc>
        <w:tc>
          <w:tcPr>
            <w:tcW w:w="2700" w:type="dxa"/>
          </w:tcPr>
          <w:p w14:paraId="594717F9" w14:textId="35A3F94C"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Style w:val="pspdfkit-6fq5ysqkmc2gc1fek9b659qfh8"/>
                <w:rFonts w:asciiTheme="majorBidi" w:hAnsiTheme="majorBidi"/>
                <w:sz w:val="20"/>
                <w:szCs w:val="20"/>
                <w:shd w:val="clear" w:color="auto" w:fill="FFFFFF"/>
              </w:rPr>
              <w:t xml:space="preserve">High OSA risk 2 positive categories or 2 points in </w:t>
            </w:r>
            <w:r w:rsidRPr="00B60BAE">
              <w:rPr>
                <w:rStyle w:val="pspdfkit-6fq5ysqkmc2gc1fek9b659qfh8"/>
                <w:rFonts w:asciiTheme="majorBidi" w:hAnsiTheme="majorBidi"/>
                <w:sz w:val="20"/>
                <w:szCs w:val="20"/>
                <w:shd w:val="clear" w:color="auto" w:fill="FFFFFF"/>
              </w:rPr>
              <w:lastRenderedPageBreak/>
              <w:t>category 1 or 2 + BMI≥ 27.5 kg/m</w:t>
            </w:r>
            <w:r w:rsidRPr="00B60BAE">
              <w:rPr>
                <w:rStyle w:val="pspdfkit-6fq5ysqkmc2gc1fek9b659qfh8"/>
                <w:rFonts w:asciiTheme="majorBidi" w:hAnsiTheme="majorBidi"/>
                <w:sz w:val="20"/>
                <w:szCs w:val="20"/>
                <w:shd w:val="clear" w:color="auto" w:fill="FFFFFF"/>
                <w:vertAlign w:val="superscript"/>
              </w:rPr>
              <w:t>2</w:t>
            </w:r>
            <w:r w:rsidRPr="00B60BAE">
              <w:rPr>
                <w:rStyle w:val="pspdfkit-6fq5ysqkmc2gc1fek9b659qfh8"/>
                <w:rFonts w:asciiTheme="majorBidi" w:hAnsiTheme="majorBidi"/>
                <w:sz w:val="20"/>
                <w:szCs w:val="20"/>
                <w:shd w:val="clear" w:color="auto" w:fill="FFFFFF"/>
              </w:rPr>
              <w:t xml:space="preserve"> or HTN</w:t>
            </w:r>
          </w:p>
        </w:tc>
        <w:tc>
          <w:tcPr>
            <w:tcW w:w="1808" w:type="dxa"/>
          </w:tcPr>
          <w:p w14:paraId="176F9316"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lastRenderedPageBreak/>
              <w:t>Blood sample and Self-report</w:t>
            </w:r>
          </w:p>
        </w:tc>
        <w:tc>
          <w:tcPr>
            <w:tcW w:w="2782" w:type="dxa"/>
          </w:tcPr>
          <w:p w14:paraId="2E6A6E7D"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Style w:val="pspdfkit-6fq5ysqkmc2gc1fek9b659qfh8"/>
                <w:rFonts w:asciiTheme="majorBidi" w:hAnsiTheme="majorBidi"/>
                <w:sz w:val="20"/>
                <w:szCs w:val="20"/>
                <w:shd w:val="clear" w:color="auto" w:fill="FFFFFF"/>
              </w:rPr>
              <w:t xml:space="preserve">FBG ≥ 126 mg/dL, 2-h OGTT ≥ 200 mg/dL, </w:t>
            </w:r>
            <w:r w:rsidRPr="00B60BAE">
              <w:rPr>
                <w:rStyle w:val="pspdfkit-6fq5ysqkmc2gc1fek9b659qfh8"/>
                <w:rFonts w:asciiTheme="majorBidi" w:hAnsiTheme="majorBidi"/>
                <w:sz w:val="20"/>
                <w:szCs w:val="20"/>
              </w:rPr>
              <w:t>or hypoglycaemic medication</w:t>
            </w:r>
          </w:p>
        </w:tc>
        <w:tc>
          <w:tcPr>
            <w:tcW w:w="1345" w:type="dxa"/>
          </w:tcPr>
          <w:p w14:paraId="441D6D6E"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NA</w:t>
            </w:r>
          </w:p>
        </w:tc>
      </w:tr>
      <w:tr w:rsidR="00B60BAE" w:rsidRPr="00B60BAE" w14:paraId="7AF2F402" w14:textId="77777777" w:rsidTr="00733C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4" w:type="dxa"/>
          </w:tcPr>
          <w:p w14:paraId="541C81A4" w14:textId="77777777" w:rsidR="000C13BE" w:rsidRPr="00B60BAE" w:rsidRDefault="000C13BE" w:rsidP="000C13BE">
            <w:pPr>
              <w:pStyle w:val="ListParagraph"/>
              <w:numPr>
                <w:ilvl w:val="0"/>
                <w:numId w:val="10"/>
              </w:numPr>
              <w:rPr>
                <w:rFonts w:asciiTheme="majorBidi" w:hAnsiTheme="majorBidi" w:cstheme="majorBidi"/>
                <w:b w:val="0"/>
                <w:bCs w:val="0"/>
                <w:sz w:val="20"/>
                <w:szCs w:val="20"/>
              </w:rPr>
            </w:pPr>
            <w:r w:rsidRPr="00B60BAE">
              <w:rPr>
                <w:rFonts w:asciiTheme="majorBidi" w:hAnsiTheme="majorBidi" w:cstheme="majorBidi"/>
                <w:b w:val="0"/>
                <w:bCs w:val="0"/>
                <w:sz w:val="20"/>
                <w:szCs w:val="20"/>
              </w:rPr>
              <w:t>Sanchez 2022</w:t>
            </w:r>
          </w:p>
        </w:tc>
        <w:tc>
          <w:tcPr>
            <w:tcW w:w="2151" w:type="dxa"/>
          </w:tcPr>
          <w:p w14:paraId="64A64326"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ESS, home portable machine record for ≥3 h</w:t>
            </w:r>
          </w:p>
        </w:tc>
        <w:tc>
          <w:tcPr>
            <w:tcW w:w="2700" w:type="dxa"/>
          </w:tcPr>
          <w:p w14:paraId="596AE916"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No OSA (AHI &lt; 5/h), mild OSA (5/h ≤AHI &lt; 14.9/h), moderate OSA (15/h ≤ AHI ≤ 29.9/h), severe OSA (AHI ≥ 30/h)</w:t>
            </w:r>
          </w:p>
        </w:tc>
        <w:tc>
          <w:tcPr>
            <w:tcW w:w="1808" w:type="dxa"/>
          </w:tcPr>
          <w:p w14:paraId="757CDA7D"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Blood sample</w:t>
            </w:r>
          </w:p>
        </w:tc>
        <w:tc>
          <w:tcPr>
            <w:tcW w:w="2782" w:type="dxa"/>
          </w:tcPr>
          <w:p w14:paraId="51D6E405"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HbA1c 5.7 to 6.4%</w:t>
            </w:r>
          </w:p>
        </w:tc>
        <w:tc>
          <w:tcPr>
            <w:tcW w:w="1345" w:type="dxa"/>
          </w:tcPr>
          <w:p w14:paraId="3BF68256"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NA</w:t>
            </w:r>
          </w:p>
        </w:tc>
      </w:tr>
      <w:tr w:rsidR="00B60BAE" w:rsidRPr="00B60BAE" w14:paraId="14817E31" w14:textId="77777777" w:rsidTr="00733C5F">
        <w:tc>
          <w:tcPr>
            <w:cnfStyle w:val="001000000000" w:firstRow="0" w:lastRow="0" w:firstColumn="1" w:lastColumn="0" w:oddVBand="0" w:evenVBand="0" w:oddHBand="0" w:evenHBand="0" w:firstRowFirstColumn="0" w:firstRowLastColumn="0" w:lastRowFirstColumn="0" w:lastRowLastColumn="0"/>
            <w:tcW w:w="2164" w:type="dxa"/>
          </w:tcPr>
          <w:p w14:paraId="5587D79A" w14:textId="77777777" w:rsidR="000C13BE" w:rsidRPr="00B60BAE" w:rsidRDefault="000C13BE" w:rsidP="000C13BE">
            <w:pPr>
              <w:pStyle w:val="ListParagraph"/>
              <w:numPr>
                <w:ilvl w:val="0"/>
                <w:numId w:val="10"/>
              </w:numPr>
              <w:rPr>
                <w:rFonts w:asciiTheme="majorBidi" w:hAnsiTheme="majorBidi" w:cstheme="majorBidi"/>
                <w:b w:val="0"/>
                <w:bCs w:val="0"/>
                <w:sz w:val="20"/>
                <w:szCs w:val="20"/>
              </w:rPr>
            </w:pPr>
            <w:r w:rsidRPr="00B60BAE">
              <w:rPr>
                <w:rFonts w:asciiTheme="majorBidi" w:hAnsiTheme="majorBidi" w:cstheme="majorBidi"/>
                <w:b w:val="0"/>
                <w:bCs w:val="0"/>
                <w:sz w:val="20"/>
                <w:szCs w:val="20"/>
              </w:rPr>
              <w:t>Xu 2019</w:t>
            </w:r>
          </w:p>
        </w:tc>
        <w:tc>
          <w:tcPr>
            <w:tcW w:w="2151" w:type="dxa"/>
          </w:tcPr>
          <w:p w14:paraId="576717EB"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Clinic PSG</w:t>
            </w:r>
          </w:p>
        </w:tc>
        <w:tc>
          <w:tcPr>
            <w:tcW w:w="2700" w:type="dxa"/>
          </w:tcPr>
          <w:p w14:paraId="290D7E92"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Style w:val="pspdfkit-6fq5ysqkmc2gc1fek9b659qfh8"/>
                <w:rFonts w:asciiTheme="majorBidi" w:hAnsiTheme="majorBidi"/>
                <w:sz w:val="20"/>
                <w:szCs w:val="20"/>
                <w:shd w:val="clear" w:color="auto" w:fill="FFFFFF"/>
              </w:rPr>
              <w:t>No OSA (AHI &lt; 5/h), mild OSA (5/h ≤AHI &lt; 14.9/h), moderate OSA (15/h ≤ AHI ≤ 29.9/h), severe OSA (AHI ≥ 30/h)</w:t>
            </w:r>
          </w:p>
        </w:tc>
        <w:tc>
          <w:tcPr>
            <w:tcW w:w="1808" w:type="dxa"/>
          </w:tcPr>
          <w:p w14:paraId="05BD659C"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Blood sample and Self-report</w:t>
            </w:r>
          </w:p>
        </w:tc>
        <w:tc>
          <w:tcPr>
            <w:tcW w:w="2782" w:type="dxa"/>
          </w:tcPr>
          <w:p w14:paraId="4DEFB87C"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FBG ≥ 7.0 mmol/L, OGTT ≥ 11.1 mmol/L, random BG ≥ 11.1 mmol/L, HbA1c of ≥ 6.5%, </w:t>
            </w:r>
            <w:r w:rsidRPr="00B60BAE">
              <w:rPr>
                <w:rStyle w:val="pspdfkit-6fq5ysqkmc2gc1fek9b659qfh8"/>
                <w:rFonts w:asciiTheme="majorBidi" w:hAnsiTheme="majorBidi"/>
                <w:sz w:val="20"/>
                <w:szCs w:val="20"/>
                <w:shd w:val="clear" w:color="auto" w:fill="FFFFFF"/>
              </w:rPr>
              <w:t>T2DM diagnosis</w:t>
            </w:r>
            <w:r w:rsidRPr="00B60BAE">
              <w:rPr>
                <w:rStyle w:val="pspdfkit-6fq5ysqkmc2gc1fek9b659qfh8"/>
                <w:rFonts w:asciiTheme="majorBidi" w:hAnsiTheme="majorBidi"/>
                <w:sz w:val="20"/>
                <w:szCs w:val="20"/>
              </w:rPr>
              <w:t>, or hypoglycaemic medication</w:t>
            </w:r>
          </w:p>
        </w:tc>
        <w:tc>
          <w:tcPr>
            <w:tcW w:w="1345" w:type="dxa"/>
          </w:tcPr>
          <w:p w14:paraId="00854A56"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87</w:t>
            </w:r>
          </w:p>
        </w:tc>
      </w:tr>
      <w:tr w:rsidR="00B60BAE" w:rsidRPr="00B60BAE" w14:paraId="0C8F483C" w14:textId="77777777" w:rsidTr="00733C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4" w:type="dxa"/>
          </w:tcPr>
          <w:p w14:paraId="46D2D313" w14:textId="77777777" w:rsidR="000C13BE" w:rsidRPr="00B60BAE" w:rsidRDefault="000C13BE" w:rsidP="000C13BE">
            <w:pPr>
              <w:pStyle w:val="ListParagraph"/>
              <w:numPr>
                <w:ilvl w:val="0"/>
                <w:numId w:val="10"/>
              </w:numPr>
              <w:rPr>
                <w:rFonts w:asciiTheme="majorBidi" w:hAnsiTheme="majorBidi" w:cstheme="majorBidi"/>
                <w:b w:val="0"/>
                <w:bCs w:val="0"/>
                <w:sz w:val="20"/>
                <w:szCs w:val="20"/>
              </w:rPr>
            </w:pPr>
            <w:r w:rsidRPr="00B60BAE">
              <w:rPr>
                <w:rFonts w:asciiTheme="majorBidi" w:hAnsiTheme="majorBidi" w:cstheme="majorBidi"/>
                <w:b w:val="0"/>
                <w:bCs w:val="0"/>
                <w:sz w:val="20"/>
                <w:szCs w:val="20"/>
              </w:rPr>
              <w:t>Ali 2023</w:t>
            </w:r>
          </w:p>
        </w:tc>
        <w:tc>
          <w:tcPr>
            <w:tcW w:w="2151" w:type="dxa"/>
          </w:tcPr>
          <w:p w14:paraId="20F86ADD"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Home portable machine with no record time</w:t>
            </w:r>
          </w:p>
        </w:tc>
        <w:tc>
          <w:tcPr>
            <w:tcW w:w="2700" w:type="dxa"/>
          </w:tcPr>
          <w:p w14:paraId="7528721B"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t-IT"/>
              </w:rPr>
            </w:pPr>
            <w:r w:rsidRPr="00B60BAE">
              <w:rPr>
                <w:rFonts w:asciiTheme="majorBidi" w:hAnsiTheme="majorBidi" w:cstheme="majorBidi"/>
                <w:sz w:val="20"/>
                <w:szCs w:val="20"/>
                <w:lang w:val="it-IT"/>
              </w:rPr>
              <w:t>No OSA (AHI 0-4.5 5/h), mild OSA (5/h ≤AHI &lt; 14.9/h), moderate to severe OSA (AHI ≥ 15/h)</w:t>
            </w:r>
          </w:p>
        </w:tc>
        <w:tc>
          <w:tcPr>
            <w:tcW w:w="1808" w:type="dxa"/>
          </w:tcPr>
          <w:p w14:paraId="2BAE5D23"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Blood sample</w:t>
            </w:r>
          </w:p>
        </w:tc>
        <w:tc>
          <w:tcPr>
            <w:tcW w:w="2782" w:type="dxa"/>
          </w:tcPr>
          <w:p w14:paraId="5B37CDC5"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FBG ≥ 126 mg/dL, 2-h OGTT ≥ 200 mg/dL</w:t>
            </w:r>
          </w:p>
        </w:tc>
        <w:tc>
          <w:tcPr>
            <w:tcW w:w="1345" w:type="dxa"/>
          </w:tcPr>
          <w:p w14:paraId="06DDF867"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96</w:t>
            </w:r>
          </w:p>
        </w:tc>
      </w:tr>
      <w:tr w:rsidR="00B60BAE" w:rsidRPr="00B60BAE" w14:paraId="6BE3C0DF" w14:textId="77777777" w:rsidTr="00733C5F">
        <w:tc>
          <w:tcPr>
            <w:cnfStyle w:val="001000000000" w:firstRow="0" w:lastRow="0" w:firstColumn="1" w:lastColumn="0" w:oddVBand="0" w:evenVBand="0" w:oddHBand="0" w:evenHBand="0" w:firstRowFirstColumn="0" w:firstRowLastColumn="0" w:lastRowFirstColumn="0" w:lastRowLastColumn="0"/>
            <w:tcW w:w="2164" w:type="dxa"/>
          </w:tcPr>
          <w:p w14:paraId="6FD2DDD7" w14:textId="77777777" w:rsidR="000C13BE" w:rsidRPr="00B60BAE" w:rsidRDefault="000C13BE" w:rsidP="000C13BE">
            <w:pPr>
              <w:pStyle w:val="ListParagraph"/>
              <w:numPr>
                <w:ilvl w:val="0"/>
                <w:numId w:val="10"/>
              </w:numPr>
              <w:rPr>
                <w:rFonts w:asciiTheme="majorBidi" w:hAnsiTheme="majorBidi" w:cstheme="majorBidi"/>
                <w:b w:val="0"/>
                <w:bCs w:val="0"/>
                <w:sz w:val="20"/>
                <w:szCs w:val="20"/>
              </w:rPr>
            </w:pPr>
            <w:r w:rsidRPr="00B60BAE">
              <w:rPr>
                <w:rFonts w:asciiTheme="majorBidi" w:hAnsiTheme="majorBidi" w:cstheme="majorBidi"/>
                <w:b w:val="0"/>
                <w:bCs w:val="0"/>
                <w:sz w:val="20"/>
                <w:szCs w:val="20"/>
              </w:rPr>
              <w:t>Kim 2013</w:t>
            </w:r>
          </w:p>
        </w:tc>
        <w:tc>
          <w:tcPr>
            <w:tcW w:w="2151" w:type="dxa"/>
          </w:tcPr>
          <w:p w14:paraId="07957C37"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Home portable machine</w:t>
            </w:r>
            <w:r w:rsidRPr="00B60BAE">
              <w:rPr>
                <w:rStyle w:val="pspdfkit-6fq5ysqkmc2gc1fek9b659qfh8"/>
                <w:rFonts w:asciiTheme="majorBidi" w:hAnsiTheme="majorBidi"/>
                <w:sz w:val="20"/>
                <w:szCs w:val="20"/>
                <w:shd w:val="clear" w:color="auto" w:fill="FFFFFF"/>
              </w:rPr>
              <w:t xml:space="preserve"> with no record time</w:t>
            </w:r>
          </w:p>
        </w:tc>
        <w:tc>
          <w:tcPr>
            <w:tcW w:w="2700" w:type="dxa"/>
          </w:tcPr>
          <w:p w14:paraId="0CCB0E3E"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AHI ≥5</w:t>
            </w:r>
          </w:p>
        </w:tc>
        <w:tc>
          <w:tcPr>
            <w:tcW w:w="1808" w:type="dxa"/>
          </w:tcPr>
          <w:p w14:paraId="64EE2634"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Blood sample</w:t>
            </w:r>
          </w:p>
        </w:tc>
        <w:tc>
          <w:tcPr>
            <w:tcW w:w="2782" w:type="dxa"/>
          </w:tcPr>
          <w:p w14:paraId="1F3C963F"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FBG ≥ 7.0 mmol/L, OGTT ≥ 11.1 mmol/L, HbA1c of ≥ 6.5%, </w:t>
            </w:r>
            <w:r w:rsidRPr="00B60BAE">
              <w:rPr>
                <w:rStyle w:val="pspdfkit-6fq5ysqkmc2gc1fek9b659qfh8"/>
                <w:rFonts w:asciiTheme="majorBidi" w:hAnsiTheme="majorBidi"/>
                <w:sz w:val="20"/>
                <w:szCs w:val="20"/>
                <w:shd w:val="clear" w:color="auto" w:fill="FFFFFF"/>
              </w:rPr>
              <w:t>T2DM diagnosis</w:t>
            </w:r>
          </w:p>
        </w:tc>
        <w:tc>
          <w:tcPr>
            <w:tcW w:w="1345" w:type="dxa"/>
          </w:tcPr>
          <w:p w14:paraId="725CC44D"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NA</w:t>
            </w:r>
          </w:p>
        </w:tc>
      </w:tr>
      <w:tr w:rsidR="00B60BAE" w:rsidRPr="00B60BAE" w14:paraId="1F169ECC" w14:textId="77777777" w:rsidTr="00733C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4" w:type="dxa"/>
          </w:tcPr>
          <w:p w14:paraId="1B6B1171" w14:textId="77777777" w:rsidR="000C13BE" w:rsidRPr="00B60BAE" w:rsidRDefault="000C13BE" w:rsidP="000C13BE">
            <w:pPr>
              <w:pStyle w:val="ListParagraph"/>
              <w:numPr>
                <w:ilvl w:val="0"/>
                <w:numId w:val="10"/>
              </w:numPr>
              <w:rPr>
                <w:rFonts w:asciiTheme="majorBidi" w:hAnsiTheme="majorBidi" w:cstheme="majorBidi"/>
                <w:b w:val="0"/>
                <w:bCs w:val="0"/>
                <w:sz w:val="20"/>
                <w:szCs w:val="20"/>
              </w:rPr>
            </w:pPr>
            <w:proofErr w:type="spellStart"/>
            <w:r w:rsidRPr="00B60BAE">
              <w:rPr>
                <w:rFonts w:asciiTheme="majorBidi" w:hAnsiTheme="majorBidi" w:cstheme="majorBidi"/>
                <w:b w:val="0"/>
                <w:bCs w:val="0"/>
                <w:sz w:val="20"/>
                <w:szCs w:val="20"/>
              </w:rPr>
              <w:t>Nagayoshi</w:t>
            </w:r>
            <w:proofErr w:type="spellEnd"/>
            <w:r w:rsidRPr="00B60BAE">
              <w:rPr>
                <w:rFonts w:asciiTheme="majorBidi" w:hAnsiTheme="majorBidi" w:cstheme="majorBidi"/>
                <w:b w:val="0"/>
                <w:bCs w:val="0"/>
                <w:sz w:val="20"/>
                <w:szCs w:val="20"/>
              </w:rPr>
              <w:t xml:space="preserve"> 2016</w:t>
            </w:r>
          </w:p>
        </w:tc>
        <w:tc>
          <w:tcPr>
            <w:tcW w:w="2151" w:type="dxa"/>
          </w:tcPr>
          <w:p w14:paraId="7588DB36"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Home portable machine</w:t>
            </w:r>
            <w:r w:rsidRPr="00B60BAE">
              <w:rPr>
                <w:rStyle w:val="pspdfkit-6fq5ysqkmc2gc1fek9b659qfh8"/>
                <w:rFonts w:asciiTheme="majorBidi" w:hAnsiTheme="majorBidi"/>
                <w:sz w:val="20"/>
                <w:szCs w:val="20"/>
                <w:shd w:val="clear" w:color="auto" w:fill="FFFFFF"/>
              </w:rPr>
              <w:t xml:space="preserve"> with no record time</w:t>
            </w:r>
          </w:p>
        </w:tc>
        <w:tc>
          <w:tcPr>
            <w:tcW w:w="2700" w:type="dxa"/>
          </w:tcPr>
          <w:p w14:paraId="1E4EAB8B"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No OSA (AHI&lt;5/h), mild OSA (AHI 5/h - 14.9/h), moderate OSA (AHI 15/h - 29.9/h), severe OSA (AHI ≥ 30/h)</w:t>
            </w:r>
          </w:p>
        </w:tc>
        <w:tc>
          <w:tcPr>
            <w:tcW w:w="1808" w:type="dxa"/>
          </w:tcPr>
          <w:p w14:paraId="4B17AFF6"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Self-report </w:t>
            </w:r>
          </w:p>
        </w:tc>
        <w:tc>
          <w:tcPr>
            <w:tcW w:w="2782" w:type="dxa"/>
          </w:tcPr>
          <w:p w14:paraId="66C6609C"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2DM diagnosis, or hypoglycaemic medication</w:t>
            </w:r>
          </w:p>
        </w:tc>
        <w:tc>
          <w:tcPr>
            <w:tcW w:w="1345" w:type="dxa"/>
          </w:tcPr>
          <w:p w14:paraId="63751E41"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156</w:t>
            </w:r>
          </w:p>
        </w:tc>
      </w:tr>
      <w:tr w:rsidR="00B60BAE" w:rsidRPr="00B60BAE" w14:paraId="1FBEDAB4" w14:textId="77777777" w:rsidTr="00733C5F">
        <w:tc>
          <w:tcPr>
            <w:cnfStyle w:val="001000000000" w:firstRow="0" w:lastRow="0" w:firstColumn="1" w:lastColumn="0" w:oddVBand="0" w:evenVBand="0" w:oddHBand="0" w:evenHBand="0" w:firstRowFirstColumn="0" w:firstRowLastColumn="0" w:lastRowFirstColumn="0" w:lastRowLastColumn="0"/>
            <w:tcW w:w="2164" w:type="dxa"/>
          </w:tcPr>
          <w:p w14:paraId="41D6C343" w14:textId="77777777" w:rsidR="000C13BE" w:rsidRPr="00B60BAE" w:rsidRDefault="000C13BE" w:rsidP="000C13BE">
            <w:pPr>
              <w:pStyle w:val="ListParagraph"/>
              <w:numPr>
                <w:ilvl w:val="0"/>
                <w:numId w:val="10"/>
              </w:numPr>
              <w:rPr>
                <w:rFonts w:asciiTheme="majorBidi" w:hAnsiTheme="majorBidi" w:cstheme="majorBidi"/>
                <w:b w:val="0"/>
                <w:bCs w:val="0"/>
                <w:sz w:val="20"/>
                <w:szCs w:val="20"/>
              </w:rPr>
            </w:pPr>
            <w:r w:rsidRPr="00B60BAE">
              <w:rPr>
                <w:rFonts w:asciiTheme="majorBidi" w:hAnsiTheme="majorBidi" w:cstheme="majorBidi"/>
                <w:b w:val="0"/>
                <w:bCs w:val="0"/>
                <w:sz w:val="20"/>
                <w:szCs w:val="20"/>
              </w:rPr>
              <w:t>Whitaker 2018</w:t>
            </w:r>
          </w:p>
        </w:tc>
        <w:tc>
          <w:tcPr>
            <w:tcW w:w="2151" w:type="dxa"/>
          </w:tcPr>
          <w:p w14:paraId="670DC24C"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Home portable machine</w:t>
            </w:r>
            <w:r w:rsidRPr="00B60BAE">
              <w:rPr>
                <w:rStyle w:val="pspdfkit-6fq5ysqkmc2gc1fek9b659qfh8"/>
                <w:rFonts w:asciiTheme="majorBidi" w:hAnsiTheme="majorBidi"/>
                <w:sz w:val="20"/>
                <w:szCs w:val="20"/>
                <w:shd w:val="clear" w:color="auto" w:fill="FFFFFF"/>
              </w:rPr>
              <w:t xml:space="preserve"> with no record time</w:t>
            </w:r>
          </w:p>
        </w:tc>
        <w:tc>
          <w:tcPr>
            <w:tcW w:w="2700" w:type="dxa"/>
          </w:tcPr>
          <w:p w14:paraId="15E3B91A"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Style w:val="pspdfkit-6fq5ysqkmc2gc1fek9b659qfh8"/>
                <w:rFonts w:asciiTheme="majorBidi" w:hAnsiTheme="majorBidi"/>
                <w:sz w:val="20"/>
                <w:szCs w:val="20"/>
                <w:shd w:val="clear" w:color="auto" w:fill="FFFFFF"/>
              </w:rPr>
              <w:t>Mild OSA (AHI 5/h - 14.9/h), moderate OSA (AHI 15/h - 29.9/h), severe OSA (AHI ≥ 30/h)</w:t>
            </w:r>
          </w:p>
        </w:tc>
        <w:tc>
          <w:tcPr>
            <w:tcW w:w="1808" w:type="dxa"/>
          </w:tcPr>
          <w:p w14:paraId="5C40C59A"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Blood sample</w:t>
            </w:r>
          </w:p>
        </w:tc>
        <w:tc>
          <w:tcPr>
            <w:tcW w:w="2782" w:type="dxa"/>
          </w:tcPr>
          <w:p w14:paraId="3BE996C3"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HbA1C</w:t>
            </w:r>
          </w:p>
        </w:tc>
        <w:tc>
          <w:tcPr>
            <w:tcW w:w="1345" w:type="dxa"/>
          </w:tcPr>
          <w:p w14:paraId="0B498D50"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NA</w:t>
            </w:r>
          </w:p>
        </w:tc>
      </w:tr>
      <w:tr w:rsidR="00B60BAE" w:rsidRPr="00B60BAE" w14:paraId="399E7C9E" w14:textId="77777777" w:rsidTr="00733C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4" w:type="dxa"/>
          </w:tcPr>
          <w:p w14:paraId="77D8FE68" w14:textId="77777777" w:rsidR="000C13BE" w:rsidRPr="00B60BAE" w:rsidRDefault="000C13BE" w:rsidP="000C13BE">
            <w:pPr>
              <w:pStyle w:val="ListParagraph"/>
              <w:numPr>
                <w:ilvl w:val="0"/>
                <w:numId w:val="10"/>
              </w:numPr>
              <w:rPr>
                <w:rFonts w:asciiTheme="majorBidi" w:hAnsiTheme="majorBidi" w:cstheme="majorBidi"/>
                <w:b w:val="0"/>
                <w:bCs w:val="0"/>
                <w:sz w:val="20"/>
                <w:szCs w:val="20"/>
              </w:rPr>
            </w:pPr>
            <w:proofErr w:type="spellStart"/>
            <w:r w:rsidRPr="00B60BAE">
              <w:rPr>
                <w:rFonts w:asciiTheme="majorBidi" w:hAnsiTheme="majorBidi" w:cstheme="majorBidi"/>
                <w:b w:val="0"/>
                <w:bCs w:val="0"/>
                <w:sz w:val="20"/>
                <w:szCs w:val="20"/>
              </w:rPr>
              <w:t>Beate</w:t>
            </w:r>
            <w:proofErr w:type="spellEnd"/>
            <w:r w:rsidRPr="00B60BAE">
              <w:rPr>
                <w:rFonts w:asciiTheme="majorBidi" w:hAnsiTheme="majorBidi" w:cstheme="majorBidi"/>
                <w:b w:val="0"/>
                <w:bCs w:val="0"/>
                <w:sz w:val="20"/>
                <w:szCs w:val="20"/>
              </w:rPr>
              <w:t xml:space="preserve"> Strand 2015</w:t>
            </w:r>
          </w:p>
        </w:tc>
        <w:tc>
          <w:tcPr>
            <w:tcW w:w="2151" w:type="dxa"/>
          </w:tcPr>
          <w:p w14:paraId="5AA4E5DF"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Self-report OSA symptoms</w:t>
            </w:r>
          </w:p>
        </w:tc>
        <w:tc>
          <w:tcPr>
            <w:tcW w:w="2700" w:type="dxa"/>
          </w:tcPr>
          <w:p w14:paraId="0313933A"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Symptoms of observed apnea, bothersome snoring, and daytime sleepiness. </w:t>
            </w:r>
          </w:p>
        </w:tc>
        <w:tc>
          <w:tcPr>
            <w:tcW w:w="1808" w:type="dxa"/>
          </w:tcPr>
          <w:p w14:paraId="2103CB2C"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Blood sample and Self-report</w:t>
            </w:r>
          </w:p>
        </w:tc>
        <w:tc>
          <w:tcPr>
            <w:tcW w:w="2782" w:type="dxa"/>
          </w:tcPr>
          <w:p w14:paraId="29962C2F"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FBG ≥ 7.0 mmol/L, random BG ≥ 11.1 mmol/L, </w:t>
            </w:r>
            <w:r w:rsidRPr="00B60BAE">
              <w:rPr>
                <w:rStyle w:val="pspdfkit-6fq5ysqkmc2gc1fek9b659qfh8"/>
                <w:rFonts w:asciiTheme="majorBidi" w:hAnsiTheme="majorBidi"/>
                <w:sz w:val="20"/>
                <w:szCs w:val="20"/>
              </w:rPr>
              <w:t>hypoglycaemic medication</w:t>
            </w:r>
          </w:p>
        </w:tc>
        <w:tc>
          <w:tcPr>
            <w:tcW w:w="1345" w:type="dxa"/>
          </w:tcPr>
          <w:p w14:paraId="0129BF59"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61</w:t>
            </w:r>
          </w:p>
        </w:tc>
      </w:tr>
      <w:tr w:rsidR="00B60BAE" w:rsidRPr="00B60BAE" w14:paraId="290C7ED9" w14:textId="77777777" w:rsidTr="00733C5F">
        <w:tc>
          <w:tcPr>
            <w:cnfStyle w:val="001000000000" w:firstRow="0" w:lastRow="0" w:firstColumn="1" w:lastColumn="0" w:oddVBand="0" w:evenVBand="0" w:oddHBand="0" w:evenHBand="0" w:firstRowFirstColumn="0" w:firstRowLastColumn="0" w:lastRowFirstColumn="0" w:lastRowLastColumn="0"/>
            <w:tcW w:w="2164" w:type="dxa"/>
          </w:tcPr>
          <w:p w14:paraId="101F9796" w14:textId="77777777" w:rsidR="000C13BE" w:rsidRPr="00B60BAE" w:rsidRDefault="000C13BE" w:rsidP="000C13BE">
            <w:pPr>
              <w:pStyle w:val="ListParagraph"/>
              <w:numPr>
                <w:ilvl w:val="0"/>
                <w:numId w:val="10"/>
              </w:numPr>
              <w:rPr>
                <w:rFonts w:asciiTheme="majorBidi" w:hAnsiTheme="majorBidi" w:cstheme="majorBidi"/>
                <w:b w:val="0"/>
                <w:bCs w:val="0"/>
                <w:sz w:val="20"/>
                <w:szCs w:val="20"/>
              </w:rPr>
            </w:pPr>
            <w:proofErr w:type="spellStart"/>
            <w:r w:rsidRPr="00B60BAE">
              <w:rPr>
                <w:rFonts w:asciiTheme="majorBidi" w:hAnsiTheme="majorBidi" w:cstheme="majorBidi"/>
                <w:b w:val="0"/>
                <w:bCs w:val="0"/>
                <w:sz w:val="20"/>
                <w:szCs w:val="20"/>
              </w:rPr>
              <w:t>Sabanayagam</w:t>
            </w:r>
            <w:proofErr w:type="spellEnd"/>
            <w:r w:rsidRPr="00B60BAE">
              <w:rPr>
                <w:rFonts w:asciiTheme="majorBidi" w:hAnsiTheme="majorBidi" w:cstheme="majorBidi"/>
                <w:b w:val="0"/>
                <w:bCs w:val="0"/>
                <w:sz w:val="20"/>
                <w:szCs w:val="20"/>
              </w:rPr>
              <w:t xml:space="preserve"> 2012</w:t>
            </w:r>
          </w:p>
        </w:tc>
        <w:tc>
          <w:tcPr>
            <w:tcW w:w="2151" w:type="dxa"/>
          </w:tcPr>
          <w:p w14:paraId="270720CC"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Self-report OSA symptoms</w:t>
            </w:r>
          </w:p>
        </w:tc>
        <w:tc>
          <w:tcPr>
            <w:tcW w:w="2700" w:type="dxa"/>
          </w:tcPr>
          <w:p w14:paraId="5781FAA4"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Symptoms of </w:t>
            </w:r>
            <w:r w:rsidRPr="00B60BAE">
              <w:rPr>
                <w:rStyle w:val="pspdfkit-6fq5ysqkmc2gc1fek9b659qfh8"/>
                <w:rFonts w:asciiTheme="majorBidi" w:hAnsiTheme="majorBidi"/>
                <w:sz w:val="20"/>
                <w:szCs w:val="20"/>
                <w:shd w:val="clear" w:color="auto" w:fill="FFFFFF"/>
              </w:rPr>
              <w:t>snoring, snorting, daytime sleepiness</w:t>
            </w:r>
          </w:p>
        </w:tc>
        <w:tc>
          <w:tcPr>
            <w:tcW w:w="1808" w:type="dxa"/>
          </w:tcPr>
          <w:p w14:paraId="307938D3"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Blood sample and Self-report</w:t>
            </w:r>
          </w:p>
        </w:tc>
        <w:tc>
          <w:tcPr>
            <w:tcW w:w="2782" w:type="dxa"/>
          </w:tcPr>
          <w:p w14:paraId="3585C8ED"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FBG ≥ 7.0 mmol/L, random BG ≥ 11.1 mmol/L, HbA1c of ≥ 6.5%, </w:t>
            </w:r>
            <w:r w:rsidRPr="00B60BAE">
              <w:rPr>
                <w:rStyle w:val="pspdfkit-6fq5ysqkmc2gc1fek9b659qfh8"/>
                <w:rFonts w:asciiTheme="majorBidi" w:hAnsiTheme="majorBidi"/>
                <w:sz w:val="20"/>
                <w:szCs w:val="20"/>
              </w:rPr>
              <w:t>hypoglycaemic medication, T2DM diagnosis</w:t>
            </w:r>
          </w:p>
        </w:tc>
        <w:tc>
          <w:tcPr>
            <w:tcW w:w="1345" w:type="dxa"/>
          </w:tcPr>
          <w:p w14:paraId="6879F081"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NA</w:t>
            </w:r>
          </w:p>
        </w:tc>
      </w:tr>
      <w:tr w:rsidR="00B60BAE" w:rsidRPr="00B60BAE" w14:paraId="00724630" w14:textId="77777777" w:rsidTr="00733C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4" w:type="dxa"/>
          </w:tcPr>
          <w:p w14:paraId="5F6B1994" w14:textId="77777777" w:rsidR="000C13BE" w:rsidRPr="00B60BAE" w:rsidRDefault="000C13BE" w:rsidP="000C13BE">
            <w:pPr>
              <w:pStyle w:val="ListParagraph"/>
              <w:numPr>
                <w:ilvl w:val="0"/>
                <w:numId w:val="10"/>
              </w:numPr>
              <w:rPr>
                <w:rFonts w:asciiTheme="majorBidi" w:hAnsiTheme="majorBidi" w:cstheme="majorBidi"/>
                <w:b w:val="0"/>
                <w:bCs w:val="0"/>
                <w:sz w:val="20"/>
                <w:szCs w:val="20"/>
              </w:rPr>
            </w:pPr>
            <w:r w:rsidRPr="00B60BAE">
              <w:rPr>
                <w:rFonts w:asciiTheme="majorBidi" w:hAnsiTheme="majorBidi" w:cstheme="majorBidi"/>
                <w:b w:val="0"/>
                <w:bCs w:val="0"/>
                <w:sz w:val="20"/>
                <w:szCs w:val="20"/>
              </w:rPr>
              <w:t>Kent 2014</w:t>
            </w:r>
          </w:p>
        </w:tc>
        <w:tc>
          <w:tcPr>
            <w:tcW w:w="2151" w:type="dxa"/>
          </w:tcPr>
          <w:p w14:paraId="2AC13F4C"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ESS, polygraphy or clinic PSG</w:t>
            </w:r>
          </w:p>
        </w:tc>
        <w:tc>
          <w:tcPr>
            <w:tcW w:w="2700" w:type="dxa"/>
          </w:tcPr>
          <w:p w14:paraId="52A61C1A" w14:textId="481A51C9"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it-IT"/>
              </w:rPr>
            </w:pPr>
            <w:r w:rsidRPr="00B60BAE">
              <w:rPr>
                <w:rFonts w:asciiTheme="majorBidi" w:hAnsiTheme="majorBidi" w:cstheme="majorBidi"/>
                <w:sz w:val="20"/>
                <w:szCs w:val="20"/>
                <w:lang w:val="it-IT"/>
              </w:rPr>
              <w:t>Mild OSA (ODI 5–14.9/hr</w:t>
            </w:r>
            <w:r w:rsidR="00A31F82" w:rsidRPr="00B60BAE">
              <w:rPr>
                <w:rFonts w:asciiTheme="majorBidi" w:hAnsiTheme="majorBidi" w:cstheme="majorBidi"/>
                <w:sz w:val="20"/>
                <w:szCs w:val="20"/>
                <w:lang w:val="it-IT"/>
              </w:rPr>
              <w:t>)</w:t>
            </w:r>
            <w:r w:rsidRPr="00B60BAE">
              <w:rPr>
                <w:rFonts w:asciiTheme="majorBidi" w:hAnsiTheme="majorBidi" w:cstheme="majorBidi"/>
                <w:sz w:val="20"/>
                <w:szCs w:val="20"/>
                <w:lang w:val="it-IT"/>
              </w:rPr>
              <w:t xml:space="preserve">, moderate OSA (ODI 15–29.9/hr), severe OSA </w:t>
            </w:r>
            <w:r w:rsidR="00A31F82" w:rsidRPr="00B60BAE">
              <w:rPr>
                <w:rFonts w:asciiTheme="majorBidi" w:hAnsiTheme="majorBidi" w:cstheme="majorBidi"/>
                <w:sz w:val="20"/>
                <w:szCs w:val="20"/>
                <w:lang w:val="it-IT"/>
              </w:rPr>
              <w:t>(</w:t>
            </w:r>
            <w:r w:rsidRPr="00B60BAE">
              <w:rPr>
                <w:rFonts w:asciiTheme="majorBidi" w:hAnsiTheme="majorBidi" w:cstheme="majorBidi"/>
                <w:sz w:val="20"/>
                <w:szCs w:val="20"/>
                <w:lang w:val="it-IT"/>
              </w:rPr>
              <w:t>ODI ≥ 30/hr)</w:t>
            </w:r>
          </w:p>
        </w:tc>
        <w:tc>
          <w:tcPr>
            <w:tcW w:w="1808" w:type="dxa"/>
          </w:tcPr>
          <w:p w14:paraId="4990F4F3"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Blood sample</w:t>
            </w:r>
          </w:p>
        </w:tc>
        <w:tc>
          <w:tcPr>
            <w:tcW w:w="2782" w:type="dxa"/>
          </w:tcPr>
          <w:p w14:paraId="5911F082"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HbA1c of ≥ 6.5%</w:t>
            </w:r>
          </w:p>
        </w:tc>
        <w:tc>
          <w:tcPr>
            <w:tcW w:w="1345" w:type="dxa"/>
          </w:tcPr>
          <w:p w14:paraId="20448A17"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NA</w:t>
            </w:r>
          </w:p>
        </w:tc>
      </w:tr>
      <w:tr w:rsidR="00B60BAE" w:rsidRPr="00B60BAE" w14:paraId="13B4E684" w14:textId="77777777" w:rsidTr="00733C5F">
        <w:tc>
          <w:tcPr>
            <w:cnfStyle w:val="001000000000" w:firstRow="0" w:lastRow="0" w:firstColumn="1" w:lastColumn="0" w:oddVBand="0" w:evenVBand="0" w:oddHBand="0" w:evenHBand="0" w:firstRowFirstColumn="0" w:firstRowLastColumn="0" w:lastRowFirstColumn="0" w:lastRowLastColumn="0"/>
            <w:tcW w:w="2164" w:type="dxa"/>
          </w:tcPr>
          <w:p w14:paraId="3AFB4AE6" w14:textId="77777777" w:rsidR="000C13BE" w:rsidRPr="00B60BAE" w:rsidRDefault="000C13BE" w:rsidP="000C13BE">
            <w:pPr>
              <w:pStyle w:val="ListParagraph"/>
              <w:numPr>
                <w:ilvl w:val="0"/>
                <w:numId w:val="10"/>
              </w:numPr>
              <w:rPr>
                <w:rFonts w:asciiTheme="majorBidi" w:hAnsiTheme="majorBidi" w:cstheme="majorBidi"/>
                <w:b w:val="0"/>
                <w:bCs w:val="0"/>
                <w:sz w:val="20"/>
                <w:szCs w:val="20"/>
              </w:rPr>
            </w:pPr>
            <w:proofErr w:type="spellStart"/>
            <w:r w:rsidRPr="00B60BAE">
              <w:rPr>
                <w:rFonts w:asciiTheme="majorBidi" w:hAnsiTheme="majorBidi" w:cstheme="majorBidi"/>
                <w:b w:val="0"/>
                <w:bCs w:val="0"/>
                <w:sz w:val="20"/>
                <w:szCs w:val="20"/>
              </w:rPr>
              <w:lastRenderedPageBreak/>
              <w:t>D'Aurea</w:t>
            </w:r>
            <w:proofErr w:type="spellEnd"/>
            <w:r w:rsidRPr="00B60BAE">
              <w:rPr>
                <w:rFonts w:asciiTheme="majorBidi" w:hAnsiTheme="majorBidi" w:cstheme="majorBidi"/>
                <w:b w:val="0"/>
                <w:bCs w:val="0"/>
                <w:sz w:val="20"/>
                <w:szCs w:val="20"/>
              </w:rPr>
              <w:t xml:space="preserve"> 2017</w:t>
            </w:r>
          </w:p>
        </w:tc>
        <w:tc>
          <w:tcPr>
            <w:tcW w:w="2151" w:type="dxa"/>
          </w:tcPr>
          <w:p w14:paraId="55751A85"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BQ</w:t>
            </w:r>
          </w:p>
        </w:tc>
        <w:tc>
          <w:tcPr>
            <w:tcW w:w="2700" w:type="dxa"/>
          </w:tcPr>
          <w:p w14:paraId="088731C4" w14:textId="6E2E33B1"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High OSA risk 2 positive categories or 2 points in category 1 or 2 + BMI≥ 30kg/m2 or HTN.</w:t>
            </w:r>
          </w:p>
        </w:tc>
        <w:tc>
          <w:tcPr>
            <w:tcW w:w="1808" w:type="dxa"/>
          </w:tcPr>
          <w:p w14:paraId="458CF0B0"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Blood sample and Self-report</w:t>
            </w:r>
          </w:p>
        </w:tc>
        <w:tc>
          <w:tcPr>
            <w:tcW w:w="2782" w:type="dxa"/>
          </w:tcPr>
          <w:p w14:paraId="4AFA6A87"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Style w:val="pspdfkit-6fq5ysqkmc2gc1fek9b659qfh8"/>
                <w:rFonts w:asciiTheme="majorBidi" w:hAnsiTheme="majorBidi"/>
                <w:sz w:val="20"/>
                <w:szCs w:val="20"/>
                <w:shd w:val="clear" w:color="auto" w:fill="FFFFFF"/>
              </w:rPr>
              <w:t xml:space="preserve">IFG ≥ 110 mg/ dL and &lt;126 mg dL, </w:t>
            </w:r>
            <w:r w:rsidRPr="00B60BAE">
              <w:rPr>
                <w:rFonts w:asciiTheme="majorBidi" w:hAnsiTheme="majorBidi" w:cstheme="majorBidi"/>
                <w:sz w:val="20"/>
                <w:szCs w:val="20"/>
              </w:rPr>
              <w:t xml:space="preserve">HbA1c of ≥ 6.5%, </w:t>
            </w:r>
            <w:r w:rsidRPr="00B60BAE">
              <w:rPr>
                <w:rStyle w:val="pspdfkit-6fq5ysqkmc2gc1fek9b659qfh8"/>
                <w:rFonts w:asciiTheme="majorBidi" w:hAnsiTheme="majorBidi"/>
                <w:sz w:val="20"/>
                <w:szCs w:val="20"/>
              </w:rPr>
              <w:t>hypoglycaemic medication</w:t>
            </w:r>
            <w:r w:rsidRPr="00B60BAE">
              <w:rPr>
                <w:rFonts w:asciiTheme="majorBidi" w:hAnsiTheme="majorBidi" w:cstheme="majorBidi"/>
                <w:sz w:val="20"/>
                <w:szCs w:val="20"/>
              </w:rPr>
              <w:t>.</w:t>
            </w:r>
          </w:p>
          <w:p w14:paraId="03D587AD"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 xml:space="preserve">Prediabetes =HbA1c of 5.7%-6.4% </w:t>
            </w:r>
          </w:p>
        </w:tc>
        <w:tc>
          <w:tcPr>
            <w:tcW w:w="1345" w:type="dxa"/>
          </w:tcPr>
          <w:p w14:paraId="31C2A807"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NA</w:t>
            </w:r>
          </w:p>
        </w:tc>
      </w:tr>
      <w:tr w:rsidR="00B60BAE" w:rsidRPr="00B60BAE" w14:paraId="6A3C1C76" w14:textId="77777777" w:rsidTr="00733C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4" w:type="dxa"/>
          </w:tcPr>
          <w:p w14:paraId="1DFC24DB" w14:textId="77777777" w:rsidR="000C13BE" w:rsidRPr="00B60BAE" w:rsidRDefault="000C13BE" w:rsidP="000C13BE">
            <w:pPr>
              <w:pStyle w:val="ListParagraph"/>
              <w:numPr>
                <w:ilvl w:val="0"/>
                <w:numId w:val="10"/>
              </w:numPr>
              <w:rPr>
                <w:rFonts w:asciiTheme="majorBidi" w:hAnsiTheme="majorBidi" w:cstheme="majorBidi"/>
                <w:b w:val="0"/>
                <w:bCs w:val="0"/>
                <w:sz w:val="20"/>
                <w:szCs w:val="20"/>
              </w:rPr>
            </w:pPr>
            <w:proofErr w:type="spellStart"/>
            <w:r w:rsidRPr="00B60BAE">
              <w:rPr>
                <w:rFonts w:asciiTheme="majorBidi" w:hAnsiTheme="majorBidi" w:cstheme="majorBidi"/>
                <w:b w:val="0"/>
                <w:bCs w:val="0"/>
                <w:sz w:val="20"/>
                <w:szCs w:val="20"/>
              </w:rPr>
              <w:t>Kendzerska</w:t>
            </w:r>
            <w:proofErr w:type="spellEnd"/>
            <w:r w:rsidRPr="00B60BAE">
              <w:rPr>
                <w:rFonts w:asciiTheme="majorBidi" w:hAnsiTheme="majorBidi" w:cstheme="majorBidi"/>
                <w:b w:val="0"/>
                <w:bCs w:val="0"/>
                <w:sz w:val="20"/>
                <w:szCs w:val="20"/>
              </w:rPr>
              <w:t xml:space="preserve"> 2014</w:t>
            </w:r>
          </w:p>
        </w:tc>
        <w:tc>
          <w:tcPr>
            <w:tcW w:w="2151" w:type="dxa"/>
          </w:tcPr>
          <w:p w14:paraId="6D1EA34C"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ESS, clinic PSG</w:t>
            </w:r>
          </w:p>
        </w:tc>
        <w:tc>
          <w:tcPr>
            <w:tcW w:w="2700" w:type="dxa"/>
          </w:tcPr>
          <w:p w14:paraId="4B6B8E39"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No OSA (AHI&lt;5/h), mild OSA (AHI 5/h - 14.9/h), moderate OSA (AHI 15/h - 29.9/h), severe OSA (AHI ≥ 30/h)</w:t>
            </w:r>
          </w:p>
        </w:tc>
        <w:tc>
          <w:tcPr>
            <w:tcW w:w="1808" w:type="dxa"/>
          </w:tcPr>
          <w:p w14:paraId="783C0508"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Medical record</w:t>
            </w:r>
          </w:p>
        </w:tc>
        <w:tc>
          <w:tcPr>
            <w:tcW w:w="2782" w:type="dxa"/>
          </w:tcPr>
          <w:p w14:paraId="319A0C6D"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NR</w:t>
            </w:r>
          </w:p>
        </w:tc>
        <w:tc>
          <w:tcPr>
            <w:tcW w:w="1345" w:type="dxa"/>
          </w:tcPr>
          <w:p w14:paraId="7DDB89A3"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67</w:t>
            </w:r>
          </w:p>
        </w:tc>
      </w:tr>
      <w:tr w:rsidR="00B60BAE" w:rsidRPr="00B60BAE" w14:paraId="0A27EB07" w14:textId="77777777" w:rsidTr="00733C5F">
        <w:tc>
          <w:tcPr>
            <w:cnfStyle w:val="001000000000" w:firstRow="0" w:lastRow="0" w:firstColumn="1" w:lastColumn="0" w:oddVBand="0" w:evenVBand="0" w:oddHBand="0" w:evenHBand="0" w:firstRowFirstColumn="0" w:firstRowLastColumn="0" w:lastRowFirstColumn="0" w:lastRowLastColumn="0"/>
            <w:tcW w:w="2164" w:type="dxa"/>
          </w:tcPr>
          <w:p w14:paraId="1F1CCA96" w14:textId="77777777" w:rsidR="000C13BE" w:rsidRPr="00B60BAE" w:rsidRDefault="000C13BE" w:rsidP="000C13BE">
            <w:pPr>
              <w:pStyle w:val="ListParagraph"/>
              <w:numPr>
                <w:ilvl w:val="0"/>
                <w:numId w:val="10"/>
              </w:numPr>
              <w:rPr>
                <w:rFonts w:asciiTheme="majorBidi" w:hAnsiTheme="majorBidi" w:cstheme="majorBidi"/>
                <w:b w:val="0"/>
                <w:bCs w:val="0"/>
                <w:sz w:val="20"/>
                <w:szCs w:val="20"/>
              </w:rPr>
            </w:pPr>
            <w:proofErr w:type="spellStart"/>
            <w:r w:rsidRPr="00B60BAE">
              <w:rPr>
                <w:rFonts w:asciiTheme="majorBidi" w:hAnsiTheme="majorBidi" w:cstheme="majorBidi"/>
                <w:b w:val="0"/>
                <w:bCs w:val="0"/>
                <w:sz w:val="20"/>
                <w:szCs w:val="20"/>
              </w:rPr>
              <w:t>Strausz</w:t>
            </w:r>
            <w:proofErr w:type="spellEnd"/>
            <w:r w:rsidRPr="00B60BAE">
              <w:rPr>
                <w:rFonts w:asciiTheme="majorBidi" w:hAnsiTheme="majorBidi" w:cstheme="majorBidi"/>
                <w:b w:val="0"/>
                <w:bCs w:val="0"/>
                <w:sz w:val="20"/>
                <w:szCs w:val="20"/>
              </w:rPr>
              <w:t xml:space="preserve"> 2018</w:t>
            </w:r>
          </w:p>
        </w:tc>
        <w:tc>
          <w:tcPr>
            <w:tcW w:w="2151" w:type="dxa"/>
          </w:tcPr>
          <w:p w14:paraId="2E94AFAA"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Medical record</w:t>
            </w:r>
          </w:p>
        </w:tc>
        <w:tc>
          <w:tcPr>
            <w:tcW w:w="2700" w:type="dxa"/>
          </w:tcPr>
          <w:p w14:paraId="1923D810"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NR</w:t>
            </w:r>
          </w:p>
        </w:tc>
        <w:tc>
          <w:tcPr>
            <w:tcW w:w="1808" w:type="dxa"/>
          </w:tcPr>
          <w:p w14:paraId="0F24A659"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Medical record</w:t>
            </w:r>
          </w:p>
        </w:tc>
        <w:tc>
          <w:tcPr>
            <w:tcW w:w="2782" w:type="dxa"/>
          </w:tcPr>
          <w:p w14:paraId="0C0E5138"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NR</w:t>
            </w:r>
          </w:p>
        </w:tc>
        <w:tc>
          <w:tcPr>
            <w:tcW w:w="1345" w:type="dxa"/>
          </w:tcPr>
          <w:p w14:paraId="1C4E7D41"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264, 173, 300</w:t>
            </w:r>
          </w:p>
        </w:tc>
      </w:tr>
      <w:tr w:rsidR="00B60BAE" w:rsidRPr="00B60BAE" w14:paraId="79D8D2E9" w14:textId="77777777" w:rsidTr="00733C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4" w:type="dxa"/>
          </w:tcPr>
          <w:p w14:paraId="387018CD" w14:textId="77777777" w:rsidR="000C13BE" w:rsidRPr="00B60BAE" w:rsidRDefault="000C13BE" w:rsidP="000C13BE">
            <w:pPr>
              <w:pStyle w:val="ListParagraph"/>
              <w:numPr>
                <w:ilvl w:val="0"/>
                <w:numId w:val="10"/>
              </w:numPr>
              <w:rPr>
                <w:rFonts w:asciiTheme="majorBidi" w:hAnsiTheme="majorBidi" w:cstheme="majorBidi"/>
                <w:b w:val="0"/>
                <w:bCs w:val="0"/>
                <w:sz w:val="20"/>
                <w:szCs w:val="20"/>
              </w:rPr>
            </w:pPr>
            <w:r w:rsidRPr="00B60BAE">
              <w:rPr>
                <w:rFonts w:asciiTheme="majorBidi" w:hAnsiTheme="majorBidi" w:cstheme="majorBidi"/>
                <w:b w:val="0"/>
                <w:bCs w:val="0"/>
                <w:sz w:val="20"/>
                <w:szCs w:val="20"/>
              </w:rPr>
              <w:t>Liu 2017</w:t>
            </w:r>
          </w:p>
        </w:tc>
        <w:tc>
          <w:tcPr>
            <w:tcW w:w="2151" w:type="dxa"/>
          </w:tcPr>
          <w:p w14:paraId="3F743F39"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PSG (not indicated if clinic or home device)</w:t>
            </w:r>
          </w:p>
        </w:tc>
        <w:tc>
          <w:tcPr>
            <w:tcW w:w="2700" w:type="dxa"/>
          </w:tcPr>
          <w:p w14:paraId="69AA43DF"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NR</w:t>
            </w:r>
          </w:p>
        </w:tc>
        <w:tc>
          <w:tcPr>
            <w:tcW w:w="1808" w:type="dxa"/>
          </w:tcPr>
          <w:p w14:paraId="43FABDDE"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Medical record</w:t>
            </w:r>
          </w:p>
        </w:tc>
        <w:tc>
          <w:tcPr>
            <w:tcW w:w="2782" w:type="dxa"/>
          </w:tcPr>
          <w:p w14:paraId="0552D128"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NR</w:t>
            </w:r>
          </w:p>
        </w:tc>
        <w:tc>
          <w:tcPr>
            <w:tcW w:w="1345" w:type="dxa"/>
          </w:tcPr>
          <w:p w14:paraId="552EA766"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144</w:t>
            </w:r>
          </w:p>
        </w:tc>
      </w:tr>
      <w:tr w:rsidR="00B60BAE" w:rsidRPr="00B60BAE" w14:paraId="4D434105" w14:textId="77777777" w:rsidTr="00733C5F">
        <w:tc>
          <w:tcPr>
            <w:cnfStyle w:val="001000000000" w:firstRow="0" w:lastRow="0" w:firstColumn="1" w:lastColumn="0" w:oddVBand="0" w:evenVBand="0" w:oddHBand="0" w:evenHBand="0" w:firstRowFirstColumn="0" w:firstRowLastColumn="0" w:lastRowFirstColumn="0" w:lastRowLastColumn="0"/>
            <w:tcW w:w="2164" w:type="dxa"/>
          </w:tcPr>
          <w:p w14:paraId="0E203334" w14:textId="77777777" w:rsidR="000C13BE" w:rsidRPr="00B60BAE" w:rsidRDefault="000C13BE" w:rsidP="000C13BE">
            <w:pPr>
              <w:pStyle w:val="ListParagraph"/>
              <w:numPr>
                <w:ilvl w:val="0"/>
                <w:numId w:val="10"/>
              </w:numPr>
              <w:rPr>
                <w:rFonts w:asciiTheme="majorBidi" w:hAnsiTheme="majorBidi" w:cstheme="majorBidi"/>
                <w:b w:val="0"/>
                <w:bCs w:val="0"/>
                <w:sz w:val="20"/>
                <w:szCs w:val="20"/>
              </w:rPr>
            </w:pPr>
            <w:proofErr w:type="spellStart"/>
            <w:r w:rsidRPr="00B60BAE">
              <w:rPr>
                <w:rFonts w:asciiTheme="majorBidi" w:hAnsiTheme="majorBidi" w:cstheme="majorBidi"/>
                <w:b w:val="0"/>
                <w:bCs w:val="0"/>
                <w:sz w:val="20"/>
                <w:szCs w:val="20"/>
              </w:rPr>
              <w:t>Tianyi</w:t>
            </w:r>
            <w:proofErr w:type="spellEnd"/>
            <w:r w:rsidRPr="00B60BAE">
              <w:rPr>
                <w:rFonts w:asciiTheme="majorBidi" w:hAnsiTheme="majorBidi" w:cstheme="majorBidi"/>
                <w:b w:val="0"/>
                <w:bCs w:val="0"/>
                <w:sz w:val="20"/>
                <w:szCs w:val="20"/>
              </w:rPr>
              <w:t xml:space="preserve"> 2018</w:t>
            </w:r>
          </w:p>
        </w:tc>
        <w:tc>
          <w:tcPr>
            <w:tcW w:w="2151" w:type="dxa"/>
          </w:tcPr>
          <w:p w14:paraId="0458FD6E"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Self-report OSA symptoms</w:t>
            </w:r>
          </w:p>
        </w:tc>
        <w:tc>
          <w:tcPr>
            <w:tcW w:w="2700" w:type="dxa"/>
          </w:tcPr>
          <w:p w14:paraId="64FF0687"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NR</w:t>
            </w:r>
          </w:p>
        </w:tc>
        <w:tc>
          <w:tcPr>
            <w:tcW w:w="1808" w:type="dxa"/>
          </w:tcPr>
          <w:p w14:paraId="26AA5145"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Self-report</w:t>
            </w:r>
          </w:p>
        </w:tc>
        <w:tc>
          <w:tcPr>
            <w:tcW w:w="2782" w:type="dxa"/>
          </w:tcPr>
          <w:p w14:paraId="6EFC90F1"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Self-report of medication or self-report of IFG</w:t>
            </w:r>
          </w:p>
        </w:tc>
        <w:tc>
          <w:tcPr>
            <w:tcW w:w="1345" w:type="dxa"/>
          </w:tcPr>
          <w:p w14:paraId="6A515553" w14:textId="77777777" w:rsidR="000C13BE" w:rsidRPr="00B60BAE" w:rsidRDefault="000C13BE" w:rsidP="00733C5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168</w:t>
            </w:r>
          </w:p>
        </w:tc>
      </w:tr>
      <w:tr w:rsidR="00B60BAE" w:rsidRPr="00B60BAE" w14:paraId="39FE1787" w14:textId="77777777" w:rsidTr="00733C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4" w:type="dxa"/>
          </w:tcPr>
          <w:p w14:paraId="28223DED" w14:textId="77777777" w:rsidR="000C13BE" w:rsidRPr="00B60BAE" w:rsidRDefault="000C13BE" w:rsidP="000C13BE">
            <w:pPr>
              <w:pStyle w:val="ListParagraph"/>
              <w:numPr>
                <w:ilvl w:val="0"/>
                <w:numId w:val="10"/>
              </w:numPr>
              <w:rPr>
                <w:rFonts w:asciiTheme="majorBidi" w:hAnsiTheme="majorBidi" w:cstheme="majorBidi"/>
                <w:b w:val="0"/>
                <w:bCs w:val="0"/>
                <w:sz w:val="20"/>
                <w:szCs w:val="20"/>
              </w:rPr>
            </w:pPr>
            <w:r w:rsidRPr="00B60BAE">
              <w:rPr>
                <w:rFonts w:asciiTheme="majorBidi" w:hAnsiTheme="majorBidi" w:cstheme="majorBidi"/>
                <w:b w:val="0"/>
                <w:bCs w:val="0"/>
                <w:sz w:val="20"/>
                <w:szCs w:val="20"/>
              </w:rPr>
              <w:t>Subramanian 2019</w:t>
            </w:r>
          </w:p>
        </w:tc>
        <w:tc>
          <w:tcPr>
            <w:tcW w:w="2151" w:type="dxa"/>
          </w:tcPr>
          <w:p w14:paraId="44AE7029"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Medical record</w:t>
            </w:r>
          </w:p>
        </w:tc>
        <w:tc>
          <w:tcPr>
            <w:tcW w:w="2700" w:type="dxa"/>
          </w:tcPr>
          <w:p w14:paraId="73119E2C"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NR</w:t>
            </w:r>
          </w:p>
        </w:tc>
        <w:tc>
          <w:tcPr>
            <w:tcW w:w="1808" w:type="dxa"/>
          </w:tcPr>
          <w:p w14:paraId="05EDF08E"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Medical record</w:t>
            </w:r>
          </w:p>
        </w:tc>
        <w:tc>
          <w:tcPr>
            <w:tcW w:w="2782" w:type="dxa"/>
          </w:tcPr>
          <w:p w14:paraId="143220B9"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NR</w:t>
            </w:r>
          </w:p>
        </w:tc>
        <w:tc>
          <w:tcPr>
            <w:tcW w:w="1345" w:type="dxa"/>
          </w:tcPr>
          <w:p w14:paraId="621E2854" w14:textId="77777777" w:rsidR="000C13BE" w:rsidRPr="00B60BAE" w:rsidRDefault="000C13BE" w:rsidP="00733C5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0BAE">
              <w:rPr>
                <w:rFonts w:asciiTheme="majorBidi" w:hAnsiTheme="majorBidi" w:cstheme="majorBidi"/>
                <w:sz w:val="20"/>
                <w:szCs w:val="20"/>
              </w:rPr>
              <w:t>49</w:t>
            </w:r>
          </w:p>
        </w:tc>
      </w:tr>
      <w:tr w:rsidR="00B60BAE" w:rsidRPr="00B60BAE" w14:paraId="23E8CDD7" w14:textId="77777777" w:rsidTr="00733C5F">
        <w:tc>
          <w:tcPr>
            <w:cnfStyle w:val="001000000000" w:firstRow="0" w:lastRow="0" w:firstColumn="1" w:lastColumn="0" w:oddVBand="0" w:evenVBand="0" w:oddHBand="0" w:evenHBand="0" w:firstRowFirstColumn="0" w:firstRowLastColumn="0" w:lastRowFirstColumn="0" w:lastRowLastColumn="0"/>
            <w:tcW w:w="12950" w:type="dxa"/>
            <w:gridSpan w:val="6"/>
          </w:tcPr>
          <w:p w14:paraId="63D956EE" w14:textId="77777777" w:rsidR="000C13BE" w:rsidRPr="00B60BAE" w:rsidRDefault="000C13BE" w:rsidP="00733C5F">
            <w:pPr>
              <w:rPr>
                <w:rFonts w:asciiTheme="majorBidi" w:hAnsiTheme="majorBidi" w:cstheme="majorBidi"/>
                <w:b w:val="0"/>
                <w:bCs w:val="0"/>
                <w:sz w:val="20"/>
                <w:szCs w:val="20"/>
              </w:rPr>
            </w:pPr>
            <w:r w:rsidRPr="00B60BAE">
              <w:rPr>
                <w:rFonts w:asciiTheme="majorBidi" w:hAnsiTheme="majorBidi" w:cstheme="majorBidi"/>
                <w:b w:val="0"/>
                <w:bCs w:val="0"/>
                <w:sz w:val="20"/>
                <w:szCs w:val="20"/>
              </w:rPr>
              <w:t xml:space="preserve">Note. OSA, obstructive sleep apnea; T2DM, type 2 diabetes mellitus; BQ, Berlin Questionnaire; h, hour; </w:t>
            </w:r>
            <w:r w:rsidRPr="00B60BAE">
              <w:rPr>
                <w:rStyle w:val="pspdfkit-6fq5ysqkmc2gc1fek9b659qfh8"/>
                <w:rFonts w:asciiTheme="majorBidi" w:hAnsiTheme="majorBidi"/>
                <w:b w:val="0"/>
                <w:bCs w:val="0"/>
                <w:sz w:val="20"/>
                <w:szCs w:val="20"/>
                <w:shd w:val="clear" w:color="auto" w:fill="FFFFFF"/>
              </w:rPr>
              <w:t xml:space="preserve">BMI, body mass index; HTN, hypertension; AHI, apnea-hypopnea index; </w:t>
            </w:r>
            <w:r w:rsidRPr="00B60BAE">
              <w:rPr>
                <w:rFonts w:asciiTheme="majorBidi" w:hAnsiTheme="majorBidi" w:cstheme="majorBidi"/>
                <w:b w:val="0"/>
                <w:bCs w:val="0"/>
                <w:sz w:val="20"/>
                <w:szCs w:val="20"/>
                <w:shd w:val="clear" w:color="auto" w:fill="FFFFFF"/>
              </w:rPr>
              <w:t>HbA1C,</w:t>
            </w:r>
            <w:r w:rsidRPr="00B60BAE">
              <w:rPr>
                <w:rFonts w:asciiTheme="majorBidi" w:hAnsiTheme="majorBidi" w:cstheme="majorBidi"/>
                <w:b w:val="0"/>
                <w:bCs w:val="0"/>
                <w:sz w:val="20"/>
                <w:szCs w:val="20"/>
              </w:rPr>
              <w:t xml:space="preserve"> haemoglobin A1C; </w:t>
            </w:r>
            <w:r w:rsidRPr="00B60BAE">
              <w:rPr>
                <w:rFonts w:asciiTheme="majorBidi" w:hAnsiTheme="majorBidi" w:cstheme="majorBidi"/>
                <w:b w:val="0"/>
                <w:bCs w:val="0"/>
                <w:sz w:val="20"/>
                <w:szCs w:val="20"/>
                <w:shd w:val="clear" w:color="auto" w:fill="FFFFFF"/>
              </w:rPr>
              <w:t xml:space="preserve">BG, blood glucose; </w:t>
            </w:r>
            <w:r w:rsidRPr="00B60BAE">
              <w:rPr>
                <w:rFonts w:asciiTheme="majorBidi" w:hAnsiTheme="majorBidi" w:cstheme="majorBidi"/>
                <w:b w:val="0"/>
                <w:bCs w:val="0"/>
                <w:sz w:val="20"/>
                <w:szCs w:val="20"/>
              </w:rPr>
              <w:t>ESS, Epworth Sleepiness Scale; RDI, respiratory desaturation index; FBG, fasting blood glucose; IFG, impaired fasting glucose; ODI, oxyhemoglobin desaturation index; PSG, polysomnography; OGTT, oral glucose tolerance test; NR, not recorded.</w:t>
            </w:r>
          </w:p>
        </w:tc>
      </w:tr>
    </w:tbl>
    <w:p w14:paraId="352D81BB" w14:textId="77777777" w:rsidR="000C13BE" w:rsidRPr="00B60BAE" w:rsidRDefault="000C13BE" w:rsidP="000C13BE"/>
    <w:p w14:paraId="2DD6A77F" w14:textId="77777777" w:rsidR="000C13BE" w:rsidRPr="00B60BAE" w:rsidRDefault="000C13BE" w:rsidP="000C13BE"/>
    <w:p w14:paraId="03912237" w14:textId="77777777" w:rsidR="00037423" w:rsidRPr="00B60BAE" w:rsidRDefault="00037423" w:rsidP="0071600E">
      <w:pPr>
        <w:spacing w:after="0" w:line="276" w:lineRule="auto"/>
        <w:rPr>
          <w:rFonts w:asciiTheme="majorBidi" w:hAnsiTheme="majorBidi" w:cstheme="majorBidi"/>
          <w:b/>
          <w:bCs/>
          <w:sz w:val="24"/>
          <w:szCs w:val="24"/>
        </w:rPr>
      </w:pPr>
    </w:p>
    <w:p w14:paraId="58AC42A2" w14:textId="77777777" w:rsidR="00037423" w:rsidRPr="00B60BAE" w:rsidRDefault="00037423" w:rsidP="0071600E">
      <w:pPr>
        <w:spacing w:after="0" w:line="276" w:lineRule="auto"/>
        <w:rPr>
          <w:rFonts w:asciiTheme="majorBidi" w:hAnsiTheme="majorBidi" w:cstheme="majorBidi"/>
          <w:b/>
          <w:bCs/>
          <w:sz w:val="24"/>
          <w:szCs w:val="24"/>
        </w:rPr>
      </w:pPr>
    </w:p>
    <w:p w14:paraId="406150D0" w14:textId="77777777" w:rsidR="00037423" w:rsidRPr="00B60BAE" w:rsidRDefault="00037423" w:rsidP="0071600E">
      <w:pPr>
        <w:spacing w:after="0" w:line="276" w:lineRule="auto"/>
        <w:rPr>
          <w:rFonts w:asciiTheme="majorBidi" w:hAnsiTheme="majorBidi" w:cstheme="majorBidi"/>
          <w:b/>
          <w:bCs/>
          <w:sz w:val="24"/>
          <w:szCs w:val="24"/>
        </w:rPr>
      </w:pPr>
    </w:p>
    <w:p w14:paraId="427C840C" w14:textId="77777777" w:rsidR="00037423" w:rsidRPr="00B60BAE" w:rsidRDefault="00037423" w:rsidP="0071600E">
      <w:pPr>
        <w:spacing w:after="0" w:line="276" w:lineRule="auto"/>
        <w:rPr>
          <w:rFonts w:asciiTheme="majorBidi" w:hAnsiTheme="majorBidi" w:cstheme="majorBidi"/>
          <w:b/>
          <w:bCs/>
          <w:sz w:val="24"/>
          <w:szCs w:val="24"/>
        </w:rPr>
      </w:pPr>
    </w:p>
    <w:p w14:paraId="6C536E34" w14:textId="77777777" w:rsidR="00037423" w:rsidRPr="00B60BAE" w:rsidRDefault="00037423" w:rsidP="0071600E">
      <w:pPr>
        <w:spacing w:after="0" w:line="276" w:lineRule="auto"/>
        <w:rPr>
          <w:rFonts w:asciiTheme="majorBidi" w:hAnsiTheme="majorBidi" w:cstheme="majorBidi"/>
          <w:b/>
          <w:bCs/>
          <w:sz w:val="24"/>
          <w:szCs w:val="24"/>
        </w:rPr>
      </w:pPr>
    </w:p>
    <w:p w14:paraId="7D5FA9A5" w14:textId="77777777" w:rsidR="00037423" w:rsidRPr="00B60BAE" w:rsidRDefault="00037423" w:rsidP="0071600E">
      <w:pPr>
        <w:spacing w:after="0" w:line="276" w:lineRule="auto"/>
        <w:rPr>
          <w:rFonts w:asciiTheme="majorBidi" w:hAnsiTheme="majorBidi" w:cstheme="majorBidi"/>
          <w:b/>
          <w:bCs/>
          <w:sz w:val="24"/>
          <w:szCs w:val="24"/>
        </w:rPr>
      </w:pPr>
    </w:p>
    <w:p w14:paraId="1E21F66C" w14:textId="77777777" w:rsidR="002C691B" w:rsidRPr="00B60BAE" w:rsidRDefault="002C691B" w:rsidP="0071600E">
      <w:pPr>
        <w:spacing w:after="0" w:line="276" w:lineRule="auto"/>
        <w:rPr>
          <w:rFonts w:asciiTheme="majorBidi" w:hAnsiTheme="majorBidi" w:cstheme="majorBidi"/>
          <w:b/>
          <w:bCs/>
          <w:sz w:val="24"/>
          <w:szCs w:val="24"/>
        </w:rPr>
        <w:sectPr w:rsidR="002C691B" w:rsidRPr="00B60BAE" w:rsidSect="002C691B">
          <w:pgSz w:w="15840" w:h="12240" w:orient="landscape"/>
          <w:pgMar w:top="1440" w:right="1440" w:bottom="1440" w:left="1440" w:header="720" w:footer="720" w:gutter="0"/>
          <w:lnNumType w:countBy="1" w:restart="continuous"/>
          <w:cols w:space="720"/>
          <w:docGrid w:linePitch="360"/>
        </w:sectPr>
      </w:pPr>
    </w:p>
    <w:p w14:paraId="1BA2A6A7" w14:textId="56232A7E" w:rsidR="0071600E" w:rsidRPr="00B60BAE" w:rsidRDefault="0071600E" w:rsidP="0071600E">
      <w:pPr>
        <w:spacing w:after="0" w:line="276" w:lineRule="auto"/>
        <w:rPr>
          <w:rFonts w:asciiTheme="majorBidi" w:hAnsiTheme="majorBidi" w:cstheme="majorBidi"/>
          <w:sz w:val="24"/>
          <w:szCs w:val="24"/>
        </w:rPr>
      </w:pPr>
      <w:r w:rsidRPr="00B60BAE">
        <w:rPr>
          <w:rFonts w:asciiTheme="majorBidi" w:hAnsiTheme="majorBidi" w:cstheme="majorBidi"/>
          <w:b/>
          <w:bCs/>
          <w:sz w:val="24"/>
          <w:szCs w:val="24"/>
        </w:rPr>
        <w:lastRenderedPageBreak/>
        <w:t xml:space="preserve">Table </w:t>
      </w:r>
      <w:r w:rsidR="002C6BEE" w:rsidRPr="00B60BAE">
        <w:rPr>
          <w:rFonts w:asciiTheme="majorBidi" w:hAnsiTheme="majorBidi" w:cstheme="majorBidi"/>
          <w:b/>
          <w:bCs/>
          <w:sz w:val="24"/>
          <w:szCs w:val="24"/>
        </w:rPr>
        <w:t>5</w:t>
      </w:r>
      <w:r w:rsidR="002C6BEE" w:rsidRPr="00B60BAE">
        <w:rPr>
          <w:rFonts w:asciiTheme="majorBidi" w:hAnsiTheme="majorBidi" w:cstheme="majorBidi"/>
          <w:sz w:val="24"/>
          <w:szCs w:val="24"/>
        </w:rPr>
        <w:t xml:space="preserve"> </w:t>
      </w:r>
    </w:p>
    <w:p w14:paraId="68D31D14" w14:textId="5F5F4A35" w:rsidR="002F175D" w:rsidRPr="00B60BAE" w:rsidRDefault="0071600E" w:rsidP="00837D38">
      <w:pPr>
        <w:spacing w:line="276" w:lineRule="auto"/>
        <w:rPr>
          <w:rFonts w:asciiTheme="majorBidi" w:hAnsiTheme="majorBidi" w:cstheme="majorBidi"/>
          <w:sz w:val="24"/>
          <w:szCs w:val="24"/>
        </w:rPr>
      </w:pPr>
      <w:r w:rsidRPr="00B60BAE">
        <w:rPr>
          <w:rFonts w:asciiTheme="majorBidi" w:hAnsiTheme="majorBidi" w:cstheme="majorBidi"/>
          <w:sz w:val="24"/>
          <w:szCs w:val="24"/>
        </w:rPr>
        <w:t>Primary statistical models in the review</w:t>
      </w:r>
    </w:p>
    <w:tbl>
      <w:tblPr>
        <w:tblW w:w="9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5"/>
        <w:gridCol w:w="2470"/>
        <w:gridCol w:w="4437"/>
      </w:tblGrid>
      <w:tr w:rsidR="00B60BAE" w:rsidRPr="00B60BAE" w14:paraId="4C148264" w14:textId="072E501F" w:rsidTr="00C04301">
        <w:trPr>
          <w:trHeight w:val="395"/>
        </w:trPr>
        <w:tc>
          <w:tcPr>
            <w:tcW w:w="2705" w:type="dxa"/>
          </w:tcPr>
          <w:p w14:paraId="17EA1136" w14:textId="77777777" w:rsidR="008211F2" w:rsidRPr="00B60BAE" w:rsidRDefault="008211F2" w:rsidP="00033B30">
            <w:pPr>
              <w:spacing w:line="276" w:lineRule="auto"/>
              <w:rPr>
                <w:rFonts w:asciiTheme="majorBidi" w:hAnsiTheme="majorBidi" w:cstheme="majorBidi"/>
              </w:rPr>
            </w:pPr>
            <w:r w:rsidRPr="00B60BAE">
              <w:rPr>
                <w:rFonts w:asciiTheme="majorBidi" w:hAnsiTheme="majorBidi" w:cstheme="majorBidi"/>
              </w:rPr>
              <w:t>Statistical Methods</w:t>
            </w:r>
          </w:p>
        </w:tc>
        <w:tc>
          <w:tcPr>
            <w:tcW w:w="2470" w:type="dxa"/>
          </w:tcPr>
          <w:p w14:paraId="09A2F819" w14:textId="47D82154" w:rsidR="008211F2" w:rsidRPr="00B60BAE" w:rsidRDefault="008211F2" w:rsidP="00033B30">
            <w:pPr>
              <w:spacing w:line="276" w:lineRule="auto"/>
              <w:rPr>
                <w:rFonts w:asciiTheme="majorBidi" w:hAnsiTheme="majorBidi" w:cstheme="majorBidi"/>
              </w:rPr>
            </w:pPr>
            <w:r w:rsidRPr="00B60BAE">
              <w:rPr>
                <w:rFonts w:asciiTheme="majorBidi" w:hAnsiTheme="majorBidi" w:cstheme="majorBidi"/>
              </w:rPr>
              <w:t>Number of studies n (%)</w:t>
            </w:r>
          </w:p>
        </w:tc>
        <w:tc>
          <w:tcPr>
            <w:tcW w:w="4437" w:type="dxa"/>
          </w:tcPr>
          <w:p w14:paraId="16C47088" w14:textId="73752445" w:rsidR="008211F2" w:rsidRPr="00B60BAE" w:rsidRDefault="009855EE" w:rsidP="00033B30">
            <w:pPr>
              <w:spacing w:line="276" w:lineRule="auto"/>
              <w:rPr>
                <w:rFonts w:asciiTheme="majorBidi" w:hAnsiTheme="majorBidi" w:cstheme="majorBidi"/>
              </w:rPr>
            </w:pPr>
            <w:r w:rsidRPr="00B60BAE">
              <w:rPr>
                <w:rFonts w:asciiTheme="majorBidi" w:hAnsiTheme="majorBidi" w:cstheme="majorBidi"/>
              </w:rPr>
              <w:t xml:space="preserve">Publication </w:t>
            </w:r>
          </w:p>
        </w:tc>
      </w:tr>
      <w:tr w:rsidR="00B60BAE" w:rsidRPr="00B60BAE" w14:paraId="5F32824A" w14:textId="409E8461" w:rsidTr="00663ECD">
        <w:trPr>
          <w:trHeight w:val="638"/>
        </w:trPr>
        <w:tc>
          <w:tcPr>
            <w:tcW w:w="2705" w:type="dxa"/>
          </w:tcPr>
          <w:p w14:paraId="49DB0FB8" w14:textId="5CC669AE" w:rsidR="008211F2" w:rsidRPr="00B60BAE" w:rsidRDefault="008211F2" w:rsidP="00033B30">
            <w:pPr>
              <w:spacing w:line="276" w:lineRule="auto"/>
              <w:rPr>
                <w:rFonts w:asciiTheme="majorBidi" w:hAnsiTheme="majorBidi" w:cstheme="majorBidi"/>
              </w:rPr>
            </w:pPr>
            <w:r w:rsidRPr="00B60BAE">
              <w:rPr>
                <w:rFonts w:asciiTheme="majorBidi" w:hAnsiTheme="majorBidi" w:cstheme="majorBidi"/>
              </w:rPr>
              <w:t>Standard Linear Model</w:t>
            </w:r>
            <w:r w:rsidR="005F1B87" w:rsidRPr="00B60BAE">
              <w:rPr>
                <w:rFonts w:asciiTheme="majorBidi" w:hAnsiTheme="majorBidi" w:cstheme="majorBidi"/>
              </w:rPr>
              <w:t xml:space="preserve"> </w:t>
            </w:r>
          </w:p>
        </w:tc>
        <w:tc>
          <w:tcPr>
            <w:tcW w:w="2470" w:type="dxa"/>
          </w:tcPr>
          <w:p w14:paraId="73F6D411" w14:textId="71B72181" w:rsidR="008211F2" w:rsidRPr="00B60BAE" w:rsidRDefault="008211F2" w:rsidP="00033B30">
            <w:pPr>
              <w:spacing w:line="276" w:lineRule="auto"/>
              <w:rPr>
                <w:rFonts w:asciiTheme="majorBidi" w:hAnsiTheme="majorBidi" w:cstheme="majorBidi"/>
              </w:rPr>
            </w:pPr>
            <w:r w:rsidRPr="00B60BAE">
              <w:rPr>
                <w:rFonts w:asciiTheme="majorBidi" w:hAnsiTheme="majorBidi" w:cstheme="majorBidi"/>
              </w:rPr>
              <w:t>12 (52.17)</w:t>
            </w:r>
          </w:p>
        </w:tc>
        <w:tc>
          <w:tcPr>
            <w:tcW w:w="4437" w:type="dxa"/>
          </w:tcPr>
          <w:p w14:paraId="1C495A60" w14:textId="604C119B" w:rsidR="008211F2" w:rsidRPr="00B60BAE" w:rsidRDefault="00120A22" w:rsidP="002F175D">
            <w:pPr>
              <w:spacing w:after="0" w:line="276" w:lineRule="auto"/>
              <w:rPr>
                <w:rFonts w:asciiTheme="majorBidi" w:hAnsiTheme="majorBidi" w:cstheme="majorBidi"/>
                <w:lang w:val="fr-FR"/>
              </w:rPr>
            </w:pPr>
            <w:r w:rsidRPr="00B60BAE">
              <w:rPr>
                <w:rFonts w:asciiTheme="majorBidi" w:hAnsiTheme="majorBidi" w:cstheme="majorBidi"/>
              </w:rPr>
              <w:fldChar w:fldCharType="begin">
                <w:fldData xml:space="preserve">PEVuZE5vdGU+PENpdGU+PEF1dGhvcj5Lb3JzaG9qPC9BdXRob3I+PFllYXI+MjAyMDwvWWVhcj48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</w:fldData>
              </w:fldChar>
            </w:r>
            <w:r w:rsidR="00F634BE" w:rsidRPr="00B60BAE">
              <w:rPr>
                <w:rFonts w:asciiTheme="majorBidi" w:hAnsiTheme="majorBidi" w:cstheme="majorBidi"/>
              </w:rPr>
              <w:instrText xml:space="preserve"> ADDIN EN.CITE </w:instrText>
            </w:r>
            <w:r w:rsidR="00F634BE" w:rsidRPr="00B60BAE">
              <w:rPr>
                <w:rFonts w:asciiTheme="majorBidi" w:hAnsiTheme="majorBidi" w:cstheme="majorBidi"/>
              </w:rPr>
              <w:fldChar w:fldCharType="begin">
                <w:fldData xml:space="preserve">PEVuZE5vdGU+PENpdGU+PEF1dGhvcj5Lb3JzaG9qPC9BdXRob3I+PFllYXI+MjAyMDwvWWVhcj48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</w:fldData>
              </w:fldChar>
            </w:r>
            <w:r w:rsidR="00F634BE" w:rsidRPr="00B60BAE">
              <w:rPr>
                <w:rFonts w:asciiTheme="majorBidi" w:hAnsiTheme="majorBidi" w:cstheme="majorBidi"/>
              </w:rPr>
              <w:instrText xml:space="preserve"> ADDIN EN.CITE.DATA </w:instrText>
            </w:r>
            <w:r w:rsidR="00F634BE" w:rsidRPr="00B60BAE">
              <w:rPr>
                <w:rFonts w:asciiTheme="majorBidi" w:hAnsiTheme="majorBidi" w:cstheme="majorBidi"/>
              </w:rPr>
            </w:r>
            <w:r w:rsidR="00F634BE" w:rsidRPr="00B60BAE">
              <w:rPr>
                <w:rFonts w:asciiTheme="majorBidi" w:hAnsiTheme="majorBidi" w:cstheme="majorBidi"/>
              </w:rPr>
              <w:fldChar w:fldCharType="end"/>
            </w:r>
            <w:r w:rsidRPr="00B60BAE">
              <w:rPr>
                <w:rFonts w:asciiTheme="majorBidi" w:hAnsiTheme="majorBidi" w:cstheme="majorBidi"/>
              </w:rPr>
            </w:r>
            <w:r w:rsidRPr="00B60BAE">
              <w:rPr>
                <w:rFonts w:asciiTheme="majorBidi" w:hAnsiTheme="majorBidi" w:cstheme="majorBidi"/>
              </w:rPr>
              <w:fldChar w:fldCharType="separate"/>
            </w:r>
            <w:r w:rsidR="00F634BE" w:rsidRPr="00B60BAE">
              <w:rPr>
                <w:rFonts w:asciiTheme="majorBidi" w:hAnsiTheme="majorBidi" w:cstheme="majorBidi"/>
                <w:noProof/>
              </w:rPr>
              <w:t>(10, 11, 13, 16, 17, 39, 46, 48-52)</w:t>
            </w:r>
            <w:r w:rsidRPr="00B60BAE">
              <w:rPr>
                <w:rFonts w:asciiTheme="majorBidi" w:hAnsiTheme="majorBidi" w:cstheme="majorBidi"/>
              </w:rPr>
              <w:fldChar w:fldCharType="end"/>
            </w:r>
          </w:p>
        </w:tc>
      </w:tr>
      <w:tr w:rsidR="00B60BAE" w:rsidRPr="00B60BAE" w14:paraId="41245944" w14:textId="763D57E9" w:rsidTr="00663ECD">
        <w:trPr>
          <w:trHeight w:val="620"/>
        </w:trPr>
        <w:tc>
          <w:tcPr>
            <w:tcW w:w="2705" w:type="dxa"/>
          </w:tcPr>
          <w:p w14:paraId="2FBD434D" w14:textId="37A61B0D" w:rsidR="008211F2" w:rsidRPr="00B60BAE" w:rsidRDefault="008211F2" w:rsidP="00033B30">
            <w:pPr>
              <w:spacing w:line="276" w:lineRule="auto"/>
              <w:rPr>
                <w:rFonts w:asciiTheme="majorBidi" w:hAnsiTheme="majorBidi" w:cstheme="majorBidi"/>
              </w:rPr>
            </w:pPr>
            <w:r w:rsidRPr="00B60BAE">
              <w:rPr>
                <w:rFonts w:asciiTheme="majorBidi" w:hAnsiTheme="majorBidi" w:cstheme="majorBidi"/>
              </w:rPr>
              <w:t>Generalised Linear Model</w:t>
            </w:r>
          </w:p>
        </w:tc>
        <w:tc>
          <w:tcPr>
            <w:tcW w:w="2470" w:type="dxa"/>
          </w:tcPr>
          <w:p w14:paraId="0ACBA277" w14:textId="5C3B8055" w:rsidR="008211F2" w:rsidRPr="00B60BAE" w:rsidRDefault="008211F2" w:rsidP="00033B30">
            <w:pPr>
              <w:spacing w:line="276" w:lineRule="auto"/>
              <w:rPr>
                <w:rFonts w:asciiTheme="majorBidi" w:hAnsiTheme="majorBidi" w:cstheme="majorBidi"/>
              </w:rPr>
            </w:pPr>
            <w:r w:rsidRPr="00B60BAE">
              <w:rPr>
                <w:rFonts w:asciiTheme="majorBidi" w:hAnsiTheme="majorBidi" w:cstheme="majorBidi"/>
              </w:rPr>
              <w:t>11 (47.8)</w:t>
            </w:r>
          </w:p>
        </w:tc>
        <w:tc>
          <w:tcPr>
            <w:tcW w:w="4437" w:type="dxa"/>
          </w:tcPr>
          <w:p w14:paraId="2A627644" w14:textId="1A0F5F5B" w:rsidR="008211F2" w:rsidRPr="00B60BAE" w:rsidRDefault="00120A22" w:rsidP="002F175D">
            <w:pPr>
              <w:spacing w:after="0" w:line="276" w:lineRule="auto"/>
              <w:rPr>
                <w:rFonts w:asciiTheme="majorBidi" w:hAnsiTheme="majorBidi" w:cstheme="majorBidi"/>
                <w:lang w:val="fr-FR"/>
              </w:rPr>
            </w:pPr>
            <w:r w:rsidRPr="00B60BAE">
              <w:rPr>
                <w:rFonts w:asciiTheme="majorBidi" w:hAnsiTheme="majorBidi" w:cstheme="majorBidi"/>
              </w:rPr>
              <w:fldChar w:fldCharType="begin">
                <w:fldData xml:space="preserve">PEVuZE5vdGU+PENpdGU+PEF1dGhvcj5BbGk8L0F1dGhvcj48WWVhcj4yMDIzPC9ZZWFyPjxSZWNO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</w:fldData>
              </w:fldChar>
            </w:r>
            <w:r w:rsidR="00F634BE" w:rsidRPr="00B60BAE">
              <w:rPr>
                <w:rFonts w:asciiTheme="majorBidi" w:hAnsiTheme="majorBidi" w:cstheme="majorBidi"/>
              </w:rPr>
              <w:instrText xml:space="preserve"> ADDIN EN.CITE </w:instrText>
            </w:r>
            <w:r w:rsidR="00F634BE" w:rsidRPr="00B60BAE">
              <w:rPr>
                <w:rFonts w:asciiTheme="majorBidi" w:hAnsiTheme="majorBidi" w:cstheme="majorBidi"/>
              </w:rPr>
              <w:fldChar w:fldCharType="begin">
                <w:fldData xml:space="preserve">PEVuZE5vdGU+PENpdGU+PEF1dGhvcj5BbGk8L0F1dGhvcj48WWVhcj4yMDIzPC9ZZWFyPjxSZWNO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</w:fldData>
              </w:fldChar>
            </w:r>
            <w:r w:rsidR="00F634BE" w:rsidRPr="00B60BAE">
              <w:rPr>
                <w:rFonts w:asciiTheme="majorBidi" w:hAnsiTheme="majorBidi" w:cstheme="majorBidi"/>
              </w:rPr>
              <w:instrText xml:space="preserve"> ADDIN EN.CITE.DATA </w:instrText>
            </w:r>
            <w:r w:rsidR="00F634BE" w:rsidRPr="00B60BAE">
              <w:rPr>
                <w:rFonts w:asciiTheme="majorBidi" w:hAnsiTheme="majorBidi" w:cstheme="majorBidi"/>
              </w:rPr>
            </w:r>
            <w:r w:rsidR="00F634BE" w:rsidRPr="00B60BAE">
              <w:rPr>
                <w:rFonts w:asciiTheme="majorBidi" w:hAnsiTheme="majorBidi" w:cstheme="majorBidi"/>
              </w:rPr>
              <w:fldChar w:fldCharType="end"/>
            </w:r>
            <w:r w:rsidRPr="00B60BAE">
              <w:rPr>
                <w:rFonts w:asciiTheme="majorBidi" w:hAnsiTheme="majorBidi" w:cstheme="majorBidi"/>
              </w:rPr>
            </w:r>
            <w:r w:rsidRPr="00B60BAE">
              <w:rPr>
                <w:rFonts w:asciiTheme="majorBidi" w:hAnsiTheme="majorBidi" w:cstheme="majorBidi"/>
              </w:rPr>
              <w:fldChar w:fldCharType="separate"/>
            </w:r>
            <w:r w:rsidR="00F634BE" w:rsidRPr="00B60BAE">
              <w:rPr>
                <w:rFonts w:asciiTheme="majorBidi" w:hAnsiTheme="majorBidi" w:cstheme="majorBidi"/>
                <w:noProof/>
              </w:rPr>
              <w:t>(5, 10-13, 17, 40, 43, 45, 47, 48)</w:t>
            </w:r>
            <w:r w:rsidRPr="00B60BAE">
              <w:rPr>
                <w:rFonts w:asciiTheme="majorBidi" w:hAnsiTheme="majorBidi" w:cstheme="majorBidi"/>
              </w:rPr>
              <w:fldChar w:fldCharType="end"/>
            </w:r>
          </w:p>
        </w:tc>
      </w:tr>
      <w:tr w:rsidR="00B60BAE" w:rsidRPr="00B60BAE" w14:paraId="40A01796" w14:textId="372753B7" w:rsidTr="00663ECD">
        <w:trPr>
          <w:trHeight w:val="530"/>
        </w:trPr>
        <w:tc>
          <w:tcPr>
            <w:tcW w:w="2705" w:type="dxa"/>
          </w:tcPr>
          <w:p w14:paraId="2A815BB9" w14:textId="77777777" w:rsidR="008211F2" w:rsidRPr="00B60BAE" w:rsidRDefault="008211F2" w:rsidP="00033B30">
            <w:pPr>
              <w:spacing w:line="276" w:lineRule="auto"/>
              <w:rPr>
                <w:rFonts w:asciiTheme="majorBidi" w:hAnsiTheme="majorBidi" w:cstheme="majorBidi"/>
              </w:rPr>
            </w:pPr>
            <w:r w:rsidRPr="00B60BAE">
              <w:rPr>
                <w:rFonts w:asciiTheme="majorBidi" w:hAnsiTheme="majorBidi" w:cstheme="majorBidi"/>
              </w:rPr>
              <w:t>Survival Analysis</w:t>
            </w:r>
          </w:p>
        </w:tc>
        <w:tc>
          <w:tcPr>
            <w:tcW w:w="2470" w:type="dxa"/>
          </w:tcPr>
          <w:p w14:paraId="3FA88FC4" w14:textId="169138C4" w:rsidR="008211F2" w:rsidRPr="00B60BAE" w:rsidRDefault="008211F2" w:rsidP="00033B30">
            <w:pPr>
              <w:spacing w:line="276" w:lineRule="auto"/>
              <w:rPr>
                <w:rFonts w:asciiTheme="majorBidi" w:hAnsiTheme="majorBidi" w:cstheme="majorBidi"/>
              </w:rPr>
            </w:pPr>
            <w:r w:rsidRPr="00B60BAE">
              <w:rPr>
                <w:rFonts w:asciiTheme="majorBidi" w:hAnsiTheme="majorBidi" w:cstheme="majorBidi"/>
              </w:rPr>
              <w:t>8 (34.78)</w:t>
            </w:r>
          </w:p>
        </w:tc>
        <w:tc>
          <w:tcPr>
            <w:tcW w:w="4437" w:type="dxa"/>
          </w:tcPr>
          <w:p w14:paraId="7AC37688" w14:textId="5BDB09AA" w:rsidR="008211F2" w:rsidRPr="00B60BAE" w:rsidRDefault="00120A22" w:rsidP="002F175D">
            <w:pPr>
              <w:spacing w:after="0" w:line="276" w:lineRule="auto"/>
              <w:rPr>
                <w:rFonts w:asciiTheme="majorBidi" w:hAnsiTheme="majorBidi" w:cstheme="majorBidi"/>
                <w:lang w:val="fr-FR"/>
              </w:rPr>
            </w:pPr>
            <w:r w:rsidRPr="00B60BAE">
              <w:rPr>
                <w:rFonts w:asciiTheme="majorBidi" w:hAnsiTheme="majorBidi" w:cstheme="majorBidi"/>
              </w:rPr>
              <w:fldChar w:fldCharType="begin">
                <w:fldData xml:space="preserve">PEVuZE5vdGU+PENpdGU+PEF1dGhvcj5EaW5nPC9BdXRob3I+PFllYXI+MjAyMTwvWWVhcj48UmVj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</w:fldData>
              </w:fldChar>
            </w:r>
            <w:r w:rsidR="00F634BE" w:rsidRPr="00B60BAE">
              <w:rPr>
                <w:rFonts w:asciiTheme="majorBidi" w:hAnsiTheme="majorBidi" w:cstheme="majorBidi"/>
              </w:rPr>
              <w:instrText xml:space="preserve"> ADDIN EN.CITE </w:instrText>
            </w:r>
            <w:r w:rsidR="00F634BE" w:rsidRPr="00B60BAE">
              <w:rPr>
                <w:rFonts w:asciiTheme="majorBidi" w:hAnsiTheme="majorBidi" w:cstheme="majorBidi"/>
              </w:rPr>
              <w:fldChar w:fldCharType="begin">
                <w:fldData xml:space="preserve">PEVuZE5vdGU+PENpdGU+PEF1dGhvcj5EaW5nPC9BdXRob3I+PFllYXI+MjAyMTwvWWVhcj48UmVj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</w:fldData>
              </w:fldChar>
            </w:r>
            <w:r w:rsidR="00F634BE" w:rsidRPr="00B60BAE">
              <w:rPr>
                <w:rFonts w:asciiTheme="majorBidi" w:hAnsiTheme="majorBidi" w:cstheme="majorBidi"/>
              </w:rPr>
              <w:instrText xml:space="preserve"> ADDIN EN.CITE.DATA </w:instrText>
            </w:r>
            <w:r w:rsidR="00F634BE" w:rsidRPr="00B60BAE">
              <w:rPr>
                <w:rFonts w:asciiTheme="majorBidi" w:hAnsiTheme="majorBidi" w:cstheme="majorBidi"/>
              </w:rPr>
            </w:r>
            <w:r w:rsidR="00F634BE" w:rsidRPr="00B60BAE">
              <w:rPr>
                <w:rFonts w:asciiTheme="majorBidi" w:hAnsiTheme="majorBidi" w:cstheme="majorBidi"/>
              </w:rPr>
              <w:fldChar w:fldCharType="end"/>
            </w:r>
            <w:r w:rsidRPr="00B60BAE">
              <w:rPr>
                <w:rFonts w:asciiTheme="majorBidi" w:hAnsiTheme="majorBidi" w:cstheme="majorBidi"/>
              </w:rPr>
            </w:r>
            <w:r w:rsidRPr="00B60BAE">
              <w:rPr>
                <w:rFonts w:asciiTheme="majorBidi" w:hAnsiTheme="majorBidi" w:cstheme="majorBidi"/>
              </w:rPr>
              <w:fldChar w:fldCharType="separate"/>
            </w:r>
            <w:r w:rsidR="00F634BE" w:rsidRPr="00B60BAE">
              <w:rPr>
                <w:rFonts w:asciiTheme="majorBidi" w:hAnsiTheme="majorBidi" w:cstheme="majorBidi"/>
                <w:noProof/>
              </w:rPr>
              <w:t>(7, 9, 12, 39-42, 44)</w:t>
            </w:r>
            <w:r w:rsidRPr="00B60BAE">
              <w:rPr>
                <w:rFonts w:asciiTheme="majorBidi" w:hAnsiTheme="majorBidi" w:cstheme="majorBidi"/>
              </w:rPr>
              <w:fldChar w:fldCharType="end"/>
            </w:r>
          </w:p>
        </w:tc>
      </w:tr>
      <w:tr w:rsidR="00B60BAE" w:rsidRPr="00B60BAE" w14:paraId="08662877" w14:textId="71A9D703" w:rsidTr="002F175D">
        <w:trPr>
          <w:trHeight w:val="359"/>
        </w:trPr>
        <w:tc>
          <w:tcPr>
            <w:tcW w:w="2705" w:type="dxa"/>
          </w:tcPr>
          <w:p w14:paraId="58B5B6F9" w14:textId="77777777" w:rsidR="008211F2" w:rsidRPr="00B60BAE" w:rsidRDefault="008211F2" w:rsidP="002F175D">
            <w:pPr>
              <w:spacing w:after="0" w:line="276" w:lineRule="auto"/>
              <w:rPr>
                <w:rFonts w:asciiTheme="majorBidi" w:hAnsiTheme="majorBidi" w:cstheme="majorBidi"/>
              </w:rPr>
            </w:pPr>
            <w:r w:rsidRPr="00B60BAE">
              <w:rPr>
                <w:rFonts w:asciiTheme="majorBidi" w:hAnsiTheme="majorBidi" w:cstheme="majorBidi"/>
              </w:rPr>
              <w:t>Multilevel model</w:t>
            </w:r>
          </w:p>
        </w:tc>
        <w:tc>
          <w:tcPr>
            <w:tcW w:w="2470" w:type="dxa"/>
          </w:tcPr>
          <w:p w14:paraId="4E39545C" w14:textId="18412766" w:rsidR="008211F2" w:rsidRPr="00B60BAE" w:rsidRDefault="008211F2" w:rsidP="002F175D">
            <w:pPr>
              <w:spacing w:after="0" w:line="276" w:lineRule="auto"/>
              <w:rPr>
                <w:rFonts w:asciiTheme="majorBidi" w:hAnsiTheme="majorBidi" w:cstheme="majorBidi"/>
              </w:rPr>
            </w:pPr>
            <w:r w:rsidRPr="00B60BAE">
              <w:rPr>
                <w:rFonts w:asciiTheme="majorBidi" w:hAnsiTheme="majorBidi" w:cstheme="majorBidi"/>
              </w:rPr>
              <w:t>1 (4.0)</w:t>
            </w:r>
          </w:p>
        </w:tc>
        <w:tc>
          <w:tcPr>
            <w:tcW w:w="4437" w:type="dxa"/>
          </w:tcPr>
          <w:p w14:paraId="1BAA70EC" w14:textId="2AEB6D77" w:rsidR="008211F2" w:rsidRPr="00B60BAE" w:rsidRDefault="00120A22" w:rsidP="002F175D">
            <w:pPr>
              <w:spacing w:after="0" w:line="276" w:lineRule="auto"/>
              <w:rPr>
                <w:rFonts w:asciiTheme="majorBidi" w:hAnsiTheme="majorBidi" w:cstheme="majorBidi"/>
              </w:rPr>
            </w:pPr>
            <w:r w:rsidRPr="00B60BAE">
              <w:rPr>
                <w:rFonts w:asciiTheme="majorBidi" w:hAnsiTheme="majorBidi" w:cstheme="majorBidi"/>
              </w:rPr>
              <w:fldChar w:fldCharType="begin"/>
            </w:r>
            <w:r w:rsidR="00F634BE" w:rsidRPr="00B60BAE">
              <w:rPr>
                <w:rFonts w:asciiTheme="majorBidi" w:hAnsiTheme="majorBidi" w:cstheme="majorBidi"/>
              </w:rPr>
              <w:instrText xml:space="preserve"> ADDIN EN.CITE &lt;EndNote&gt;&lt;Cite&gt;&lt;Author&gt;Nagayoshi&lt;/Author&gt;&lt;Year&gt;2016&lt;/Year&gt;&lt;RecNum&gt;45&lt;/RecNum&gt;&lt;DisplayText&gt;(41)&lt;/DisplayText&gt;&lt;record&gt;&lt;rec-number&gt;45&lt;/rec-number&gt;&lt;foreign-keys&gt;&lt;key app="EN" db-id="2ddprv0ekwp9pkes2xn55s0krrrfa2fetrzp" timestamp="1696317787"&gt;45&lt;/key&gt;&lt;/foreign-keys&gt;&lt;ref-type name="Journal Article"&gt;17&lt;/ref-type&gt;&lt;contributors&gt;&lt;authors&gt;&lt;author&gt;Nagayoshi, Mako&lt;/author&gt;&lt;author&gt;Punjabi, Naresh M.&lt;/author&gt;&lt;author&gt;Selvin, Elizabeth&lt;/author&gt;&lt;author&gt;Pankow, James S.&lt;/author&gt;&lt;author&gt;Shahar, Eyal&lt;/author&gt;&lt;author&gt;Iso, Hiroyasu&lt;/author&gt;&lt;author&gt;Folsom, Aaron R.&lt;/author&gt;&lt;author&gt;Lutsey, Pamela L.&lt;/author&gt;&lt;/authors&gt;&lt;/contributors&gt;&lt;titles&gt;&lt;title&gt;Obstructive sleep apnea and incident type 2 diabetes&lt;/title&gt;&lt;secondary-title&gt;Sleep Medicine&lt;/secondary-title&gt;&lt;/titles&gt;&lt;pages&gt;156-161&lt;/pages&gt;&lt;volume&gt;25&lt;/volume&gt;&lt;dates&gt;&lt;year&gt;2016&lt;/year&gt;&lt;/dates&gt;&lt;pub-location&gt;New York, New York&lt;/pub-location&gt;&lt;publisher&gt;Elsevier B.V.&lt;/publisher&gt;&lt;accession-num&gt;119291932. Language: English. Entry Date: 20171129. Revision Date: 20190804. Publication Type: journal article&lt;/accession-num&gt;&lt;urls&gt;&lt;related-urls&gt;&lt;url&gt;http://proxy.library.nyu.edu/login?url=https://search.ebscohost.com/login.aspx?direct=true&amp;amp;db=ccm&amp;amp;AN=119291932&amp;amp;site=ehost-live&lt;/url&gt;&lt;/related-urls&gt;&lt;/urls&gt;&lt;electronic-resource-num&gt;10.1016/j.sleep.2016.05.009&lt;/electronic-resource-num&gt;&lt;/record&gt;&lt;/Cite&gt;&lt;/EndNote&gt;</w:instrText>
            </w:r>
            <w:r w:rsidRPr="00B60BAE">
              <w:rPr>
                <w:rFonts w:asciiTheme="majorBidi" w:hAnsiTheme="majorBidi" w:cstheme="majorBidi"/>
              </w:rPr>
              <w:fldChar w:fldCharType="separate"/>
            </w:r>
            <w:r w:rsidR="00F634BE" w:rsidRPr="00B60BAE">
              <w:rPr>
                <w:rFonts w:asciiTheme="majorBidi" w:hAnsiTheme="majorBidi" w:cstheme="majorBidi"/>
                <w:noProof/>
              </w:rPr>
              <w:t>(41)</w:t>
            </w:r>
            <w:r w:rsidRPr="00B60BAE">
              <w:rPr>
                <w:rFonts w:asciiTheme="majorBidi" w:hAnsiTheme="majorBidi" w:cstheme="majorBidi"/>
              </w:rPr>
              <w:fldChar w:fldCharType="end"/>
            </w:r>
          </w:p>
        </w:tc>
      </w:tr>
      <w:tr w:rsidR="00C04301" w:rsidRPr="00B60BAE" w14:paraId="03D65B28" w14:textId="4CE9359F" w:rsidTr="00663ECD">
        <w:trPr>
          <w:trHeight w:val="611"/>
        </w:trPr>
        <w:tc>
          <w:tcPr>
            <w:tcW w:w="2705" w:type="dxa"/>
          </w:tcPr>
          <w:p w14:paraId="522B04F1" w14:textId="6BDDCBA0" w:rsidR="008211F2" w:rsidRPr="00B60BAE" w:rsidRDefault="008211F2" w:rsidP="00033B30">
            <w:pPr>
              <w:spacing w:line="276" w:lineRule="auto"/>
              <w:rPr>
                <w:rFonts w:asciiTheme="majorBidi" w:hAnsiTheme="majorBidi" w:cstheme="majorBidi"/>
              </w:rPr>
            </w:pPr>
            <w:r w:rsidRPr="00B60BAE">
              <w:rPr>
                <w:rFonts w:asciiTheme="majorBidi" w:hAnsiTheme="majorBidi" w:cstheme="majorBidi"/>
              </w:rPr>
              <w:t xml:space="preserve">Two or more </w:t>
            </w:r>
            <w:r w:rsidR="004A2E28" w:rsidRPr="00B60BAE">
              <w:rPr>
                <w:rFonts w:asciiTheme="majorBidi" w:hAnsiTheme="majorBidi" w:cstheme="majorBidi"/>
              </w:rPr>
              <w:t xml:space="preserve">statistical </w:t>
            </w:r>
            <w:r w:rsidRPr="00B60BAE">
              <w:rPr>
                <w:rFonts w:asciiTheme="majorBidi" w:hAnsiTheme="majorBidi" w:cstheme="majorBidi"/>
              </w:rPr>
              <w:t>methods</w:t>
            </w:r>
          </w:p>
        </w:tc>
        <w:tc>
          <w:tcPr>
            <w:tcW w:w="2470" w:type="dxa"/>
          </w:tcPr>
          <w:p w14:paraId="576975BB" w14:textId="3E59DB5C" w:rsidR="008211F2" w:rsidRPr="00B60BAE" w:rsidRDefault="008211F2" w:rsidP="00033B30">
            <w:pPr>
              <w:spacing w:line="276" w:lineRule="auto"/>
              <w:rPr>
                <w:rFonts w:asciiTheme="majorBidi" w:hAnsiTheme="majorBidi" w:cstheme="majorBidi"/>
              </w:rPr>
            </w:pPr>
            <w:r w:rsidRPr="00B60BAE">
              <w:rPr>
                <w:rFonts w:asciiTheme="majorBidi" w:hAnsiTheme="majorBidi" w:cstheme="majorBidi"/>
              </w:rPr>
              <w:t>9 (39.13)</w:t>
            </w:r>
          </w:p>
        </w:tc>
        <w:tc>
          <w:tcPr>
            <w:tcW w:w="4437" w:type="dxa"/>
          </w:tcPr>
          <w:p w14:paraId="29BAEE3A" w14:textId="3149D2FD" w:rsidR="006B5983" w:rsidRPr="00B60BAE" w:rsidRDefault="00120A22" w:rsidP="002F175D">
            <w:pPr>
              <w:spacing w:after="0" w:line="276" w:lineRule="auto"/>
              <w:rPr>
                <w:rFonts w:asciiTheme="majorBidi" w:hAnsiTheme="majorBidi" w:cstheme="majorBidi"/>
                <w:lang w:val="fr-FR"/>
              </w:rPr>
            </w:pPr>
            <w:r w:rsidRPr="00B60BAE">
              <w:rPr>
                <w:rFonts w:asciiTheme="majorBidi" w:hAnsiTheme="majorBidi" w:cstheme="majorBidi"/>
              </w:rPr>
              <w:fldChar w:fldCharType="begin">
                <w:fldData xml:space="preserve">PEVuZE5vdGU+PENpdGU+PEF1dGhvcj5BbGk8L0F1dGhvcj48WWVhcj4yMDIzPC9ZZWFyPjxSZWNO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</w:fldData>
              </w:fldChar>
            </w:r>
            <w:r w:rsidR="00F634BE" w:rsidRPr="00B60BAE">
              <w:rPr>
                <w:rFonts w:asciiTheme="majorBidi" w:hAnsiTheme="majorBidi" w:cstheme="majorBidi"/>
              </w:rPr>
              <w:instrText xml:space="preserve"> ADDIN EN.CITE </w:instrText>
            </w:r>
            <w:r w:rsidR="00F634BE" w:rsidRPr="00B60BAE">
              <w:rPr>
                <w:rFonts w:asciiTheme="majorBidi" w:hAnsiTheme="majorBidi" w:cstheme="majorBidi"/>
              </w:rPr>
              <w:fldChar w:fldCharType="begin">
                <w:fldData xml:space="preserve">PEVuZE5vdGU+PENpdGU+PEF1dGhvcj5BbGk8L0F1dGhvcj48WWVhcj4yMDIzPC9ZZWFyPjxSZWNO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</w:fldData>
              </w:fldChar>
            </w:r>
            <w:r w:rsidR="00F634BE" w:rsidRPr="00B60BAE">
              <w:rPr>
                <w:rFonts w:asciiTheme="majorBidi" w:hAnsiTheme="majorBidi" w:cstheme="majorBidi"/>
              </w:rPr>
              <w:instrText xml:space="preserve"> ADDIN EN.CITE.DATA </w:instrText>
            </w:r>
            <w:r w:rsidR="00F634BE" w:rsidRPr="00B60BAE">
              <w:rPr>
                <w:rFonts w:asciiTheme="majorBidi" w:hAnsiTheme="majorBidi" w:cstheme="majorBidi"/>
              </w:rPr>
            </w:r>
            <w:r w:rsidR="00F634BE" w:rsidRPr="00B60BAE">
              <w:rPr>
                <w:rFonts w:asciiTheme="majorBidi" w:hAnsiTheme="majorBidi" w:cstheme="majorBidi"/>
              </w:rPr>
              <w:fldChar w:fldCharType="end"/>
            </w:r>
            <w:r w:rsidRPr="00B60BAE">
              <w:rPr>
                <w:rFonts w:asciiTheme="majorBidi" w:hAnsiTheme="majorBidi" w:cstheme="majorBidi"/>
              </w:rPr>
            </w:r>
            <w:r w:rsidRPr="00B60BAE">
              <w:rPr>
                <w:rFonts w:asciiTheme="majorBidi" w:hAnsiTheme="majorBidi" w:cstheme="majorBidi"/>
              </w:rPr>
              <w:fldChar w:fldCharType="separate"/>
            </w:r>
            <w:r w:rsidR="00F634BE" w:rsidRPr="00B60BAE">
              <w:rPr>
                <w:rFonts w:asciiTheme="majorBidi" w:hAnsiTheme="majorBidi" w:cstheme="majorBidi"/>
                <w:noProof/>
              </w:rPr>
              <w:t>(10-13, 17, 39-41, 48)</w:t>
            </w:r>
            <w:r w:rsidRPr="00B60BAE">
              <w:rPr>
                <w:rFonts w:asciiTheme="majorBidi" w:hAnsiTheme="majorBidi" w:cstheme="majorBidi"/>
              </w:rPr>
              <w:fldChar w:fldCharType="end"/>
            </w:r>
          </w:p>
        </w:tc>
      </w:tr>
    </w:tbl>
    <w:p w14:paraId="6C680952" w14:textId="77777777" w:rsidR="006B5983" w:rsidRPr="00B60BAE" w:rsidRDefault="006B5983" w:rsidP="00270D4E">
      <w:pPr>
        <w:spacing w:after="0" w:line="276" w:lineRule="auto"/>
        <w:rPr>
          <w:rFonts w:asciiTheme="majorBidi" w:eastAsiaTheme="majorEastAsia" w:hAnsiTheme="majorBidi" w:cstheme="majorBidi"/>
          <w:b/>
          <w:bCs/>
          <w:i/>
          <w:iCs/>
        </w:rPr>
      </w:pPr>
    </w:p>
    <w:p w14:paraId="07ED52A8" w14:textId="77777777" w:rsidR="0009226B" w:rsidRPr="00B60BAE" w:rsidRDefault="0009226B" w:rsidP="00270D4E">
      <w:pPr>
        <w:spacing w:after="0" w:line="276" w:lineRule="auto"/>
        <w:rPr>
          <w:rFonts w:asciiTheme="majorBidi" w:eastAsiaTheme="majorEastAsia" w:hAnsiTheme="majorBidi" w:cstheme="majorBidi"/>
          <w:b/>
          <w:bCs/>
          <w:i/>
          <w:iCs/>
        </w:rPr>
      </w:pPr>
    </w:p>
    <w:p w14:paraId="329D9EF0" w14:textId="77777777" w:rsidR="0009226B" w:rsidRPr="00B60BAE" w:rsidRDefault="0009226B" w:rsidP="00270D4E">
      <w:pPr>
        <w:spacing w:after="0" w:line="276" w:lineRule="auto"/>
        <w:rPr>
          <w:rFonts w:asciiTheme="majorBidi" w:eastAsiaTheme="majorEastAsia" w:hAnsiTheme="majorBidi" w:cstheme="majorBidi"/>
          <w:b/>
          <w:bCs/>
          <w:i/>
          <w:iCs/>
        </w:rPr>
      </w:pPr>
    </w:p>
    <w:p w14:paraId="48A3AB10" w14:textId="77777777" w:rsidR="005E025F" w:rsidRPr="00B60BAE" w:rsidRDefault="005E025F" w:rsidP="000A7868">
      <w:pPr>
        <w:pStyle w:val="EndNoteBibliographyTitle"/>
      </w:pPr>
    </w:p>
    <w:p w14:paraId="404B8AA9" w14:textId="77777777" w:rsidR="00936AEA" w:rsidRPr="00B60BAE" w:rsidRDefault="00936AEA" w:rsidP="000A7868">
      <w:pPr>
        <w:pStyle w:val="EndNoteBibliographyTitle"/>
      </w:pPr>
    </w:p>
    <w:p w14:paraId="1C65BB11" w14:textId="77777777" w:rsidR="00663ECD" w:rsidRPr="00B60BAE" w:rsidRDefault="00663ECD" w:rsidP="000A7868">
      <w:pPr>
        <w:pStyle w:val="EndNoteBibliographyTitle"/>
      </w:pPr>
    </w:p>
    <w:p w14:paraId="1D48818C" w14:textId="77777777" w:rsidR="00037423" w:rsidRPr="00B60BAE" w:rsidRDefault="00037423" w:rsidP="000A7868">
      <w:pPr>
        <w:pStyle w:val="EndNoteBibliographyTitle"/>
      </w:pPr>
    </w:p>
    <w:p w14:paraId="7E1D83BD" w14:textId="77777777" w:rsidR="00037423" w:rsidRPr="00B60BAE" w:rsidRDefault="00037423" w:rsidP="000A7868">
      <w:pPr>
        <w:pStyle w:val="EndNoteBibliographyTitle"/>
      </w:pPr>
    </w:p>
    <w:p w14:paraId="54A2BBDF" w14:textId="77777777" w:rsidR="00037423" w:rsidRPr="00B60BAE" w:rsidRDefault="00037423" w:rsidP="000A7868">
      <w:pPr>
        <w:pStyle w:val="EndNoteBibliographyTitle"/>
      </w:pPr>
    </w:p>
    <w:p w14:paraId="6030B292" w14:textId="77777777" w:rsidR="00037423" w:rsidRPr="00B60BAE" w:rsidRDefault="00037423" w:rsidP="000A7868">
      <w:pPr>
        <w:pStyle w:val="EndNoteBibliographyTitle"/>
      </w:pPr>
    </w:p>
    <w:p w14:paraId="0797DC35" w14:textId="77777777" w:rsidR="00037423" w:rsidRPr="00B60BAE" w:rsidRDefault="00037423" w:rsidP="000A7868">
      <w:pPr>
        <w:pStyle w:val="EndNoteBibliographyTitle"/>
      </w:pPr>
    </w:p>
    <w:p w14:paraId="440EE090" w14:textId="77777777" w:rsidR="00037423" w:rsidRPr="00B60BAE" w:rsidRDefault="00037423" w:rsidP="000A7868">
      <w:pPr>
        <w:pStyle w:val="EndNoteBibliographyTitle"/>
      </w:pPr>
    </w:p>
    <w:p w14:paraId="03E6B52A" w14:textId="77777777" w:rsidR="00037423" w:rsidRPr="00B60BAE" w:rsidRDefault="00037423" w:rsidP="000A7868">
      <w:pPr>
        <w:pStyle w:val="EndNoteBibliographyTitle"/>
      </w:pPr>
    </w:p>
    <w:p w14:paraId="46805A6E" w14:textId="77777777" w:rsidR="00037423" w:rsidRPr="00B60BAE" w:rsidRDefault="00037423" w:rsidP="000A7868">
      <w:pPr>
        <w:pStyle w:val="EndNoteBibliographyTitle"/>
      </w:pPr>
    </w:p>
    <w:p w14:paraId="3232E288" w14:textId="77777777" w:rsidR="00037423" w:rsidRPr="00B60BAE" w:rsidRDefault="00037423" w:rsidP="000A7868">
      <w:pPr>
        <w:pStyle w:val="EndNoteBibliographyTitle"/>
      </w:pPr>
    </w:p>
    <w:p w14:paraId="2AA5866F" w14:textId="77777777" w:rsidR="00037423" w:rsidRPr="00B60BAE" w:rsidRDefault="00037423" w:rsidP="000A7868">
      <w:pPr>
        <w:pStyle w:val="EndNoteBibliographyTitle"/>
      </w:pPr>
    </w:p>
    <w:p w14:paraId="1C1353B1" w14:textId="77777777" w:rsidR="00037423" w:rsidRPr="00B60BAE" w:rsidRDefault="00037423" w:rsidP="000A7868">
      <w:pPr>
        <w:pStyle w:val="EndNoteBibliographyTitle"/>
      </w:pPr>
    </w:p>
    <w:p w14:paraId="1CCA6D35" w14:textId="77777777" w:rsidR="00037423" w:rsidRPr="00B60BAE" w:rsidRDefault="00037423" w:rsidP="000A7868">
      <w:pPr>
        <w:pStyle w:val="EndNoteBibliographyTitle"/>
      </w:pPr>
    </w:p>
    <w:p w14:paraId="390FF303" w14:textId="77777777" w:rsidR="00037423" w:rsidRPr="00B60BAE" w:rsidRDefault="00037423" w:rsidP="000A7868">
      <w:pPr>
        <w:pStyle w:val="EndNoteBibliographyTitle"/>
      </w:pPr>
    </w:p>
    <w:p w14:paraId="15385714" w14:textId="77777777" w:rsidR="00037423" w:rsidRPr="00B60BAE" w:rsidRDefault="00037423" w:rsidP="000A7868">
      <w:pPr>
        <w:pStyle w:val="EndNoteBibliographyTitle"/>
      </w:pPr>
    </w:p>
    <w:p w14:paraId="0E8BB414" w14:textId="77777777" w:rsidR="00037423" w:rsidRPr="00B60BAE" w:rsidRDefault="00037423" w:rsidP="000A7868">
      <w:pPr>
        <w:pStyle w:val="EndNoteBibliographyTitle"/>
      </w:pPr>
    </w:p>
    <w:p w14:paraId="71C5D832" w14:textId="77777777" w:rsidR="00037423" w:rsidRPr="00B60BAE" w:rsidRDefault="00037423" w:rsidP="000A7868">
      <w:pPr>
        <w:pStyle w:val="EndNoteBibliographyTitle"/>
      </w:pPr>
    </w:p>
    <w:p w14:paraId="1B62E547" w14:textId="77777777" w:rsidR="00037423" w:rsidRPr="00B60BAE" w:rsidRDefault="00037423" w:rsidP="000A7868">
      <w:pPr>
        <w:pStyle w:val="EndNoteBibliographyTitle"/>
      </w:pPr>
    </w:p>
    <w:p w14:paraId="43067512" w14:textId="77777777" w:rsidR="00037423" w:rsidRPr="00B60BAE" w:rsidRDefault="00037423" w:rsidP="000A7868">
      <w:pPr>
        <w:pStyle w:val="EndNoteBibliographyTitle"/>
      </w:pPr>
    </w:p>
    <w:p w14:paraId="5575B1A7" w14:textId="77777777" w:rsidR="00037423" w:rsidRPr="00B60BAE" w:rsidRDefault="00037423" w:rsidP="000A7868">
      <w:pPr>
        <w:pStyle w:val="EndNoteBibliographyTitle"/>
      </w:pPr>
    </w:p>
    <w:p w14:paraId="7EC16591" w14:textId="77777777" w:rsidR="00037423" w:rsidRPr="00B60BAE" w:rsidRDefault="00037423" w:rsidP="000A7868">
      <w:pPr>
        <w:pStyle w:val="EndNoteBibliographyTitle"/>
      </w:pPr>
    </w:p>
    <w:p w14:paraId="3C751106" w14:textId="77777777" w:rsidR="00037423" w:rsidRPr="00B60BAE" w:rsidRDefault="00037423" w:rsidP="000A7868">
      <w:pPr>
        <w:pStyle w:val="EndNoteBibliographyTitle"/>
      </w:pPr>
    </w:p>
    <w:p w14:paraId="14E32F6C" w14:textId="77777777" w:rsidR="00037423" w:rsidRPr="00B60BAE" w:rsidRDefault="00037423" w:rsidP="000A7868">
      <w:pPr>
        <w:pStyle w:val="EndNoteBibliographyTitle"/>
      </w:pPr>
    </w:p>
    <w:p w14:paraId="0896CC87" w14:textId="77777777" w:rsidR="00037423" w:rsidRPr="00B60BAE" w:rsidRDefault="00037423" w:rsidP="000A7868">
      <w:pPr>
        <w:pStyle w:val="EndNoteBibliographyTitle"/>
      </w:pPr>
    </w:p>
    <w:p w14:paraId="5808D729" w14:textId="77777777" w:rsidR="00037423" w:rsidRPr="00B60BAE" w:rsidRDefault="00037423" w:rsidP="000A7868">
      <w:pPr>
        <w:pStyle w:val="EndNoteBibliographyTitle"/>
      </w:pPr>
    </w:p>
    <w:p w14:paraId="4B0D3070" w14:textId="77777777" w:rsidR="00A958D7" w:rsidRPr="00B60BAE" w:rsidRDefault="00A958D7" w:rsidP="00A958D7">
      <w:pPr>
        <w:pStyle w:val="EndNoteBibliographyTitle"/>
      </w:pPr>
    </w:p>
    <w:p w14:paraId="282AEDD2" w14:textId="77777777" w:rsidR="008F1408" w:rsidRPr="00B60BAE" w:rsidRDefault="0069426E" w:rsidP="008F1408">
      <w:pPr>
        <w:pStyle w:val="EndNoteBibliographyTitle"/>
        <w:rPr>
          <w:b/>
        </w:rPr>
      </w:pPr>
      <w:r w:rsidRPr="00B60BAE">
        <w:lastRenderedPageBreak/>
        <w:fldChar w:fldCharType="begin"/>
      </w:r>
      <w:r w:rsidRPr="00B60BAE">
        <w:instrText xml:space="preserve"> ADDIN EN.REFLIST </w:instrText>
      </w:r>
      <w:r w:rsidRPr="00B60BAE">
        <w:fldChar w:fldCharType="separate"/>
      </w:r>
      <w:r w:rsidR="008F1408" w:rsidRPr="00B60BAE">
        <w:rPr>
          <w:b/>
        </w:rPr>
        <w:t>References</w:t>
      </w:r>
    </w:p>
    <w:p w14:paraId="19895F3E" w14:textId="77777777" w:rsidR="008F1408" w:rsidRPr="00B60BAE" w:rsidRDefault="008F1408" w:rsidP="008F1408">
      <w:pPr>
        <w:pStyle w:val="EndNoteBibliographyTitle"/>
        <w:rPr>
          <w:b/>
        </w:rPr>
      </w:pPr>
    </w:p>
    <w:p w14:paraId="12ECDE70" w14:textId="77777777" w:rsidR="008F1408" w:rsidRPr="00B60BAE" w:rsidRDefault="008F1408" w:rsidP="008F1408">
      <w:pPr>
        <w:pStyle w:val="EndNoteBibliography"/>
        <w:spacing w:after="0"/>
      </w:pPr>
      <w:r w:rsidRPr="00B60BAE">
        <w:t>1.</w:t>
      </w:r>
      <w:r w:rsidRPr="00B60BAE">
        <w:tab/>
        <w:t>Rundo JV. Obstructive sleep apnea basics. Cleveland Clinic Journal of Medicine. 2019;86(9 suppl 1):2.</w:t>
      </w:r>
    </w:p>
    <w:p w14:paraId="16C56C56" w14:textId="77777777" w:rsidR="008F1408" w:rsidRPr="00B60BAE" w:rsidRDefault="008F1408" w:rsidP="008F1408">
      <w:pPr>
        <w:pStyle w:val="EndNoteBibliography"/>
        <w:spacing w:after="0"/>
      </w:pPr>
      <w:r w:rsidRPr="00B60BAE">
        <w:t>2.</w:t>
      </w:r>
      <w:r w:rsidRPr="00B60BAE">
        <w:tab/>
        <w:t>Sacchetti LM, Mangiardi P. Obstructive Sleep Apnea: Causes, Treatment and Health Implications : Causes, Treatment and Health Implications. Hauppauge, UNITED STATES: Nova Science Publishers, Incorporated; 2012.</w:t>
      </w:r>
    </w:p>
    <w:p w14:paraId="3883B6B9" w14:textId="77777777" w:rsidR="008F1408" w:rsidRPr="00B60BAE" w:rsidRDefault="008F1408" w:rsidP="008F1408">
      <w:pPr>
        <w:pStyle w:val="EndNoteBibliography"/>
        <w:spacing w:after="0"/>
      </w:pPr>
      <w:r w:rsidRPr="00B60BAE">
        <w:t>3.</w:t>
      </w:r>
      <w:r w:rsidRPr="00B60BAE">
        <w:tab/>
        <w:t>Benjafield AV, Ayas NT, Eastwood PR, Heinzer R, Ip MSM, Morrell MJ, et al. Estimation of the global prevalence and burden of obstructive sleep apnoea: a literature-based analysis. Lancet Respir Med. 2019;7(8):687-98.</w:t>
      </w:r>
    </w:p>
    <w:p w14:paraId="66741EDF" w14:textId="77777777" w:rsidR="008F1408" w:rsidRPr="00B60BAE" w:rsidRDefault="008F1408" w:rsidP="008F1408">
      <w:pPr>
        <w:pStyle w:val="EndNoteBibliography"/>
        <w:spacing w:after="0"/>
      </w:pPr>
      <w:r w:rsidRPr="00B60BAE">
        <w:t>4.</w:t>
      </w:r>
      <w:r w:rsidRPr="00B60BAE">
        <w:tab/>
        <w:t>Tahrani AA, Ali A. Obstructive Sleep Apnoea and Type 2 Diabetes. European endocrinology. 2014;10(1):43-50.</w:t>
      </w:r>
    </w:p>
    <w:p w14:paraId="55C4C22E" w14:textId="77777777" w:rsidR="008F1408" w:rsidRPr="00B60BAE" w:rsidRDefault="008F1408" w:rsidP="008F1408">
      <w:pPr>
        <w:pStyle w:val="EndNoteBibliography"/>
        <w:spacing w:after="0"/>
      </w:pPr>
      <w:r w:rsidRPr="00B60BAE">
        <w:t>5.</w:t>
      </w:r>
      <w:r w:rsidRPr="00B60BAE">
        <w:tab/>
        <w:t>Sabanayagam C, Teppala S, Shankar A. Markers of sleep disordered breathing and diabetes mellitus in a multiethnic sample of US adults: Results from the national health and nutrition examination survey (2005–2008). International Journal of Endocrinology. 2012;2012:879134.</w:t>
      </w:r>
    </w:p>
    <w:p w14:paraId="7C12500D" w14:textId="77777777" w:rsidR="008F1408" w:rsidRPr="00B60BAE" w:rsidRDefault="008F1408" w:rsidP="008F1408">
      <w:pPr>
        <w:pStyle w:val="EndNoteBibliography"/>
        <w:spacing w:after="0"/>
      </w:pPr>
      <w:r w:rsidRPr="00B60BAE">
        <w:t>6.</w:t>
      </w:r>
      <w:r w:rsidRPr="00B60BAE">
        <w:tab/>
        <w:t>Su X, Li JH, Gao Y, Chen K, Gao Y, Guo JJ, et al. Impact of obstructive sleep apnea complicated with type 2 diabetes on long-term cardiovascular risks and all-cause mortality in elderly patients. BMC Geriatrics. 2021;21(1):508.</w:t>
      </w:r>
    </w:p>
    <w:p w14:paraId="566DFDFC" w14:textId="77777777" w:rsidR="008F1408" w:rsidRPr="00B60BAE" w:rsidRDefault="008F1408" w:rsidP="008F1408">
      <w:pPr>
        <w:pStyle w:val="EndNoteBibliography"/>
        <w:spacing w:after="0"/>
      </w:pPr>
      <w:r w:rsidRPr="00B60BAE">
        <w:t>7.</w:t>
      </w:r>
      <w:r w:rsidRPr="00B60BAE">
        <w:tab/>
        <w:t>Ding Q, Qin L, Wojeck B, Inzucchi SE, Ibrahim A, Bravata DM, et al. Polysomnographic phenotypes of obstructive sleep apnea and incident type 2 diabetes results from the dream study. Annals of the American Thoracic Society. 2021;18(12):2067-78.</w:t>
      </w:r>
    </w:p>
    <w:p w14:paraId="74140011" w14:textId="77777777" w:rsidR="008F1408" w:rsidRPr="00B60BAE" w:rsidRDefault="008F1408" w:rsidP="008F1408">
      <w:pPr>
        <w:pStyle w:val="EndNoteBibliography"/>
        <w:spacing w:after="0"/>
      </w:pPr>
      <w:r w:rsidRPr="00B60BAE">
        <w:t>8.</w:t>
      </w:r>
      <w:r w:rsidRPr="00B60BAE">
        <w:tab/>
        <w:t>Marshall NS, Wong KK, Phillips CL, Liu PY, Knuiman MW, Grunstein RR. Is sleep apnea an independent risk factor for prevalent and incident diabetes in the Busselton Health Study? Journal of Clinical Sleep Medicine. 2009;5(1):15-20.</w:t>
      </w:r>
    </w:p>
    <w:p w14:paraId="54E00710" w14:textId="77777777" w:rsidR="008F1408" w:rsidRPr="00B60BAE" w:rsidRDefault="008F1408" w:rsidP="008F1408">
      <w:pPr>
        <w:pStyle w:val="EndNoteBibliography"/>
        <w:spacing w:after="0"/>
      </w:pPr>
      <w:r w:rsidRPr="00B60BAE">
        <w:t>9.</w:t>
      </w:r>
      <w:r w:rsidRPr="00B60BAE">
        <w:tab/>
        <w:t>Xu PH, Hui CKM, Lui MMS, Lam DCL, Fong DYT, Ip MSM. Incident type 2 diabetes in obstructive sleep apnea and effect of continuous positive airway pressure treatment A retrospective clinic cohort study. Chest. 2019.</w:t>
      </w:r>
    </w:p>
    <w:p w14:paraId="46E62A79" w14:textId="77777777" w:rsidR="008F1408" w:rsidRPr="00B60BAE" w:rsidRDefault="008F1408" w:rsidP="008F1408">
      <w:pPr>
        <w:pStyle w:val="EndNoteBibliography"/>
        <w:spacing w:after="0"/>
      </w:pPr>
      <w:r w:rsidRPr="00B60BAE">
        <w:t>10.</w:t>
      </w:r>
      <w:r w:rsidRPr="00B60BAE">
        <w:tab/>
        <w:t>Appleton SL, Vakulin A, McEvoy RD, Wittert GA, Martin SA, Grant JF, et al. Nocturnal hypoxemia and severe obstructive sleep apnea are associated with incident type 2 diabetes in a population cohort of men. Journal of Clinical Sleep Medicine. 2015;11(6):609-14.</w:t>
      </w:r>
    </w:p>
    <w:p w14:paraId="6ADB763A" w14:textId="77777777" w:rsidR="008F1408" w:rsidRPr="00B60BAE" w:rsidRDefault="008F1408" w:rsidP="008F1408">
      <w:pPr>
        <w:pStyle w:val="EndNoteBibliography"/>
        <w:spacing w:after="0"/>
      </w:pPr>
      <w:r w:rsidRPr="00B60BAE">
        <w:t>11.</w:t>
      </w:r>
      <w:r w:rsidRPr="00B60BAE">
        <w:tab/>
        <w:t>Vacelet L, Hupin D, Pichot V, Celle S, Court-Fortune I, Thomas T, et al. Insulin Resistance and Type 2 Diabetes in Asymptomatic Obstructive Sleep Apnea: Results of the PROOF Cohort Study After 7 Years of Follow-Up. Frontiers in Physiology. 2021;12:650758.</w:t>
      </w:r>
    </w:p>
    <w:p w14:paraId="7E619678" w14:textId="77777777" w:rsidR="008F1408" w:rsidRPr="00B60BAE" w:rsidRDefault="008F1408" w:rsidP="008F1408">
      <w:pPr>
        <w:pStyle w:val="EndNoteBibliography"/>
        <w:spacing w:after="0"/>
      </w:pPr>
      <w:r w:rsidRPr="00B60BAE">
        <w:t>12.</w:t>
      </w:r>
      <w:r w:rsidRPr="00B60BAE">
        <w:tab/>
        <w:t>Kendzerska T, Gershon AS, Hawker G, Tomlinson G, Leung RS. Obstructive sleep apnea and incident diabetes. A historical cohort study. American Journal of Respiratory &amp; Critical Care Medicine. 2014;190(2):218-25.</w:t>
      </w:r>
    </w:p>
    <w:p w14:paraId="625E4CCC" w14:textId="77777777" w:rsidR="008F1408" w:rsidRPr="00B60BAE" w:rsidRDefault="008F1408" w:rsidP="008F1408">
      <w:pPr>
        <w:pStyle w:val="EndNoteBibliography"/>
        <w:spacing w:after="0"/>
      </w:pPr>
      <w:r w:rsidRPr="00B60BAE">
        <w:t>13.</w:t>
      </w:r>
      <w:r w:rsidRPr="00B60BAE">
        <w:tab/>
        <w:t>Ali TS, Soriul K, Robert JT, Min-Hee L, Seung Ku L, Chol S. Obstructive sleep apnoea and long-term risk of incident diabetes in the middle-aged and older general population. European Respiratory Journal Open Research. 2023;9(2):00401-2022.</w:t>
      </w:r>
    </w:p>
    <w:p w14:paraId="7A57E2F0" w14:textId="77777777" w:rsidR="008F1408" w:rsidRPr="00B60BAE" w:rsidRDefault="008F1408" w:rsidP="008F1408">
      <w:pPr>
        <w:pStyle w:val="EndNoteBibliography"/>
        <w:spacing w:after="0"/>
      </w:pPr>
      <w:r w:rsidRPr="00B60BAE">
        <w:t>14.</w:t>
      </w:r>
      <w:r w:rsidRPr="00B60BAE">
        <w:tab/>
        <w:t>Reichmuth KJ, Austin D, Skatrud JB, Young T. Association of sleep apnea and type II diabetes: a population-based study. American journal of respiratory and critical care medicine. 2005;172(12):1590-5.</w:t>
      </w:r>
    </w:p>
    <w:p w14:paraId="4DACA586" w14:textId="77777777" w:rsidR="008F1408" w:rsidRPr="00B60BAE" w:rsidRDefault="008F1408" w:rsidP="008F1408">
      <w:pPr>
        <w:pStyle w:val="EndNoteBibliography"/>
        <w:spacing w:after="0"/>
      </w:pPr>
      <w:r w:rsidRPr="00B60BAE">
        <w:t>15.</w:t>
      </w:r>
      <w:r w:rsidRPr="00B60BAE">
        <w:tab/>
        <w:t>Elmasry A, Janson C, Lindberg E, Gislason T, Tageldin M, Boman G. The role of habitual snoring and obesity in the development of diabetes: a 10‐year follow‐up study in a male population. Journal of internal medicine. 2000;248(1):13-20.</w:t>
      </w:r>
    </w:p>
    <w:p w14:paraId="4FA3C1F4" w14:textId="77777777" w:rsidR="008F1408" w:rsidRPr="00B60BAE" w:rsidRDefault="008F1408" w:rsidP="008F1408">
      <w:pPr>
        <w:pStyle w:val="EndNoteBibliography"/>
        <w:spacing w:after="0"/>
      </w:pPr>
      <w:r w:rsidRPr="00B60BAE">
        <w:t>16.</w:t>
      </w:r>
      <w:r w:rsidRPr="00B60BAE">
        <w:tab/>
        <w:t>Harada Y, Oga T, Chin K, Takegami M, Takahashi K-I, Sumi K, et al. Differences in relationships among sleep apnoea, glucose level, sleep duration and sleepiness between persons with and without type 2 diabetes. Journal of sleep research. 2012;21(4):410-8.</w:t>
      </w:r>
    </w:p>
    <w:p w14:paraId="6FEEFDB1" w14:textId="77777777" w:rsidR="008F1408" w:rsidRPr="00B60BAE" w:rsidRDefault="008F1408" w:rsidP="008F1408">
      <w:pPr>
        <w:pStyle w:val="EndNoteBibliography"/>
        <w:spacing w:after="0"/>
      </w:pPr>
      <w:r w:rsidRPr="00B60BAE">
        <w:t>17.</w:t>
      </w:r>
      <w:r w:rsidRPr="00B60BAE">
        <w:tab/>
        <w:t>Lindberg E, Theorell-Haglöw J, Svensson M, Gislason T, Berne C, Janson C, et al. Sleep apnea and glucose metabolism: a long-term follow-up in a community-based sample. CHEST. 2012;142(4):935-42.</w:t>
      </w:r>
    </w:p>
    <w:p w14:paraId="02580C28" w14:textId="77777777" w:rsidR="008F1408" w:rsidRPr="00B60BAE" w:rsidRDefault="008F1408" w:rsidP="008F1408">
      <w:pPr>
        <w:pStyle w:val="EndNoteBibliography"/>
        <w:spacing w:after="0"/>
      </w:pPr>
      <w:r w:rsidRPr="00B60BAE">
        <w:lastRenderedPageBreak/>
        <w:t>18.</w:t>
      </w:r>
      <w:r w:rsidRPr="00B60BAE">
        <w:tab/>
        <w:t>Zeng X, Zhang Y, Kwong JS, Zhang C, Li S, Sun F, et al. The methodological quality assessment tools for preclinical and clinical studies, systematic review and meta-analysis, and clinical practice guideline: a systematic review. Journal of evidence-based medicine. 2015;8(1):2-10.</w:t>
      </w:r>
    </w:p>
    <w:p w14:paraId="4E1E0AD0" w14:textId="77777777" w:rsidR="008F1408" w:rsidRPr="00B60BAE" w:rsidRDefault="008F1408" w:rsidP="008F1408">
      <w:pPr>
        <w:pStyle w:val="EndNoteBibliography"/>
        <w:spacing w:after="0"/>
      </w:pPr>
      <w:r w:rsidRPr="00B60BAE">
        <w:t>19.</w:t>
      </w:r>
      <w:r w:rsidRPr="00B60BAE">
        <w:tab/>
        <w:t>Young T, Finn L, Peppard PE, Szklo-Coxe M, Austin D, Nieto FJ, et al. Sleep disordered breathing and mortality: Eighteen-year follow-up of the wisconsin sleep cohort. Sleep. 2008;31(8):1071-8.</w:t>
      </w:r>
    </w:p>
    <w:p w14:paraId="15CAAAE5" w14:textId="77777777" w:rsidR="008F1408" w:rsidRPr="00B60BAE" w:rsidRDefault="008F1408" w:rsidP="008F1408">
      <w:pPr>
        <w:pStyle w:val="EndNoteBibliography"/>
        <w:spacing w:after="0"/>
      </w:pPr>
      <w:r w:rsidRPr="00B60BAE">
        <w:t>20.</w:t>
      </w:r>
      <w:r w:rsidRPr="00B60BAE">
        <w:tab/>
        <w:t>Lam DC, Lui MM, Lam JC, Ong LH, Lam KS, Ip MS. Prevalence and recognition of obstructive sleep apnea in Chinese patients with type 2 diabetes mellitus. Chest. 2010;138(5):1101-7.</w:t>
      </w:r>
    </w:p>
    <w:p w14:paraId="316A7B3F" w14:textId="77777777" w:rsidR="008F1408" w:rsidRPr="00B60BAE" w:rsidRDefault="008F1408" w:rsidP="008F1408">
      <w:pPr>
        <w:pStyle w:val="EndNoteBibliography"/>
        <w:spacing w:after="0"/>
      </w:pPr>
      <w:r w:rsidRPr="00B60BAE">
        <w:t>21.</w:t>
      </w:r>
      <w:r w:rsidRPr="00B60BAE">
        <w:tab/>
        <w:t>Wang C, Tan J, Miao Y, Zhang Q. Obstructive sleep apnea, prediabetes and progression of type 2 diabetes: A systematic review and meta‐analysis. Journal of Diabetes Investigation. 2022;13(8):1396-411.</w:t>
      </w:r>
    </w:p>
    <w:p w14:paraId="6BE9F14E" w14:textId="77777777" w:rsidR="008F1408" w:rsidRPr="00B60BAE" w:rsidRDefault="008F1408" w:rsidP="008F1408">
      <w:pPr>
        <w:pStyle w:val="EndNoteBibliography"/>
        <w:spacing w:after="0"/>
      </w:pPr>
      <w:r w:rsidRPr="00B60BAE">
        <w:t>22.</w:t>
      </w:r>
      <w:r w:rsidRPr="00B60BAE">
        <w:tab/>
        <w:t>Qie R, Zhang D, Liu L, Ren Y, Zhao Y, Liu D, et al. Obstructive sleep apnea and risk of type 2 diabetes mellitus: a systematic review and dose‐response meta‐analysis of cohort studies. Journal of diabetes. 2020;12(6):455-64.</w:t>
      </w:r>
    </w:p>
    <w:p w14:paraId="4687DFAC" w14:textId="77777777" w:rsidR="008F1408" w:rsidRPr="00B60BAE" w:rsidRDefault="008F1408" w:rsidP="008F1408">
      <w:pPr>
        <w:pStyle w:val="EndNoteBibliography"/>
        <w:spacing w:after="0"/>
      </w:pPr>
      <w:r w:rsidRPr="00B60BAE">
        <w:t>23.</w:t>
      </w:r>
      <w:r w:rsidRPr="00B60BAE">
        <w:tab/>
        <w:t>Smyth A, Jenkins M, Dunham M, Kutzer Y, Taheri S, Whitehead L. Systematic review of clinical practice guidelines to identify recommendations for sleep in type 2 diabetes mellitus management. Diabetes Research and Clinical Practice. 2020;170:108532.</w:t>
      </w:r>
    </w:p>
    <w:p w14:paraId="262F2046" w14:textId="77777777" w:rsidR="008F1408" w:rsidRPr="00B60BAE" w:rsidRDefault="008F1408" w:rsidP="008F1408">
      <w:pPr>
        <w:pStyle w:val="EndNoteBibliography"/>
        <w:spacing w:after="0"/>
      </w:pPr>
      <w:r w:rsidRPr="00B60BAE">
        <w:t>24.</w:t>
      </w:r>
      <w:r w:rsidRPr="00B60BAE">
        <w:tab/>
        <w:t>Matthew JP, Joanne EM, Patrick MB, Isabelle B, Tammy CH, Cynthia DM, et al. The PRISMA 2020 statement: an updated guideline for reporting systematic reviews. BMJ. 2021;372:n71.</w:t>
      </w:r>
    </w:p>
    <w:p w14:paraId="62307F27" w14:textId="77777777" w:rsidR="008F1408" w:rsidRPr="00B60BAE" w:rsidRDefault="008F1408" w:rsidP="008F1408">
      <w:pPr>
        <w:pStyle w:val="EndNoteBibliography"/>
        <w:spacing w:after="0"/>
      </w:pPr>
      <w:r w:rsidRPr="00B60BAE">
        <w:t>25.</w:t>
      </w:r>
      <w:r w:rsidRPr="00B60BAE">
        <w:tab/>
        <w:t>Morgan RL, Whaley P, Thayer KA, Schünemann HJ. Identifying the PECO: A framework for formulating good questions to explore the association of environmental and other exposures with health outcomes. Environment International. 2018;121(Pt 1):1027-31.</w:t>
      </w:r>
    </w:p>
    <w:p w14:paraId="03AED48E" w14:textId="77777777" w:rsidR="008F1408" w:rsidRPr="00B60BAE" w:rsidRDefault="008F1408" w:rsidP="008F1408">
      <w:pPr>
        <w:pStyle w:val="EndNoteBibliography"/>
        <w:spacing w:after="0"/>
      </w:pPr>
      <w:r w:rsidRPr="00B60BAE">
        <w:t>26.</w:t>
      </w:r>
      <w:r w:rsidRPr="00B60BAE">
        <w:tab/>
        <w:t>Berry RB, Brooks R, Gamaldo CE, Harding SM, Marcus C, Vaughn BV. The AASM manual for the scoring of sleep and associated events. Rules, Terminology and Technical Specifications, Darien, Illinois, American Academy of Sleep Medicine. 2012;176(2012):7.</w:t>
      </w:r>
    </w:p>
    <w:p w14:paraId="48F5A64A" w14:textId="3EC8F310" w:rsidR="008F1408" w:rsidRPr="00B60BAE" w:rsidRDefault="008F1408" w:rsidP="008F1408">
      <w:pPr>
        <w:pStyle w:val="EndNoteBibliography"/>
        <w:spacing w:after="0"/>
      </w:pPr>
      <w:r w:rsidRPr="00B60BAE">
        <w:t>27.</w:t>
      </w:r>
      <w:r w:rsidRPr="00B60BAE">
        <w:tab/>
        <w:t xml:space="preserve">American Diabetes Association. Standards of Medical Care in Diabetes—2010 2010 [S11-S61]. Available from: </w:t>
      </w:r>
      <w:hyperlink r:id="rId16" w:history="1">
        <w:r w:rsidRPr="00B60BAE">
          <w:rPr>
            <w:rStyle w:val="Hyperlink"/>
            <w:color w:val="auto"/>
            <w:u w:val="none"/>
          </w:rPr>
          <w:t>https://doi.org/10.2337/dc10-S011</w:t>
        </w:r>
      </w:hyperlink>
      <w:r w:rsidRPr="00B60BAE">
        <w:t>.</w:t>
      </w:r>
    </w:p>
    <w:p w14:paraId="0085FE43" w14:textId="4C3E2684" w:rsidR="008F1408" w:rsidRPr="00B60BAE" w:rsidRDefault="008F1408" w:rsidP="008F1408">
      <w:pPr>
        <w:pStyle w:val="EndNoteBibliography"/>
        <w:spacing w:after="0"/>
      </w:pPr>
      <w:r w:rsidRPr="00B60BAE">
        <w:t>28.</w:t>
      </w:r>
      <w:r w:rsidRPr="00B60BAE">
        <w:tab/>
        <w:t xml:space="preserve">American Diabetes Association. American Diabetes Association: Professional Publications: ADA; 2023 [Available from: </w:t>
      </w:r>
      <w:hyperlink r:id="rId17" w:history="1">
        <w:r w:rsidRPr="00B60BAE">
          <w:rPr>
            <w:rStyle w:val="Hyperlink"/>
            <w:color w:val="auto"/>
            <w:u w:val="none"/>
          </w:rPr>
          <w:t>https://diabetes.org/</w:t>
        </w:r>
      </w:hyperlink>
      <w:r w:rsidRPr="00B60BAE">
        <w:t>.</w:t>
      </w:r>
    </w:p>
    <w:p w14:paraId="2C26235F" w14:textId="77777777" w:rsidR="008F1408" w:rsidRPr="00B60BAE" w:rsidRDefault="008F1408" w:rsidP="008F1408">
      <w:pPr>
        <w:pStyle w:val="EndNoteBibliography"/>
        <w:spacing w:after="0"/>
      </w:pPr>
      <w:r w:rsidRPr="00B60BAE">
        <w:t>29.</w:t>
      </w:r>
      <w:r w:rsidRPr="00B60BAE">
        <w:tab/>
        <w:t>ElSayed NA, Aleppo G, Aroda VR, Bannuru RR, Brown FM, Bruemmer D, et al. 2. Classification and Diagnosis of Diabetes: Standards of Care in Diabetes-2023. Diabetes Care. 2023;46(Suppl 1):S19-s40.</w:t>
      </w:r>
    </w:p>
    <w:p w14:paraId="4350C5AC" w14:textId="77777777" w:rsidR="008F1408" w:rsidRPr="00B60BAE" w:rsidRDefault="008F1408" w:rsidP="008F1408">
      <w:pPr>
        <w:pStyle w:val="EndNoteBibliography"/>
        <w:spacing w:after="0"/>
      </w:pPr>
      <w:r w:rsidRPr="00B60BAE">
        <w:t>30.</w:t>
      </w:r>
      <w:r w:rsidRPr="00B60BAE">
        <w:tab/>
        <w:t>Holly C, Salmond S, Saimbert M. Comprehensive Systematic Review for Advanced Practice Nursing, Third Edition.  Comprehensive Systematic Review for Advanced Practice Nursing, Third Edition: Springer Publishing Company; 2021. p. 1-573.</w:t>
      </w:r>
    </w:p>
    <w:p w14:paraId="53B91069" w14:textId="77777777" w:rsidR="008F1408" w:rsidRPr="00B60BAE" w:rsidRDefault="008F1408" w:rsidP="008F1408">
      <w:pPr>
        <w:pStyle w:val="EndNoteBibliography"/>
        <w:spacing w:after="0"/>
      </w:pPr>
      <w:r w:rsidRPr="00B60BAE">
        <w:t>31.</w:t>
      </w:r>
      <w:r w:rsidRPr="00B60BAE">
        <w:tab/>
        <w:t>Elamin MB, Flynn DN, Bassler D, Briel M, Alonso-Coello P, Karanicolas PJ, et al. Choice of data extraction tools for systematic reviews depends on resources and review complexity. Journal of clinical epidemiology. 2009;62(5):506-10.</w:t>
      </w:r>
    </w:p>
    <w:p w14:paraId="721CAAA2" w14:textId="77777777" w:rsidR="008F1408" w:rsidRPr="00B60BAE" w:rsidRDefault="008F1408" w:rsidP="008F1408">
      <w:pPr>
        <w:pStyle w:val="EndNoteBibliography"/>
        <w:spacing w:after="0"/>
      </w:pPr>
      <w:r w:rsidRPr="00B60BAE">
        <w:t>32.</w:t>
      </w:r>
      <w:r w:rsidRPr="00B60BAE">
        <w:tab/>
        <w:t>Kreif N, Grieve R, Sadique MZ. Statistical methods for cost‐effectiveness analyses that use observational data: A critical appraisal tool and review of current practice. Health economics. 2013;22(4):486-500.</w:t>
      </w:r>
    </w:p>
    <w:p w14:paraId="1915D36A" w14:textId="4CAFDC3E" w:rsidR="008F1408" w:rsidRPr="00B60BAE" w:rsidRDefault="008F1408" w:rsidP="008F1408">
      <w:pPr>
        <w:pStyle w:val="EndNoteBibliography"/>
        <w:spacing w:after="0"/>
      </w:pPr>
      <w:r w:rsidRPr="00B60BAE">
        <w:t>33.</w:t>
      </w:r>
      <w:r w:rsidRPr="00B60BAE">
        <w:tab/>
        <w:t xml:space="preserve">Covidence systematic review software, Veritas Health Innovation, Melbourne, Australia. [Internet]. 2023 [cited March 23]. Available from: Available at </w:t>
      </w:r>
      <w:hyperlink r:id="rId18" w:history="1">
        <w:r w:rsidRPr="00B60BAE">
          <w:rPr>
            <w:rStyle w:val="Hyperlink"/>
            <w:color w:val="auto"/>
            <w:u w:val="none"/>
          </w:rPr>
          <w:t>www.covidence.org</w:t>
        </w:r>
      </w:hyperlink>
      <w:r w:rsidRPr="00B60BAE">
        <w:t>.</w:t>
      </w:r>
    </w:p>
    <w:p w14:paraId="5EDD4FC2" w14:textId="77777777" w:rsidR="008F1408" w:rsidRPr="00B60BAE" w:rsidRDefault="008F1408" w:rsidP="008F1408">
      <w:pPr>
        <w:pStyle w:val="EndNoteBibliography"/>
        <w:spacing w:after="0"/>
      </w:pPr>
      <w:r w:rsidRPr="00B60BAE">
        <w:t>34.</w:t>
      </w:r>
      <w:r w:rsidRPr="00B60BAE">
        <w:tab/>
        <w:t>Rosenbaum PR, Rosenbaum PB, Briskman. Design of observational studies: Springer; 2010.</w:t>
      </w:r>
    </w:p>
    <w:p w14:paraId="05FE0F3C" w14:textId="77777777" w:rsidR="008F1408" w:rsidRPr="00B60BAE" w:rsidRDefault="008F1408" w:rsidP="008F1408">
      <w:pPr>
        <w:pStyle w:val="EndNoteBibliography"/>
        <w:spacing w:after="0"/>
      </w:pPr>
      <w:r w:rsidRPr="00B60BAE">
        <w:t>35.</w:t>
      </w:r>
      <w:r w:rsidRPr="00B60BAE">
        <w:tab/>
        <w:t>Dancey C, Reidy J. Statistics Without Maths for Psychology eBook PDF: Pearson Higher Ed; 2017.</w:t>
      </w:r>
    </w:p>
    <w:p w14:paraId="0C3FA35D" w14:textId="77777777" w:rsidR="008F1408" w:rsidRPr="00B60BAE" w:rsidRDefault="008F1408" w:rsidP="008F1408">
      <w:pPr>
        <w:pStyle w:val="EndNoteBibliography"/>
        <w:spacing w:after="0"/>
      </w:pPr>
      <w:r w:rsidRPr="00B60BAE">
        <w:t>36.</w:t>
      </w:r>
      <w:r w:rsidRPr="00B60BAE">
        <w:tab/>
        <w:t>Stang A. Critical evaluation of the Newcastle-Ottawa scale for the assessment of the quality of nonrandomized studies in meta-analyses. European journal of epidemiology. 2010;25:603-5.</w:t>
      </w:r>
    </w:p>
    <w:p w14:paraId="1FF61A7C" w14:textId="77777777" w:rsidR="008F1408" w:rsidRPr="00B60BAE" w:rsidRDefault="008F1408" w:rsidP="008F1408">
      <w:pPr>
        <w:pStyle w:val="EndNoteBibliography"/>
        <w:spacing w:after="0"/>
      </w:pPr>
      <w:r w:rsidRPr="00B60BAE">
        <w:t>37.</w:t>
      </w:r>
      <w:r w:rsidRPr="00B60BAE">
        <w:tab/>
        <w:t>Institute JB, Institute JB. Checklist for analytical cross sectional studies. Adelaide: The Joanna Briggs Institute. 2017;7.</w:t>
      </w:r>
    </w:p>
    <w:p w14:paraId="11D9B94E" w14:textId="77777777" w:rsidR="008F1408" w:rsidRPr="00B60BAE" w:rsidRDefault="008F1408" w:rsidP="008F1408">
      <w:pPr>
        <w:pStyle w:val="EndNoteBibliography"/>
        <w:spacing w:after="0"/>
      </w:pPr>
      <w:r w:rsidRPr="00B60BAE">
        <w:lastRenderedPageBreak/>
        <w:t>38.</w:t>
      </w:r>
      <w:r w:rsidRPr="00B60BAE">
        <w:tab/>
        <w:t>Popay J, Roberts H, Sowden A, Petticrew M, Arai L, Rodgers M, et al. Guidance on the conduct of narrative synthesis in systematic reviews. A product from the ESRC methods programme Version. 2006;1(1):b92.</w:t>
      </w:r>
    </w:p>
    <w:p w14:paraId="39E50C89" w14:textId="77777777" w:rsidR="008F1408" w:rsidRPr="00B60BAE" w:rsidRDefault="008F1408" w:rsidP="008F1408">
      <w:pPr>
        <w:pStyle w:val="EndNoteBibliography"/>
        <w:spacing w:after="0"/>
      </w:pPr>
      <w:r w:rsidRPr="00B60BAE">
        <w:t>39.</w:t>
      </w:r>
      <w:r w:rsidRPr="00B60BAE">
        <w:tab/>
        <w:t>Beate Strand L, Carnethon M, Biggs ML, Djoussé L, Kaplan RC, Siscovick DS, et al. Sleep Disturbances and Glucose Metabolism in Older Adults: The Cardiovascular Health Study. Diabetes Care. 2015;38(11):2050-8.</w:t>
      </w:r>
    </w:p>
    <w:p w14:paraId="11267905" w14:textId="77777777" w:rsidR="008F1408" w:rsidRPr="00B60BAE" w:rsidRDefault="008F1408" w:rsidP="008F1408">
      <w:pPr>
        <w:pStyle w:val="EndNoteBibliography"/>
        <w:spacing w:after="0"/>
      </w:pPr>
      <w:r w:rsidRPr="00B60BAE">
        <w:t>40.</w:t>
      </w:r>
      <w:r w:rsidRPr="00B60BAE">
        <w:tab/>
        <w:t>Liu CL, Wu CS. Assessing Whether the Association Between Sleep Apnea and Diabetes is Bidirectional. Canadian Journal of Diabetes. 2017;41(2):197-203.</w:t>
      </w:r>
    </w:p>
    <w:p w14:paraId="170C2F17" w14:textId="77777777" w:rsidR="008F1408" w:rsidRPr="00B60BAE" w:rsidRDefault="008F1408" w:rsidP="008F1408">
      <w:pPr>
        <w:pStyle w:val="EndNoteBibliography"/>
        <w:spacing w:after="0"/>
      </w:pPr>
      <w:r w:rsidRPr="00B60BAE">
        <w:t>41.</w:t>
      </w:r>
      <w:r w:rsidRPr="00B60BAE">
        <w:tab/>
        <w:t>Nagayoshi M, Punjabi NM, Selvin E, Pankow JS, Shahar E, Iso H, et al. Obstructive sleep apnea and incident type 2 diabetes. Sleep Medicine. 2016;25:156-61.</w:t>
      </w:r>
    </w:p>
    <w:p w14:paraId="0F8FBE95" w14:textId="77777777" w:rsidR="008F1408" w:rsidRPr="00B60BAE" w:rsidRDefault="008F1408" w:rsidP="008F1408">
      <w:pPr>
        <w:pStyle w:val="EndNoteBibliography"/>
        <w:spacing w:after="0"/>
      </w:pPr>
      <w:r w:rsidRPr="00B60BAE">
        <w:t>42.</w:t>
      </w:r>
      <w:r w:rsidRPr="00B60BAE">
        <w:tab/>
        <w:t>Strausz S, Havulinna AS, Tuomi T, Bachour A, Groop L, Makitie A, et al. Obstructive sleep apnoea and the risk for coronary heart disease and type 2 diabetes: A longitudinal population-based study in Finland. BMJ Open. 2018;8(10):022752.</w:t>
      </w:r>
    </w:p>
    <w:p w14:paraId="6E8B56C3" w14:textId="77777777" w:rsidR="008F1408" w:rsidRPr="00B60BAE" w:rsidRDefault="008F1408" w:rsidP="008F1408">
      <w:pPr>
        <w:pStyle w:val="EndNoteBibliography"/>
        <w:spacing w:after="0"/>
      </w:pPr>
      <w:r w:rsidRPr="00B60BAE">
        <w:t>43.</w:t>
      </w:r>
      <w:r w:rsidRPr="00B60BAE">
        <w:tab/>
        <w:t>Subramanian A, Adderley NJ, Tracy A, Taverner T, Hanif W, Toulis KA, et al. Risk of Incident Obstructive Sleep Apnea Among Patients With Type 2 Diabetes. Diabetes Care. 2019;42(5):954-63.</w:t>
      </w:r>
    </w:p>
    <w:p w14:paraId="4D479B79" w14:textId="77777777" w:rsidR="008F1408" w:rsidRPr="00B60BAE" w:rsidRDefault="008F1408" w:rsidP="008F1408">
      <w:pPr>
        <w:pStyle w:val="EndNoteBibliography"/>
        <w:spacing w:after="0"/>
      </w:pPr>
      <w:r w:rsidRPr="00B60BAE">
        <w:t>44.</w:t>
      </w:r>
      <w:r w:rsidRPr="00B60BAE">
        <w:tab/>
        <w:t>Tianyi H, Hu FB, Lin BM, Stampfer MJ, Tworoger SS, Redline S, et al. A Population-Based Study of the Bidirectional Association Between Obstructive Sleep Apnea and Type 2 Diabetes in Three Prospective U.S. Cohorts. Diabetes Care. 2018;41(10):2111-9.</w:t>
      </w:r>
    </w:p>
    <w:p w14:paraId="5DDD5D46" w14:textId="77777777" w:rsidR="008F1408" w:rsidRPr="00B60BAE" w:rsidRDefault="008F1408" w:rsidP="008F1408">
      <w:pPr>
        <w:pStyle w:val="EndNoteBibliography"/>
        <w:spacing w:after="0"/>
      </w:pPr>
      <w:r w:rsidRPr="00B60BAE">
        <w:t>45.</w:t>
      </w:r>
      <w:r w:rsidRPr="00B60BAE">
        <w:tab/>
        <w:t>D'Aurea CVR, Cerazi BGA, Laurinavicius AG, Janovsky CCPS, Conceicao RDO, Santos RD, et al. Association of subclinical inflammation, glycated hemoglobin and risk for obstructive sleep apnea syndrome. Einstein (Sao Paulo, Brazil). 2017;15(2):136-40.</w:t>
      </w:r>
    </w:p>
    <w:p w14:paraId="19A4AA2D" w14:textId="77777777" w:rsidR="008F1408" w:rsidRPr="00B60BAE" w:rsidRDefault="008F1408" w:rsidP="008F1408">
      <w:pPr>
        <w:pStyle w:val="EndNoteBibliography"/>
        <w:spacing w:after="0"/>
      </w:pPr>
      <w:r w:rsidRPr="00B60BAE">
        <w:t>46.</w:t>
      </w:r>
      <w:r w:rsidRPr="00B60BAE">
        <w:tab/>
        <w:t>Deol R, Lee KA, Kandula NR, Kanaya AM. Risk of obstructive sleep apnoea is associated with glycaemia status in South Asian men and women in the United States. Obesity Medicine. 2018;9:1-6.</w:t>
      </w:r>
    </w:p>
    <w:p w14:paraId="5B0A4803" w14:textId="77777777" w:rsidR="008F1408" w:rsidRPr="00B60BAE" w:rsidRDefault="008F1408" w:rsidP="008F1408">
      <w:pPr>
        <w:pStyle w:val="EndNoteBibliography"/>
        <w:spacing w:after="0"/>
      </w:pPr>
      <w:r w:rsidRPr="00B60BAE">
        <w:t>47.</w:t>
      </w:r>
      <w:r w:rsidRPr="00B60BAE">
        <w:tab/>
        <w:t>Kent BD, Grote L, Ryan S, Pépin J-L, Bonsignore MR, Tkacova R, et al. Diabetes mellitus prevalence and control in sleep-disordered breathing: the European Sleep Apnea Cohort (ESADA) study. CHEST. 2014;146(4):982-90.</w:t>
      </w:r>
    </w:p>
    <w:p w14:paraId="352B21BE" w14:textId="77777777" w:rsidR="008F1408" w:rsidRPr="00B60BAE" w:rsidRDefault="008F1408" w:rsidP="008F1408">
      <w:pPr>
        <w:pStyle w:val="EndNoteBibliography"/>
        <w:spacing w:after="0"/>
      </w:pPr>
      <w:r w:rsidRPr="00B60BAE">
        <w:t>48.</w:t>
      </w:r>
      <w:r w:rsidRPr="00B60BAE">
        <w:tab/>
        <w:t>Kim NH, Cho NH, Yun C-H, Lee SK, Yoon DW, Cho HJ, et al. Association of obstructive sleep apnea and glucose metabolism in subjects with or without obesity. Diabetes Care. 2013;36(12):3909-15.</w:t>
      </w:r>
    </w:p>
    <w:p w14:paraId="4FEE3AB7" w14:textId="77777777" w:rsidR="008F1408" w:rsidRPr="00B60BAE" w:rsidRDefault="008F1408" w:rsidP="008F1408">
      <w:pPr>
        <w:pStyle w:val="EndNoteBibliography"/>
        <w:spacing w:after="0"/>
      </w:pPr>
      <w:r w:rsidRPr="00B60BAE">
        <w:t>49.</w:t>
      </w:r>
      <w:r w:rsidRPr="00B60BAE">
        <w:tab/>
        <w:t>Korshoj M, Banghoj AM, Winckler K, Solund J, Tarnow L. Frequency of obstructive sleep apnoea in Danish truck drivers. Danish medical journal. 2020;67(9).</w:t>
      </w:r>
    </w:p>
    <w:p w14:paraId="1F5FF3DD" w14:textId="77777777" w:rsidR="008F1408" w:rsidRPr="00B60BAE" w:rsidRDefault="008F1408" w:rsidP="008F1408">
      <w:pPr>
        <w:pStyle w:val="EndNoteBibliography"/>
        <w:spacing w:after="0"/>
      </w:pPr>
      <w:r w:rsidRPr="00B60BAE">
        <w:t>50.</w:t>
      </w:r>
      <w:r w:rsidRPr="00B60BAE">
        <w:tab/>
        <w:t>Leong WB, Banerjee D, Nolen M, Adab P, Thomas GN, Taheri S. Hypoxemia and glycemic control in type 2 diabetes mellitus with extreme obesity. Journal of Clinical Endocrinology &amp; Metabolism. 2014;99(9):E1650-4.</w:t>
      </w:r>
    </w:p>
    <w:p w14:paraId="1FFA282C" w14:textId="77777777" w:rsidR="008F1408" w:rsidRPr="00B60BAE" w:rsidRDefault="008F1408" w:rsidP="008F1408">
      <w:pPr>
        <w:pStyle w:val="EndNoteBibliography"/>
        <w:spacing w:after="0"/>
      </w:pPr>
      <w:r w:rsidRPr="00B60BAE">
        <w:t>51.</w:t>
      </w:r>
      <w:r w:rsidRPr="00B60BAE">
        <w:tab/>
        <w:t>Sanchez E, Sapina-Beltran E, Gavalda R, Barbe F, Torres G, Sauret A, et al. Prediabetes Is Associated with Increased Prevalence of Sleep-Disordered Breathing. Journal of Clinical Medicine. 2022;11(5):1413.</w:t>
      </w:r>
    </w:p>
    <w:p w14:paraId="78BE956A" w14:textId="77777777" w:rsidR="008F1408" w:rsidRPr="00B60BAE" w:rsidRDefault="008F1408" w:rsidP="008F1408">
      <w:pPr>
        <w:pStyle w:val="EndNoteBibliography"/>
        <w:spacing w:after="0"/>
      </w:pPr>
      <w:r w:rsidRPr="00B60BAE">
        <w:t>52.</w:t>
      </w:r>
      <w:r w:rsidRPr="00B60BAE">
        <w:tab/>
        <w:t>Whitaker KM, Lutsey PL, Ogilvie RP, Pankow JS, Bertoni A, Michos ED, et al. Associations between polysomnography and actigraphy-based sleep indices and glycemic control among those with and without type 2 diabetes: The Multi-Ethnic Study of Atherosclerosis. Sleep. 2018;41(11).</w:t>
      </w:r>
    </w:p>
    <w:p w14:paraId="404C11D1" w14:textId="77777777" w:rsidR="008F1408" w:rsidRPr="00B60BAE" w:rsidRDefault="008F1408" w:rsidP="008F1408">
      <w:pPr>
        <w:pStyle w:val="EndNoteBibliography"/>
        <w:spacing w:after="0"/>
      </w:pPr>
      <w:r w:rsidRPr="00B60BAE">
        <w:t>53.</w:t>
      </w:r>
      <w:r w:rsidRPr="00B60BAE">
        <w:tab/>
        <w:t>Kapur VK, Auckley DH, Chowdhuri S, Kuhlmann DC, Mehra R, Ramar K, et al. Clinical practice guideline for diagnostic testing for adult obstructive sleep apnea: an American Academy of Sleep Medicine clinical practice guideline. Journal of clinical sleep medicine. 2017;13(3):479-504.</w:t>
      </w:r>
    </w:p>
    <w:p w14:paraId="66C807AD" w14:textId="77777777" w:rsidR="008F1408" w:rsidRPr="00B60BAE" w:rsidRDefault="008F1408" w:rsidP="008F1408">
      <w:pPr>
        <w:pStyle w:val="EndNoteBibliography"/>
        <w:spacing w:after="0"/>
      </w:pPr>
      <w:r w:rsidRPr="00B60BAE">
        <w:t>54.</w:t>
      </w:r>
      <w:r w:rsidRPr="00B60BAE">
        <w:tab/>
        <w:t>Liu H, Umberson DJ. The Times They Are a Changin': Marital Status and Health Differentials from 1972 to 2003. Journal of Health and Social Behavior. 2008;49(3):239-53.</w:t>
      </w:r>
    </w:p>
    <w:p w14:paraId="531BBBA2" w14:textId="77777777" w:rsidR="008F1408" w:rsidRPr="00B60BAE" w:rsidRDefault="008F1408" w:rsidP="008F1408">
      <w:pPr>
        <w:pStyle w:val="EndNoteBibliography"/>
        <w:spacing w:after="0"/>
      </w:pPr>
      <w:r w:rsidRPr="00B60BAE">
        <w:t>55.</w:t>
      </w:r>
      <w:r w:rsidRPr="00B60BAE">
        <w:tab/>
        <w:t>Benchimol EI, Smeeth L, Guttmann A, Harron K, Moher D, Petersen I, et al. The REporting of studies Conducted using Observational Routinely-collected health Data (RECORD) statement. PLoS medicine. 2015;12(10):e1001885.</w:t>
      </w:r>
    </w:p>
    <w:p w14:paraId="79B328DE" w14:textId="77777777" w:rsidR="008F1408" w:rsidRPr="00B60BAE" w:rsidRDefault="008F1408" w:rsidP="008F1408">
      <w:pPr>
        <w:pStyle w:val="EndNoteBibliography"/>
        <w:spacing w:after="0"/>
      </w:pPr>
      <w:r w:rsidRPr="00B60BAE">
        <w:t>56.</w:t>
      </w:r>
      <w:r w:rsidRPr="00B60BAE">
        <w:tab/>
        <w:t>Von Elm E, Altman DG, Egger M, Pocock SJ, Gøtzsche PC, Vandenbroucke JP. The Strengthening the Reporting of Observational Studies in Epidemiology (STROBE) statement: guidelines for reporting observational studies. The Lancet. 2007;370(9596):1453-7.</w:t>
      </w:r>
    </w:p>
    <w:p w14:paraId="2A8E99F2" w14:textId="77777777" w:rsidR="008F1408" w:rsidRPr="00B60BAE" w:rsidRDefault="008F1408" w:rsidP="008F1408">
      <w:pPr>
        <w:pStyle w:val="EndNoteBibliography"/>
        <w:spacing w:after="0"/>
      </w:pPr>
      <w:r w:rsidRPr="00B60BAE">
        <w:lastRenderedPageBreak/>
        <w:t>57.</w:t>
      </w:r>
      <w:r w:rsidRPr="00B60BAE">
        <w:tab/>
        <w:t>Frey HC, Patil SR. Identification and review of sensitivity analysis methods. Risk Analysis. 2002;22(3):553-78.</w:t>
      </w:r>
    </w:p>
    <w:p w14:paraId="33DFB289" w14:textId="77777777" w:rsidR="008F1408" w:rsidRPr="00B60BAE" w:rsidRDefault="008F1408" w:rsidP="008F1408">
      <w:pPr>
        <w:pStyle w:val="EndNoteBibliography"/>
        <w:spacing w:after="0"/>
      </w:pPr>
      <w:r w:rsidRPr="00B60BAE">
        <w:t>58.</w:t>
      </w:r>
      <w:r w:rsidRPr="00B60BAE">
        <w:tab/>
        <w:t>Anothaisintawee T, Reutrakul S, Van Cauter E, Thakkinstian A. Sleep disturbances compared to traditional risk factors for diabetes development: systematic review and meta-analysis. Sleep medicine reviews. 2016;30:11-24.</w:t>
      </w:r>
    </w:p>
    <w:p w14:paraId="186CA038" w14:textId="77777777" w:rsidR="008F1408" w:rsidRPr="00B60BAE" w:rsidRDefault="008F1408" w:rsidP="008F1408">
      <w:pPr>
        <w:pStyle w:val="EndNoteBibliography"/>
        <w:spacing w:after="0"/>
      </w:pPr>
      <w:r w:rsidRPr="00B60BAE">
        <w:t>59.</w:t>
      </w:r>
      <w:r w:rsidRPr="00B60BAE">
        <w:tab/>
        <w:t>Lin CM, Davidson TM, Ancoli-Israel S. Gender differences in obstructive sleep apnea and treatment implications. Sleep Med Rev. 2008;12(6):481-96.</w:t>
      </w:r>
    </w:p>
    <w:p w14:paraId="24E9CDA0" w14:textId="77777777" w:rsidR="008F1408" w:rsidRPr="00B60BAE" w:rsidRDefault="008F1408" w:rsidP="008F1408">
      <w:pPr>
        <w:pStyle w:val="EndNoteBibliography"/>
        <w:spacing w:after="0"/>
      </w:pPr>
      <w:r w:rsidRPr="00B60BAE">
        <w:t>60.</w:t>
      </w:r>
      <w:r w:rsidRPr="00B60BAE">
        <w:tab/>
        <w:t>Basoglu OK, Tasbakan MS. Gender differences in clinical and polysomnographic features of obstructive sleep apnea: a clinical study of 2827 patients. Sleep and breathing. 2018;22:241-9.</w:t>
      </w:r>
    </w:p>
    <w:p w14:paraId="32A0970C" w14:textId="77777777" w:rsidR="008F1408" w:rsidRPr="00B60BAE" w:rsidRDefault="008F1408" w:rsidP="008F1408">
      <w:pPr>
        <w:pStyle w:val="EndNoteBibliography"/>
        <w:spacing w:after="0"/>
      </w:pPr>
      <w:r w:rsidRPr="00B60BAE">
        <w:t>61.</w:t>
      </w:r>
      <w:r w:rsidRPr="00B60BAE">
        <w:tab/>
        <w:t>Barewal RM. Obstructive sleep apnea: the role of gender in prevalence, symptoms, and treatment success. Dental Clinics. 2019;63(2):297-308.</w:t>
      </w:r>
    </w:p>
    <w:p w14:paraId="130FA50D" w14:textId="77777777" w:rsidR="008F1408" w:rsidRPr="00B60BAE" w:rsidRDefault="008F1408" w:rsidP="008F1408">
      <w:pPr>
        <w:pStyle w:val="EndNoteBibliography"/>
        <w:spacing w:after="0"/>
      </w:pPr>
      <w:r w:rsidRPr="00B60BAE">
        <w:t>62.</w:t>
      </w:r>
      <w:r w:rsidRPr="00B60BAE">
        <w:tab/>
        <w:t>Stratton SJ. Population Research: Convenience Sampling Strategies. Prehospital and Disaster Medicine. 2021;36(4):373-4.</w:t>
      </w:r>
    </w:p>
    <w:p w14:paraId="20E4356A" w14:textId="77777777" w:rsidR="008F1408" w:rsidRPr="00B60BAE" w:rsidRDefault="008F1408" w:rsidP="008F1408">
      <w:pPr>
        <w:pStyle w:val="EndNoteBibliography"/>
        <w:spacing w:after="0"/>
      </w:pPr>
      <w:r w:rsidRPr="00B60BAE">
        <w:t>63.</w:t>
      </w:r>
      <w:r w:rsidRPr="00B60BAE">
        <w:tab/>
        <w:t>Etikan I, Musa SA, Alkassim RS. Comparison of convenience sampling and purposive sampling. American journal of theoretical and applied statistics. 2016;5(1):1-4.</w:t>
      </w:r>
    </w:p>
    <w:p w14:paraId="105F80EA" w14:textId="77777777" w:rsidR="008F1408" w:rsidRPr="00B60BAE" w:rsidRDefault="008F1408" w:rsidP="008F1408">
      <w:pPr>
        <w:pStyle w:val="EndNoteBibliography"/>
        <w:spacing w:after="0"/>
      </w:pPr>
      <w:r w:rsidRPr="00B60BAE">
        <w:t>64.</w:t>
      </w:r>
      <w:r w:rsidRPr="00B60BAE">
        <w:tab/>
        <w:t>Boo S, Froelicher ES. Secondary analysis of national survey datasets. Japan Journal of Nursing Science. 2013;10(1):130-5.</w:t>
      </w:r>
    </w:p>
    <w:p w14:paraId="3161E2DD" w14:textId="77777777" w:rsidR="008F1408" w:rsidRPr="00B60BAE" w:rsidRDefault="008F1408" w:rsidP="008F1408">
      <w:pPr>
        <w:pStyle w:val="EndNoteBibliography"/>
        <w:spacing w:after="0"/>
      </w:pPr>
      <w:r w:rsidRPr="00B60BAE">
        <w:t>65.</w:t>
      </w:r>
      <w:r w:rsidRPr="00B60BAE">
        <w:tab/>
        <w:t>Netzer NC, Stoohs RA, Netzer CM, Clark K, Strohl KP. Using the Berlin Questionnaire to identify patients at risk for the sleep apnea syndrome. Annals of internal medicine. 1999;131(7):485-91.</w:t>
      </w:r>
    </w:p>
    <w:p w14:paraId="2E4D03F7" w14:textId="77777777" w:rsidR="008F1408" w:rsidRPr="00B60BAE" w:rsidRDefault="008F1408" w:rsidP="008F1408">
      <w:pPr>
        <w:pStyle w:val="EndNoteBibliography"/>
        <w:spacing w:after="0"/>
      </w:pPr>
      <w:r w:rsidRPr="00B60BAE">
        <w:t>66.</w:t>
      </w:r>
      <w:r w:rsidRPr="00B60BAE">
        <w:tab/>
        <w:t>Zinchuk A, Yaggi HK. Phenotypic subtypes of OSA: a challenge and opportunity for precision medicine. Chest. 2020;157(2):403-20.</w:t>
      </w:r>
    </w:p>
    <w:p w14:paraId="518F06D2" w14:textId="77777777" w:rsidR="008F1408" w:rsidRPr="00B60BAE" w:rsidRDefault="008F1408" w:rsidP="008F1408">
      <w:pPr>
        <w:pStyle w:val="EndNoteBibliography"/>
      </w:pPr>
      <w:r w:rsidRPr="00B60BAE">
        <w:t>67.</w:t>
      </w:r>
      <w:r w:rsidRPr="00B60BAE">
        <w:tab/>
        <w:t>Zinchuk AV, Gentry MJ, Concato J, Yaggi HK. Phenotypes in obstructive sleep apnea: A definition, examples and evolution of approaches. Sleep Medicine Reviews. 2017;35:113-23.</w:t>
      </w:r>
    </w:p>
    <w:p w14:paraId="4B7DB1C5" w14:textId="5B9DD8B2" w:rsidR="00B40330" w:rsidRPr="00B60BAE" w:rsidRDefault="0069426E" w:rsidP="008F1408">
      <w:pPr>
        <w:pStyle w:val="EndNoteBibliography"/>
        <w:rPr>
          <w:rFonts w:asciiTheme="majorBidi" w:hAnsiTheme="majorBidi" w:cstheme="majorBidi"/>
        </w:rPr>
      </w:pPr>
      <w:r w:rsidRPr="00B60BAE">
        <w:rPr>
          <w:rFonts w:asciiTheme="majorBidi" w:hAnsiTheme="majorBidi" w:cstheme="majorBidi"/>
          <w:noProof w:val="0"/>
        </w:rPr>
        <w:fldChar w:fldCharType="end"/>
      </w:r>
      <w:bookmarkEnd w:id="0"/>
    </w:p>
    <w:sectPr w:rsidR="00B40330" w:rsidRPr="00B60BAE" w:rsidSect="0010640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ED4938" w14:textId="77777777" w:rsidR="000773A4" w:rsidRPr="00216530" w:rsidRDefault="000773A4" w:rsidP="00C025E3">
      <w:pPr>
        <w:spacing w:after="0" w:line="240" w:lineRule="auto"/>
      </w:pPr>
      <w:r w:rsidRPr="00216530">
        <w:separator/>
      </w:r>
    </w:p>
  </w:endnote>
  <w:endnote w:type="continuationSeparator" w:id="0">
    <w:p w14:paraId="2802DB02" w14:textId="77777777" w:rsidR="000773A4" w:rsidRPr="00216530" w:rsidRDefault="000773A4" w:rsidP="00C025E3">
      <w:pPr>
        <w:spacing w:after="0" w:line="240" w:lineRule="auto"/>
      </w:pPr>
      <w:r w:rsidRPr="0021653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738889" w14:textId="77777777" w:rsidR="000773A4" w:rsidRPr="00216530" w:rsidRDefault="000773A4" w:rsidP="00C025E3">
      <w:pPr>
        <w:spacing w:after="0" w:line="240" w:lineRule="auto"/>
      </w:pPr>
      <w:r w:rsidRPr="00216530">
        <w:separator/>
      </w:r>
    </w:p>
  </w:footnote>
  <w:footnote w:type="continuationSeparator" w:id="0">
    <w:p w14:paraId="7D1961C2" w14:textId="77777777" w:rsidR="000773A4" w:rsidRPr="00216530" w:rsidRDefault="000773A4" w:rsidP="00C025E3">
      <w:pPr>
        <w:spacing w:after="0" w:line="240" w:lineRule="auto"/>
      </w:pPr>
      <w:r w:rsidRPr="00216530">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3676598"/>
      <w:docPartObj>
        <w:docPartGallery w:val="Page Numbers (Top of Page)"/>
        <w:docPartUnique/>
      </w:docPartObj>
    </w:sdtPr>
    <w:sdtEndPr/>
    <w:sdtContent>
      <w:p w14:paraId="5E7DA889" w14:textId="77777777" w:rsidR="00A049AD" w:rsidRDefault="00A049AD" w:rsidP="008741DF">
        <w:pPr>
          <w:pStyle w:val="Header"/>
          <w:jc w:val="right"/>
        </w:pPr>
        <w:r w:rsidRPr="00216530">
          <w:fldChar w:fldCharType="begin"/>
        </w:r>
        <w:r w:rsidRPr="00216530">
          <w:instrText xml:space="preserve"> PAGE   \* MERGEFORMAT </w:instrText>
        </w:r>
        <w:r w:rsidRPr="00216530">
          <w:fldChar w:fldCharType="separate"/>
        </w:r>
        <w:r w:rsidRPr="00216530">
          <w:t>2</w:t>
        </w:r>
        <w:r w:rsidRPr="00216530">
          <w:fldChar w:fldCharType="end"/>
        </w:r>
      </w:p>
      <w:p w14:paraId="00D52BF8" w14:textId="04C3FD4F" w:rsidR="00A049AD" w:rsidRPr="00216530" w:rsidRDefault="007F26F1" w:rsidP="008741DF">
        <w:pPr>
          <w:pStyle w:val="Header"/>
          <w:jc w:val="right"/>
        </w:pP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047FD9"/>
    <w:multiLevelType w:val="hybridMultilevel"/>
    <w:tmpl w:val="DFFC7FFC"/>
    <w:lvl w:ilvl="0" w:tplc="93349ADA">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20FB078D"/>
    <w:multiLevelType w:val="hybridMultilevel"/>
    <w:tmpl w:val="9E909B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2D45840"/>
    <w:multiLevelType w:val="hybridMultilevel"/>
    <w:tmpl w:val="E410C0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7413281"/>
    <w:multiLevelType w:val="hybridMultilevel"/>
    <w:tmpl w:val="890C3A0C"/>
    <w:lvl w:ilvl="0" w:tplc="A76207C2">
      <w:start w:val="1"/>
      <w:numFmt w:val="decimal"/>
      <w:lvlText w:val="%1"/>
      <w:lvlJc w:val="left"/>
      <w:pPr>
        <w:ind w:left="360" w:hanging="360"/>
      </w:pPr>
      <w:rPr>
        <w:rFonts w:hint="default"/>
        <w:sz w:val="16"/>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404C71A4"/>
    <w:multiLevelType w:val="hybridMultilevel"/>
    <w:tmpl w:val="CE703E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BBD5C1B"/>
    <w:multiLevelType w:val="hybridMultilevel"/>
    <w:tmpl w:val="0C706F48"/>
    <w:lvl w:ilvl="0" w:tplc="A76207C2">
      <w:start w:val="1"/>
      <w:numFmt w:val="decimal"/>
      <w:lvlText w:val="%1"/>
      <w:lvlJc w:val="left"/>
      <w:pPr>
        <w:ind w:left="360" w:hanging="360"/>
      </w:pPr>
      <w:rPr>
        <w:rFonts w:hint="default"/>
        <w:sz w:val="16"/>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55EC7B5C"/>
    <w:multiLevelType w:val="hybridMultilevel"/>
    <w:tmpl w:val="1FD8E7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6D145E50"/>
    <w:multiLevelType w:val="hybridMultilevel"/>
    <w:tmpl w:val="0FB874EC"/>
    <w:lvl w:ilvl="0" w:tplc="93349ADA">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 w15:restartNumberingAfterBreak="0">
    <w:nsid w:val="74CF7817"/>
    <w:multiLevelType w:val="hybridMultilevel"/>
    <w:tmpl w:val="C5D61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56F672E"/>
    <w:multiLevelType w:val="hybridMultilevel"/>
    <w:tmpl w:val="21DEB44C"/>
    <w:lvl w:ilvl="0" w:tplc="2C8EC766">
      <w:start w:val="4"/>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8"/>
  </w:num>
  <w:num w:numId="3">
    <w:abstractNumId w:val="5"/>
  </w:num>
  <w:num w:numId="4">
    <w:abstractNumId w:val="3"/>
  </w:num>
  <w:num w:numId="5">
    <w:abstractNumId w:val="4"/>
  </w:num>
  <w:num w:numId="6">
    <w:abstractNumId w:val="2"/>
  </w:num>
  <w:num w:numId="7">
    <w:abstractNumId w:val="9"/>
  </w:num>
  <w:num w:numId="8">
    <w:abstractNumId w:val="1"/>
  </w:num>
  <w:num w:numId="9">
    <w:abstractNumId w:val="7"/>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MyMjMyNzEyBlbmmppKMUnFpcnJmfB1JgbFkLAGftrZI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dprv0ekwp9pkes2xn55s0krrrfa2fetrzp&quot;&gt;SA_Paper&lt;record-ids&gt;&lt;item&gt;1&lt;/item&gt;&lt;item&gt;2&lt;/item&gt;&lt;item&gt;6&lt;/item&gt;&lt;item&gt;8&lt;/item&gt;&lt;item&gt;10&lt;/item&gt;&lt;item&gt;11&lt;/item&gt;&lt;item&gt;12&lt;/item&gt;&lt;item&gt;13&lt;/item&gt;&lt;item&gt;14&lt;/item&gt;&lt;item&gt;15&lt;/item&gt;&lt;item&gt;22&lt;/item&gt;&lt;item&gt;23&lt;/item&gt;&lt;item&gt;24&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7&lt;/item&gt;&lt;item&gt;59&lt;/item&gt;&lt;item&gt;60&lt;/item&gt;&lt;item&gt;63&lt;/item&gt;&lt;item&gt;64&lt;/item&gt;&lt;item&gt;65&lt;/item&gt;&lt;item&gt;69&lt;/item&gt;&lt;item&gt;71&lt;/item&gt;&lt;item&gt;72&lt;/item&gt;&lt;item&gt;74&lt;/item&gt;&lt;item&gt;83&lt;/item&gt;&lt;item&gt;84&lt;/item&gt;&lt;item&gt;89&lt;/item&gt;&lt;item&gt;90&lt;/item&gt;&lt;item&gt;92&lt;/item&gt;&lt;item&gt;94&lt;/item&gt;&lt;item&gt;95&lt;/item&gt;&lt;item&gt;98&lt;/item&gt;&lt;item&gt;110&lt;/item&gt;&lt;item&gt;111&lt;/item&gt;&lt;item&gt;116&lt;/item&gt;&lt;item&gt;117&lt;/item&gt;&lt;item&gt;118&lt;/item&gt;&lt;/record-ids&gt;&lt;/item&gt;&lt;/Libraries&gt;"/>
  </w:docVars>
  <w:rsids>
    <w:rsidRoot w:val="00B40330"/>
    <w:rsid w:val="00000097"/>
    <w:rsid w:val="00000350"/>
    <w:rsid w:val="00000EE4"/>
    <w:rsid w:val="000013C1"/>
    <w:rsid w:val="0000209C"/>
    <w:rsid w:val="0000232F"/>
    <w:rsid w:val="00002BC1"/>
    <w:rsid w:val="000032AF"/>
    <w:rsid w:val="00003780"/>
    <w:rsid w:val="000037DC"/>
    <w:rsid w:val="000039CC"/>
    <w:rsid w:val="00003F34"/>
    <w:rsid w:val="00004E35"/>
    <w:rsid w:val="000052A4"/>
    <w:rsid w:val="00005730"/>
    <w:rsid w:val="00005BED"/>
    <w:rsid w:val="00005F6E"/>
    <w:rsid w:val="00006690"/>
    <w:rsid w:val="00006D13"/>
    <w:rsid w:val="00007B34"/>
    <w:rsid w:val="00007BFB"/>
    <w:rsid w:val="00007E3D"/>
    <w:rsid w:val="00010701"/>
    <w:rsid w:val="000109F7"/>
    <w:rsid w:val="000113F5"/>
    <w:rsid w:val="000118E3"/>
    <w:rsid w:val="00011A07"/>
    <w:rsid w:val="00011E9F"/>
    <w:rsid w:val="0001202A"/>
    <w:rsid w:val="000125B4"/>
    <w:rsid w:val="00012A86"/>
    <w:rsid w:val="00012EB3"/>
    <w:rsid w:val="0001353C"/>
    <w:rsid w:val="00013623"/>
    <w:rsid w:val="00013792"/>
    <w:rsid w:val="00013EE9"/>
    <w:rsid w:val="00013FE6"/>
    <w:rsid w:val="0001429C"/>
    <w:rsid w:val="0001465A"/>
    <w:rsid w:val="000146CA"/>
    <w:rsid w:val="00014721"/>
    <w:rsid w:val="00014C4B"/>
    <w:rsid w:val="0001569B"/>
    <w:rsid w:val="00015712"/>
    <w:rsid w:val="000159A5"/>
    <w:rsid w:val="00015C08"/>
    <w:rsid w:val="00015CB9"/>
    <w:rsid w:val="000163C0"/>
    <w:rsid w:val="000167FA"/>
    <w:rsid w:val="00016C7B"/>
    <w:rsid w:val="00016C7F"/>
    <w:rsid w:val="00017195"/>
    <w:rsid w:val="000178C8"/>
    <w:rsid w:val="00017C26"/>
    <w:rsid w:val="00020079"/>
    <w:rsid w:val="000201BB"/>
    <w:rsid w:val="0002040C"/>
    <w:rsid w:val="00020696"/>
    <w:rsid w:val="00020738"/>
    <w:rsid w:val="00020C2C"/>
    <w:rsid w:val="00021557"/>
    <w:rsid w:val="00021A0F"/>
    <w:rsid w:val="00021B2F"/>
    <w:rsid w:val="00021B6F"/>
    <w:rsid w:val="00021DA0"/>
    <w:rsid w:val="0002256B"/>
    <w:rsid w:val="00023296"/>
    <w:rsid w:val="00023BEE"/>
    <w:rsid w:val="00023CE0"/>
    <w:rsid w:val="00023E3A"/>
    <w:rsid w:val="0002404E"/>
    <w:rsid w:val="00024F36"/>
    <w:rsid w:val="00025847"/>
    <w:rsid w:val="00025BCA"/>
    <w:rsid w:val="00025D7B"/>
    <w:rsid w:val="000260C0"/>
    <w:rsid w:val="0002632A"/>
    <w:rsid w:val="00026A3F"/>
    <w:rsid w:val="00026B43"/>
    <w:rsid w:val="00026B8E"/>
    <w:rsid w:val="00026D39"/>
    <w:rsid w:val="00026EE5"/>
    <w:rsid w:val="000301FC"/>
    <w:rsid w:val="000303A3"/>
    <w:rsid w:val="00030515"/>
    <w:rsid w:val="0003092A"/>
    <w:rsid w:val="00030999"/>
    <w:rsid w:val="00030AC9"/>
    <w:rsid w:val="00030D02"/>
    <w:rsid w:val="00030F1C"/>
    <w:rsid w:val="000316A6"/>
    <w:rsid w:val="00031766"/>
    <w:rsid w:val="00031BE5"/>
    <w:rsid w:val="000322A4"/>
    <w:rsid w:val="00032419"/>
    <w:rsid w:val="0003284C"/>
    <w:rsid w:val="00032DAF"/>
    <w:rsid w:val="00032F35"/>
    <w:rsid w:val="000335D8"/>
    <w:rsid w:val="00033748"/>
    <w:rsid w:val="00033B30"/>
    <w:rsid w:val="000341AC"/>
    <w:rsid w:val="00034603"/>
    <w:rsid w:val="00034895"/>
    <w:rsid w:val="0003491F"/>
    <w:rsid w:val="000349EA"/>
    <w:rsid w:val="00034BA4"/>
    <w:rsid w:val="00034ED3"/>
    <w:rsid w:val="000356A2"/>
    <w:rsid w:val="00035BF2"/>
    <w:rsid w:val="00036053"/>
    <w:rsid w:val="0003654A"/>
    <w:rsid w:val="0003672D"/>
    <w:rsid w:val="00036BB7"/>
    <w:rsid w:val="00036EE3"/>
    <w:rsid w:val="00036F7C"/>
    <w:rsid w:val="000371A5"/>
    <w:rsid w:val="00037271"/>
    <w:rsid w:val="00037423"/>
    <w:rsid w:val="00037505"/>
    <w:rsid w:val="000375E5"/>
    <w:rsid w:val="0003767F"/>
    <w:rsid w:val="000377D9"/>
    <w:rsid w:val="00037CEA"/>
    <w:rsid w:val="00040AEB"/>
    <w:rsid w:val="0004136F"/>
    <w:rsid w:val="00041408"/>
    <w:rsid w:val="0004191C"/>
    <w:rsid w:val="00041A01"/>
    <w:rsid w:val="0004209F"/>
    <w:rsid w:val="000420A6"/>
    <w:rsid w:val="000420D5"/>
    <w:rsid w:val="00042204"/>
    <w:rsid w:val="00042E8F"/>
    <w:rsid w:val="00044152"/>
    <w:rsid w:val="000444DE"/>
    <w:rsid w:val="00044629"/>
    <w:rsid w:val="00044648"/>
    <w:rsid w:val="00044A3C"/>
    <w:rsid w:val="0004527A"/>
    <w:rsid w:val="000468BA"/>
    <w:rsid w:val="00046931"/>
    <w:rsid w:val="00046C4D"/>
    <w:rsid w:val="00046D12"/>
    <w:rsid w:val="00046F16"/>
    <w:rsid w:val="00046FDF"/>
    <w:rsid w:val="00047274"/>
    <w:rsid w:val="00050145"/>
    <w:rsid w:val="00050EE5"/>
    <w:rsid w:val="00051E21"/>
    <w:rsid w:val="0005251A"/>
    <w:rsid w:val="0005278A"/>
    <w:rsid w:val="00052E96"/>
    <w:rsid w:val="00053088"/>
    <w:rsid w:val="00054386"/>
    <w:rsid w:val="000545D3"/>
    <w:rsid w:val="0005533D"/>
    <w:rsid w:val="000553DE"/>
    <w:rsid w:val="00055416"/>
    <w:rsid w:val="0005545C"/>
    <w:rsid w:val="0005643B"/>
    <w:rsid w:val="00056BAA"/>
    <w:rsid w:val="00056CA2"/>
    <w:rsid w:val="0005726A"/>
    <w:rsid w:val="0005737A"/>
    <w:rsid w:val="0005767C"/>
    <w:rsid w:val="00057904"/>
    <w:rsid w:val="000579B3"/>
    <w:rsid w:val="00057BA7"/>
    <w:rsid w:val="00057BFC"/>
    <w:rsid w:val="00057D23"/>
    <w:rsid w:val="00057D57"/>
    <w:rsid w:val="00057EE1"/>
    <w:rsid w:val="00057F39"/>
    <w:rsid w:val="0006010A"/>
    <w:rsid w:val="0006029C"/>
    <w:rsid w:val="00060EB6"/>
    <w:rsid w:val="00061232"/>
    <w:rsid w:val="00061439"/>
    <w:rsid w:val="000623EF"/>
    <w:rsid w:val="00062471"/>
    <w:rsid w:val="0006262D"/>
    <w:rsid w:val="00062C3F"/>
    <w:rsid w:val="00062FC5"/>
    <w:rsid w:val="000636E0"/>
    <w:rsid w:val="00063D96"/>
    <w:rsid w:val="00063DD4"/>
    <w:rsid w:val="000640A0"/>
    <w:rsid w:val="00064620"/>
    <w:rsid w:val="00064794"/>
    <w:rsid w:val="0006537E"/>
    <w:rsid w:val="00065418"/>
    <w:rsid w:val="00065469"/>
    <w:rsid w:val="00065496"/>
    <w:rsid w:val="00066079"/>
    <w:rsid w:val="00066754"/>
    <w:rsid w:val="00066D06"/>
    <w:rsid w:val="00067046"/>
    <w:rsid w:val="000670D1"/>
    <w:rsid w:val="0006750C"/>
    <w:rsid w:val="00067593"/>
    <w:rsid w:val="000676E8"/>
    <w:rsid w:val="00067723"/>
    <w:rsid w:val="00067A63"/>
    <w:rsid w:val="00067D67"/>
    <w:rsid w:val="00070050"/>
    <w:rsid w:val="00070C8A"/>
    <w:rsid w:val="00070E42"/>
    <w:rsid w:val="000712B2"/>
    <w:rsid w:val="0007169B"/>
    <w:rsid w:val="000716C8"/>
    <w:rsid w:val="000722E2"/>
    <w:rsid w:val="00072789"/>
    <w:rsid w:val="00073128"/>
    <w:rsid w:val="000733D9"/>
    <w:rsid w:val="0007366D"/>
    <w:rsid w:val="00073C8A"/>
    <w:rsid w:val="00073F26"/>
    <w:rsid w:val="000743E5"/>
    <w:rsid w:val="00074631"/>
    <w:rsid w:val="000746AB"/>
    <w:rsid w:val="00075DD3"/>
    <w:rsid w:val="00075FF1"/>
    <w:rsid w:val="000763C3"/>
    <w:rsid w:val="0007640D"/>
    <w:rsid w:val="00076AE1"/>
    <w:rsid w:val="00076F89"/>
    <w:rsid w:val="00076FC2"/>
    <w:rsid w:val="000773A4"/>
    <w:rsid w:val="000779BC"/>
    <w:rsid w:val="00077F25"/>
    <w:rsid w:val="00080A39"/>
    <w:rsid w:val="00080BAC"/>
    <w:rsid w:val="00081012"/>
    <w:rsid w:val="000812D6"/>
    <w:rsid w:val="0008138A"/>
    <w:rsid w:val="00082CDB"/>
    <w:rsid w:val="000831C7"/>
    <w:rsid w:val="000835A5"/>
    <w:rsid w:val="00083BD1"/>
    <w:rsid w:val="00083BE3"/>
    <w:rsid w:val="00084103"/>
    <w:rsid w:val="0008415E"/>
    <w:rsid w:val="00084324"/>
    <w:rsid w:val="000845A6"/>
    <w:rsid w:val="00084729"/>
    <w:rsid w:val="0008479C"/>
    <w:rsid w:val="00084CE0"/>
    <w:rsid w:val="00084E4B"/>
    <w:rsid w:val="00085065"/>
    <w:rsid w:val="00085BE5"/>
    <w:rsid w:val="00085C03"/>
    <w:rsid w:val="00086398"/>
    <w:rsid w:val="000868C8"/>
    <w:rsid w:val="00086901"/>
    <w:rsid w:val="00086D74"/>
    <w:rsid w:val="00086E07"/>
    <w:rsid w:val="000872CD"/>
    <w:rsid w:val="000877B3"/>
    <w:rsid w:val="000878C2"/>
    <w:rsid w:val="00087D31"/>
    <w:rsid w:val="00087D4B"/>
    <w:rsid w:val="00087D9E"/>
    <w:rsid w:val="000903DC"/>
    <w:rsid w:val="00090AF0"/>
    <w:rsid w:val="00090B7C"/>
    <w:rsid w:val="00090D3F"/>
    <w:rsid w:val="00090E84"/>
    <w:rsid w:val="00090FF1"/>
    <w:rsid w:val="00091347"/>
    <w:rsid w:val="000914EC"/>
    <w:rsid w:val="00091B6D"/>
    <w:rsid w:val="0009226B"/>
    <w:rsid w:val="000922B8"/>
    <w:rsid w:val="0009248F"/>
    <w:rsid w:val="00092D0F"/>
    <w:rsid w:val="000930C6"/>
    <w:rsid w:val="000936C3"/>
    <w:rsid w:val="00093C05"/>
    <w:rsid w:val="00094B3D"/>
    <w:rsid w:val="000950D3"/>
    <w:rsid w:val="00095E56"/>
    <w:rsid w:val="00096BDE"/>
    <w:rsid w:val="0009788A"/>
    <w:rsid w:val="000A05D6"/>
    <w:rsid w:val="000A0755"/>
    <w:rsid w:val="000A0DDE"/>
    <w:rsid w:val="000A1E0A"/>
    <w:rsid w:val="000A2514"/>
    <w:rsid w:val="000A2D9F"/>
    <w:rsid w:val="000A345E"/>
    <w:rsid w:val="000A40F8"/>
    <w:rsid w:val="000A4158"/>
    <w:rsid w:val="000A52AD"/>
    <w:rsid w:val="000A5BEA"/>
    <w:rsid w:val="000A668B"/>
    <w:rsid w:val="000A7868"/>
    <w:rsid w:val="000A7A6F"/>
    <w:rsid w:val="000A7F59"/>
    <w:rsid w:val="000B0057"/>
    <w:rsid w:val="000B0359"/>
    <w:rsid w:val="000B083D"/>
    <w:rsid w:val="000B09B4"/>
    <w:rsid w:val="000B0BED"/>
    <w:rsid w:val="000B0FE2"/>
    <w:rsid w:val="000B1B71"/>
    <w:rsid w:val="000B28D8"/>
    <w:rsid w:val="000B2DAE"/>
    <w:rsid w:val="000B2F49"/>
    <w:rsid w:val="000B3103"/>
    <w:rsid w:val="000B3669"/>
    <w:rsid w:val="000B4125"/>
    <w:rsid w:val="000B422B"/>
    <w:rsid w:val="000B4BB2"/>
    <w:rsid w:val="000B5239"/>
    <w:rsid w:val="000B5280"/>
    <w:rsid w:val="000B5434"/>
    <w:rsid w:val="000B5E07"/>
    <w:rsid w:val="000B69F8"/>
    <w:rsid w:val="000B6AA8"/>
    <w:rsid w:val="000B71CC"/>
    <w:rsid w:val="000B74F0"/>
    <w:rsid w:val="000B7927"/>
    <w:rsid w:val="000B7C11"/>
    <w:rsid w:val="000C0432"/>
    <w:rsid w:val="000C066E"/>
    <w:rsid w:val="000C0EA0"/>
    <w:rsid w:val="000C1200"/>
    <w:rsid w:val="000C13BE"/>
    <w:rsid w:val="000C1ABE"/>
    <w:rsid w:val="000C1DFF"/>
    <w:rsid w:val="000C24EB"/>
    <w:rsid w:val="000C26B6"/>
    <w:rsid w:val="000C2A60"/>
    <w:rsid w:val="000C2ECA"/>
    <w:rsid w:val="000C3B13"/>
    <w:rsid w:val="000C3BEC"/>
    <w:rsid w:val="000C41E8"/>
    <w:rsid w:val="000C4B98"/>
    <w:rsid w:val="000C50BF"/>
    <w:rsid w:val="000C5220"/>
    <w:rsid w:val="000C545E"/>
    <w:rsid w:val="000C5470"/>
    <w:rsid w:val="000C5788"/>
    <w:rsid w:val="000C5CEA"/>
    <w:rsid w:val="000C5EEE"/>
    <w:rsid w:val="000C6F2A"/>
    <w:rsid w:val="000C7997"/>
    <w:rsid w:val="000D0474"/>
    <w:rsid w:val="000D093F"/>
    <w:rsid w:val="000D0944"/>
    <w:rsid w:val="000D1902"/>
    <w:rsid w:val="000D1927"/>
    <w:rsid w:val="000D21F7"/>
    <w:rsid w:val="000D23A5"/>
    <w:rsid w:val="000D2CC9"/>
    <w:rsid w:val="000D32C4"/>
    <w:rsid w:val="000D36E2"/>
    <w:rsid w:val="000D37E5"/>
    <w:rsid w:val="000D3A77"/>
    <w:rsid w:val="000D3EE6"/>
    <w:rsid w:val="000D4081"/>
    <w:rsid w:val="000D4145"/>
    <w:rsid w:val="000D4BD4"/>
    <w:rsid w:val="000D537E"/>
    <w:rsid w:val="000D5C8B"/>
    <w:rsid w:val="000D5DAD"/>
    <w:rsid w:val="000D63E3"/>
    <w:rsid w:val="000D66F2"/>
    <w:rsid w:val="000D6C70"/>
    <w:rsid w:val="000D7264"/>
    <w:rsid w:val="000D729A"/>
    <w:rsid w:val="000D7D91"/>
    <w:rsid w:val="000E0198"/>
    <w:rsid w:val="000E04B3"/>
    <w:rsid w:val="000E09BE"/>
    <w:rsid w:val="000E0A75"/>
    <w:rsid w:val="000E0AD1"/>
    <w:rsid w:val="000E0B02"/>
    <w:rsid w:val="000E0C7E"/>
    <w:rsid w:val="000E0E39"/>
    <w:rsid w:val="000E15D5"/>
    <w:rsid w:val="000E1F5A"/>
    <w:rsid w:val="000E2543"/>
    <w:rsid w:val="000E256D"/>
    <w:rsid w:val="000E2CCF"/>
    <w:rsid w:val="000E2D9A"/>
    <w:rsid w:val="000E2FC3"/>
    <w:rsid w:val="000E3DF8"/>
    <w:rsid w:val="000E3FA8"/>
    <w:rsid w:val="000E4553"/>
    <w:rsid w:val="000E475F"/>
    <w:rsid w:val="000E4B51"/>
    <w:rsid w:val="000E4EEE"/>
    <w:rsid w:val="000E53AE"/>
    <w:rsid w:val="000E5722"/>
    <w:rsid w:val="000E5D67"/>
    <w:rsid w:val="000E60B7"/>
    <w:rsid w:val="000E625E"/>
    <w:rsid w:val="000E68B9"/>
    <w:rsid w:val="000E69D1"/>
    <w:rsid w:val="000E6AFF"/>
    <w:rsid w:val="000E6F2A"/>
    <w:rsid w:val="000E771A"/>
    <w:rsid w:val="000F0526"/>
    <w:rsid w:val="000F06C8"/>
    <w:rsid w:val="000F0FFA"/>
    <w:rsid w:val="000F1709"/>
    <w:rsid w:val="000F198B"/>
    <w:rsid w:val="000F1F3B"/>
    <w:rsid w:val="000F2101"/>
    <w:rsid w:val="000F23DA"/>
    <w:rsid w:val="000F26EC"/>
    <w:rsid w:val="000F2E13"/>
    <w:rsid w:val="000F2E5E"/>
    <w:rsid w:val="000F2E62"/>
    <w:rsid w:val="000F3159"/>
    <w:rsid w:val="000F31A1"/>
    <w:rsid w:val="000F3B58"/>
    <w:rsid w:val="000F3E25"/>
    <w:rsid w:val="000F4A7C"/>
    <w:rsid w:val="000F70DE"/>
    <w:rsid w:val="000F70FD"/>
    <w:rsid w:val="000F75A7"/>
    <w:rsid w:val="000F7752"/>
    <w:rsid w:val="000F7DEB"/>
    <w:rsid w:val="001003B2"/>
    <w:rsid w:val="001004CC"/>
    <w:rsid w:val="00100D86"/>
    <w:rsid w:val="00100EF4"/>
    <w:rsid w:val="00100FDE"/>
    <w:rsid w:val="00101256"/>
    <w:rsid w:val="00101357"/>
    <w:rsid w:val="00101A9B"/>
    <w:rsid w:val="00101B28"/>
    <w:rsid w:val="00102495"/>
    <w:rsid w:val="001028BA"/>
    <w:rsid w:val="00102AB8"/>
    <w:rsid w:val="00102AF1"/>
    <w:rsid w:val="00102C86"/>
    <w:rsid w:val="00102E2D"/>
    <w:rsid w:val="00102FAF"/>
    <w:rsid w:val="00103003"/>
    <w:rsid w:val="00103A4C"/>
    <w:rsid w:val="001046FE"/>
    <w:rsid w:val="00104A2D"/>
    <w:rsid w:val="0010527E"/>
    <w:rsid w:val="00105F96"/>
    <w:rsid w:val="0010640F"/>
    <w:rsid w:val="00106531"/>
    <w:rsid w:val="00106644"/>
    <w:rsid w:val="00106DBB"/>
    <w:rsid w:val="0010772F"/>
    <w:rsid w:val="001077EE"/>
    <w:rsid w:val="00107948"/>
    <w:rsid w:val="00110848"/>
    <w:rsid w:val="00110DBC"/>
    <w:rsid w:val="00111011"/>
    <w:rsid w:val="00111350"/>
    <w:rsid w:val="00111703"/>
    <w:rsid w:val="00111A33"/>
    <w:rsid w:val="00111E79"/>
    <w:rsid w:val="00112101"/>
    <w:rsid w:val="001122F3"/>
    <w:rsid w:val="00114690"/>
    <w:rsid w:val="00114EF0"/>
    <w:rsid w:val="00115D1E"/>
    <w:rsid w:val="00116124"/>
    <w:rsid w:val="00116390"/>
    <w:rsid w:val="00116C17"/>
    <w:rsid w:val="001172AB"/>
    <w:rsid w:val="001172F6"/>
    <w:rsid w:val="0011742A"/>
    <w:rsid w:val="0011773B"/>
    <w:rsid w:val="0011774B"/>
    <w:rsid w:val="00117BFC"/>
    <w:rsid w:val="00117C73"/>
    <w:rsid w:val="00117C7C"/>
    <w:rsid w:val="00117CF0"/>
    <w:rsid w:val="00117F0A"/>
    <w:rsid w:val="00120255"/>
    <w:rsid w:val="00120309"/>
    <w:rsid w:val="001203F4"/>
    <w:rsid w:val="00120A22"/>
    <w:rsid w:val="00120C4F"/>
    <w:rsid w:val="00120E36"/>
    <w:rsid w:val="00121A31"/>
    <w:rsid w:val="00122330"/>
    <w:rsid w:val="001223E6"/>
    <w:rsid w:val="00122B36"/>
    <w:rsid w:val="0012331C"/>
    <w:rsid w:val="001236B0"/>
    <w:rsid w:val="00123A45"/>
    <w:rsid w:val="00123AB1"/>
    <w:rsid w:val="00123D1C"/>
    <w:rsid w:val="0012432A"/>
    <w:rsid w:val="0012435F"/>
    <w:rsid w:val="001245C1"/>
    <w:rsid w:val="00124696"/>
    <w:rsid w:val="00124779"/>
    <w:rsid w:val="00124918"/>
    <w:rsid w:val="00124E0D"/>
    <w:rsid w:val="0012529B"/>
    <w:rsid w:val="0012544B"/>
    <w:rsid w:val="00125A79"/>
    <w:rsid w:val="00125C96"/>
    <w:rsid w:val="00125DFA"/>
    <w:rsid w:val="00127999"/>
    <w:rsid w:val="00127A6C"/>
    <w:rsid w:val="0013019F"/>
    <w:rsid w:val="00130233"/>
    <w:rsid w:val="00130346"/>
    <w:rsid w:val="001306E0"/>
    <w:rsid w:val="001308BC"/>
    <w:rsid w:val="00130D02"/>
    <w:rsid w:val="00130E05"/>
    <w:rsid w:val="00130E7C"/>
    <w:rsid w:val="00130F84"/>
    <w:rsid w:val="00131711"/>
    <w:rsid w:val="0013195C"/>
    <w:rsid w:val="0013300C"/>
    <w:rsid w:val="0013320C"/>
    <w:rsid w:val="00134278"/>
    <w:rsid w:val="00134830"/>
    <w:rsid w:val="001349E8"/>
    <w:rsid w:val="00134B5C"/>
    <w:rsid w:val="00134CB0"/>
    <w:rsid w:val="001351E9"/>
    <w:rsid w:val="00135480"/>
    <w:rsid w:val="0013593D"/>
    <w:rsid w:val="00135ADF"/>
    <w:rsid w:val="00136ADA"/>
    <w:rsid w:val="00137624"/>
    <w:rsid w:val="0014004F"/>
    <w:rsid w:val="00140100"/>
    <w:rsid w:val="0014054C"/>
    <w:rsid w:val="0014098B"/>
    <w:rsid w:val="00140BD8"/>
    <w:rsid w:val="00140D38"/>
    <w:rsid w:val="00140DF8"/>
    <w:rsid w:val="00141029"/>
    <w:rsid w:val="0014198B"/>
    <w:rsid w:val="00141BE3"/>
    <w:rsid w:val="001420E8"/>
    <w:rsid w:val="001421A1"/>
    <w:rsid w:val="0014225F"/>
    <w:rsid w:val="0014277A"/>
    <w:rsid w:val="00142EAB"/>
    <w:rsid w:val="001437FE"/>
    <w:rsid w:val="0014420A"/>
    <w:rsid w:val="00144495"/>
    <w:rsid w:val="001444F2"/>
    <w:rsid w:val="00144707"/>
    <w:rsid w:val="001448B3"/>
    <w:rsid w:val="001448B5"/>
    <w:rsid w:val="00144C37"/>
    <w:rsid w:val="00144C43"/>
    <w:rsid w:val="00144DC4"/>
    <w:rsid w:val="001455A5"/>
    <w:rsid w:val="001459EE"/>
    <w:rsid w:val="00145A26"/>
    <w:rsid w:val="00145A7D"/>
    <w:rsid w:val="00145E9C"/>
    <w:rsid w:val="0014603A"/>
    <w:rsid w:val="00146A79"/>
    <w:rsid w:val="00146DE2"/>
    <w:rsid w:val="00146E2E"/>
    <w:rsid w:val="00147250"/>
    <w:rsid w:val="00147895"/>
    <w:rsid w:val="00147E4A"/>
    <w:rsid w:val="0015009F"/>
    <w:rsid w:val="0015064C"/>
    <w:rsid w:val="00150B75"/>
    <w:rsid w:val="00150B8D"/>
    <w:rsid w:val="00150FE5"/>
    <w:rsid w:val="00151002"/>
    <w:rsid w:val="001510D6"/>
    <w:rsid w:val="001514E2"/>
    <w:rsid w:val="00151C5C"/>
    <w:rsid w:val="00152BE7"/>
    <w:rsid w:val="00152DFA"/>
    <w:rsid w:val="0015325E"/>
    <w:rsid w:val="00153290"/>
    <w:rsid w:val="00153601"/>
    <w:rsid w:val="0015383A"/>
    <w:rsid w:val="00153ECE"/>
    <w:rsid w:val="0015422A"/>
    <w:rsid w:val="001543D6"/>
    <w:rsid w:val="00154B1C"/>
    <w:rsid w:val="00154CD6"/>
    <w:rsid w:val="00154FED"/>
    <w:rsid w:val="00155510"/>
    <w:rsid w:val="001555E2"/>
    <w:rsid w:val="00155603"/>
    <w:rsid w:val="0015585C"/>
    <w:rsid w:val="001558E8"/>
    <w:rsid w:val="00155BCD"/>
    <w:rsid w:val="00155FB6"/>
    <w:rsid w:val="00156019"/>
    <w:rsid w:val="001563CE"/>
    <w:rsid w:val="001573C5"/>
    <w:rsid w:val="0015744D"/>
    <w:rsid w:val="0015752D"/>
    <w:rsid w:val="0015789C"/>
    <w:rsid w:val="001578F1"/>
    <w:rsid w:val="001579F3"/>
    <w:rsid w:val="00160142"/>
    <w:rsid w:val="001601DB"/>
    <w:rsid w:val="00160470"/>
    <w:rsid w:val="0016061C"/>
    <w:rsid w:val="00160F71"/>
    <w:rsid w:val="0016199D"/>
    <w:rsid w:val="00161AC0"/>
    <w:rsid w:val="00161ED0"/>
    <w:rsid w:val="00161F77"/>
    <w:rsid w:val="001621BF"/>
    <w:rsid w:val="0016234F"/>
    <w:rsid w:val="001624E2"/>
    <w:rsid w:val="00162505"/>
    <w:rsid w:val="0016280D"/>
    <w:rsid w:val="00162AAF"/>
    <w:rsid w:val="00162B0B"/>
    <w:rsid w:val="00162E48"/>
    <w:rsid w:val="001631E7"/>
    <w:rsid w:val="00163498"/>
    <w:rsid w:val="00163777"/>
    <w:rsid w:val="0016384C"/>
    <w:rsid w:val="00163A39"/>
    <w:rsid w:val="00164040"/>
    <w:rsid w:val="0016406E"/>
    <w:rsid w:val="001640A9"/>
    <w:rsid w:val="00164381"/>
    <w:rsid w:val="001647C2"/>
    <w:rsid w:val="001647E3"/>
    <w:rsid w:val="001648D5"/>
    <w:rsid w:val="0016495A"/>
    <w:rsid w:val="00164987"/>
    <w:rsid w:val="00164C03"/>
    <w:rsid w:val="00164C39"/>
    <w:rsid w:val="0016506E"/>
    <w:rsid w:val="0016594F"/>
    <w:rsid w:val="00165999"/>
    <w:rsid w:val="00165EAF"/>
    <w:rsid w:val="00166740"/>
    <w:rsid w:val="0016689F"/>
    <w:rsid w:val="00167426"/>
    <w:rsid w:val="001676A8"/>
    <w:rsid w:val="001677F4"/>
    <w:rsid w:val="0016788D"/>
    <w:rsid w:val="00167966"/>
    <w:rsid w:val="00167A24"/>
    <w:rsid w:val="00167EEE"/>
    <w:rsid w:val="0017055B"/>
    <w:rsid w:val="00170658"/>
    <w:rsid w:val="0017087E"/>
    <w:rsid w:val="001708ED"/>
    <w:rsid w:val="00170A9C"/>
    <w:rsid w:val="0017114D"/>
    <w:rsid w:val="001711FF"/>
    <w:rsid w:val="0017145B"/>
    <w:rsid w:val="00172118"/>
    <w:rsid w:val="00172BDF"/>
    <w:rsid w:val="00172CF3"/>
    <w:rsid w:val="00172FA4"/>
    <w:rsid w:val="001735DC"/>
    <w:rsid w:val="00173CCA"/>
    <w:rsid w:val="00174543"/>
    <w:rsid w:val="001745C3"/>
    <w:rsid w:val="00174670"/>
    <w:rsid w:val="00174741"/>
    <w:rsid w:val="00174764"/>
    <w:rsid w:val="00175347"/>
    <w:rsid w:val="001753FE"/>
    <w:rsid w:val="00175887"/>
    <w:rsid w:val="00175E68"/>
    <w:rsid w:val="00175F7F"/>
    <w:rsid w:val="00176098"/>
    <w:rsid w:val="00176264"/>
    <w:rsid w:val="00176501"/>
    <w:rsid w:val="00176EAF"/>
    <w:rsid w:val="0017719E"/>
    <w:rsid w:val="001776AF"/>
    <w:rsid w:val="001806E4"/>
    <w:rsid w:val="00180AAD"/>
    <w:rsid w:val="0018114E"/>
    <w:rsid w:val="001812C4"/>
    <w:rsid w:val="001812C5"/>
    <w:rsid w:val="00181937"/>
    <w:rsid w:val="00181C8B"/>
    <w:rsid w:val="00181F7D"/>
    <w:rsid w:val="0018212E"/>
    <w:rsid w:val="00182471"/>
    <w:rsid w:val="00182511"/>
    <w:rsid w:val="00182A65"/>
    <w:rsid w:val="00182B2C"/>
    <w:rsid w:val="00182B47"/>
    <w:rsid w:val="00182B7E"/>
    <w:rsid w:val="0018344C"/>
    <w:rsid w:val="00183455"/>
    <w:rsid w:val="0018466D"/>
    <w:rsid w:val="001848DE"/>
    <w:rsid w:val="0018587B"/>
    <w:rsid w:val="001859DA"/>
    <w:rsid w:val="00185E89"/>
    <w:rsid w:val="001862D8"/>
    <w:rsid w:val="001862EA"/>
    <w:rsid w:val="00186E47"/>
    <w:rsid w:val="00186F01"/>
    <w:rsid w:val="00187157"/>
    <w:rsid w:val="0018746B"/>
    <w:rsid w:val="00187BE1"/>
    <w:rsid w:val="00187DC3"/>
    <w:rsid w:val="00187EBB"/>
    <w:rsid w:val="00190708"/>
    <w:rsid w:val="00190718"/>
    <w:rsid w:val="001907FD"/>
    <w:rsid w:val="00190A95"/>
    <w:rsid w:val="00190BEA"/>
    <w:rsid w:val="00190EFF"/>
    <w:rsid w:val="0019111E"/>
    <w:rsid w:val="001912B6"/>
    <w:rsid w:val="001914E1"/>
    <w:rsid w:val="00191A04"/>
    <w:rsid w:val="00191A3D"/>
    <w:rsid w:val="00191F3B"/>
    <w:rsid w:val="001920EC"/>
    <w:rsid w:val="00193467"/>
    <w:rsid w:val="00193DA0"/>
    <w:rsid w:val="0019409A"/>
    <w:rsid w:val="0019469C"/>
    <w:rsid w:val="00194AAE"/>
    <w:rsid w:val="00194BC1"/>
    <w:rsid w:val="00195192"/>
    <w:rsid w:val="00195BAA"/>
    <w:rsid w:val="00196773"/>
    <w:rsid w:val="00196A55"/>
    <w:rsid w:val="00196F53"/>
    <w:rsid w:val="00197036"/>
    <w:rsid w:val="00197272"/>
    <w:rsid w:val="0019796E"/>
    <w:rsid w:val="00197990"/>
    <w:rsid w:val="00197A63"/>
    <w:rsid w:val="00197C42"/>
    <w:rsid w:val="00197C7B"/>
    <w:rsid w:val="00197CAD"/>
    <w:rsid w:val="001A03A0"/>
    <w:rsid w:val="001A03AE"/>
    <w:rsid w:val="001A03D8"/>
    <w:rsid w:val="001A0DE0"/>
    <w:rsid w:val="001A0EF6"/>
    <w:rsid w:val="001A1138"/>
    <w:rsid w:val="001A11CF"/>
    <w:rsid w:val="001A1BB4"/>
    <w:rsid w:val="001A1D1F"/>
    <w:rsid w:val="001A2C46"/>
    <w:rsid w:val="001A2D9E"/>
    <w:rsid w:val="001A2E0A"/>
    <w:rsid w:val="001A2E34"/>
    <w:rsid w:val="001A30A2"/>
    <w:rsid w:val="001A326C"/>
    <w:rsid w:val="001A37CA"/>
    <w:rsid w:val="001A3882"/>
    <w:rsid w:val="001A3AB0"/>
    <w:rsid w:val="001A3FCD"/>
    <w:rsid w:val="001A4303"/>
    <w:rsid w:val="001A4388"/>
    <w:rsid w:val="001A48AA"/>
    <w:rsid w:val="001A4AE0"/>
    <w:rsid w:val="001A507A"/>
    <w:rsid w:val="001A540F"/>
    <w:rsid w:val="001A5545"/>
    <w:rsid w:val="001A5607"/>
    <w:rsid w:val="001A5630"/>
    <w:rsid w:val="001A5CD6"/>
    <w:rsid w:val="001A6106"/>
    <w:rsid w:val="001A6137"/>
    <w:rsid w:val="001A6872"/>
    <w:rsid w:val="001A7C25"/>
    <w:rsid w:val="001B0327"/>
    <w:rsid w:val="001B03FB"/>
    <w:rsid w:val="001B0874"/>
    <w:rsid w:val="001B0B6D"/>
    <w:rsid w:val="001B166F"/>
    <w:rsid w:val="001B16C4"/>
    <w:rsid w:val="001B182C"/>
    <w:rsid w:val="001B2100"/>
    <w:rsid w:val="001B22F8"/>
    <w:rsid w:val="001B24BC"/>
    <w:rsid w:val="001B29E4"/>
    <w:rsid w:val="001B2A35"/>
    <w:rsid w:val="001B2C1B"/>
    <w:rsid w:val="001B33E6"/>
    <w:rsid w:val="001B4069"/>
    <w:rsid w:val="001B42A7"/>
    <w:rsid w:val="001B44F0"/>
    <w:rsid w:val="001B4559"/>
    <w:rsid w:val="001B491D"/>
    <w:rsid w:val="001B4994"/>
    <w:rsid w:val="001B5224"/>
    <w:rsid w:val="001B5B61"/>
    <w:rsid w:val="001B5D1A"/>
    <w:rsid w:val="001B61E0"/>
    <w:rsid w:val="001B643F"/>
    <w:rsid w:val="001B6992"/>
    <w:rsid w:val="001B6A36"/>
    <w:rsid w:val="001B6A95"/>
    <w:rsid w:val="001B6DC3"/>
    <w:rsid w:val="001B7419"/>
    <w:rsid w:val="001C06A0"/>
    <w:rsid w:val="001C077F"/>
    <w:rsid w:val="001C12CE"/>
    <w:rsid w:val="001C13C0"/>
    <w:rsid w:val="001C14F2"/>
    <w:rsid w:val="001C1873"/>
    <w:rsid w:val="001C1C6E"/>
    <w:rsid w:val="001C1D3F"/>
    <w:rsid w:val="001C2092"/>
    <w:rsid w:val="001C21E1"/>
    <w:rsid w:val="001C25C8"/>
    <w:rsid w:val="001C2A62"/>
    <w:rsid w:val="001C2F79"/>
    <w:rsid w:val="001C377E"/>
    <w:rsid w:val="001C38D0"/>
    <w:rsid w:val="001C3A41"/>
    <w:rsid w:val="001C3D5A"/>
    <w:rsid w:val="001C3E43"/>
    <w:rsid w:val="001C3EF3"/>
    <w:rsid w:val="001C3F2F"/>
    <w:rsid w:val="001C428A"/>
    <w:rsid w:val="001C582C"/>
    <w:rsid w:val="001C5B21"/>
    <w:rsid w:val="001C5C3F"/>
    <w:rsid w:val="001C5EC3"/>
    <w:rsid w:val="001C61B3"/>
    <w:rsid w:val="001C6DBB"/>
    <w:rsid w:val="001C7141"/>
    <w:rsid w:val="001C72E7"/>
    <w:rsid w:val="001C7FFC"/>
    <w:rsid w:val="001D0106"/>
    <w:rsid w:val="001D05C0"/>
    <w:rsid w:val="001D07F7"/>
    <w:rsid w:val="001D09D2"/>
    <w:rsid w:val="001D0EC7"/>
    <w:rsid w:val="001D1997"/>
    <w:rsid w:val="001D1A44"/>
    <w:rsid w:val="001D1E8D"/>
    <w:rsid w:val="001D1FC6"/>
    <w:rsid w:val="001D25EA"/>
    <w:rsid w:val="001D28A6"/>
    <w:rsid w:val="001D2E33"/>
    <w:rsid w:val="001D2FE7"/>
    <w:rsid w:val="001D333E"/>
    <w:rsid w:val="001D3AFE"/>
    <w:rsid w:val="001D3D8B"/>
    <w:rsid w:val="001D3F41"/>
    <w:rsid w:val="001D3FA0"/>
    <w:rsid w:val="001D411A"/>
    <w:rsid w:val="001D43C8"/>
    <w:rsid w:val="001D443B"/>
    <w:rsid w:val="001D49A5"/>
    <w:rsid w:val="001D5964"/>
    <w:rsid w:val="001D5FA0"/>
    <w:rsid w:val="001D600C"/>
    <w:rsid w:val="001D651E"/>
    <w:rsid w:val="001D70F5"/>
    <w:rsid w:val="001D7508"/>
    <w:rsid w:val="001D7702"/>
    <w:rsid w:val="001E115E"/>
    <w:rsid w:val="001E185F"/>
    <w:rsid w:val="001E18FC"/>
    <w:rsid w:val="001E19BD"/>
    <w:rsid w:val="001E1FA9"/>
    <w:rsid w:val="001E1FAD"/>
    <w:rsid w:val="001E2580"/>
    <w:rsid w:val="001E294A"/>
    <w:rsid w:val="001E2E7E"/>
    <w:rsid w:val="001E2ED7"/>
    <w:rsid w:val="001E3736"/>
    <w:rsid w:val="001E39FD"/>
    <w:rsid w:val="001E4C62"/>
    <w:rsid w:val="001E52BF"/>
    <w:rsid w:val="001E57AC"/>
    <w:rsid w:val="001E5805"/>
    <w:rsid w:val="001E5DB1"/>
    <w:rsid w:val="001E75BE"/>
    <w:rsid w:val="001E7723"/>
    <w:rsid w:val="001E7821"/>
    <w:rsid w:val="001E7F2C"/>
    <w:rsid w:val="001E7F4A"/>
    <w:rsid w:val="001E7F84"/>
    <w:rsid w:val="001F0551"/>
    <w:rsid w:val="001F0CFF"/>
    <w:rsid w:val="001F1278"/>
    <w:rsid w:val="001F1F59"/>
    <w:rsid w:val="001F25DE"/>
    <w:rsid w:val="001F29BA"/>
    <w:rsid w:val="001F2E18"/>
    <w:rsid w:val="001F32F6"/>
    <w:rsid w:val="001F3974"/>
    <w:rsid w:val="001F3A3D"/>
    <w:rsid w:val="001F3A9C"/>
    <w:rsid w:val="001F4E5B"/>
    <w:rsid w:val="001F537C"/>
    <w:rsid w:val="001F5634"/>
    <w:rsid w:val="001F571E"/>
    <w:rsid w:val="001F68A0"/>
    <w:rsid w:val="001F69BD"/>
    <w:rsid w:val="001F72A5"/>
    <w:rsid w:val="001F7AB2"/>
    <w:rsid w:val="002001F5"/>
    <w:rsid w:val="0020042F"/>
    <w:rsid w:val="00200696"/>
    <w:rsid w:val="00200B37"/>
    <w:rsid w:val="00200BDA"/>
    <w:rsid w:val="00200E93"/>
    <w:rsid w:val="0020109E"/>
    <w:rsid w:val="00201471"/>
    <w:rsid w:val="0020169A"/>
    <w:rsid w:val="00201882"/>
    <w:rsid w:val="00201910"/>
    <w:rsid w:val="00202238"/>
    <w:rsid w:val="00202CCE"/>
    <w:rsid w:val="002039CA"/>
    <w:rsid w:val="002039FE"/>
    <w:rsid w:val="00203AF0"/>
    <w:rsid w:val="0020415A"/>
    <w:rsid w:val="0020423B"/>
    <w:rsid w:val="00204603"/>
    <w:rsid w:val="00204937"/>
    <w:rsid w:val="00204A9C"/>
    <w:rsid w:val="00204F3A"/>
    <w:rsid w:val="00205162"/>
    <w:rsid w:val="00205DB8"/>
    <w:rsid w:val="00205E9B"/>
    <w:rsid w:val="00205F85"/>
    <w:rsid w:val="0020607A"/>
    <w:rsid w:val="0020611A"/>
    <w:rsid w:val="0020786F"/>
    <w:rsid w:val="00210380"/>
    <w:rsid w:val="002106D9"/>
    <w:rsid w:val="002107E8"/>
    <w:rsid w:val="00210DF1"/>
    <w:rsid w:val="00210F26"/>
    <w:rsid w:val="0021105B"/>
    <w:rsid w:val="0021128D"/>
    <w:rsid w:val="002118B4"/>
    <w:rsid w:val="002127C1"/>
    <w:rsid w:val="002132ED"/>
    <w:rsid w:val="00213D52"/>
    <w:rsid w:val="00214429"/>
    <w:rsid w:val="002144BB"/>
    <w:rsid w:val="0021516E"/>
    <w:rsid w:val="0021588B"/>
    <w:rsid w:val="00215E2A"/>
    <w:rsid w:val="00215FD0"/>
    <w:rsid w:val="00216027"/>
    <w:rsid w:val="00216530"/>
    <w:rsid w:val="002165AA"/>
    <w:rsid w:val="0021687C"/>
    <w:rsid w:val="002168E9"/>
    <w:rsid w:val="00216912"/>
    <w:rsid w:val="00217203"/>
    <w:rsid w:val="002174DB"/>
    <w:rsid w:val="00217898"/>
    <w:rsid w:val="00220509"/>
    <w:rsid w:val="00220582"/>
    <w:rsid w:val="00220A47"/>
    <w:rsid w:val="00220DED"/>
    <w:rsid w:val="00220E5F"/>
    <w:rsid w:val="0022108F"/>
    <w:rsid w:val="002211FF"/>
    <w:rsid w:val="0022179F"/>
    <w:rsid w:val="00221DA6"/>
    <w:rsid w:val="00221F01"/>
    <w:rsid w:val="00221FE9"/>
    <w:rsid w:val="0022228F"/>
    <w:rsid w:val="002222DA"/>
    <w:rsid w:val="002224E1"/>
    <w:rsid w:val="002227EE"/>
    <w:rsid w:val="002233D5"/>
    <w:rsid w:val="002234BC"/>
    <w:rsid w:val="00223BAA"/>
    <w:rsid w:val="00224721"/>
    <w:rsid w:val="00224DB8"/>
    <w:rsid w:val="0022545D"/>
    <w:rsid w:val="00225B89"/>
    <w:rsid w:val="00225C50"/>
    <w:rsid w:val="00225FC8"/>
    <w:rsid w:val="00226ACD"/>
    <w:rsid w:val="00227125"/>
    <w:rsid w:val="002271C4"/>
    <w:rsid w:val="0022761C"/>
    <w:rsid w:val="00227A18"/>
    <w:rsid w:val="00227E7B"/>
    <w:rsid w:val="002303CB"/>
    <w:rsid w:val="00230642"/>
    <w:rsid w:val="002307B5"/>
    <w:rsid w:val="00230C4D"/>
    <w:rsid w:val="00230D32"/>
    <w:rsid w:val="00231612"/>
    <w:rsid w:val="002319E1"/>
    <w:rsid w:val="00231D3E"/>
    <w:rsid w:val="002335B8"/>
    <w:rsid w:val="00233C13"/>
    <w:rsid w:val="002349B3"/>
    <w:rsid w:val="00235696"/>
    <w:rsid w:val="00236304"/>
    <w:rsid w:val="00236A59"/>
    <w:rsid w:val="0023726F"/>
    <w:rsid w:val="00237DB6"/>
    <w:rsid w:val="002400EC"/>
    <w:rsid w:val="002402E4"/>
    <w:rsid w:val="0024046D"/>
    <w:rsid w:val="00240E1B"/>
    <w:rsid w:val="002415DD"/>
    <w:rsid w:val="0024173C"/>
    <w:rsid w:val="002417DD"/>
    <w:rsid w:val="00241AA5"/>
    <w:rsid w:val="00241CDC"/>
    <w:rsid w:val="00241FED"/>
    <w:rsid w:val="0024224D"/>
    <w:rsid w:val="00242694"/>
    <w:rsid w:val="00242FDA"/>
    <w:rsid w:val="00243DE7"/>
    <w:rsid w:val="00244597"/>
    <w:rsid w:val="00244A5C"/>
    <w:rsid w:val="00244D64"/>
    <w:rsid w:val="0024503B"/>
    <w:rsid w:val="00245436"/>
    <w:rsid w:val="00245B11"/>
    <w:rsid w:val="00245C90"/>
    <w:rsid w:val="00246111"/>
    <w:rsid w:val="0024647E"/>
    <w:rsid w:val="0024660E"/>
    <w:rsid w:val="00246A18"/>
    <w:rsid w:val="00246EF2"/>
    <w:rsid w:val="00247AEA"/>
    <w:rsid w:val="00247BC8"/>
    <w:rsid w:val="00250C53"/>
    <w:rsid w:val="002519B6"/>
    <w:rsid w:val="00252112"/>
    <w:rsid w:val="00252602"/>
    <w:rsid w:val="00252905"/>
    <w:rsid w:val="00252940"/>
    <w:rsid w:val="0025318E"/>
    <w:rsid w:val="002536F1"/>
    <w:rsid w:val="0025374E"/>
    <w:rsid w:val="002537F7"/>
    <w:rsid w:val="002538CC"/>
    <w:rsid w:val="002540BD"/>
    <w:rsid w:val="00254351"/>
    <w:rsid w:val="002543B2"/>
    <w:rsid w:val="0025598F"/>
    <w:rsid w:val="00255CE6"/>
    <w:rsid w:val="00255ED0"/>
    <w:rsid w:val="00255F09"/>
    <w:rsid w:val="002564EA"/>
    <w:rsid w:val="002565D9"/>
    <w:rsid w:val="00257113"/>
    <w:rsid w:val="00257171"/>
    <w:rsid w:val="002577C8"/>
    <w:rsid w:val="00257A07"/>
    <w:rsid w:val="00257A7E"/>
    <w:rsid w:val="00257C84"/>
    <w:rsid w:val="0026028D"/>
    <w:rsid w:val="002604C3"/>
    <w:rsid w:val="00260928"/>
    <w:rsid w:val="00260E44"/>
    <w:rsid w:val="00260F98"/>
    <w:rsid w:val="0026133B"/>
    <w:rsid w:val="00261769"/>
    <w:rsid w:val="00261E5B"/>
    <w:rsid w:val="00261F3C"/>
    <w:rsid w:val="00262064"/>
    <w:rsid w:val="002628B6"/>
    <w:rsid w:val="00262C9F"/>
    <w:rsid w:val="002632E1"/>
    <w:rsid w:val="0026370C"/>
    <w:rsid w:val="00263D2E"/>
    <w:rsid w:val="00264033"/>
    <w:rsid w:val="00264E4D"/>
    <w:rsid w:val="002652A0"/>
    <w:rsid w:val="00265F1D"/>
    <w:rsid w:val="002660F6"/>
    <w:rsid w:val="00266AAA"/>
    <w:rsid w:val="00266C03"/>
    <w:rsid w:val="00266CDD"/>
    <w:rsid w:val="002670A1"/>
    <w:rsid w:val="00267549"/>
    <w:rsid w:val="002676DE"/>
    <w:rsid w:val="002676F3"/>
    <w:rsid w:val="00267888"/>
    <w:rsid w:val="00267917"/>
    <w:rsid w:val="00270271"/>
    <w:rsid w:val="00270597"/>
    <w:rsid w:val="00270841"/>
    <w:rsid w:val="00270D4E"/>
    <w:rsid w:val="00270F9F"/>
    <w:rsid w:val="0027106B"/>
    <w:rsid w:val="00271B4E"/>
    <w:rsid w:val="00271C3A"/>
    <w:rsid w:val="002724A2"/>
    <w:rsid w:val="002724F7"/>
    <w:rsid w:val="0027267C"/>
    <w:rsid w:val="00272C60"/>
    <w:rsid w:val="00272EFB"/>
    <w:rsid w:val="00272F1C"/>
    <w:rsid w:val="002734EB"/>
    <w:rsid w:val="00273B3A"/>
    <w:rsid w:val="00273FC1"/>
    <w:rsid w:val="002747F2"/>
    <w:rsid w:val="002748D0"/>
    <w:rsid w:val="00274B93"/>
    <w:rsid w:val="00275120"/>
    <w:rsid w:val="00275183"/>
    <w:rsid w:val="00275E9E"/>
    <w:rsid w:val="00276284"/>
    <w:rsid w:val="00276788"/>
    <w:rsid w:val="00276AF8"/>
    <w:rsid w:val="00276B2B"/>
    <w:rsid w:val="00276C11"/>
    <w:rsid w:val="00277541"/>
    <w:rsid w:val="00277842"/>
    <w:rsid w:val="00277B05"/>
    <w:rsid w:val="00277FF3"/>
    <w:rsid w:val="00280523"/>
    <w:rsid w:val="0028083B"/>
    <w:rsid w:val="00280BAA"/>
    <w:rsid w:val="00280DD9"/>
    <w:rsid w:val="0028189D"/>
    <w:rsid w:val="0028191F"/>
    <w:rsid w:val="00281A45"/>
    <w:rsid w:val="00281BDC"/>
    <w:rsid w:val="00281C85"/>
    <w:rsid w:val="00282427"/>
    <w:rsid w:val="00282CBC"/>
    <w:rsid w:val="0028321C"/>
    <w:rsid w:val="00283489"/>
    <w:rsid w:val="0028372F"/>
    <w:rsid w:val="00283BC6"/>
    <w:rsid w:val="00284056"/>
    <w:rsid w:val="0028416D"/>
    <w:rsid w:val="002842DF"/>
    <w:rsid w:val="00284754"/>
    <w:rsid w:val="00284926"/>
    <w:rsid w:val="00285284"/>
    <w:rsid w:val="00285329"/>
    <w:rsid w:val="002855CA"/>
    <w:rsid w:val="0028570E"/>
    <w:rsid w:val="00285A2F"/>
    <w:rsid w:val="0028615A"/>
    <w:rsid w:val="002862C5"/>
    <w:rsid w:val="00286B35"/>
    <w:rsid w:val="00287197"/>
    <w:rsid w:val="002872DB"/>
    <w:rsid w:val="002876CB"/>
    <w:rsid w:val="002878A3"/>
    <w:rsid w:val="002905CB"/>
    <w:rsid w:val="002908A6"/>
    <w:rsid w:val="002909EB"/>
    <w:rsid w:val="002910FE"/>
    <w:rsid w:val="002918DA"/>
    <w:rsid w:val="00291D4E"/>
    <w:rsid w:val="00291D53"/>
    <w:rsid w:val="0029250E"/>
    <w:rsid w:val="002925EC"/>
    <w:rsid w:val="00292A2A"/>
    <w:rsid w:val="00292AA6"/>
    <w:rsid w:val="00292CE4"/>
    <w:rsid w:val="00292F37"/>
    <w:rsid w:val="00293AE6"/>
    <w:rsid w:val="00293CA9"/>
    <w:rsid w:val="00294552"/>
    <w:rsid w:val="002946B6"/>
    <w:rsid w:val="00294A4D"/>
    <w:rsid w:val="00294A66"/>
    <w:rsid w:val="00294D74"/>
    <w:rsid w:val="00295439"/>
    <w:rsid w:val="0029555D"/>
    <w:rsid w:val="00295870"/>
    <w:rsid w:val="00295D3B"/>
    <w:rsid w:val="00296224"/>
    <w:rsid w:val="002966EE"/>
    <w:rsid w:val="00296C02"/>
    <w:rsid w:val="00296C39"/>
    <w:rsid w:val="00296EA8"/>
    <w:rsid w:val="0029704F"/>
    <w:rsid w:val="0029728F"/>
    <w:rsid w:val="002978DC"/>
    <w:rsid w:val="00297A5C"/>
    <w:rsid w:val="00297AB2"/>
    <w:rsid w:val="00297BB3"/>
    <w:rsid w:val="00297C82"/>
    <w:rsid w:val="002A0356"/>
    <w:rsid w:val="002A03FA"/>
    <w:rsid w:val="002A0727"/>
    <w:rsid w:val="002A07E5"/>
    <w:rsid w:val="002A0E4D"/>
    <w:rsid w:val="002A1A49"/>
    <w:rsid w:val="002A1C48"/>
    <w:rsid w:val="002A2300"/>
    <w:rsid w:val="002A2809"/>
    <w:rsid w:val="002A32FD"/>
    <w:rsid w:val="002A33CA"/>
    <w:rsid w:val="002A3B15"/>
    <w:rsid w:val="002A3D13"/>
    <w:rsid w:val="002A45D8"/>
    <w:rsid w:val="002A4663"/>
    <w:rsid w:val="002A46C6"/>
    <w:rsid w:val="002A4900"/>
    <w:rsid w:val="002A5212"/>
    <w:rsid w:val="002A52CF"/>
    <w:rsid w:val="002A5513"/>
    <w:rsid w:val="002A5659"/>
    <w:rsid w:val="002A5758"/>
    <w:rsid w:val="002A5935"/>
    <w:rsid w:val="002A6A28"/>
    <w:rsid w:val="002A6F4D"/>
    <w:rsid w:val="002A709E"/>
    <w:rsid w:val="002A70D9"/>
    <w:rsid w:val="002A720E"/>
    <w:rsid w:val="002A796A"/>
    <w:rsid w:val="002A7B3C"/>
    <w:rsid w:val="002A7D28"/>
    <w:rsid w:val="002A7D6C"/>
    <w:rsid w:val="002A7FF0"/>
    <w:rsid w:val="002B0168"/>
    <w:rsid w:val="002B05AE"/>
    <w:rsid w:val="002B16D9"/>
    <w:rsid w:val="002B1716"/>
    <w:rsid w:val="002B1DA6"/>
    <w:rsid w:val="002B1DB1"/>
    <w:rsid w:val="002B1EB8"/>
    <w:rsid w:val="002B1F22"/>
    <w:rsid w:val="002B2A41"/>
    <w:rsid w:val="002B2A59"/>
    <w:rsid w:val="002B326F"/>
    <w:rsid w:val="002B3290"/>
    <w:rsid w:val="002B331D"/>
    <w:rsid w:val="002B35AA"/>
    <w:rsid w:val="002B37CD"/>
    <w:rsid w:val="002B4242"/>
    <w:rsid w:val="002B4699"/>
    <w:rsid w:val="002B46B6"/>
    <w:rsid w:val="002B5881"/>
    <w:rsid w:val="002B58BA"/>
    <w:rsid w:val="002B6E6B"/>
    <w:rsid w:val="002B7A04"/>
    <w:rsid w:val="002B7A55"/>
    <w:rsid w:val="002B7C19"/>
    <w:rsid w:val="002B7CBE"/>
    <w:rsid w:val="002C0322"/>
    <w:rsid w:val="002C051B"/>
    <w:rsid w:val="002C0A40"/>
    <w:rsid w:val="002C0D5F"/>
    <w:rsid w:val="002C1177"/>
    <w:rsid w:val="002C120E"/>
    <w:rsid w:val="002C1298"/>
    <w:rsid w:val="002C1383"/>
    <w:rsid w:val="002C1637"/>
    <w:rsid w:val="002C19EE"/>
    <w:rsid w:val="002C27C0"/>
    <w:rsid w:val="002C27C2"/>
    <w:rsid w:val="002C2949"/>
    <w:rsid w:val="002C3FB3"/>
    <w:rsid w:val="002C4745"/>
    <w:rsid w:val="002C508D"/>
    <w:rsid w:val="002C6866"/>
    <w:rsid w:val="002C691B"/>
    <w:rsid w:val="002C6BEE"/>
    <w:rsid w:val="002C6ED6"/>
    <w:rsid w:val="002C77B5"/>
    <w:rsid w:val="002C7E94"/>
    <w:rsid w:val="002C7E95"/>
    <w:rsid w:val="002D0B6C"/>
    <w:rsid w:val="002D102B"/>
    <w:rsid w:val="002D1BD3"/>
    <w:rsid w:val="002D1F84"/>
    <w:rsid w:val="002D23B8"/>
    <w:rsid w:val="002D2787"/>
    <w:rsid w:val="002D2855"/>
    <w:rsid w:val="002D2A51"/>
    <w:rsid w:val="002D3457"/>
    <w:rsid w:val="002D34D0"/>
    <w:rsid w:val="002D356E"/>
    <w:rsid w:val="002D3DB5"/>
    <w:rsid w:val="002D3E29"/>
    <w:rsid w:val="002D3ED8"/>
    <w:rsid w:val="002D4BC7"/>
    <w:rsid w:val="002D4EDD"/>
    <w:rsid w:val="002D5412"/>
    <w:rsid w:val="002D5A70"/>
    <w:rsid w:val="002D5B4F"/>
    <w:rsid w:val="002D68D4"/>
    <w:rsid w:val="002D6DBB"/>
    <w:rsid w:val="002D7270"/>
    <w:rsid w:val="002D7343"/>
    <w:rsid w:val="002E0D61"/>
    <w:rsid w:val="002E123A"/>
    <w:rsid w:val="002E18E3"/>
    <w:rsid w:val="002E1D40"/>
    <w:rsid w:val="002E2028"/>
    <w:rsid w:val="002E2174"/>
    <w:rsid w:val="002E228D"/>
    <w:rsid w:val="002E3291"/>
    <w:rsid w:val="002E335F"/>
    <w:rsid w:val="002E3DF9"/>
    <w:rsid w:val="002E44EB"/>
    <w:rsid w:val="002E48DE"/>
    <w:rsid w:val="002E4A0F"/>
    <w:rsid w:val="002E4DD4"/>
    <w:rsid w:val="002E5B48"/>
    <w:rsid w:val="002E5F94"/>
    <w:rsid w:val="002E6030"/>
    <w:rsid w:val="002E6976"/>
    <w:rsid w:val="002E6F52"/>
    <w:rsid w:val="002E769F"/>
    <w:rsid w:val="002E7820"/>
    <w:rsid w:val="002E7A02"/>
    <w:rsid w:val="002E7D3C"/>
    <w:rsid w:val="002E7E9A"/>
    <w:rsid w:val="002E7F66"/>
    <w:rsid w:val="002F0455"/>
    <w:rsid w:val="002F059B"/>
    <w:rsid w:val="002F0624"/>
    <w:rsid w:val="002F0ACB"/>
    <w:rsid w:val="002F115E"/>
    <w:rsid w:val="002F175D"/>
    <w:rsid w:val="002F1F56"/>
    <w:rsid w:val="002F247B"/>
    <w:rsid w:val="002F2AC5"/>
    <w:rsid w:val="002F2B00"/>
    <w:rsid w:val="002F333A"/>
    <w:rsid w:val="002F3DA9"/>
    <w:rsid w:val="002F4320"/>
    <w:rsid w:val="002F4457"/>
    <w:rsid w:val="002F4D67"/>
    <w:rsid w:val="002F50F3"/>
    <w:rsid w:val="002F51DD"/>
    <w:rsid w:val="002F538F"/>
    <w:rsid w:val="002F5881"/>
    <w:rsid w:val="002F5EA7"/>
    <w:rsid w:val="002F5F08"/>
    <w:rsid w:val="002F61E7"/>
    <w:rsid w:val="002F626F"/>
    <w:rsid w:val="002F6777"/>
    <w:rsid w:val="002F6864"/>
    <w:rsid w:val="002F6A28"/>
    <w:rsid w:val="002F6AEF"/>
    <w:rsid w:val="002F6B87"/>
    <w:rsid w:val="002F6C81"/>
    <w:rsid w:val="002F6D1C"/>
    <w:rsid w:val="002F6FDA"/>
    <w:rsid w:val="002F7373"/>
    <w:rsid w:val="002F7613"/>
    <w:rsid w:val="002F7681"/>
    <w:rsid w:val="002F7BF5"/>
    <w:rsid w:val="00300025"/>
    <w:rsid w:val="003000E7"/>
    <w:rsid w:val="00300C1F"/>
    <w:rsid w:val="00302785"/>
    <w:rsid w:val="003028E2"/>
    <w:rsid w:val="00302964"/>
    <w:rsid w:val="00302A69"/>
    <w:rsid w:val="00302CFC"/>
    <w:rsid w:val="00302E1D"/>
    <w:rsid w:val="00303B20"/>
    <w:rsid w:val="00303F75"/>
    <w:rsid w:val="00304641"/>
    <w:rsid w:val="00304E44"/>
    <w:rsid w:val="003054AE"/>
    <w:rsid w:val="00306668"/>
    <w:rsid w:val="003069CC"/>
    <w:rsid w:val="00306FD6"/>
    <w:rsid w:val="0030729E"/>
    <w:rsid w:val="00307AE2"/>
    <w:rsid w:val="00310590"/>
    <w:rsid w:val="003105E3"/>
    <w:rsid w:val="0031093A"/>
    <w:rsid w:val="00310A73"/>
    <w:rsid w:val="00310BA3"/>
    <w:rsid w:val="00310C28"/>
    <w:rsid w:val="00310E74"/>
    <w:rsid w:val="003111E3"/>
    <w:rsid w:val="003117B2"/>
    <w:rsid w:val="00311805"/>
    <w:rsid w:val="00311AF2"/>
    <w:rsid w:val="00311B70"/>
    <w:rsid w:val="00311CD1"/>
    <w:rsid w:val="0031281D"/>
    <w:rsid w:val="00312A63"/>
    <w:rsid w:val="00313296"/>
    <w:rsid w:val="00313619"/>
    <w:rsid w:val="0031381D"/>
    <w:rsid w:val="00313822"/>
    <w:rsid w:val="003149F6"/>
    <w:rsid w:val="003157A2"/>
    <w:rsid w:val="00316AEE"/>
    <w:rsid w:val="00316CDF"/>
    <w:rsid w:val="00317118"/>
    <w:rsid w:val="00317254"/>
    <w:rsid w:val="0031735C"/>
    <w:rsid w:val="0031743D"/>
    <w:rsid w:val="003174AD"/>
    <w:rsid w:val="00317647"/>
    <w:rsid w:val="0031788D"/>
    <w:rsid w:val="00317976"/>
    <w:rsid w:val="003179D0"/>
    <w:rsid w:val="0032106D"/>
    <w:rsid w:val="003213A8"/>
    <w:rsid w:val="0032183B"/>
    <w:rsid w:val="00322BA0"/>
    <w:rsid w:val="00323255"/>
    <w:rsid w:val="00323C34"/>
    <w:rsid w:val="0032423E"/>
    <w:rsid w:val="00324367"/>
    <w:rsid w:val="003243D7"/>
    <w:rsid w:val="00324A7A"/>
    <w:rsid w:val="00324DDF"/>
    <w:rsid w:val="00324FC3"/>
    <w:rsid w:val="003255F1"/>
    <w:rsid w:val="00326774"/>
    <w:rsid w:val="003267CF"/>
    <w:rsid w:val="00326A5C"/>
    <w:rsid w:val="00326E4B"/>
    <w:rsid w:val="00326F01"/>
    <w:rsid w:val="00327040"/>
    <w:rsid w:val="00327690"/>
    <w:rsid w:val="0032776F"/>
    <w:rsid w:val="00327B3D"/>
    <w:rsid w:val="00327DC0"/>
    <w:rsid w:val="00327F1F"/>
    <w:rsid w:val="0033018C"/>
    <w:rsid w:val="003302FE"/>
    <w:rsid w:val="003303F3"/>
    <w:rsid w:val="003307C0"/>
    <w:rsid w:val="00330F42"/>
    <w:rsid w:val="003311B8"/>
    <w:rsid w:val="00331661"/>
    <w:rsid w:val="003316D9"/>
    <w:rsid w:val="00332245"/>
    <w:rsid w:val="003329E0"/>
    <w:rsid w:val="00332EA8"/>
    <w:rsid w:val="00332F71"/>
    <w:rsid w:val="00333586"/>
    <w:rsid w:val="00335004"/>
    <w:rsid w:val="00335465"/>
    <w:rsid w:val="003356C1"/>
    <w:rsid w:val="00335913"/>
    <w:rsid w:val="00336046"/>
    <w:rsid w:val="0033609D"/>
    <w:rsid w:val="003360A6"/>
    <w:rsid w:val="003365A8"/>
    <w:rsid w:val="003369CE"/>
    <w:rsid w:val="00336A46"/>
    <w:rsid w:val="00336B4C"/>
    <w:rsid w:val="003371A3"/>
    <w:rsid w:val="003371C3"/>
    <w:rsid w:val="00337810"/>
    <w:rsid w:val="00337998"/>
    <w:rsid w:val="00337DFD"/>
    <w:rsid w:val="003402A7"/>
    <w:rsid w:val="0034075D"/>
    <w:rsid w:val="00340783"/>
    <w:rsid w:val="00340A9E"/>
    <w:rsid w:val="00340D97"/>
    <w:rsid w:val="003412B6"/>
    <w:rsid w:val="0034158C"/>
    <w:rsid w:val="00341B8E"/>
    <w:rsid w:val="003420CF"/>
    <w:rsid w:val="0034299F"/>
    <w:rsid w:val="00342B00"/>
    <w:rsid w:val="00342B64"/>
    <w:rsid w:val="0034302B"/>
    <w:rsid w:val="00343044"/>
    <w:rsid w:val="00343310"/>
    <w:rsid w:val="0034368E"/>
    <w:rsid w:val="00343BE1"/>
    <w:rsid w:val="00343D68"/>
    <w:rsid w:val="003440C1"/>
    <w:rsid w:val="003444C7"/>
    <w:rsid w:val="0034484B"/>
    <w:rsid w:val="00345572"/>
    <w:rsid w:val="00346122"/>
    <w:rsid w:val="003463EE"/>
    <w:rsid w:val="00346BDB"/>
    <w:rsid w:val="00346FE6"/>
    <w:rsid w:val="00347154"/>
    <w:rsid w:val="0034727B"/>
    <w:rsid w:val="0034798F"/>
    <w:rsid w:val="00347AC7"/>
    <w:rsid w:val="00347C31"/>
    <w:rsid w:val="00347E2E"/>
    <w:rsid w:val="00347EEC"/>
    <w:rsid w:val="003500B4"/>
    <w:rsid w:val="0035016F"/>
    <w:rsid w:val="00350DA3"/>
    <w:rsid w:val="00351A6A"/>
    <w:rsid w:val="00351B3E"/>
    <w:rsid w:val="00351E25"/>
    <w:rsid w:val="00351EE3"/>
    <w:rsid w:val="0035266C"/>
    <w:rsid w:val="00352D2F"/>
    <w:rsid w:val="003533D1"/>
    <w:rsid w:val="00353ECF"/>
    <w:rsid w:val="00354148"/>
    <w:rsid w:val="003546D3"/>
    <w:rsid w:val="00354A2D"/>
    <w:rsid w:val="00354C14"/>
    <w:rsid w:val="00354F12"/>
    <w:rsid w:val="003555CA"/>
    <w:rsid w:val="0035578A"/>
    <w:rsid w:val="00355991"/>
    <w:rsid w:val="00356708"/>
    <w:rsid w:val="00356BAB"/>
    <w:rsid w:val="00357A2D"/>
    <w:rsid w:val="00357CFB"/>
    <w:rsid w:val="003609AE"/>
    <w:rsid w:val="003613E9"/>
    <w:rsid w:val="00361E15"/>
    <w:rsid w:val="00361E4B"/>
    <w:rsid w:val="0036203D"/>
    <w:rsid w:val="00362116"/>
    <w:rsid w:val="00362604"/>
    <w:rsid w:val="0036297E"/>
    <w:rsid w:val="00362BF0"/>
    <w:rsid w:val="003632DD"/>
    <w:rsid w:val="00363A53"/>
    <w:rsid w:val="00363BB9"/>
    <w:rsid w:val="00363DE8"/>
    <w:rsid w:val="00364192"/>
    <w:rsid w:val="0036468D"/>
    <w:rsid w:val="003646EE"/>
    <w:rsid w:val="00364744"/>
    <w:rsid w:val="00364B7B"/>
    <w:rsid w:val="0036524F"/>
    <w:rsid w:val="003652ED"/>
    <w:rsid w:val="003658CD"/>
    <w:rsid w:val="003663B9"/>
    <w:rsid w:val="00366BFE"/>
    <w:rsid w:val="0036746E"/>
    <w:rsid w:val="00367581"/>
    <w:rsid w:val="00367841"/>
    <w:rsid w:val="003700F9"/>
    <w:rsid w:val="003706A4"/>
    <w:rsid w:val="003709D0"/>
    <w:rsid w:val="00370D3D"/>
    <w:rsid w:val="00370D4A"/>
    <w:rsid w:val="00371113"/>
    <w:rsid w:val="00371296"/>
    <w:rsid w:val="003714B1"/>
    <w:rsid w:val="00371716"/>
    <w:rsid w:val="00371D10"/>
    <w:rsid w:val="00371D3E"/>
    <w:rsid w:val="00371F3A"/>
    <w:rsid w:val="003720B8"/>
    <w:rsid w:val="003723C1"/>
    <w:rsid w:val="00372419"/>
    <w:rsid w:val="003729A0"/>
    <w:rsid w:val="00372ABA"/>
    <w:rsid w:val="00372B6F"/>
    <w:rsid w:val="00372BDD"/>
    <w:rsid w:val="003730D3"/>
    <w:rsid w:val="003732B0"/>
    <w:rsid w:val="003733CD"/>
    <w:rsid w:val="00373524"/>
    <w:rsid w:val="00373967"/>
    <w:rsid w:val="00373D1F"/>
    <w:rsid w:val="00373E2C"/>
    <w:rsid w:val="00374BF1"/>
    <w:rsid w:val="00375145"/>
    <w:rsid w:val="00376F37"/>
    <w:rsid w:val="00377735"/>
    <w:rsid w:val="00377864"/>
    <w:rsid w:val="00380153"/>
    <w:rsid w:val="00380253"/>
    <w:rsid w:val="003804A0"/>
    <w:rsid w:val="003805E3"/>
    <w:rsid w:val="003813A2"/>
    <w:rsid w:val="00381E87"/>
    <w:rsid w:val="00382353"/>
    <w:rsid w:val="00382847"/>
    <w:rsid w:val="00382C80"/>
    <w:rsid w:val="00382FEE"/>
    <w:rsid w:val="0038307A"/>
    <w:rsid w:val="0038381D"/>
    <w:rsid w:val="003838C4"/>
    <w:rsid w:val="003840A1"/>
    <w:rsid w:val="0038417A"/>
    <w:rsid w:val="003841E6"/>
    <w:rsid w:val="00384370"/>
    <w:rsid w:val="0038551F"/>
    <w:rsid w:val="003858E7"/>
    <w:rsid w:val="00385E14"/>
    <w:rsid w:val="00385EB1"/>
    <w:rsid w:val="0038623E"/>
    <w:rsid w:val="003866AC"/>
    <w:rsid w:val="003868F2"/>
    <w:rsid w:val="00386CD0"/>
    <w:rsid w:val="003871DD"/>
    <w:rsid w:val="00387CEF"/>
    <w:rsid w:val="0039036F"/>
    <w:rsid w:val="00390444"/>
    <w:rsid w:val="00390726"/>
    <w:rsid w:val="00390ED3"/>
    <w:rsid w:val="00390F35"/>
    <w:rsid w:val="00390FAA"/>
    <w:rsid w:val="00391325"/>
    <w:rsid w:val="003916BE"/>
    <w:rsid w:val="00391A3B"/>
    <w:rsid w:val="00391F05"/>
    <w:rsid w:val="00391F81"/>
    <w:rsid w:val="003921CB"/>
    <w:rsid w:val="00392622"/>
    <w:rsid w:val="00392DB8"/>
    <w:rsid w:val="00392E67"/>
    <w:rsid w:val="0039316A"/>
    <w:rsid w:val="00393478"/>
    <w:rsid w:val="00393567"/>
    <w:rsid w:val="00393938"/>
    <w:rsid w:val="00393BFB"/>
    <w:rsid w:val="00393C1A"/>
    <w:rsid w:val="00393C79"/>
    <w:rsid w:val="00393EFF"/>
    <w:rsid w:val="00394D1A"/>
    <w:rsid w:val="00394DF6"/>
    <w:rsid w:val="00395191"/>
    <w:rsid w:val="0039520F"/>
    <w:rsid w:val="0039559F"/>
    <w:rsid w:val="00395B53"/>
    <w:rsid w:val="00395EC8"/>
    <w:rsid w:val="003A0962"/>
    <w:rsid w:val="003A0D4F"/>
    <w:rsid w:val="003A0D82"/>
    <w:rsid w:val="003A1508"/>
    <w:rsid w:val="003A1509"/>
    <w:rsid w:val="003A152A"/>
    <w:rsid w:val="003A1D78"/>
    <w:rsid w:val="003A23AD"/>
    <w:rsid w:val="003A2900"/>
    <w:rsid w:val="003A3345"/>
    <w:rsid w:val="003A3447"/>
    <w:rsid w:val="003A37D0"/>
    <w:rsid w:val="003A3869"/>
    <w:rsid w:val="003A3A45"/>
    <w:rsid w:val="003A3B49"/>
    <w:rsid w:val="003A4324"/>
    <w:rsid w:val="003A4836"/>
    <w:rsid w:val="003A4A9C"/>
    <w:rsid w:val="003A51C3"/>
    <w:rsid w:val="003A51D6"/>
    <w:rsid w:val="003A555E"/>
    <w:rsid w:val="003A5C55"/>
    <w:rsid w:val="003A5C58"/>
    <w:rsid w:val="003A62B6"/>
    <w:rsid w:val="003A63BA"/>
    <w:rsid w:val="003A63C5"/>
    <w:rsid w:val="003A69EA"/>
    <w:rsid w:val="003A72BC"/>
    <w:rsid w:val="003A779E"/>
    <w:rsid w:val="003B04F4"/>
    <w:rsid w:val="003B082E"/>
    <w:rsid w:val="003B0E40"/>
    <w:rsid w:val="003B1019"/>
    <w:rsid w:val="003B14FD"/>
    <w:rsid w:val="003B1533"/>
    <w:rsid w:val="003B1A66"/>
    <w:rsid w:val="003B1AED"/>
    <w:rsid w:val="003B1BB3"/>
    <w:rsid w:val="003B225D"/>
    <w:rsid w:val="003B28FD"/>
    <w:rsid w:val="003B2C74"/>
    <w:rsid w:val="003B3270"/>
    <w:rsid w:val="003B33D7"/>
    <w:rsid w:val="003B3A1B"/>
    <w:rsid w:val="003B3DA3"/>
    <w:rsid w:val="003B4042"/>
    <w:rsid w:val="003B44ED"/>
    <w:rsid w:val="003B474D"/>
    <w:rsid w:val="003B47D2"/>
    <w:rsid w:val="003B53E6"/>
    <w:rsid w:val="003B56A0"/>
    <w:rsid w:val="003B5EAC"/>
    <w:rsid w:val="003B61D7"/>
    <w:rsid w:val="003B63AA"/>
    <w:rsid w:val="003B70E0"/>
    <w:rsid w:val="003B7FF9"/>
    <w:rsid w:val="003C001B"/>
    <w:rsid w:val="003C08D3"/>
    <w:rsid w:val="003C0948"/>
    <w:rsid w:val="003C0A26"/>
    <w:rsid w:val="003C105C"/>
    <w:rsid w:val="003C131A"/>
    <w:rsid w:val="003C1516"/>
    <w:rsid w:val="003C16AF"/>
    <w:rsid w:val="003C20C1"/>
    <w:rsid w:val="003C213A"/>
    <w:rsid w:val="003C2267"/>
    <w:rsid w:val="003C2D46"/>
    <w:rsid w:val="003C2FE1"/>
    <w:rsid w:val="003C32E6"/>
    <w:rsid w:val="003C3457"/>
    <w:rsid w:val="003C418C"/>
    <w:rsid w:val="003C44D0"/>
    <w:rsid w:val="003C53AD"/>
    <w:rsid w:val="003C54BA"/>
    <w:rsid w:val="003C5830"/>
    <w:rsid w:val="003C5B5A"/>
    <w:rsid w:val="003C5C0C"/>
    <w:rsid w:val="003C644C"/>
    <w:rsid w:val="003C659A"/>
    <w:rsid w:val="003C6C69"/>
    <w:rsid w:val="003C70DD"/>
    <w:rsid w:val="003C72DD"/>
    <w:rsid w:val="003C7CB9"/>
    <w:rsid w:val="003D0259"/>
    <w:rsid w:val="003D0277"/>
    <w:rsid w:val="003D02FE"/>
    <w:rsid w:val="003D0A05"/>
    <w:rsid w:val="003D0C0C"/>
    <w:rsid w:val="003D0CDA"/>
    <w:rsid w:val="003D0D9C"/>
    <w:rsid w:val="003D0FF8"/>
    <w:rsid w:val="003D1175"/>
    <w:rsid w:val="003D1189"/>
    <w:rsid w:val="003D124D"/>
    <w:rsid w:val="003D1C35"/>
    <w:rsid w:val="003D220F"/>
    <w:rsid w:val="003D22D4"/>
    <w:rsid w:val="003D22E7"/>
    <w:rsid w:val="003D248B"/>
    <w:rsid w:val="003D254C"/>
    <w:rsid w:val="003D266B"/>
    <w:rsid w:val="003D27E9"/>
    <w:rsid w:val="003D2B5F"/>
    <w:rsid w:val="003D4092"/>
    <w:rsid w:val="003D4B38"/>
    <w:rsid w:val="003D4B45"/>
    <w:rsid w:val="003D4C58"/>
    <w:rsid w:val="003D4DCD"/>
    <w:rsid w:val="003D4DDE"/>
    <w:rsid w:val="003D4F97"/>
    <w:rsid w:val="003D5189"/>
    <w:rsid w:val="003D5424"/>
    <w:rsid w:val="003D5A3E"/>
    <w:rsid w:val="003D5D39"/>
    <w:rsid w:val="003D63A4"/>
    <w:rsid w:val="003D6B9C"/>
    <w:rsid w:val="003D6BD0"/>
    <w:rsid w:val="003D6CF1"/>
    <w:rsid w:val="003D6E25"/>
    <w:rsid w:val="003D715C"/>
    <w:rsid w:val="003D743C"/>
    <w:rsid w:val="003D74A1"/>
    <w:rsid w:val="003E0103"/>
    <w:rsid w:val="003E07C0"/>
    <w:rsid w:val="003E094E"/>
    <w:rsid w:val="003E0F1F"/>
    <w:rsid w:val="003E0F6B"/>
    <w:rsid w:val="003E126C"/>
    <w:rsid w:val="003E17C1"/>
    <w:rsid w:val="003E19F0"/>
    <w:rsid w:val="003E1BE5"/>
    <w:rsid w:val="003E206D"/>
    <w:rsid w:val="003E2310"/>
    <w:rsid w:val="003E26A4"/>
    <w:rsid w:val="003E2762"/>
    <w:rsid w:val="003E2CAF"/>
    <w:rsid w:val="003E2D02"/>
    <w:rsid w:val="003E3725"/>
    <w:rsid w:val="003E3990"/>
    <w:rsid w:val="003E39C3"/>
    <w:rsid w:val="003E3DC6"/>
    <w:rsid w:val="003E4313"/>
    <w:rsid w:val="003E4768"/>
    <w:rsid w:val="003E50B2"/>
    <w:rsid w:val="003E516A"/>
    <w:rsid w:val="003E5414"/>
    <w:rsid w:val="003E57D8"/>
    <w:rsid w:val="003E5DE1"/>
    <w:rsid w:val="003E7135"/>
    <w:rsid w:val="003E7582"/>
    <w:rsid w:val="003F08DB"/>
    <w:rsid w:val="003F0B25"/>
    <w:rsid w:val="003F1116"/>
    <w:rsid w:val="003F1B03"/>
    <w:rsid w:val="003F1EEC"/>
    <w:rsid w:val="003F2666"/>
    <w:rsid w:val="003F291B"/>
    <w:rsid w:val="003F32F5"/>
    <w:rsid w:val="003F37B5"/>
    <w:rsid w:val="003F3A70"/>
    <w:rsid w:val="003F3DB3"/>
    <w:rsid w:val="003F3F3D"/>
    <w:rsid w:val="003F473D"/>
    <w:rsid w:val="003F4A3F"/>
    <w:rsid w:val="003F4C1A"/>
    <w:rsid w:val="003F5E15"/>
    <w:rsid w:val="003F7516"/>
    <w:rsid w:val="004002AE"/>
    <w:rsid w:val="00400722"/>
    <w:rsid w:val="0040118A"/>
    <w:rsid w:val="004016DD"/>
    <w:rsid w:val="00402673"/>
    <w:rsid w:val="00402814"/>
    <w:rsid w:val="00402FE0"/>
    <w:rsid w:val="00402FEC"/>
    <w:rsid w:val="004037BC"/>
    <w:rsid w:val="00403804"/>
    <w:rsid w:val="00403EE4"/>
    <w:rsid w:val="0040487A"/>
    <w:rsid w:val="00404991"/>
    <w:rsid w:val="00404BE3"/>
    <w:rsid w:val="004054FD"/>
    <w:rsid w:val="00405510"/>
    <w:rsid w:val="004055E6"/>
    <w:rsid w:val="00406024"/>
    <w:rsid w:val="004073B6"/>
    <w:rsid w:val="00407E4D"/>
    <w:rsid w:val="00410210"/>
    <w:rsid w:val="00410E20"/>
    <w:rsid w:val="00412167"/>
    <w:rsid w:val="00412442"/>
    <w:rsid w:val="00412C68"/>
    <w:rsid w:val="004131AE"/>
    <w:rsid w:val="0041327D"/>
    <w:rsid w:val="0041366A"/>
    <w:rsid w:val="004137A3"/>
    <w:rsid w:val="004137AF"/>
    <w:rsid w:val="00413B97"/>
    <w:rsid w:val="004143D0"/>
    <w:rsid w:val="00415047"/>
    <w:rsid w:val="004154F0"/>
    <w:rsid w:val="00415571"/>
    <w:rsid w:val="00415983"/>
    <w:rsid w:val="00416403"/>
    <w:rsid w:val="004165A2"/>
    <w:rsid w:val="00416977"/>
    <w:rsid w:val="00416F94"/>
    <w:rsid w:val="004172E0"/>
    <w:rsid w:val="00417428"/>
    <w:rsid w:val="00417A1E"/>
    <w:rsid w:val="00417A78"/>
    <w:rsid w:val="00417BE8"/>
    <w:rsid w:val="00417F83"/>
    <w:rsid w:val="00417FB6"/>
    <w:rsid w:val="00420224"/>
    <w:rsid w:val="0042051A"/>
    <w:rsid w:val="00420A5D"/>
    <w:rsid w:val="00420C32"/>
    <w:rsid w:val="00420E68"/>
    <w:rsid w:val="00420E76"/>
    <w:rsid w:val="0042140D"/>
    <w:rsid w:val="00421CB6"/>
    <w:rsid w:val="00421F27"/>
    <w:rsid w:val="0042217C"/>
    <w:rsid w:val="004222C5"/>
    <w:rsid w:val="00422316"/>
    <w:rsid w:val="004223C7"/>
    <w:rsid w:val="004223ED"/>
    <w:rsid w:val="0042250C"/>
    <w:rsid w:val="00422986"/>
    <w:rsid w:val="00422EF8"/>
    <w:rsid w:val="00423113"/>
    <w:rsid w:val="00423182"/>
    <w:rsid w:val="00423480"/>
    <w:rsid w:val="004236AA"/>
    <w:rsid w:val="004248DA"/>
    <w:rsid w:val="00424FDC"/>
    <w:rsid w:val="00425871"/>
    <w:rsid w:val="00425CBF"/>
    <w:rsid w:val="00425ECE"/>
    <w:rsid w:val="0042600B"/>
    <w:rsid w:val="004261D5"/>
    <w:rsid w:val="00426A8E"/>
    <w:rsid w:val="00427A37"/>
    <w:rsid w:val="00427A48"/>
    <w:rsid w:val="004300F3"/>
    <w:rsid w:val="00430690"/>
    <w:rsid w:val="0043076E"/>
    <w:rsid w:val="00431128"/>
    <w:rsid w:val="004313B6"/>
    <w:rsid w:val="00431927"/>
    <w:rsid w:val="00431C56"/>
    <w:rsid w:val="00431D91"/>
    <w:rsid w:val="00431F21"/>
    <w:rsid w:val="004322E1"/>
    <w:rsid w:val="00432451"/>
    <w:rsid w:val="00432C67"/>
    <w:rsid w:val="00432DB8"/>
    <w:rsid w:val="004339C2"/>
    <w:rsid w:val="00433A2E"/>
    <w:rsid w:val="00434221"/>
    <w:rsid w:val="004344A4"/>
    <w:rsid w:val="004351B7"/>
    <w:rsid w:val="004355BD"/>
    <w:rsid w:val="00435863"/>
    <w:rsid w:val="0043591D"/>
    <w:rsid w:val="004367C8"/>
    <w:rsid w:val="00436B14"/>
    <w:rsid w:val="00436B9A"/>
    <w:rsid w:val="00436D2E"/>
    <w:rsid w:val="00436E6F"/>
    <w:rsid w:val="004373D6"/>
    <w:rsid w:val="004376D3"/>
    <w:rsid w:val="00437880"/>
    <w:rsid w:val="00437B44"/>
    <w:rsid w:val="00437FAE"/>
    <w:rsid w:val="0044009A"/>
    <w:rsid w:val="0044029D"/>
    <w:rsid w:val="004403CE"/>
    <w:rsid w:val="004409EA"/>
    <w:rsid w:val="00440D68"/>
    <w:rsid w:val="00440EE2"/>
    <w:rsid w:val="00441B76"/>
    <w:rsid w:val="00441F6E"/>
    <w:rsid w:val="00442CD1"/>
    <w:rsid w:val="0044300B"/>
    <w:rsid w:val="004430DF"/>
    <w:rsid w:val="004432D1"/>
    <w:rsid w:val="00443947"/>
    <w:rsid w:val="004445A8"/>
    <w:rsid w:val="00444A05"/>
    <w:rsid w:val="00444AE2"/>
    <w:rsid w:val="00444DF0"/>
    <w:rsid w:val="00444E36"/>
    <w:rsid w:val="004463D3"/>
    <w:rsid w:val="004467B4"/>
    <w:rsid w:val="00446F07"/>
    <w:rsid w:val="004501F2"/>
    <w:rsid w:val="00450281"/>
    <w:rsid w:val="00450E50"/>
    <w:rsid w:val="00450E9E"/>
    <w:rsid w:val="004513FD"/>
    <w:rsid w:val="00451492"/>
    <w:rsid w:val="00451496"/>
    <w:rsid w:val="0045223A"/>
    <w:rsid w:val="00452B55"/>
    <w:rsid w:val="00453941"/>
    <w:rsid w:val="00453C66"/>
    <w:rsid w:val="00453FA5"/>
    <w:rsid w:val="004543D1"/>
    <w:rsid w:val="004547AA"/>
    <w:rsid w:val="0045572C"/>
    <w:rsid w:val="00455C79"/>
    <w:rsid w:val="0045689A"/>
    <w:rsid w:val="00457276"/>
    <w:rsid w:val="00457530"/>
    <w:rsid w:val="004575CD"/>
    <w:rsid w:val="004576B9"/>
    <w:rsid w:val="004600D1"/>
    <w:rsid w:val="004604AA"/>
    <w:rsid w:val="00460512"/>
    <w:rsid w:val="00460645"/>
    <w:rsid w:val="00460B56"/>
    <w:rsid w:val="0046119E"/>
    <w:rsid w:val="00461277"/>
    <w:rsid w:val="0046169D"/>
    <w:rsid w:val="004619CA"/>
    <w:rsid w:val="00462A2D"/>
    <w:rsid w:val="00462F45"/>
    <w:rsid w:val="00463A8F"/>
    <w:rsid w:val="00463E98"/>
    <w:rsid w:val="004645D2"/>
    <w:rsid w:val="0046472A"/>
    <w:rsid w:val="00464D57"/>
    <w:rsid w:val="00465248"/>
    <w:rsid w:val="004657EC"/>
    <w:rsid w:val="00465CC4"/>
    <w:rsid w:val="00466567"/>
    <w:rsid w:val="0046720A"/>
    <w:rsid w:val="00467553"/>
    <w:rsid w:val="00467BFC"/>
    <w:rsid w:val="00467E2C"/>
    <w:rsid w:val="00470755"/>
    <w:rsid w:val="00470E9F"/>
    <w:rsid w:val="00471209"/>
    <w:rsid w:val="004714F4"/>
    <w:rsid w:val="00472AC8"/>
    <w:rsid w:val="00472B92"/>
    <w:rsid w:val="0047302E"/>
    <w:rsid w:val="004739C8"/>
    <w:rsid w:val="0047470A"/>
    <w:rsid w:val="0047474A"/>
    <w:rsid w:val="00474C82"/>
    <w:rsid w:val="004755C4"/>
    <w:rsid w:val="0047598C"/>
    <w:rsid w:val="00475B53"/>
    <w:rsid w:val="004765B4"/>
    <w:rsid w:val="00477798"/>
    <w:rsid w:val="00477EA7"/>
    <w:rsid w:val="00480255"/>
    <w:rsid w:val="00480436"/>
    <w:rsid w:val="004804D8"/>
    <w:rsid w:val="0048091B"/>
    <w:rsid w:val="00480BBB"/>
    <w:rsid w:val="00480CD0"/>
    <w:rsid w:val="00480F90"/>
    <w:rsid w:val="004813C1"/>
    <w:rsid w:val="004814AE"/>
    <w:rsid w:val="00481587"/>
    <w:rsid w:val="00481D4A"/>
    <w:rsid w:val="00482426"/>
    <w:rsid w:val="004828B9"/>
    <w:rsid w:val="00482B6B"/>
    <w:rsid w:val="004830CC"/>
    <w:rsid w:val="004835A2"/>
    <w:rsid w:val="004837D6"/>
    <w:rsid w:val="00483807"/>
    <w:rsid w:val="00484313"/>
    <w:rsid w:val="004849CC"/>
    <w:rsid w:val="00484D80"/>
    <w:rsid w:val="00484EFB"/>
    <w:rsid w:val="0048505F"/>
    <w:rsid w:val="00485776"/>
    <w:rsid w:val="00485CFB"/>
    <w:rsid w:val="00486163"/>
    <w:rsid w:val="00486351"/>
    <w:rsid w:val="004869EF"/>
    <w:rsid w:val="004876B9"/>
    <w:rsid w:val="00487A50"/>
    <w:rsid w:val="00487F8A"/>
    <w:rsid w:val="00490097"/>
    <w:rsid w:val="00490406"/>
    <w:rsid w:val="00490575"/>
    <w:rsid w:val="00490A22"/>
    <w:rsid w:val="004915D4"/>
    <w:rsid w:val="00491699"/>
    <w:rsid w:val="00491B1F"/>
    <w:rsid w:val="00492562"/>
    <w:rsid w:val="00492AB1"/>
    <w:rsid w:val="00492C56"/>
    <w:rsid w:val="00492D33"/>
    <w:rsid w:val="00492EB5"/>
    <w:rsid w:val="00493D94"/>
    <w:rsid w:val="00494355"/>
    <w:rsid w:val="00494360"/>
    <w:rsid w:val="0049444D"/>
    <w:rsid w:val="00494A1C"/>
    <w:rsid w:val="00494FB0"/>
    <w:rsid w:val="00495593"/>
    <w:rsid w:val="00495827"/>
    <w:rsid w:val="00496AD1"/>
    <w:rsid w:val="00496F9D"/>
    <w:rsid w:val="004970DE"/>
    <w:rsid w:val="00497B23"/>
    <w:rsid w:val="00497B61"/>
    <w:rsid w:val="00497DB6"/>
    <w:rsid w:val="004A02F9"/>
    <w:rsid w:val="004A08B8"/>
    <w:rsid w:val="004A09DB"/>
    <w:rsid w:val="004A1B4B"/>
    <w:rsid w:val="004A1EC6"/>
    <w:rsid w:val="004A2440"/>
    <w:rsid w:val="004A2613"/>
    <w:rsid w:val="004A293F"/>
    <w:rsid w:val="004A2D4D"/>
    <w:rsid w:val="004A2E28"/>
    <w:rsid w:val="004A2FBC"/>
    <w:rsid w:val="004A377B"/>
    <w:rsid w:val="004A3A5C"/>
    <w:rsid w:val="004A405B"/>
    <w:rsid w:val="004A455E"/>
    <w:rsid w:val="004A4A92"/>
    <w:rsid w:val="004A4BC7"/>
    <w:rsid w:val="004A4D91"/>
    <w:rsid w:val="004A5565"/>
    <w:rsid w:val="004A5567"/>
    <w:rsid w:val="004A5BA8"/>
    <w:rsid w:val="004A5E4F"/>
    <w:rsid w:val="004A5E5F"/>
    <w:rsid w:val="004A60EC"/>
    <w:rsid w:val="004A664D"/>
    <w:rsid w:val="004A672F"/>
    <w:rsid w:val="004A6DDA"/>
    <w:rsid w:val="004A7C88"/>
    <w:rsid w:val="004A7F24"/>
    <w:rsid w:val="004B0139"/>
    <w:rsid w:val="004B0C16"/>
    <w:rsid w:val="004B1781"/>
    <w:rsid w:val="004B1944"/>
    <w:rsid w:val="004B19CE"/>
    <w:rsid w:val="004B24B9"/>
    <w:rsid w:val="004B2804"/>
    <w:rsid w:val="004B29D9"/>
    <w:rsid w:val="004B31F6"/>
    <w:rsid w:val="004B3BC0"/>
    <w:rsid w:val="004B3D2B"/>
    <w:rsid w:val="004B3F10"/>
    <w:rsid w:val="004B4237"/>
    <w:rsid w:val="004B48BC"/>
    <w:rsid w:val="004B48F9"/>
    <w:rsid w:val="004B4D34"/>
    <w:rsid w:val="004B507F"/>
    <w:rsid w:val="004B59E4"/>
    <w:rsid w:val="004B66FA"/>
    <w:rsid w:val="004B67B5"/>
    <w:rsid w:val="004B6B4F"/>
    <w:rsid w:val="004B71F1"/>
    <w:rsid w:val="004B72B5"/>
    <w:rsid w:val="004B7497"/>
    <w:rsid w:val="004B7668"/>
    <w:rsid w:val="004B79A8"/>
    <w:rsid w:val="004B7BB1"/>
    <w:rsid w:val="004B7D43"/>
    <w:rsid w:val="004C01E3"/>
    <w:rsid w:val="004C119C"/>
    <w:rsid w:val="004C1437"/>
    <w:rsid w:val="004C1756"/>
    <w:rsid w:val="004C1827"/>
    <w:rsid w:val="004C1A78"/>
    <w:rsid w:val="004C1E9B"/>
    <w:rsid w:val="004C20AD"/>
    <w:rsid w:val="004C24CE"/>
    <w:rsid w:val="004C27B0"/>
    <w:rsid w:val="004C2A9B"/>
    <w:rsid w:val="004C2AD9"/>
    <w:rsid w:val="004C2B51"/>
    <w:rsid w:val="004C2EC3"/>
    <w:rsid w:val="004C3510"/>
    <w:rsid w:val="004C3ABF"/>
    <w:rsid w:val="004C3DCC"/>
    <w:rsid w:val="004C3FF7"/>
    <w:rsid w:val="004C438A"/>
    <w:rsid w:val="004C4647"/>
    <w:rsid w:val="004C4EA8"/>
    <w:rsid w:val="004C4EDC"/>
    <w:rsid w:val="004C4FA3"/>
    <w:rsid w:val="004C50A6"/>
    <w:rsid w:val="004C6640"/>
    <w:rsid w:val="004C7677"/>
    <w:rsid w:val="004C7CAF"/>
    <w:rsid w:val="004D014F"/>
    <w:rsid w:val="004D0E35"/>
    <w:rsid w:val="004D167A"/>
    <w:rsid w:val="004D17C4"/>
    <w:rsid w:val="004D19D5"/>
    <w:rsid w:val="004D1C3A"/>
    <w:rsid w:val="004D1D0D"/>
    <w:rsid w:val="004D224F"/>
    <w:rsid w:val="004D26B1"/>
    <w:rsid w:val="004D2970"/>
    <w:rsid w:val="004D2B4F"/>
    <w:rsid w:val="004D2EBF"/>
    <w:rsid w:val="004D32E1"/>
    <w:rsid w:val="004D3417"/>
    <w:rsid w:val="004D34C2"/>
    <w:rsid w:val="004D4A30"/>
    <w:rsid w:val="004D5208"/>
    <w:rsid w:val="004D6074"/>
    <w:rsid w:val="004D6210"/>
    <w:rsid w:val="004D6685"/>
    <w:rsid w:val="004D68C2"/>
    <w:rsid w:val="004D6F4E"/>
    <w:rsid w:val="004D71FD"/>
    <w:rsid w:val="004D7492"/>
    <w:rsid w:val="004D77A1"/>
    <w:rsid w:val="004D7D57"/>
    <w:rsid w:val="004E013E"/>
    <w:rsid w:val="004E0855"/>
    <w:rsid w:val="004E0944"/>
    <w:rsid w:val="004E09A4"/>
    <w:rsid w:val="004E0D99"/>
    <w:rsid w:val="004E1AF8"/>
    <w:rsid w:val="004E1CED"/>
    <w:rsid w:val="004E1DC5"/>
    <w:rsid w:val="004E1E65"/>
    <w:rsid w:val="004E2C26"/>
    <w:rsid w:val="004E2F7E"/>
    <w:rsid w:val="004E300D"/>
    <w:rsid w:val="004E3E2B"/>
    <w:rsid w:val="004E3E98"/>
    <w:rsid w:val="004E4249"/>
    <w:rsid w:val="004E4546"/>
    <w:rsid w:val="004E4C19"/>
    <w:rsid w:val="004E54FE"/>
    <w:rsid w:val="004E59D1"/>
    <w:rsid w:val="004E608C"/>
    <w:rsid w:val="004E6698"/>
    <w:rsid w:val="004E7146"/>
    <w:rsid w:val="004E7653"/>
    <w:rsid w:val="004E7875"/>
    <w:rsid w:val="004E78CB"/>
    <w:rsid w:val="004F04F6"/>
    <w:rsid w:val="004F09F2"/>
    <w:rsid w:val="004F0BA7"/>
    <w:rsid w:val="004F12C3"/>
    <w:rsid w:val="004F1658"/>
    <w:rsid w:val="004F29EA"/>
    <w:rsid w:val="004F36DD"/>
    <w:rsid w:val="004F3826"/>
    <w:rsid w:val="004F3B80"/>
    <w:rsid w:val="004F3EDF"/>
    <w:rsid w:val="004F41CF"/>
    <w:rsid w:val="004F4274"/>
    <w:rsid w:val="004F460D"/>
    <w:rsid w:val="004F467E"/>
    <w:rsid w:val="004F49C9"/>
    <w:rsid w:val="004F4A67"/>
    <w:rsid w:val="004F4D3D"/>
    <w:rsid w:val="004F4E0A"/>
    <w:rsid w:val="004F4FD7"/>
    <w:rsid w:val="004F51E7"/>
    <w:rsid w:val="004F531B"/>
    <w:rsid w:val="004F53C4"/>
    <w:rsid w:val="004F552B"/>
    <w:rsid w:val="004F5A17"/>
    <w:rsid w:val="004F5C09"/>
    <w:rsid w:val="004F5D42"/>
    <w:rsid w:val="004F65A2"/>
    <w:rsid w:val="004F6647"/>
    <w:rsid w:val="004F6C1E"/>
    <w:rsid w:val="004F6D99"/>
    <w:rsid w:val="004F74BD"/>
    <w:rsid w:val="004F79FC"/>
    <w:rsid w:val="005008FB"/>
    <w:rsid w:val="005027A6"/>
    <w:rsid w:val="00502D2B"/>
    <w:rsid w:val="00502F77"/>
    <w:rsid w:val="00503160"/>
    <w:rsid w:val="00503F24"/>
    <w:rsid w:val="00503FF2"/>
    <w:rsid w:val="0050491B"/>
    <w:rsid w:val="00504D3C"/>
    <w:rsid w:val="00505087"/>
    <w:rsid w:val="0050549B"/>
    <w:rsid w:val="00505B56"/>
    <w:rsid w:val="00505EB9"/>
    <w:rsid w:val="00506185"/>
    <w:rsid w:val="00506476"/>
    <w:rsid w:val="00506710"/>
    <w:rsid w:val="00507A15"/>
    <w:rsid w:val="00510247"/>
    <w:rsid w:val="005106C6"/>
    <w:rsid w:val="005117F4"/>
    <w:rsid w:val="00511C54"/>
    <w:rsid w:val="0051210F"/>
    <w:rsid w:val="005121B4"/>
    <w:rsid w:val="0051224B"/>
    <w:rsid w:val="0051234F"/>
    <w:rsid w:val="005126C5"/>
    <w:rsid w:val="00512C2A"/>
    <w:rsid w:val="00512C97"/>
    <w:rsid w:val="00512DC7"/>
    <w:rsid w:val="0051329E"/>
    <w:rsid w:val="0051515D"/>
    <w:rsid w:val="0051517A"/>
    <w:rsid w:val="0051529A"/>
    <w:rsid w:val="00515790"/>
    <w:rsid w:val="005158FC"/>
    <w:rsid w:val="005159A1"/>
    <w:rsid w:val="00515A7C"/>
    <w:rsid w:val="00515A83"/>
    <w:rsid w:val="00515C4C"/>
    <w:rsid w:val="00515D87"/>
    <w:rsid w:val="005163A7"/>
    <w:rsid w:val="0051775A"/>
    <w:rsid w:val="00517C38"/>
    <w:rsid w:val="00517D2C"/>
    <w:rsid w:val="00517F34"/>
    <w:rsid w:val="005200F4"/>
    <w:rsid w:val="0052084D"/>
    <w:rsid w:val="00521577"/>
    <w:rsid w:val="0052176A"/>
    <w:rsid w:val="005217EB"/>
    <w:rsid w:val="00521A80"/>
    <w:rsid w:val="00521C72"/>
    <w:rsid w:val="00521E8B"/>
    <w:rsid w:val="0052246A"/>
    <w:rsid w:val="005224DC"/>
    <w:rsid w:val="00522BD7"/>
    <w:rsid w:val="00522FFC"/>
    <w:rsid w:val="00523EDA"/>
    <w:rsid w:val="00524302"/>
    <w:rsid w:val="005250AE"/>
    <w:rsid w:val="005255E3"/>
    <w:rsid w:val="00525DAD"/>
    <w:rsid w:val="005265FB"/>
    <w:rsid w:val="00526BCD"/>
    <w:rsid w:val="0052711B"/>
    <w:rsid w:val="005274B0"/>
    <w:rsid w:val="00527878"/>
    <w:rsid w:val="00527982"/>
    <w:rsid w:val="005303F1"/>
    <w:rsid w:val="00530547"/>
    <w:rsid w:val="0053098A"/>
    <w:rsid w:val="00530B83"/>
    <w:rsid w:val="005313A2"/>
    <w:rsid w:val="005314D0"/>
    <w:rsid w:val="00531584"/>
    <w:rsid w:val="0053229E"/>
    <w:rsid w:val="005326BD"/>
    <w:rsid w:val="00532AFA"/>
    <w:rsid w:val="00532F0E"/>
    <w:rsid w:val="00532F50"/>
    <w:rsid w:val="00533728"/>
    <w:rsid w:val="00533AEB"/>
    <w:rsid w:val="00533CCC"/>
    <w:rsid w:val="00533ECB"/>
    <w:rsid w:val="00533EE1"/>
    <w:rsid w:val="00533F6E"/>
    <w:rsid w:val="00533FCD"/>
    <w:rsid w:val="0053414E"/>
    <w:rsid w:val="00534F52"/>
    <w:rsid w:val="00535505"/>
    <w:rsid w:val="00535955"/>
    <w:rsid w:val="00535B90"/>
    <w:rsid w:val="00535CE4"/>
    <w:rsid w:val="005362B5"/>
    <w:rsid w:val="00536F5A"/>
    <w:rsid w:val="00537C14"/>
    <w:rsid w:val="005400F1"/>
    <w:rsid w:val="0054083F"/>
    <w:rsid w:val="00540D0E"/>
    <w:rsid w:val="00540DE9"/>
    <w:rsid w:val="0054100F"/>
    <w:rsid w:val="00541195"/>
    <w:rsid w:val="0054169E"/>
    <w:rsid w:val="00541DC2"/>
    <w:rsid w:val="00541F30"/>
    <w:rsid w:val="005420DC"/>
    <w:rsid w:val="005421D7"/>
    <w:rsid w:val="005422BE"/>
    <w:rsid w:val="00542E96"/>
    <w:rsid w:val="005439D9"/>
    <w:rsid w:val="00543C1A"/>
    <w:rsid w:val="00544634"/>
    <w:rsid w:val="00544799"/>
    <w:rsid w:val="005459BA"/>
    <w:rsid w:val="00545DE6"/>
    <w:rsid w:val="00545E39"/>
    <w:rsid w:val="005461E6"/>
    <w:rsid w:val="0054633E"/>
    <w:rsid w:val="00546392"/>
    <w:rsid w:val="00546458"/>
    <w:rsid w:val="005468CE"/>
    <w:rsid w:val="00547368"/>
    <w:rsid w:val="00547471"/>
    <w:rsid w:val="00547E45"/>
    <w:rsid w:val="0055076B"/>
    <w:rsid w:val="00550F8C"/>
    <w:rsid w:val="005517A3"/>
    <w:rsid w:val="0055201F"/>
    <w:rsid w:val="00552732"/>
    <w:rsid w:val="005535F7"/>
    <w:rsid w:val="00553CCA"/>
    <w:rsid w:val="0055405A"/>
    <w:rsid w:val="0055437C"/>
    <w:rsid w:val="00554668"/>
    <w:rsid w:val="005549E2"/>
    <w:rsid w:val="005555DE"/>
    <w:rsid w:val="00555D5D"/>
    <w:rsid w:val="0055679F"/>
    <w:rsid w:val="00556BA2"/>
    <w:rsid w:val="00556E0E"/>
    <w:rsid w:val="005570FC"/>
    <w:rsid w:val="0055713D"/>
    <w:rsid w:val="00557168"/>
    <w:rsid w:val="005571D0"/>
    <w:rsid w:val="00557740"/>
    <w:rsid w:val="00557790"/>
    <w:rsid w:val="0056001B"/>
    <w:rsid w:val="00560A86"/>
    <w:rsid w:val="005611AA"/>
    <w:rsid w:val="00561627"/>
    <w:rsid w:val="00561746"/>
    <w:rsid w:val="00561748"/>
    <w:rsid w:val="0056193A"/>
    <w:rsid w:val="00561EFF"/>
    <w:rsid w:val="00562271"/>
    <w:rsid w:val="00563189"/>
    <w:rsid w:val="005631E7"/>
    <w:rsid w:val="005634DE"/>
    <w:rsid w:val="0056382F"/>
    <w:rsid w:val="00563B3E"/>
    <w:rsid w:val="00563C3F"/>
    <w:rsid w:val="005645CC"/>
    <w:rsid w:val="00564753"/>
    <w:rsid w:val="005648CE"/>
    <w:rsid w:val="005658D8"/>
    <w:rsid w:val="00565D75"/>
    <w:rsid w:val="00566124"/>
    <w:rsid w:val="00566793"/>
    <w:rsid w:val="00567F41"/>
    <w:rsid w:val="0057045F"/>
    <w:rsid w:val="00570A75"/>
    <w:rsid w:val="005711D7"/>
    <w:rsid w:val="005717AE"/>
    <w:rsid w:val="00571B10"/>
    <w:rsid w:val="00571C6A"/>
    <w:rsid w:val="0057261E"/>
    <w:rsid w:val="00572EF2"/>
    <w:rsid w:val="005739E2"/>
    <w:rsid w:val="00573E17"/>
    <w:rsid w:val="005743C0"/>
    <w:rsid w:val="005746B9"/>
    <w:rsid w:val="00574ACB"/>
    <w:rsid w:val="00574B9C"/>
    <w:rsid w:val="00574EC9"/>
    <w:rsid w:val="00575831"/>
    <w:rsid w:val="0057604D"/>
    <w:rsid w:val="0057632E"/>
    <w:rsid w:val="00576787"/>
    <w:rsid w:val="00576A3B"/>
    <w:rsid w:val="0057714B"/>
    <w:rsid w:val="0057738F"/>
    <w:rsid w:val="00577BD1"/>
    <w:rsid w:val="0058015C"/>
    <w:rsid w:val="005803D4"/>
    <w:rsid w:val="005804AC"/>
    <w:rsid w:val="00580588"/>
    <w:rsid w:val="00580910"/>
    <w:rsid w:val="00580931"/>
    <w:rsid w:val="005812F1"/>
    <w:rsid w:val="00581584"/>
    <w:rsid w:val="00581857"/>
    <w:rsid w:val="0058201E"/>
    <w:rsid w:val="0058241A"/>
    <w:rsid w:val="005825FF"/>
    <w:rsid w:val="005826DC"/>
    <w:rsid w:val="005830F9"/>
    <w:rsid w:val="00583A25"/>
    <w:rsid w:val="00583AAC"/>
    <w:rsid w:val="00583B66"/>
    <w:rsid w:val="00583C5C"/>
    <w:rsid w:val="005841EC"/>
    <w:rsid w:val="00584BBF"/>
    <w:rsid w:val="00584DB7"/>
    <w:rsid w:val="00586952"/>
    <w:rsid w:val="00586E59"/>
    <w:rsid w:val="00587844"/>
    <w:rsid w:val="00590338"/>
    <w:rsid w:val="00590902"/>
    <w:rsid w:val="00590BAB"/>
    <w:rsid w:val="00591871"/>
    <w:rsid w:val="0059205E"/>
    <w:rsid w:val="00592103"/>
    <w:rsid w:val="00592854"/>
    <w:rsid w:val="005928C5"/>
    <w:rsid w:val="00592E23"/>
    <w:rsid w:val="005930D0"/>
    <w:rsid w:val="00593103"/>
    <w:rsid w:val="00593BF3"/>
    <w:rsid w:val="005943C8"/>
    <w:rsid w:val="005946EE"/>
    <w:rsid w:val="005947B5"/>
    <w:rsid w:val="005953CB"/>
    <w:rsid w:val="005955A1"/>
    <w:rsid w:val="00596271"/>
    <w:rsid w:val="00596624"/>
    <w:rsid w:val="00596D05"/>
    <w:rsid w:val="00596D80"/>
    <w:rsid w:val="00596E89"/>
    <w:rsid w:val="005972E4"/>
    <w:rsid w:val="0059749E"/>
    <w:rsid w:val="005976AE"/>
    <w:rsid w:val="005A053F"/>
    <w:rsid w:val="005A096B"/>
    <w:rsid w:val="005A1549"/>
    <w:rsid w:val="005A2296"/>
    <w:rsid w:val="005A2755"/>
    <w:rsid w:val="005A2B6D"/>
    <w:rsid w:val="005A3660"/>
    <w:rsid w:val="005A3A35"/>
    <w:rsid w:val="005A3BCB"/>
    <w:rsid w:val="005A3EC0"/>
    <w:rsid w:val="005A408D"/>
    <w:rsid w:val="005A4276"/>
    <w:rsid w:val="005A4482"/>
    <w:rsid w:val="005A44AF"/>
    <w:rsid w:val="005A573D"/>
    <w:rsid w:val="005A5A8C"/>
    <w:rsid w:val="005A5ED9"/>
    <w:rsid w:val="005A5F9C"/>
    <w:rsid w:val="005A6544"/>
    <w:rsid w:val="005A699D"/>
    <w:rsid w:val="005A6D78"/>
    <w:rsid w:val="005A7413"/>
    <w:rsid w:val="005A757F"/>
    <w:rsid w:val="005B02E1"/>
    <w:rsid w:val="005B03C8"/>
    <w:rsid w:val="005B0E95"/>
    <w:rsid w:val="005B1136"/>
    <w:rsid w:val="005B121E"/>
    <w:rsid w:val="005B1227"/>
    <w:rsid w:val="005B13C2"/>
    <w:rsid w:val="005B19A1"/>
    <w:rsid w:val="005B1B61"/>
    <w:rsid w:val="005B2D04"/>
    <w:rsid w:val="005B30BE"/>
    <w:rsid w:val="005B3232"/>
    <w:rsid w:val="005B355A"/>
    <w:rsid w:val="005B3612"/>
    <w:rsid w:val="005B3725"/>
    <w:rsid w:val="005B3E60"/>
    <w:rsid w:val="005B40C3"/>
    <w:rsid w:val="005B4590"/>
    <w:rsid w:val="005B4631"/>
    <w:rsid w:val="005B492A"/>
    <w:rsid w:val="005B5154"/>
    <w:rsid w:val="005B5384"/>
    <w:rsid w:val="005B547B"/>
    <w:rsid w:val="005B54E6"/>
    <w:rsid w:val="005B5A07"/>
    <w:rsid w:val="005B5B1A"/>
    <w:rsid w:val="005B5FB2"/>
    <w:rsid w:val="005B5FF1"/>
    <w:rsid w:val="005B6009"/>
    <w:rsid w:val="005B60DD"/>
    <w:rsid w:val="005B6D20"/>
    <w:rsid w:val="005B6E17"/>
    <w:rsid w:val="005B6FC3"/>
    <w:rsid w:val="005B783E"/>
    <w:rsid w:val="005B78F6"/>
    <w:rsid w:val="005B7D19"/>
    <w:rsid w:val="005C0459"/>
    <w:rsid w:val="005C0CA0"/>
    <w:rsid w:val="005C0D50"/>
    <w:rsid w:val="005C0E71"/>
    <w:rsid w:val="005C1475"/>
    <w:rsid w:val="005C1D0A"/>
    <w:rsid w:val="005C1F13"/>
    <w:rsid w:val="005C222D"/>
    <w:rsid w:val="005C28D9"/>
    <w:rsid w:val="005C2A21"/>
    <w:rsid w:val="005C3EB9"/>
    <w:rsid w:val="005C3F93"/>
    <w:rsid w:val="005C4ACF"/>
    <w:rsid w:val="005C50CE"/>
    <w:rsid w:val="005C52E5"/>
    <w:rsid w:val="005C59C2"/>
    <w:rsid w:val="005C5F76"/>
    <w:rsid w:val="005C6466"/>
    <w:rsid w:val="005C64B0"/>
    <w:rsid w:val="005C6775"/>
    <w:rsid w:val="005C689B"/>
    <w:rsid w:val="005C69C3"/>
    <w:rsid w:val="005C6DAA"/>
    <w:rsid w:val="005C724A"/>
    <w:rsid w:val="005C7358"/>
    <w:rsid w:val="005C7457"/>
    <w:rsid w:val="005C74E5"/>
    <w:rsid w:val="005C7604"/>
    <w:rsid w:val="005C769E"/>
    <w:rsid w:val="005C7AE9"/>
    <w:rsid w:val="005C7B3F"/>
    <w:rsid w:val="005C7E67"/>
    <w:rsid w:val="005D0CEA"/>
    <w:rsid w:val="005D0DB3"/>
    <w:rsid w:val="005D0FB6"/>
    <w:rsid w:val="005D10B4"/>
    <w:rsid w:val="005D14E9"/>
    <w:rsid w:val="005D1EE6"/>
    <w:rsid w:val="005D1F03"/>
    <w:rsid w:val="005D2D90"/>
    <w:rsid w:val="005D30D0"/>
    <w:rsid w:val="005D347C"/>
    <w:rsid w:val="005D373B"/>
    <w:rsid w:val="005D37DB"/>
    <w:rsid w:val="005D3893"/>
    <w:rsid w:val="005D3C6A"/>
    <w:rsid w:val="005D4402"/>
    <w:rsid w:val="005D46B8"/>
    <w:rsid w:val="005D46CB"/>
    <w:rsid w:val="005D4D14"/>
    <w:rsid w:val="005D4D28"/>
    <w:rsid w:val="005D4EE0"/>
    <w:rsid w:val="005D5077"/>
    <w:rsid w:val="005D533F"/>
    <w:rsid w:val="005D54EA"/>
    <w:rsid w:val="005D57D4"/>
    <w:rsid w:val="005D5A49"/>
    <w:rsid w:val="005D6519"/>
    <w:rsid w:val="005D6AEF"/>
    <w:rsid w:val="005D6C8B"/>
    <w:rsid w:val="005D6F4A"/>
    <w:rsid w:val="005D72E3"/>
    <w:rsid w:val="005D74F4"/>
    <w:rsid w:val="005D759A"/>
    <w:rsid w:val="005D7649"/>
    <w:rsid w:val="005D7CBB"/>
    <w:rsid w:val="005E025F"/>
    <w:rsid w:val="005E037B"/>
    <w:rsid w:val="005E0A05"/>
    <w:rsid w:val="005E0B12"/>
    <w:rsid w:val="005E0B5D"/>
    <w:rsid w:val="005E0BD4"/>
    <w:rsid w:val="005E135F"/>
    <w:rsid w:val="005E157E"/>
    <w:rsid w:val="005E1C5F"/>
    <w:rsid w:val="005E2148"/>
    <w:rsid w:val="005E2249"/>
    <w:rsid w:val="005E2474"/>
    <w:rsid w:val="005E293A"/>
    <w:rsid w:val="005E303C"/>
    <w:rsid w:val="005E33C8"/>
    <w:rsid w:val="005E33CC"/>
    <w:rsid w:val="005E34B2"/>
    <w:rsid w:val="005E3715"/>
    <w:rsid w:val="005E3C32"/>
    <w:rsid w:val="005E3EBB"/>
    <w:rsid w:val="005E3F27"/>
    <w:rsid w:val="005E4001"/>
    <w:rsid w:val="005E4A37"/>
    <w:rsid w:val="005E4ABF"/>
    <w:rsid w:val="005E4B12"/>
    <w:rsid w:val="005E4BD4"/>
    <w:rsid w:val="005E4F38"/>
    <w:rsid w:val="005E54F1"/>
    <w:rsid w:val="005E5C4F"/>
    <w:rsid w:val="005E64B9"/>
    <w:rsid w:val="005E6FAA"/>
    <w:rsid w:val="005E745B"/>
    <w:rsid w:val="005E7FC6"/>
    <w:rsid w:val="005F015A"/>
    <w:rsid w:val="005F0270"/>
    <w:rsid w:val="005F07FE"/>
    <w:rsid w:val="005F097B"/>
    <w:rsid w:val="005F0B79"/>
    <w:rsid w:val="005F0CE0"/>
    <w:rsid w:val="005F106E"/>
    <w:rsid w:val="005F1B87"/>
    <w:rsid w:val="005F1E4F"/>
    <w:rsid w:val="005F28B8"/>
    <w:rsid w:val="005F2A51"/>
    <w:rsid w:val="005F2F7A"/>
    <w:rsid w:val="005F3893"/>
    <w:rsid w:val="005F3F06"/>
    <w:rsid w:val="005F4030"/>
    <w:rsid w:val="005F492C"/>
    <w:rsid w:val="005F4E71"/>
    <w:rsid w:val="005F54F1"/>
    <w:rsid w:val="005F5BE9"/>
    <w:rsid w:val="005F5CE2"/>
    <w:rsid w:val="005F5E35"/>
    <w:rsid w:val="005F66D4"/>
    <w:rsid w:val="005F6DA2"/>
    <w:rsid w:val="005F703A"/>
    <w:rsid w:val="005F71B3"/>
    <w:rsid w:val="005F726C"/>
    <w:rsid w:val="005F7278"/>
    <w:rsid w:val="005F7A7C"/>
    <w:rsid w:val="005F7BCF"/>
    <w:rsid w:val="00600436"/>
    <w:rsid w:val="00600D5A"/>
    <w:rsid w:val="00600DCC"/>
    <w:rsid w:val="00601114"/>
    <w:rsid w:val="0060132F"/>
    <w:rsid w:val="0060151E"/>
    <w:rsid w:val="00601B27"/>
    <w:rsid w:val="00601D7E"/>
    <w:rsid w:val="00602417"/>
    <w:rsid w:val="0060250A"/>
    <w:rsid w:val="00602982"/>
    <w:rsid w:val="00602F3D"/>
    <w:rsid w:val="00602F9F"/>
    <w:rsid w:val="006030DB"/>
    <w:rsid w:val="00603252"/>
    <w:rsid w:val="0060334D"/>
    <w:rsid w:val="00604111"/>
    <w:rsid w:val="006042C2"/>
    <w:rsid w:val="00604702"/>
    <w:rsid w:val="00604925"/>
    <w:rsid w:val="006051F4"/>
    <w:rsid w:val="0060540C"/>
    <w:rsid w:val="0060541F"/>
    <w:rsid w:val="0060597C"/>
    <w:rsid w:val="00606055"/>
    <w:rsid w:val="0060673C"/>
    <w:rsid w:val="00607B08"/>
    <w:rsid w:val="00607CB3"/>
    <w:rsid w:val="00607D40"/>
    <w:rsid w:val="00607D6A"/>
    <w:rsid w:val="00607EA9"/>
    <w:rsid w:val="00610BC3"/>
    <w:rsid w:val="0061113F"/>
    <w:rsid w:val="006114E3"/>
    <w:rsid w:val="006117CC"/>
    <w:rsid w:val="00611E07"/>
    <w:rsid w:val="00611FE3"/>
    <w:rsid w:val="00612517"/>
    <w:rsid w:val="00612718"/>
    <w:rsid w:val="00613269"/>
    <w:rsid w:val="006135A5"/>
    <w:rsid w:val="00613D88"/>
    <w:rsid w:val="00613EDE"/>
    <w:rsid w:val="00613FAF"/>
    <w:rsid w:val="00614095"/>
    <w:rsid w:val="006140D1"/>
    <w:rsid w:val="00614144"/>
    <w:rsid w:val="0061432D"/>
    <w:rsid w:val="006147B0"/>
    <w:rsid w:val="00614DF1"/>
    <w:rsid w:val="006150F3"/>
    <w:rsid w:val="00615856"/>
    <w:rsid w:val="006159E8"/>
    <w:rsid w:val="00615C31"/>
    <w:rsid w:val="00615C54"/>
    <w:rsid w:val="00615C56"/>
    <w:rsid w:val="00615D36"/>
    <w:rsid w:val="00615E95"/>
    <w:rsid w:val="00616930"/>
    <w:rsid w:val="006172A1"/>
    <w:rsid w:val="00617C65"/>
    <w:rsid w:val="0062009D"/>
    <w:rsid w:val="0062059F"/>
    <w:rsid w:val="0062072B"/>
    <w:rsid w:val="00620830"/>
    <w:rsid w:val="00620D17"/>
    <w:rsid w:val="00620F93"/>
    <w:rsid w:val="00621B75"/>
    <w:rsid w:val="00621BB1"/>
    <w:rsid w:val="00621D7C"/>
    <w:rsid w:val="00621FFB"/>
    <w:rsid w:val="006227CE"/>
    <w:rsid w:val="00622D81"/>
    <w:rsid w:val="00623381"/>
    <w:rsid w:val="006234B3"/>
    <w:rsid w:val="00623763"/>
    <w:rsid w:val="00623B37"/>
    <w:rsid w:val="00623B55"/>
    <w:rsid w:val="00623E6F"/>
    <w:rsid w:val="00623F60"/>
    <w:rsid w:val="00624238"/>
    <w:rsid w:val="0062443D"/>
    <w:rsid w:val="006247B8"/>
    <w:rsid w:val="006249E9"/>
    <w:rsid w:val="00624BFA"/>
    <w:rsid w:val="00624C03"/>
    <w:rsid w:val="00624D4E"/>
    <w:rsid w:val="00625402"/>
    <w:rsid w:val="0062606A"/>
    <w:rsid w:val="006262C0"/>
    <w:rsid w:val="00626BBF"/>
    <w:rsid w:val="00626CB7"/>
    <w:rsid w:val="00626F3C"/>
    <w:rsid w:val="006272F2"/>
    <w:rsid w:val="006275AA"/>
    <w:rsid w:val="0062785D"/>
    <w:rsid w:val="006278BF"/>
    <w:rsid w:val="00627E56"/>
    <w:rsid w:val="00630281"/>
    <w:rsid w:val="00630A1F"/>
    <w:rsid w:val="00631C05"/>
    <w:rsid w:val="006323AA"/>
    <w:rsid w:val="006327BE"/>
    <w:rsid w:val="006329C8"/>
    <w:rsid w:val="006329C9"/>
    <w:rsid w:val="00632C42"/>
    <w:rsid w:val="006332D0"/>
    <w:rsid w:val="00633840"/>
    <w:rsid w:val="006338A1"/>
    <w:rsid w:val="00633E89"/>
    <w:rsid w:val="00634448"/>
    <w:rsid w:val="00634718"/>
    <w:rsid w:val="00634916"/>
    <w:rsid w:val="00634DA7"/>
    <w:rsid w:val="00635221"/>
    <w:rsid w:val="006358D3"/>
    <w:rsid w:val="00635A74"/>
    <w:rsid w:val="00635B7C"/>
    <w:rsid w:val="00635C04"/>
    <w:rsid w:val="00635FCF"/>
    <w:rsid w:val="006367BC"/>
    <w:rsid w:val="0063697B"/>
    <w:rsid w:val="0063734F"/>
    <w:rsid w:val="006374EA"/>
    <w:rsid w:val="0063795D"/>
    <w:rsid w:val="00637BB1"/>
    <w:rsid w:val="00637BEC"/>
    <w:rsid w:val="00637DEF"/>
    <w:rsid w:val="00637E90"/>
    <w:rsid w:val="0064008E"/>
    <w:rsid w:val="00640871"/>
    <w:rsid w:val="00640E41"/>
    <w:rsid w:val="0064107E"/>
    <w:rsid w:val="006416C1"/>
    <w:rsid w:val="00641B88"/>
    <w:rsid w:val="00641EB6"/>
    <w:rsid w:val="006424E0"/>
    <w:rsid w:val="00642652"/>
    <w:rsid w:val="00642906"/>
    <w:rsid w:val="00642A39"/>
    <w:rsid w:val="00642B50"/>
    <w:rsid w:val="006432F1"/>
    <w:rsid w:val="00643C4E"/>
    <w:rsid w:val="00643DE5"/>
    <w:rsid w:val="00643FDF"/>
    <w:rsid w:val="00644084"/>
    <w:rsid w:val="006440C6"/>
    <w:rsid w:val="006442BF"/>
    <w:rsid w:val="0064466A"/>
    <w:rsid w:val="006448F9"/>
    <w:rsid w:val="0064523B"/>
    <w:rsid w:val="0064528B"/>
    <w:rsid w:val="0064543B"/>
    <w:rsid w:val="006455D7"/>
    <w:rsid w:val="00645873"/>
    <w:rsid w:val="00645D39"/>
    <w:rsid w:val="00645E11"/>
    <w:rsid w:val="00645FF1"/>
    <w:rsid w:val="0064611A"/>
    <w:rsid w:val="006466F2"/>
    <w:rsid w:val="0064681C"/>
    <w:rsid w:val="006475DB"/>
    <w:rsid w:val="00647A04"/>
    <w:rsid w:val="00647A07"/>
    <w:rsid w:val="00647D24"/>
    <w:rsid w:val="00650155"/>
    <w:rsid w:val="006508BD"/>
    <w:rsid w:val="00650BF3"/>
    <w:rsid w:val="006512E5"/>
    <w:rsid w:val="006513E4"/>
    <w:rsid w:val="00652F76"/>
    <w:rsid w:val="00653545"/>
    <w:rsid w:val="00653BDC"/>
    <w:rsid w:val="00654041"/>
    <w:rsid w:val="0065468C"/>
    <w:rsid w:val="0065471A"/>
    <w:rsid w:val="006549C0"/>
    <w:rsid w:val="00654A66"/>
    <w:rsid w:val="00655D12"/>
    <w:rsid w:val="006560C3"/>
    <w:rsid w:val="006562CD"/>
    <w:rsid w:val="006565E7"/>
    <w:rsid w:val="0065689C"/>
    <w:rsid w:val="00656944"/>
    <w:rsid w:val="00656C9C"/>
    <w:rsid w:val="00656CCB"/>
    <w:rsid w:val="0065730B"/>
    <w:rsid w:val="0066004F"/>
    <w:rsid w:val="0066074D"/>
    <w:rsid w:val="0066144F"/>
    <w:rsid w:val="00661B9C"/>
    <w:rsid w:val="00661FFA"/>
    <w:rsid w:val="00662147"/>
    <w:rsid w:val="006627CD"/>
    <w:rsid w:val="00662F58"/>
    <w:rsid w:val="00663890"/>
    <w:rsid w:val="00663C94"/>
    <w:rsid w:val="00663D40"/>
    <w:rsid w:val="00663DB5"/>
    <w:rsid w:val="00663DFE"/>
    <w:rsid w:val="00663ECD"/>
    <w:rsid w:val="0066439A"/>
    <w:rsid w:val="006645D8"/>
    <w:rsid w:val="00664A99"/>
    <w:rsid w:val="00664BDA"/>
    <w:rsid w:val="00664F5D"/>
    <w:rsid w:val="006652DD"/>
    <w:rsid w:val="0066575F"/>
    <w:rsid w:val="00665C81"/>
    <w:rsid w:val="00665E6B"/>
    <w:rsid w:val="006662CD"/>
    <w:rsid w:val="0066648C"/>
    <w:rsid w:val="006669FE"/>
    <w:rsid w:val="00666E7F"/>
    <w:rsid w:val="0066729D"/>
    <w:rsid w:val="00667546"/>
    <w:rsid w:val="0066770F"/>
    <w:rsid w:val="00667C36"/>
    <w:rsid w:val="00670107"/>
    <w:rsid w:val="006708BB"/>
    <w:rsid w:val="00670973"/>
    <w:rsid w:val="00671B76"/>
    <w:rsid w:val="0067228F"/>
    <w:rsid w:val="00673008"/>
    <w:rsid w:val="0067343D"/>
    <w:rsid w:val="00673A98"/>
    <w:rsid w:val="00673D02"/>
    <w:rsid w:val="006743FD"/>
    <w:rsid w:val="006745AD"/>
    <w:rsid w:val="00674C99"/>
    <w:rsid w:val="0067502E"/>
    <w:rsid w:val="0067517F"/>
    <w:rsid w:val="006757EF"/>
    <w:rsid w:val="00675921"/>
    <w:rsid w:val="006765F9"/>
    <w:rsid w:val="0067664E"/>
    <w:rsid w:val="00676A03"/>
    <w:rsid w:val="00676C18"/>
    <w:rsid w:val="00676EB2"/>
    <w:rsid w:val="006773A0"/>
    <w:rsid w:val="00677500"/>
    <w:rsid w:val="0067779A"/>
    <w:rsid w:val="0067785B"/>
    <w:rsid w:val="00677B85"/>
    <w:rsid w:val="00677CA6"/>
    <w:rsid w:val="00680371"/>
    <w:rsid w:val="00680509"/>
    <w:rsid w:val="0068073E"/>
    <w:rsid w:val="006808BB"/>
    <w:rsid w:val="00680A27"/>
    <w:rsid w:val="00680AA3"/>
    <w:rsid w:val="00680D05"/>
    <w:rsid w:val="00680D3E"/>
    <w:rsid w:val="00680F59"/>
    <w:rsid w:val="0068126C"/>
    <w:rsid w:val="00681FEE"/>
    <w:rsid w:val="0068210F"/>
    <w:rsid w:val="006824F1"/>
    <w:rsid w:val="0068262A"/>
    <w:rsid w:val="00682F4C"/>
    <w:rsid w:val="006837A5"/>
    <w:rsid w:val="006840A9"/>
    <w:rsid w:val="00684613"/>
    <w:rsid w:val="00684775"/>
    <w:rsid w:val="006848B1"/>
    <w:rsid w:val="00684DCF"/>
    <w:rsid w:val="00684E57"/>
    <w:rsid w:val="00684F82"/>
    <w:rsid w:val="006852E1"/>
    <w:rsid w:val="006856E7"/>
    <w:rsid w:val="00685B74"/>
    <w:rsid w:val="00685D58"/>
    <w:rsid w:val="00686011"/>
    <w:rsid w:val="00686346"/>
    <w:rsid w:val="006868D2"/>
    <w:rsid w:val="006878BF"/>
    <w:rsid w:val="00687D14"/>
    <w:rsid w:val="00690D92"/>
    <w:rsid w:val="00690DEF"/>
    <w:rsid w:val="00690EF1"/>
    <w:rsid w:val="006910B7"/>
    <w:rsid w:val="00691E70"/>
    <w:rsid w:val="00692174"/>
    <w:rsid w:val="0069282F"/>
    <w:rsid w:val="00692D09"/>
    <w:rsid w:val="00692E5F"/>
    <w:rsid w:val="00694047"/>
    <w:rsid w:val="0069426E"/>
    <w:rsid w:val="00694418"/>
    <w:rsid w:val="0069458D"/>
    <w:rsid w:val="0069551B"/>
    <w:rsid w:val="006964EC"/>
    <w:rsid w:val="00696F44"/>
    <w:rsid w:val="006971E1"/>
    <w:rsid w:val="00697434"/>
    <w:rsid w:val="00697520"/>
    <w:rsid w:val="00697DE5"/>
    <w:rsid w:val="00697E86"/>
    <w:rsid w:val="006A0C7F"/>
    <w:rsid w:val="006A12F8"/>
    <w:rsid w:val="006A13FD"/>
    <w:rsid w:val="006A14D4"/>
    <w:rsid w:val="006A156D"/>
    <w:rsid w:val="006A1892"/>
    <w:rsid w:val="006A1B99"/>
    <w:rsid w:val="006A2135"/>
    <w:rsid w:val="006A2698"/>
    <w:rsid w:val="006A2E64"/>
    <w:rsid w:val="006A3C0A"/>
    <w:rsid w:val="006A4403"/>
    <w:rsid w:val="006A595B"/>
    <w:rsid w:val="006A5A06"/>
    <w:rsid w:val="006A5BFF"/>
    <w:rsid w:val="006A5FFE"/>
    <w:rsid w:val="006A642B"/>
    <w:rsid w:val="006A6BDF"/>
    <w:rsid w:val="006A776A"/>
    <w:rsid w:val="006A77EA"/>
    <w:rsid w:val="006A7AE3"/>
    <w:rsid w:val="006A7B52"/>
    <w:rsid w:val="006B0230"/>
    <w:rsid w:val="006B08EE"/>
    <w:rsid w:val="006B0A2E"/>
    <w:rsid w:val="006B0BBD"/>
    <w:rsid w:val="006B1023"/>
    <w:rsid w:val="006B13FD"/>
    <w:rsid w:val="006B140C"/>
    <w:rsid w:val="006B1793"/>
    <w:rsid w:val="006B213D"/>
    <w:rsid w:val="006B23AE"/>
    <w:rsid w:val="006B23B8"/>
    <w:rsid w:val="006B2817"/>
    <w:rsid w:val="006B33B4"/>
    <w:rsid w:val="006B3844"/>
    <w:rsid w:val="006B3AE8"/>
    <w:rsid w:val="006B3BE4"/>
    <w:rsid w:val="006B3D08"/>
    <w:rsid w:val="006B4592"/>
    <w:rsid w:val="006B4C74"/>
    <w:rsid w:val="006B4FC3"/>
    <w:rsid w:val="006B547E"/>
    <w:rsid w:val="006B5767"/>
    <w:rsid w:val="006B5983"/>
    <w:rsid w:val="006B5A04"/>
    <w:rsid w:val="006B5A43"/>
    <w:rsid w:val="006B61A5"/>
    <w:rsid w:val="006B64C4"/>
    <w:rsid w:val="006B6500"/>
    <w:rsid w:val="006B672E"/>
    <w:rsid w:val="006B6B2B"/>
    <w:rsid w:val="006B72F2"/>
    <w:rsid w:val="006B7AE8"/>
    <w:rsid w:val="006B7B71"/>
    <w:rsid w:val="006B7B7E"/>
    <w:rsid w:val="006B7F79"/>
    <w:rsid w:val="006B7F8D"/>
    <w:rsid w:val="006C0291"/>
    <w:rsid w:val="006C05FB"/>
    <w:rsid w:val="006C0EAE"/>
    <w:rsid w:val="006C1228"/>
    <w:rsid w:val="006C143A"/>
    <w:rsid w:val="006C1BBD"/>
    <w:rsid w:val="006C20B6"/>
    <w:rsid w:val="006C26E5"/>
    <w:rsid w:val="006C2CC8"/>
    <w:rsid w:val="006C35DD"/>
    <w:rsid w:val="006C3AEA"/>
    <w:rsid w:val="006C42B1"/>
    <w:rsid w:val="006C4592"/>
    <w:rsid w:val="006C4637"/>
    <w:rsid w:val="006C4866"/>
    <w:rsid w:val="006C4F06"/>
    <w:rsid w:val="006C538F"/>
    <w:rsid w:val="006C54A2"/>
    <w:rsid w:val="006C6130"/>
    <w:rsid w:val="006C645C"/>
    <w:rsid w:val="006C6678"/>
    <w:rsid w:val="006C75F0"/>
    <w:rsid w:val="006C7A6C"/>
    <w:rsid w:val="006C7BD3"/>
    <w:rsid w:val="006C7D5E"/>
    <w:rsid w:val="006C7DC6"/>
    <w:rsid w:val="006D01DB"/>
    <w:rsid w:val="006D01EC"/>
    <w:rsid w:val="006D02D5"/>
    <w:rsid w:val="006D070B"/>
    <w:rsid w:val="006D0C20"/>
    <w:rsid w:val="006D0FBA"/>
    <w:rsid w:val="006D105A"/>
    <w:rsid w:val="006D19FF"/>
    <w:rsid w:val="006D21F5"/>
    <w:rsid w:val="006D224F"/>
    <w:rsid w:val="006D2559"/>
    <w:rsid w:val="006D27E4"/>
    <w:rsid w:val="006D2C2C"/>
    <w:rsid w:val="006D2E56"/>
    <w:rsid w:val="006D3716"/>
    <w:rsid w:val="006D3E4F"/>
    <w:rsid w:val="006D3E66"/>
    <w:rsid w:val="006D468A"/>
    <w:rsid w:val="006D48CD"/>
    <w:rsid w:val="006D49DE"/>
    <w:rsid w:val="006D4A22"/>
    <w:rsid w:val="006D4CA2"/>
    <w:rsid w:val="006D4E1D"/>
    <w:rsid w:val="006D5389"/>
    <w:rsid w:val="006D5D94"/>
    <w:rsid w:val="006D5F2B"/>
    <w:rsid w:val="006D610E"/>
    <w:rsid w:val="006D6110"/>
    <w:rsid w:val="006D61B2"/>
    <w:rsid w:val="006D686B"/>
    <w:rsid w:val="006D6906"/>
    <w:rsid w:val="006D6C96"/>
    <w:rsid w:val="006D6D0D"/>
    <w:rsid w:val="006D6E73"/>
    <w:rsid w:val="006D73EC"/>
    <w:rsid w:val="006D76B8"/>
    <w:rsid w:val="006E0063"/>
    <w:rsid w:val="006E096E"/>
    <w:rsid w:val="006E09A0"/>
    <w:rsid w:val="006E09A6"/>
    <w:rsid w:val="006E0C70"/>
    <w:rsid w:val="006E0C8E"/>
    <w:rsid w:val="006E1336"/>
    <w:rsid w:val="006E159E"/>
    <w:rsid w:val="006E228D"/>
    <w:rsid w:val="006E22AC"/>
    <w:rsid w:val="006E2781"/>
    <w:rsid w:val="006E285F"/>
    <w:rsid w:val="006E2A71"/>
    <w:rsid w:val="006E2E89"/>
    <w:rsid w:val="006E2F31"/>
    <w:rsid w:val="006E3120"/>
    <w:rsid w:val="006E313B"/>
    <w:rsid w:val="006E3459"/>
    <w:rsid w:val="006E371A"/>
    <w:rsid w:val="006E372A"/>
    <w:rsid w:val="006E386B"/>
    <w:rsid w:val="006E3D1A"/>
    <w:rsid w:val="006E4185"/>
    <w:rsid w:val="006E4224"/>
    <w:rsid w:val="006E4234"/>
    <w:rsid w:val="006E44C8"/>
    <w:rsid w:val="006E4A60"/>
    <w:rsid w:val="006E55CD"/>
    <w:rsid w:val="006E57EB"/>
    <w:rsid w:val="006E5881"/>
    <w:rsid w:val="006E5CBE"/>
    <w:rsid w:val="006E62B3"/>
    <w:rsid w:val="006E6DF8"/>
    <w:rsid w:val="006E6ED2"/>
    <w:rsid w:val="006E6F98"/>
    <w:rsid w:val="006E73F4"/>
    <w:rsid w:val="006E741B"/>
    <w:rsid w:val="006E7FA0"/>
    <w:rsid w:val="006F0069"/>
    <w:rsid w:val="006F0295"/>
    <w:rsid w:val="006F04FC"/>
    <w:rsid w:val="006F07CD"/>
    <w:rsid w:val="006F1052"/>
    <w:rsid w:val="006F125E"/>
    <w:rsid w:val="006F1612"/>
    <w:rsid w:val="006F1657"/>
    <w:rsid w:val="006F1F1E"/>
    <w:rsid w:val="006F1FF1"/>
    <w:rsid w:val="006F231A"/>
    <w:rsid w:val="006F2529"/>
    <w:rsid w:val="006F2B88"/>
    <w:rsid w:val="006F2E08"/>
    <w:rsid w:val="006F31AC"/>
    <w:rsid w:val="006F3A31"/>
    <w:rsid w:val="006F3CEE"/>
    <w:rsid w:val="006F4200"/>
    <w:rsid w:val="006F4207"/>
    <w:rsid w:val="006F4291"/>
    <w:rsid w:val="006F479F"/>
    <w:rsid w:val="006F49A9"/>
    <w:rsid w:val="006F4D3C"/>
    <w:rsid w:val="006F4D41"/>
    <w:rsid w:val="006F4D4B"/>
    <w:rsid w:val="006F4D89"/>
    <w:rsid w:val="006F50DB"/>
    <w:rsid w:val="006F54B0"/>
    <w:rsid w:val="006F5854"/>
    <w:rsid w:val="006F5DDC"/>
    <w:rsid w:val="006F5FC1"/>
    <w:rsid w:val="006F6219"/>
    <w:rsid w:val="006F62C2"/>
    <w:rsid w:val="006F6A32"/>
    <w:rsid w:val="006F79E3"/>
    <w:rsid w:val="006F7D55"/>
    <w:rsid w:val="006F7D61"/>
    <w:rsid w:val="00700540"/>
    <w:rsid w:val="0070086D"/>
    <w:rsid w:val="00700D46"/>
    <w:rsid w:val="007016D1"/>
    <w:rsid w:val="0070181B"/>
    <w:rsid w:val="007022BB"/>
    <w:rsid w:val="00702317"/>
    <w:rsid w:val="00702334"/>
    <w:rsid w:val="0070276E"/>
    <w:rsid w:val="0070298D"/>
    <w:rsid w:val="00702BF8"/>
    <w:rsid w:val="00702D02"/>
    <w:rsid w:val="00702F82"/>
    <w:rsid w:val="00703A52"/>
    <w:rsid w:val="0070430F"/>
    <w:rsid w:val="00704444"/>
    <w:rsid w:val="007044EE"/>
    <w:rsid w:val="007046A3"/>
    <w:rsid w:val="007046D1"/>
    <w:rsid w:val="0070474C"/>
    <w:rsid w:val="0070475D"/>
    <w:rsid w:val="007049A5"/>
    <w:rsid w:val="00704B41"/>
    <w:rsid w:val="007053B1"/>
    <w:rsid w:val="0070557F"/>
    <w:rsid w:val="00706889"/>
    <w:rsid w:val="00706AAE"/>
    <w:rsid w:val="00706FCC"/>
    <w:rsid w:val="00707032"/>
    <w:rsid w:val="00710098"/>
    <w:rsid w:val="00710564"/>
    <w:rsid w:val="00710839"/>
    <w:rsid w:val="00710C12"/>
    <w:rsid w:val="00710DD8"/>
    <w:rsid w:val="00711666"/>
    <w:rsid w:val="00711999"/>
    <w:rsid w:val="00711D1F"/>
    <w:rsid w:val="00711E69"/>
    <w:rsid w:val="007121A2"/>
    <w:rsid w:val="007126DF"/>
    <w:rsid w:val="00712B4C"/>
    <w:rsid w:val="00712D58"/>
    <w:rsid w:val="00712F19"/>
    <w:rsid w:val="007131A5"/>
    <w:rsid w:val="007133B6"/>
    <w:rsid w:val="00713418"/>
    <w:rsid w:val="00714122"/>
    <w:rsid w:val="00714150"/>
    <w:rsid w:val="00714216"/>
    <w:rsid w:val="007145A0"/>
    <w:rsid w:val="00714643"/>
    <w:rsid w:val="00714CD9"/>
    <w:rsid w:val="00715CC9"/>
    <w:rsid w:val="0071600E"/>
    <w:rsid w:val="0071649A"/>
    <w:rsid w:val="00716905"/>
    <w:rsid w:val="00716C1E"/>
    <w:rsid w:val="00716C4C"/>
    <w:rsid w:val="007174B7"/>
    <w:rsid w:val="00717660"/>
    <w:rsid w:val="00717AB5"/>
    <w:rsid w:val="00717B96"/>
    <w:rsid w:val="007202FA"/>
    <w:rsid w:val="007214AF"/>
    <w:rsid w:val="0072155D"/>
    <w:rsid w:val="007219ED"/>
    <w:rsid w:val="00721A96"/>
    <w:rsid w:val="00721CDF"/>
    <w:rsid w:val="00721ED9"/>
    <w:rsid w:val="00721FC9"/>
    <w:rsid w:val="0072279C"/>
    <w:rsid w:val="00722D00"/>
    <w:rsid w:val="007233C3"/>
    <w:rsid w:val="0072382A"/>
    <w:rsid w:val="00723B3B"/>
    <w:rsid w:val="00723D2B"/>
    <w:rsid w:val="00724101"/>
    <w:rsid w:val="007242BF"/>
    <w:rsid w:val="0072447E"/>
    <w:rsid w:val="00724786"/>
    <w:rsid w:val="00724C6D"/>
    <w:rsid w:val="00725866"/>
    <w:rsid w:val="00725F07"/>
    <w:rsid w:val="00726D9E"/>
    <w:rsid w:val="00726DDF"/>
    <w:rsid w:val="00727138"/>
    <w:rsid w:val="00727248"/>
    <w:rsid w:val="0072741B"/>
    <w:rsid w:val="0073030E"/>
    <w:rsid w:val="00730863"/>
    <w:rsid w:val="007308DB"/>
    <w:rsid w:val="00730ECB"/>
    <w:rsid w:val="00730FAE"/>
    <w:rsid w:val="007322F2"/>
    <w:rsid w:val="00732325"/>
    <w:rsid w:val="0073242D"/>
    <w:rsid w:val="007327F2"/>
    <w:rsid w:val="00732DA7"/>
    <w:rsid w:val="00732EC5"/>
    <w:rsid w:val="00733154"/>
    <w:rsid w:val="0073359D"/>
    <w:rsid w:val="00733B3A"/>
    <w:rsid w:val="00733B95"/>
    <w:rsid w:val="00733C5F"/>
    <w:rsid w:val="0073402C"/>
    <w:rsid w:val="007343D2"/>
    <w:rsid w:val="00734943"/>
    <w:rsid w:val="0073503F"/>
    <w:rsid w:val="007354EE"/>
    <w:rsid w:val="007354F2"/>
    <w:rsid w:val="0073586B"/>
    <w:rsid w:val="00735F88"/>
    <w:rsid w:val="00735FFB"/>
    <w:rsid w:val="0073643B"/>
    <w:rsid w:val="00736DC1"/>
    <w:rsid w:val="0073756B"/>
    <w:rsid w:val="00737B23"/>
    <w:rsid w:val="00737F88"/>
    <w:rsid w:val="00740646"/>
    <w:rsid w:val="00740ACC"/>
    <w:rsid w:val="00740FEF"/>
    <w:rsid w:val="00741028"/>
    <w:rsid w:val="00741094"/>
    <w:rsid w:val="00741E92"/>
    <w:rsid w:val="007425E5"/>
    <w:rsid w:val="0074294C"/>
    <w:rsid w:val="007429B9"/>
    <w:rsid w:val="007429FE"/>
    <w:rsid w:val="00742BC1"/>
    <w:rsid w:val="00742C0D"/>
    <w:rsid w:val="00743445"/>
    <w:rsid w:val="00743E39"/>
    <w:rsid w:val="00744588"/>
    <w:rsid w:val="0074469A"/>
    <w:rsid w:val="007446D4"/>
    <w:rsid w:val="007454CA"/>
    <w:rsid w:val="00745889"/>
    <w:rsid w:val="00745E16"/>
    <w:rsid w:val="00746713"/>
    <w:rsid w:val="00746B55"/>
    <w:rsid w:val="0074701A"/>
    <w:rsid w:val="0074721B"/>
    <w:rsid w:val="00747721"/>
    <w:rsid w:val="007479BF"/>
    <w:rsid w:val="007511C3"/>
    <w:rsid w:val="0075222F"/>
    <w:rsid w:val="0075269D"/>
    <w:rsid w:val="00752C3A"/>
    <w:rsid w:val="00753717"/>
    <w:rsid w:val="00754780"/>
    <w:rsid w:val="0075542E"/>
    <w:rsid w:val="007558BF"/>
    <w:rsid w:val="0075593B"/>
    <w:rsid w:val="00755B67"/>
    <w:rsid w:val="00755D75"/>
    <w:rsid w:val="00755E5F"/>
    <w:rsid w:val="00756118"/>
    <w:rsid w:val="00756716"/>
    <w:rsid w:val="00756765"/>
    <w:rsid w:val="007568FE"/>
    <w:rsid w:val="007571F0"/>
    <w:rsid w:val="007576C4"/>
    <w:rsid w:val="00757A50"/>
    <w:rsid w:val="00757A9B"/>
    <w:rsid w:val="00757FE9"/>
    <w:rsid w:val="00760017"/>
    <w:rsid w:val="007601E0"/>
    <w:rsid w:val="00760576"/>
    <w:rsid w:val="007614EA"/>
    <w:rsid w:val="007618D7"/>
    <w:rsid w:val="00761D02"/>
    <w:rsid w:val="00761D35"/>
    <w:rsid w:val="00761F2A"/>
    <w:rsid w:val="00762038"/>
    <w:rsid w:val="00762E86"/>
    <w:rsid w:val="00763375"/>
    <w:rsid w:val="00763377"/>
    <w:rsid w:val="00763497"/>
    <w:rsid w:val="00763BCB"/>
    <w:rsid w:val="00763D2F"/>
    <w:rsid w:val="00765176"/>
    <w:rsid w:val="00765B26"/>
    <w:rsid w:val="00765C09"/>
    <w:rsid w:val="00765CD5"/>
    <w:rsid w:val="00765E73"/>
    <w:rsid w:val="0076609E"/>
    <w:rsid w:val="007662D4"/>
    <w:rsid w:val="007665CE"/>
    <w:rsid w:val="0077092A"/>
    <w:rsid w:val="00770C27"/>
    <w:rsid w:val="00770D3F"/>
    <w:rsid w:val="00771850"/>
    <w:rsid w:val="00771AD8"/>
    <w:rsid w:val="007720DF"/>
    <w:rsid w:val="00772363"/>
    <w:rsid w:val="0077240D"/>
    <w:rsid w:val="007728C5"/>
    <w:rsid w:val="00772AF3"/>
    <w:rsid w:val="00772F9A"/>
    <w:rsid w:val="0077319A"/>
    <w:rsid w:val="00773509"/>
    <w:rsid w:val="00773D1D"/>
    <w:rsid w:val="00774972"/>
    <w:rsid w:val="00774A7D"/>
    <w:rsid w:val="00774DA1"/>
    <w:rsid w:val="007754FD"/>
    <w:rsid w:val="0077567C"/>
    <w:rsid w:val="00775C5C"/>
    <w:rsid w:val="0077625E"/>
    <w:rsid w:val="00776392"/>
    <w:rsid w:val="00776A1D"/>
    <w:rsid w:val="00776F16"/>
    <w:rsid w:val="00777223"/>
    <w:rsid w:val="00777E44"/>
    <w:rsid w:val="00780359"/>
    <w:rsid w:val="00780832"/>
    <w:rsid w:val="00780841"/>
    <w:rsid w:val="00780D82"/>
    <w:rsid w:val="00780DF2"/>
    <w:rsid w:val="0078123D"/>
    <w:rsid w:val="0078147F"/>
    <w:rsid w:val="00781697"/>
    <w:rsid w:val="00781815"/>
    <w:rsid w:val="00781AC6"/>
    <w:rsid w:val="007823D6"/>
    <w:rsid w:val="007823E5"/>
    <w:rsid w:val="00782749"/>
    <w:rsid w:val="00782DE3"/>
    <w:rsid w:val="00783CD8"/>
    <w:rsid w:val="00783E44"/>
    <w:rsid w:val="00784140"/>
    <w:rsid w:val="00784258"/>
    <w:rsid w:val="007842D3"/>
    <w:rsid w:val="007849EE"/>
    <w:rsid w:val="007850DF"/>
    <w:rsid w:val="007852C8"/>
    <w:rsid w:val="007854C6"/>
    <w:rsid w:val="00785A08"/>
    <w:rsid w:val="00786102"/>
    <w:rsid w:val="007867B7"/>
    <w:rsid w:val="00787577"/>
    <w:rsid w:val="0079097A"/>
    <w:rsid w:val="00790F7B"/>
    <w:rsid w:val="00791ABD"/>
    <w:rsid w:val="00792678"/>
    <w:rsid w:val="00792AF1"/>
    <w:rsid w:val="00792CED"/>
    <w:rsid w:val="00793610"/>
    <w:rsid w:val="00794217"/>
    <w:rsid w:val="007942E2"/>
    <w:rsid w:val="00794804"/>
    <w:rsid w:val="00794987"/>
    <w:rsid w:val="00794B10"/>
    <w:rsid w:val="00794BA3"/>
    <w:rsid w:val="00794BFC"/>
    <w:rsid w:val="007957D0"/>
    <w:rsid w:val="0079606F"/>
    <w:rsid w:val="00796DED"/>
    <w:rsid w:val="00796F06"/>
    <w:rsid w:val="00797194"/>
    <w:rsid w:val="00797EF4"/>
    <w:rsid w:val="007A0037"/>
    <w:rsid w:val="007A00E7"/>
    <w:rsid w:val="007A05DB"/>
    <w:rsid w:val="007A08E4"/>
    <w:rsid w:val="007A0AE9"/>
    <w:rsid w:val="007A0CEB"/>
    <w:rsid w:val="007A0FB4"/>
    <w:rsid w:val="007A1716"/>
    <w:rsid w:val="007A231C"/>
    <w:rsid w:val="007A26E7"/>
    <w:rsid w:val="007A2792"/>
    <w:rsid w:val="007A2838"/>
    <w:rsid w:val="007A30C1"/>
    <w:rsid w:val="007A37DD"/>
    <w:rsid w:val="007A3D1C"/>
    <w:rsid w:val="007A3F0B"/>
    <w:rsid w:val="007A42EB"/>
    <w:rsid w:val="007A46BD"/>
    <w:rsid w:val="007A4DA6"/>
    <w:rsid w:val="007A50BA"/>
    <w:rsid w:val="007A5D80"/>
    <w:rsid w:val="007A6199"/>
    <w:rsid w:val="007A66AF"/>
    <w:rsid w:val="007A7474"/>
    <w:rsid w:val="007A7774"/>
    <w:rsid w:val="007A7D8A"/>
    <w:rsid w:val="007B02B0"/>
    <w:rsid w:val="007B046A"/>
    <w:rsid w:val="007B07C6"/>
    <w:rsid w:val="007B0EAF"/>
    <w:rsid w:val="007B1397"/>
    <w:rsid w:val="007B181C"/>
    <w:rsid w:val="007B1838"/>
    <w:rsid w:val="007B1DB1"/>
    <w:rsid w:val="007B216D"/>
    <w:rsid w:val="007B2180"/>
    <w:rsid w:val="007B247E"/>
    <w:rsid w:val="007B2912"/>
    <w:rsid w:val="007B2977"/>
    <w:rsid w:val="007B37F5"/>
    <w:rsid w:val="007B43B4"/>
    <w:rsid w:val="007B4D56"/>
    <w:rsid w:val="007B5A26"/>
    <w:rsid w:val="007B5D83"/>
    <w:rsid w:val="007B5E6B"/>
    <w:rsid w:val="007B68CD"/>
    <w:rsid w:val="007B6E41"/>
    <w:rsid w:val="007B6FE7"/>
    <w:rsid w:val="007B7235"/>
    <w:rsid w:val="007B73B1"/>
    <w:rsid w:val="007B7619"/>
    <w:rsid w:val="007B7E48"/>
    <w:rsid w:val="007C0C82"/>
    <w:rsid w:val="007C197D"/>
    <w:rsid w:val="007C2367"/>
    <w:rsid w:val="007C2CC3"/>
    <w:rsid w:val="007C3E05"/>
    <w:rsid w:val="007C463E"/>
    <w:rsid w:val="007C49BC"/>
    <w:rsid w:val="007C4BB1"/>
    <w:rsid w:val="007C5713"/>
    <w:rsid w:val="007C594C"/>
    <w:rsid w:val="007C60D3"/>
    <w:rsid w:val="007C6556"/>
    <w:rsid w:val="007C6769"/>
    <w:rsid w:val="007C78B6"/>
    <w:rsid w:val="007C7D6C"/>
    <w:rsid w:val="007C7E42"/>
    <w:rsid w:val="007D025B"/>
    <w:rsid w:val="007D052A"/>
    <w:rsid w:val="007D0720"/>
    <w:rsid w:val="007D1C47"/>
    <w:rsid w:val="007D1D80"/>
    <w:rsid w:val="007D1F17"/>
    <w:rsid w:val="007D2474"/>
    <w:rsid w:val="007D290F"/>
    <w:rsid w:val="007D2E7F"/>
    <w:rsid w:val="007D2FC7"/>
    <w:rsid w:val="007D33AB"/>
    <w:rsid w:val="007D394F"/>
    <w:rsid w:val="007D39C7"/>
    <w:rsid w:val="007D3FA9"/>
    <w:rsid w:val="007D439C"/>
    <w:rsid w:val="007D456B"/>
    <w:rsid w:val="007D4CAA"/>
    <w:rsid w:val="007D5161"/>
    <w:rsid w:val="007D52D0"/>
    <w:rsid w:val="007D5399"/>
    <w:rsid w:val="007D55CB"/>
    <w:rsid w:val="007D5C6B"/>
    <w:rsid w:val="007D6F52"/>
    <w:rsid w:val="007D6FB1"/>
    <w:rsid w:val="007D7376"/>
    <w:rsid w:val="007D76AB"/>
    <w:rsid w:val="007D78A6"/>
    <w:rsid w:val="007D7999"/>
    <w:rsid w:val="007D7A5C"/>
    <w:rsid w:val="007D7C07"/>
    <w:rsid w:val="007E01DF"/>
    <w:rsid w:val="007E06FC"/>
    <w:rsid w:val="007E09C0"/>
    <w:rsid w:val="007E0E2A"/>
    <w:rsid w:val="007E0ED1"/>
    <w:rsid w:val="007E1802"/>
    <w:rsid w:val="007E1A7F"/>
    <w:rsid w:val="007E1BFE"/>
    <w:rsid w:val="007E1D55"/>
    <w:rsid w:val="007E20FE"/>
    <w:rsid w:val="007E22F9"/>
    <w:rsid w:val="007E2B55"/>
    <w:rsid w:val="007E2D06"/>
    <w:rsid w:val="007E2DAE"/>
    <w:rsid w:val="007E2FA1"/>
    <w:rsid w:val="007E3255"/>
    <w:rsid w:val="007E393F"/>
    <w:rsid w:val="007E4DBC"/>
    <w:rsid w:val="007E5E2D"/>
    <w:rsid w:val="007E65B3"/>
    <w:rsid w:val="007E6D13"/>
    <w:rsid w:val="007E73E9"/>
    <w:rsid w:val="007E7647"/>
    <w:rsid w:val="007E7BD3"/>
    <w:rsid w:val="007E7C5D"/>
    <w:rsid w:val="007E7EBB"/>
    <w:rsid w:val="007F0931"/>
    <w:rsid w:val="007F13F6"/>
    <w:rsid w:val="007F14F9"/>
    <w:rsid w:val="007F1836"/>
    <w:rsid w:val="007F1D28"/>
    <w:rsid w:val="007F1EB3"/>
    <w:rsid w:val="007F26F1"/>
    <w:rsid w:val="007F2A64"/>
    <w:rsid w:val="007F2DF1"/>
    <w:rsid w:val="007F2E5E"/>
    <w:rsid w:val="007F2FCC"/>
    <w:rsid w:val="007F34C9"/>
    <w:rsid w:val="007F39C6"/>
    <w:rsid w:val="007F3B6B"/>
    <w:rsid w:val="007F4277"/>
    <w:rsid w:val="007F4623"/>
    <w:rsid w:val="007F4EE1"/>
    <w:rsid w:val="007F4F67"/>
    <w:rsid w:val="007F5089"/>
    <w:rsid w:val="007F5169"/>
    <w:rsid w:val="007F560E"/>
    <w:rsid w:val="007F5741"/>
    <w:rsid w:val="007F601D"/>
    <w:rsid w:val="007F618A"/>
    <w:rsid w:val="007F70FD"/>
    <w:rsid w:val="007F714A"/>
    <w:rsid w:val="007F7CC5"/>
    <w:rsid w:val="007F7D12"/>
    <w:rsid w:val="007F7D90"/>
    <w:rsid w:val="00800731"/>
    <w:rsid w:val="0080112B"/>
    <w:rsid w:val="00801FEB"/>
    <w:rsid w:val="0080234B"/>
    <w:rsid w:val="00802429"/>
    <w:rsid w:val="00802510"/>
    <w:rsid w:val="008025FF"/>
    <w:rsid w:val="00802E8C"/>
    <w:rsid w:val="00802EB8"/>
    <w:rsid w:val="008031BF"/>
    <w:rsid w:val="008045FB"/>
    <w:rsid w:val="0080472F"/>
    <w:rsid w:val="008048D8"/>
    <w:rsid w:val="00804B89"/>
    <w:rsid w:val="0080522B"/>
    <w:rsid w:val="008054CA"/>
    <w:rsid w:val="0080594F"/>
    <w:rsid w:val="00805A29"/>
    <w:rsid w:val="00805ED4"/>
    <w:rsid w:val="00806C0F"/>
    <w:rsid w:val="00806EC0"/>
    <w:rsid w:val="00807150"/>
    <w:rsid w:val="00807946"/>
    <w:rsid w:val="00807F5C"/>
    <w:rsid w:val="00810203"/>
    <w:rsid w:val="00810371"/>
    <w:rsid w:val="0081080E"/>
    <w:rsid w:val="00810E09"/>
    <w:rsid w:val="0081145D"/>
    <w:rsid w:val="00811A20"/>
    <w:rsid w:val="008122FD"/>
    <w:rsid w:val="008123EE"/>
    <w:rsid w:val="008124FE"/>
    <w:rsid w:val="008127FC"/>
    <w:rsid w:val="00812928"/>
    <w:rsid w:val="008130F9"/>
    <w:rsid w:val="00813372"/>
    <w:rsid w:val="008133C6"/>
    <w:rsid w:val="008138B8"/>
    <w:rsid w:val="008139BC"/>
    <w:rsid w:val="00813B3C"/>
    <w:rsid w:val="00813BDB"/>
    <w:rsid w:val="0081445C"/>
    <w:rsid w:val="008151BC"/>
    <w:rsid w:val="00815558"/>
    <w:rsid w:val="00815592"/>
    <w:rsid w:val="008156F4"/>
    <w:rsid w:val="00815844"/>
    <w:rsid w:val="00815B62"/>
    <w:rsid w:val="00816E5D"/>
    <w:rsid w:val="00816FD4"/>
    <w:rsid w:val="0081719D"/>
    <w:rsid w:val="0081789D"/>
    <w:rsid w:val="00817D1B"/>
    <w:rsid w:val="00820234"/>
    <w:rsid w:val="0082036B"/>
    <w:rsid w:val="008205C5"/>
    <w:rsid w:val="00820803"/>
    <w:rsid w:val="00820E72"/>
    <w:rsid w:val="0082109D"/>
    <w:rsid w:val="008210F4"/>
    <w:rsid w:val="008211F2"/>
    <w:rsid w:val="008212B5"/>
    <w:rsid w:val="0082170D"/>
    <w:rsid w:val="0082194B"/>
    <w:rsid w:val="00822155"/>
    <w:rsid w:val="0082215D"/>
    <w:rsid w:val="00822254"/>
    <w:rsid w:val="008222DA"/>
    <w:rsid w:val="00822347"/>
    <w:rsid w:val="0082252E"/>
    <w:rsid w:val="00822892"/>
    <w:rsid w:val="00822898"/>
    <w:rsid w:val="00822C37"/>
    <w:rsid w:val="00822D8A"/>
    <w:rsid w:val="00822DDD"/>
    <w:rsid w:val="00822E3D"/>
    <w:rsid w:val="008232E6"/>
    <w:rsid w:val="00824262"/>
    <w:rsid w:val="00825139"/>
    <w:rsid w:val="008254E8"/>
    <w:rsid w:val="00825DC2"/>
    <w:rsid w:val="0082669D"/>
    <w:rsid w:val="00826EC1"/>
    <w:rsid w:val="008277B9"/>
    <w:rsid w:val="00830592"/>
    <w:rsid w:val="0083219D"/>
    <w:rsid w:val="0083232D"/>
    <w:rsid w:val="00832A38"/>
    <w:rsid w:val="00832BA8"/>
    <w:rsid w:val="008333D7"/>
    <w:rsid w:val="008334F6"/>
    <w:rsid w:val="0083393E"/>
    <w:rsid w:val="00833E8C"/>
    <w:rsid w:val="00833EDF"/>
    <w:rsid w:val="008344A5"/>
    <w:rsid w:val="00834779"/>
    <w:rsid w:val="008349C1"/>
    <w:rsid w:val="00834E5A"/>
    <w:rsid w:val="00834FF8"/>
    <w:rsid w:val="00835DAC"/>
    <w:rsid w:val="00835DF6"/>
    <w:rsid w:val="00836616"/>
    <w:rsid w:val="00836761"/>
    <w:rsid w:val="00836E1C"/>
    <w:rsid w:val="00836EA7"/>
    <w:rsid w:val="00836EC6"/>
    <w:rsid w:val="00837C0F"/>
    <w:rsid w:val="00837D38"/>
    <w:rsid w:val="00837EA5"/>
    <w:rsid w:val="00837F1A"/>
    <w:rsid w:val="0084010E"/>
    <w:rsid w:val="0084037C"/>
    <w:rsid w:val="008405C6"/>
    <w:rsid w:val="008406FF"/>
    <w:rsid w:val="00841441"/>
    <w:rsid w:val="0084259D"/>
    <w:rsid w:val="008428CB"/>
    <w:rsid w:val="00842921"/>
    <w:rsid w:val="00842A0D"/>
    <w:rsid w:val="0084346F"/>
    <w:rsid w:val="00843720"/>
    <w:rsid w:val="00843B2F"/>
    <w:rsid w:val="008449C4"/>
    <w:rsid w:val="00844AEE"/>
    <w:rsid w:val="00844BA7"/>
    <w:rsid w:val="00844DE7"/>
    <w:rsid w:val="00845764"/>
    <w:rsid w:val="00845837"/>
    <w:rsid w:val="00845844"/>
    <w:rsid w:val="00845979"/>
    <w:rsid w:val="00845D88"/>
    <w:rsid w:val="00847383"/>
    <w:rsid w:val="0085004A"/>
    <w:rsid w:val="008502FD"/>
    <w:rsid w:val="008505F3"/>
    <w:rsid w:val="008507BF"/>
    <w:rsid w:val="00850DBA"/>
    <w:rsid w:val="00850E54"/>
    <w:rsid w:val="00850FFD"/>
    <w:rsid w:val="008510F8"/>
    <w:rsid w:val="00851195"/>
    <w:rsid w:val="008514CE"/>
    <w:rsid w:val="008516DD"/>
    <w:rsid w:val="00851CE9"/>
    <w:rsid w:val="00851D3E"/>
    <w:rsid w:val="00851EEB"/>
    <w:rsid w:val="00851F0D"/>
    <w:rsid w:val="00852D79"/>
    <w:rsid w:val="00852F59"/>
    <w:rsid w:val="008534B0"/>
    <w:rsid w:val="00853C8F"/>
    <w:rsid w:val="00853CA0"/>
    <w:rsid w:val="00853EA2"/>
    <w:rsid w:val="0085419A"/>
    <w:rsid w:val="00854305"/>
    <w:rsid w:val="00854417"/>
    <w:rsid w:val="00854D94"/>
    <w:rsid w:val="00855025"/>
    <w:rsid w:val="00855150"/>
    <w:rsid w:val="00855214"/>
    <w:rsid w:val="0085555E"/>
    <w:rsid w:val="008557FE"/>
    <w:rsid w:val="00855829"/>
    <w:rsid w:val="00855C4B"/>
    <w:rsid w:val="00855F8D"/>
    <w:rsid w:val="008568B1"/>
    <w:rsid w:val="00856C1A"/>
    <w:rsid w:val="00856FD7"/>
    <w:rsid w:val="00857640"/>
    <w:rsid w:val="00857A16"/>
    <w:rsid w:val="00857FF8"/>
    <w:rsid w:val="00860427"/>
    <w:rsid w:val="00860BAC"/>
    <w:rsid w:val="00860BFD"/>
    <w:rsid w:val="00861223"/>
    <w:rsid w:val="008614BB"/>
    <w:rsid w:val="00861545"/>
    <w:rsid w:val="0086180A"/>
    <w:rsid w:val="00861881"/>
    <w:rsid w:val="00861A7C"/>
    <w:rsid w:val="00861BA7"/>
    <w:rsid w:val="008621D8"/>
    <w:rsid w:val="00862962"/>
    <w:rsid w:val="00862FF6"/>
    <w:rsid w:val="00864124"/>
    <w:rsid w:val="00864179"/>
    <w:rsid w:val="008648E4"/>
    <w:rsid w:val="00864A18"/>
    <w:rsid w:val="00864D0B"/>
    <w:rsid w:val="00865475"/>
    <w:rsid w:val="008654B6"/>
    <w:rsid w:val="00865B57"/>
    <w:rsid w:val="00866445"/>
    <w:rsid w:val="00866B01"/>
    <w:rsid w:val="00866D0A"/>
    <w:rsid w:val="00866EAC"/>
    <w:rsid w:val="0086738B"/>
    <w:rsid w:val="00867F36"/>
    <w:rsid w:val="008700BA"/>
    <w:rsid w:val="0087079C"/>
    <w:rsid w:val="00870E25"/>
    <w:rsid w:val="0087151D"/>
    <w:rsid w:val="00871620"/>
    <w:rsid w:val="00871BD6"/>
    <w:rsid w:val="00872075"/>
    <w:rsid w:val="008723EC"/>
    <w:rsid w:val="00872430"/>
    <w:rsid w:val="00873D0E"/>
    <w:rsid w:val="008741DF"/>
    <w:rsid w:val="0087425F"/>
    <w:rsid w:val="00875152"/>
    <w:rsid w:val="00875339"/>
    <w:rsid w:val="008754C9"/>
    <w:rsid w:val="00875766"/>
    <w:rsid w:val="008758F6"/>
    <w:rsid w:val="00875945"/>
    <w:rsid w:val="00875AC3"/>
    <w:rsid w:val="00875D86"/>
    <w:rsid w:val="008761BB"/>
    <w:rsid w:val="0087620A"/>
    <w:rsid w:val="00876285"/>
    <w:rsid w:val="00876BD6"/>
    <w:rsid w:val="00877C02"/>
    <w:rsid w:val="00880006"/>
    <w:rsid w:val="00880779"/>
    <w:rsid w:val="00880DEA"/>
    <w:rsid w:val="008810D2"/>
    <w:rsid w:val="00881448"/>
    <w:rsid w:val="00881E61"/>
    <w:rsid w:val="00882037"/>
    <w:rsid w:val="00883251"/>
    <w:rsid w:val="00883412"/>
    <w:rsid w:val="00883812"/>
    <w:rsid w:val="00884420"/>
    <w:rsid w:val="00884B69"/>
    <w:rsid w:val="0088508B"/>
    <w:rsid w:val="008853B2"/>
    <w:rsid w:val="008854DE"/>
    <w:rsid w:val="008857C4"/>
    <w:rsid w:val="00885B81"/>
    <w:rsid w:val="00885E3A"/>
    <w:rsid w:val="00886F56"/>
    <w:rsid w:val="008870E6"/>
    <w:rsid w:val="008873C4"/>
    <w:rsid w:val="00887FAB"/>
    <w:rsid w:val="00890456"/>
    <w:rsid w:val="0089083A"/>
    <w:rsid w:val="0089118D"/>
    <w:rsid w:val="0089142A"/>
    <w:rsid w:val="008918AC"/>
    <w:rsid w:val="00891ACD"/>
    <w:rsid w:val="00892C41"/>
    <w:rsid w:val="008931F2"/>
    <w:rsid w:val="00893398"/>
    <w:rsid w:val="0089389C"/>
    <w:rsid w:val="008939A5"/>
    <w:rsid w:val="00893ED9"/>
    <w:rsid w:val="008947B7"/>
    <w:rsid w:val="00894CC8"/>
    <w:rsid w:val="00895250"/>
    <w:rsid w:val="00895A62"/>
    <w:rsid w:val="008961DF"/>
    <w:rsid w:val="0089691D"/>
    <w:rsid w:val="00896E42"/>
    <w:rsid w:val="00897739"/>
    <w:rsid w:val="00897963"/>
    <w:rsid w:val="00897C63"/>
    <w:rsid w:val="00897D16"/>
    <w:rsid w:val="00897DC6"/>
    <w:rsid w:val="00897F3A"/>
    <w:rsid w:val="008A0663"/>
    <w:rsid w:val="008A0774"/>
    <w:rsid w:val="008A077D"/>
    <w:rsid w:val="008A0B53"/>
    <w:rsid w:val="008A0FAC"/>
    <w:rsid w:val="008A1192"/>
    <w:rsid w:val="008A11EE"/>
    <w:rsid w:val="008A142E"/>
    <w:rsid w:val="008A1EA4"/>
    <w:rsid w:val="008A22D3"/>
    <w:rsid w:val="008A282C"/>
    <w:rsid w:val="008A2A02"/>
    <w:rsid w:val="008A344B"/>
    <w:rsid w:val="008A3D61"/>
    <w:rsid w:val="008A3E65"/>
    <w:rsid w:val="008A3FAB"/>
    <w:rsid w:val="008A46BB"/>
    <w:rsid w:val="008A46F0"/>
    <w:rsid w:val="008A499F"/>
    <w:rsid w:val="008A5052"/>
    <w:rsid w:val="008A586B"/>
    <w:rsid w:val="008A61BC"/>
    <w:rsid w:val="008A651C"/>
    <w:rsid w:val="008A6BF3"/>
    <w:rsid w:val="008A707C"/>
    <w:rsid w:val="008A71D3"/>
    <w:rsid w:val="008A7715"/>
    <w:rsid w:val="008A7BA6"/>
    <w:rsid w:val="008B109C"/>
    <w:rsid w:val="008B10F4"/>
    <w:rsid w:val="008B13C8"/>
    <w:rsid w:val="008B17CB"/>
    <w:rsid w:val="008B1B8E"/>
    <w:rsid w:val="008B2149"/>
    <w:rsid w:val="008B27E5"/>
    <w:rsid w:val="008B3010"/>
    <w:rsid w:val="008B3163"/>
    <w:rsid w:val="008B324A"/>
    <w:rsid w:val="008B3766"/>
    <w:rsid w:val="008B410E"/>
    <w:rsid w:val="008B4DD2"/>
    <w:rsid w:val="008B53F1"/>
    <w:rsid w:val="008B6750"/>
    <w:rsid w:val="008B6F48"/>
    <w:rsid w:val="008B7D33"/>
    <w:rsid w:val="008B7E31"/>
    <w:rsid w:val="008C031A"/>
    <w:rsid w:val="008C0693"/>
    <w:rsid w:val="008C07CF"/>
    <w:rsid w:val="008C0AF7"/>
    <w:rsid w:val="008C0BE7"/>
    <w:rsid w:val="008C0CFA"/>
    <w:rsid w:val="008C1054"/>
    <w:rsid w:val="008C162D"/>
    <w:rsid w:val="008C1690"/>
    <w:rsid w:val="008C1A8F"/>
    <w:rsid w:val="008C1ED4"/>
    <w:rsid w:val="008C20CA"/>
    <w:rsid w:val="008C218A"/>
    <w:rsid w:val="008C2371"/>
    <w:rsid w:val="008C2C48"/>
    <w:rsid w:val="008C2D29"/>
    <w:rsid w:val="008C2E41"/>
    <w:rsid w:val="008C38A2"/>
    <w:rsid w:val="008C3EB3"/>
    <w:rsid w:val="008C404D"/>
    <w:rsid w:val="008C4361"/>
    <w:rsid w:val="008C4386"/>
    <w:rsid w:val="008C4DBD"/>
    <w:rsid w:val="008C5109"/>
    <w:rsid w:val="008C5253"/>
    <w:rsid w:val="008C594B"/>
    <w:rsid w:val="008C5F0B"/>
    <w:rsid w:val="008C74E4"/>
    <w:rsid w:val="008C7C7E"/>
    <w:rsid w:val="008D019C"/>
    <w:rsid w:val="008D01E0"/>
    <w:rsid w:val="008D038F"/>
    <w:rsid w:val="008D08D3"/>
    <w:rsid w:val="008D0B66"/>
    <w:rsid w:val="008D12AC"/>
    <w:rsid w:val="008D1C50"/>
    <w:rsid w:val="008D232E"/>
    <w:rsid w:val="008D3137"/>
    <w:rsid w:val="008D3923"/>
    <w:rsid w:val="008D3958"/>
    <w:rsid w:val="008D3E01"/>
    <w:rsid w:val="008D3F8C"/>
    <w:rsid w:val="008D489E"/>
    <w:rsid w:val="008D4AFE"/>
    <w:rsid w:val="008D4D17"/>
    <w:rsid w:val="008D5232"/>
    <w:rsid w:val="008D5878"/>
    <w:rsid w:val="008D5A4F"/>
    <w:rsid w:val="008D5F12"/>
    <w:rsid w:val="008D602F"/>
    <w:rsid w:val="008D6651"/>
    <w:rsid w:val="008D6AF5"/>
    <w:rsid w:val="008D6E52"/>
    <w:rsid w:val="008D7BA6"/>
    <w:rsid w:val="008E0EB4"/>
    <w:rsid w:val="008E1716"/>
    <w:rsid w:val="008E1C7B"/>
    <w:rsid w:val="008E1C8D"/>
    <w:rsid w:val="008E1D7E"/>
    <w:rsid w:val="008E22C5"/>
    <w:rsid w:val="008E2887"/>
    <w:rsid w:val="008E2A2A"/>
    <w:rsid w:val="008E2B19"/>
    <w:rsid w:val="008E3233"/>
    <w:rsid w:val="008E35F6"/>
    <w:rsid w:val="008E3EDB"/>
    <w:rsid w:val="008E4334"/>
    <w:rsid w:val="008E50EA"/>
    <w:rsid w:val="008E5720"/>
    <w:rsid w:val="008E66E5"/>
    <w:rsid w:val="008E6DAF"/>
    <w:rsid w:val="008E6FFE"/>
    <w:rsid w:val="008E7699"/>
    <w:rsid w:val="008E77C4"/>
    <w:rsid w:val="008E79A9"/>
    <w:rsid w:val="008E7CB2"/>
    <w:rsid w:val="008E7DCA"/>
    <w:rsid w:val="008F04E6"/>
    <w:rsid w:val="008F0990"/>
    <w:rsid w:val="008F1408"/>
    <w:rsid w:val="008F158A"/>
    <w:rsid w:val="008F172E"/>
    <w:rsid w:val="008F1F90"/>
    <w:rsid w:val="008F290A"/>
    <w:rsid w:val="008F29BE"/>
    <w:rsid w:val="008F2F1C"/>
    <w:rsid w:val="008F32A3"/>
    <w:rsid w:val="008F3488"/>
    <w:rsid w:val="008F34FE"/>
    <w:rsid w:val="008F3704"/>
    <w:rsid w:val="008F3AE3"/>
    <w:rsid w:val="008F3D08"/>
    <w:rsid w:val="008F3D76"/>
    <w:rsid w:val="008F42A5"/>
    <w:rsid w:val="008F46B9"/>
    <w:rsid w:val="008F4A86"/>
    <w:rsid w:val="008F53FD"/>
    <w:rsid w:val="008F61CB"/>
    <w:rsid w:val="008F6973"/>
    <w:rsid w:val="008F6B97"/>
    <w:rsid w:val="008F6D46"/>
    <w:rsid w:val="008F71CB"/>
    <w:rsid w:val="008F797A"/>
    <w:rsid w:val="008F7A51"/>
    <w:rsid w:val="009016E1"/>
    <w:rsid w:val="00901F29"/>
    <w:rsid w:val="00903791"/>
    <w:rsid w:val="00903AF6"/>
    <w:rsid w:val="00903E34"/>
    <w:rsid w:val="00903E57"/>
    <w:rsid w:val="009040B1"/>
    <w:rsid w:val="00904662"/>
    <w:rsid w:val="0090518B"/>
    <w:rsid w:val="00905489"/>
    <w:rsid w:val="0090579C"/>
    <w:rsid w:val="009059A1"/>
    <w:rsid w:val="00905F20"/>
    <w:rsid w:val="00906D56"/>
    <w:rsid w:val="0090744F"/>
    <w:rsid w:val="00907574"/>
    <w:rsid w:val="00907AFF"/>
    <w:rsid w:val="00910673"/>
    <w:rsid w:val="009106AB"/>
    <w:rsid w:val="00911893"/>
    <w:rsid w:val="00911B13"/>
    <w:rsid w:val="00911F0D"/>
    <w:rsid w:val="00912179"/>
    <w:rsid w:val="0091226D"/>
    <w:rsid w:val="009124D9"/>
    <w:rsid w:val="00912CBE"/>
    <w:rsid w:val="00912D2E"/>
    <w:rsid w:val="00912EC5"/>
    <w:rsid w:val="00912EE6"/>
    <w:rsid w:val="009136FF"/>
    <w:rsid w:val="009140E7"/>
    <w:rsid w:val="00914117"/>
    <w:rsid w:val="00914235"/>
    <w:rsid w:val="0091446A"/>
    <w:rsid w:val="00914578"/>
    <w:rsid w:val="00914747"/>
    <w:rsid w:val="00915563"/>
    <w:rsid w:val="0091662F"/>
    <w:rsid w:val="009175F7"/>
    <w:rsid w:val="009179E2"/>
    <w:rsid w:val="00917C79"/>
    <w:rsid w:val="00920137"/>
    <w:rsid w:val="009202D2"/>
    <w:rsid w:val="00920944"/>
    <w:rsid w:val="00920B56"/>
    <w:rsid w:val="00920C03"/>
    <w:rsid w:val="00920C58"/>
    <w:rsid w:val="0092126A"/>
    <w:rsid w:val="009213F5"/>
    <w:rsid w:val="00921E27"/>
    <w:rsid w:val="00922675"/>
    <w:rsid w:val="009226A7"/>
    <w:rsid w:val="00922D22"/>
    <w:rsid w:val="00922EFE"/>
    <w:rsid w:val="0092341F"/>
    <w:rsid w:val="00923895"/>
    <w:rsid w:val="00923ECA"/>
    <w:rsid w:val="00924037"/>
    <w:rsid w:val="009240D7"/>
    <w:rsid w:val="009245C2"/>
    <w:rsid w:val="0092488F"/>
    <w:rsid w:val="0092490C"/>
    <w:rsid w:val="00924960"/>
    <w:rsid w:val="00924B15"/>
    <w:rsid w:val="00924ED2"/>
    <w:rsid w:val="009250D5"/>
    <w:rsid w:val="009258C0"/>
    <w:rsid w:val="009258C2"/>
    <w:rsid w:val="00926969"/>
    <w:rsid w:val="00927049"/>
    <w:rsid w:val="00927753"/>
    <w:rsid w:val="00927847"/>
    <w:rsid w:val="00927978"/>
    <w:rsid w:val="00927CBB"/>
    <w:rsid w:val="0093009C"/>
    <w:rsid w:val="0093034C"/>
    <w:rsid w:val="00931135"/>
    <w:rsid w:val="009314F7"/>
    <w:rsid w:val="009316D9"/>
    <w:rsid w:val="009317F6"/>
    <w:rsid w:val="009317FC"/>
    <w:rsid w:val="00933009"/>
    <w:rsid w:val="0093313F"/>
    <w:rsid w:val="00933698"/>
    <w:rsid w:val="009337DA"/>
    <w:rsid w:val="009339E9"/>
    <w:rsid w:val="009339FF"/>
    <w:rsid w:val="00934172"/>
    <w:rsid w:val="0093427A"/>
    <w:rsid w:val="0093430F"/>
    <w:rsid w:val="0093496F"/>
    <w:rsid w:val="00934A08"/>
    <w:rsid w:val="00934AB2"/>
    <w:rsid w:val="00934EA5"/>
    <w:rsid w:val="0093538C"/>
    <w:rsid w:val="00935398"/>
    <w:rsid w:val="00935F6D"/>
    <w:rsid w:val="0093638C"/>
    <w:rsid w:val="00936AEA"/>
    <w:rsid w:val="00937113"/>
    <w:rsid w:val="009371AF"/>
    <w:rsid w:val="00937923"/>
    <w:rsid w:val="009402BA"/>
    <w:rsid w:val="00940AEE"/>
    <w:rsid w:val="009412F8"/>
    <w:rsid w:val="0094174A"/>
    <w:rsid w:val="00941BA4"/>
    <w:rsid w:val="00941E59"/>
    <w:rsid w:val="00941E64"/>
    <w:rsid w:val="00942253"/>
    <w:rsid w:val="009422AF"/>
    <w:rsid w:val="00942497"/>
    <w:rsid w:val="00942557"/>
    <w:rsid w:val="00942FF0"/>
    <w:rsid w:val="009436A0"/>
    <w:rsid w:val="00943C05"/>
    <w:rsid w:val="00943DC5"/>
    <w:rsid w:val="0094439A"/>
    <w:rsid w:val="009445D0"/>
    <w:rsid w:val="009449E2"/>
    <w:rsid w:val="00944DFD"/>
    <w:rsid w:val="00945230"/>
    <w:rsid w:val="0094553B"/>
    <w:rsid w:val="009456A2"/>
    <w:rsid w:val="00945AC6"/>
    <w:rsid w:val="00945CDE"/>
    <w:rsid w:val="00945E7D"/>
    <w:rsid w:val="009463FA"/>
    <w:rsid w:val="009468C2"/>
    <w:rsid w:val="00946A18"/>
    <w:rsid w:val="00946AF4"/>
    <w:rsid w:val="00946CD4"/>
    <w:rsid w:val="00946D46"/>
    <w:rsid w:val="009473D6"/>
    <w:rsid w:val="009473DA"/>
    <w:rsid w:val="00947E29"/>
    <w:rsid w:val="00950337"/>
    <w:rsid w:val="00950448"/>
    <w:rsid w:val="0095080A"/>
    <w:rsid w:val="00950D94"/>
    <w:rsid w:val="00950F6B"/>
    <w:rsid w:val="00951540"/>
    <w:rsid w:val="009516F2"/>
    <w:rsid w:val="009520B4"/>
    <w:rsid w:val="00952973"/>
    <w:rsid w:val="009533BC"/>
    <w:rsid w:val="009534F5"/>
    <w:rsid w:val="00953A9E"/>
    <w:rsid w:val="0095498E"/>
    <w:rsid w:val="00954A4E"/>
    <w:rsid w:val="00954DEC"/>
    <w:rsid w:val="00955143"/>
    <w:rsid w:val="00955715"/>
    <w:rsid w:val="0095578F"/>
    <w:rsid w:val="00955AC7"/>
    <w:rsid w:val="00955CC1"/>
    <w:rsid w:val="00957350"/>
    <w:rsid w:val="00957475"/>
    <w:rsid w:val="00957621"/>
    <w:rsid w:val="00957743"/>
    <w:rsid w:val="009579F3"/>
    <w:rsid w:val="009602C3"/>
    <w:rsid w:val="0096071C"/>
    <w:rsid w:val="00960845"/>
    <w:rsid w:val="00960B5B"/>
    <w:rsid w:val="009611F9"/>
    <w:rsid w:val="0096168F"/>
    <w:rsid w:val="00961993"/>
    <w:rsid w:val="00961E5D"/>
    <w:rsid w:val="0096200A"/>
    <w:rsid w:val="0096257A"/>
    <w:rsid w:val="00962604"/>
    <w:rsid w:val="0096323E"/>
    <w:rsid w:val="009632D9"/>
    <w:rsid w:val="0096342F"/>
    <w:rsid w:val="00963F6D"/>
    <w:rsid w:val="00964447"/>
    <w:rsid w:val="009646D2"/>
    <w:rsid w:val="00965316"/>
    <w:rsid w:val="009656AD"/>
    <w:rsid w:val="0096593B"/>
    <w:rsid w:val="00965DC1"/>
    <w:rsid w:val="00965E19"/>
    <w:rsid w:val="009669C1"/>
    <w:rsid w:val="00966A71"/>
    <w:rsid w:val="00966B03"/>
    <w:rsid w:val="00966E6C"/>
    <w:rsid w:val="00966FFD"/>
    <w:rsid w:val="009672C7"/>
    <w:rsid w:val="00967365"/>
    <w:rsid w:val="009678AC"/>
    <w:rsid w:val="009705C7"/>
    <w:rsid w:val="009706FF"/>
    <w:rsid w:val="00970A36"/>
    <w:rsid w:val="00970A83"/>
    <w:rsid w:val="009711C2"/>
    <w:rsid w:val="00971482"/>
    <w:rsid w:val="00971523"/>
    <w:rsid w:val="009715AB"/>
    <w:rsid w:val="009717D4"/>
    <w:rsid w:val="00971C89"/>
    <w:rsid w:val="00971D7A"/>
    <w:rsid w:val="009725B9"/>
    <w:rsid w:val="00972D17"/>
    <w:rsid w:val="00972DDC"/>
    <w:rsid w:val="00972F47"/>
    <w:rsid w:val="00973321"/>
    <w:rsid w:val="00973ACF"/>
    <w:rsid w:val="00973AE6"/>
    <w:rsid w:val="00973BD4"/>
    <w:rsid w:val="00974035"/>
    <w:rsid w:val="009743F2"/>
    <w:rsid w:val="009746A7"/>
    <w:rsid w:val="00974BEE"/>
    <w:rsid w:val="00974E3C"/>
    <w:rsid w:val="00975469"/>
    <w:rsid w:val="00975778"/>
    <w:rsid w:val="00975AA7"/>
    <w:rsid w:val="00975FAA"/>
    <w:rsid w:val="0097638E"/>
    <w:rsid w:val="009767C3"/>
    <w:rsid w:val="00976871"/>
    <w:rsid w:val="00976EBE"/>
    <w:rsid w:val="00977157"/>
    <w:rsid w:val="009772EC"/>
    <w:rsid w:val="00977551"/>
    <w:rsid w:val="00977679"/>
    <w:rsid w:val="00977796"/>
    <w:rsid w:val="00977A5D"/>
    <w:rsid w:val="00977B88"/>
    <w:rsid w:val="0098013D"/>
    <w:rsid w:val="009807EF"/>
    <w:rsid w:val="0098175B"/>
    <w:rsid w:val="00981F55"/>
    <w:rsid w:val="00982562"/>
    <w:rsid w:val="0098294C"/>
    <w:rsid w:val="00982ACD"/>
    <w:rsid w:val="00982D98"/>
    <w:rsid w:val="00983A21"/>
    <w:rsid w:val="00983A99"/>
    <w:rsid w:val="00984142"/>
    <w:rsid w:val="009841D2"/>
    <w:rsid w:val="0098427A"/>
    <w:rsid w:val="00984954"/>
    <w:rsid w:val="00984D3F"/>
    <w:rsid w:val="00984F89"/>
    <w:rsid w:val="00985556"/>
    <w:rsid w:val="009855EE"/>
    <w:rsid w:val="00986841"/>
    <w:rsid w:val="00987204"/>
    <w:rsid w:val="00987A41"/>
    <w:rsid w:val="00987F48"/>
    <w:rsid w:val="00990368"/>
    <w:rsid w:val="00990A69"/>
    <w:rsid w:val="00990AD2"/>
    <w:rsid w:val="00990BF0"/>
    <w:rsid w:val="009910D1"/>
    <w:rsid w:val="00991800"/>
    <w:rsid w:val="00992D79"/>
    <w:rsid w:val="009939C9"/>
    <w:rsid w:val="00993B8F"/>
    <w:rsid w:val="00993F2A"/>
    <w:rsid w:val="009945AC"/>
    <w:rsid w:val="00994D17"/>
    <w:rsid w:val="00994DCD"/>
    <w:rsid w:val="00995CAE"/>
    <w:rsid w:val="00995DA5"/>
    <w:rsid w:val="0099652A"/>
    <w:rsid w:val="00996D38"/>
    <w:rsid w:val="009972C7"/>
    <w:rsid w:val="00997397"/>
    <w:rsid w:val="009976F0"/>
    <w:rsid w:val="00997CB5"/>
    <w:rsid w:val="00997D42"/>
    <w:rsid w:val="009A0387"/>
    <w:rsid w:val="009A0777"/>
    <w:rsid w:val="009A0DB4"/>
    <w:rsid w:val="009A102E"/>
    <w:rsid w:val="009A279B"/>
    <w:rsid w:val="009A2C48"/>
    <w:rsid w:val="009A2F30"/>
    <w:rsid w:val="009A31F2"/>
    <w:rsid w:val="009A37D4"/>
    <w:rsid w:val="009A3F53"/>
    <w:rsid w:val="009A4602"/>
    <w:rsid w:val="009A4DB8"/>
    <w:rsid w:val="009A4E48"/>
    <w:rsid w:val="009A4E78"/>
    <w:rsid w:val="009A5CD8"/>
    <w:rsid w:val="009A5F31"/>
    <w:rsid w:val="009A67F5"/>
    <w:rsid w:val="009A69B9"/>
    <w:rsid w:val="009A6F77"/>
    <w:rsid w:val="009A7B9B"/>
    <w:rsid w:val="009B00CA"/>
    <w:rsid w:val="009B04C8"/>
    <w:rsid w:val="009B1BE5"/>
    <w:rsid w:val="009B1EF7"/>
    <w:rsid w:val="009B2F16"/>
    <w:rsid w:val="009B323E"/>
    <w:rsid w:val="009B3363"/>
    <w:rsid w:val="009B34F8"/>
    <w:rsid w:val="009B3996"/>
    <w:rsid w:val="009B3E93"/>
    <w:rsid w:val="009B404E"/>
    <w:rsid w:val="009B4454"/>
    <w:rsid w:val="009B446D"/>
    <w:rsid w:val="009B449D"/>
    <w:rsid w:val="009B47B3"/>
    <w:rsid w:val="009B588C"/>
    <w:rsid w:val="009B5945"/>
    <w:rsid w:val="009B6389"/>
    <w:rsid w:val="009B66C1"/>
    <w:rsid w:val="009B68DD"/>
    <w:rsid w:val="009B6B73"/>
    <w:rsid w:val="009B6E3A"/>
    <w:rsid w:val="009B7016"/>
    <w:rsid w:val="009B75BD"/>
    <w:rsid w:val="009B76EB"/>
    <w:rsid w:val="009B7AD5"/>
    <w:rsid w:val="009B7E60"/>
    <w:rsid w:val="009C01D4"/>
    <w:rsid w:val="009C07E3"/>
    <w:rsid w:val="009C08C8"/>
    <w:rsid w:val="009C0B76"/>
    <w:rsid w:val="009C1514"/>
    <w:rsid w:val="009C15F8"/>
    <w:rsid w:val="009C17E9"/>
    <w:rsid w:val="009C1B1D"/>
    <w:rsid w:val="009C1E1E"/>
    <w:rsid w:val="009C1E27"/>
    <w:rsid w:val="009C1EFE"/>
    <w:rsid w:val="009C1F82"/>
    <w:rsid w:val="009C1FF3"/>
    <w:rsid w:val="009C203D"/>
    <w:rsid w:val="009C227E"/>
    <w:rsid w:val="009C2343"/>
    <w:rsid w:val="009C2832"/>
    <w:rsid w:val="009C2C51"/>
    <w:rsid w:val="009C2D97"/>
    <w:rsid w:val="009C328B"/>
    <w:rsid w:val="009C3D0E"/>
    <w:rsid w:val="009C40CE"/>
    <w:rsid w:val="009C47E8"/>
    <w:rsid w:val="009C48AC"/>
    <w:rsid w:val="009C4ADF"/>
    <w:rsid w:val="009C5039"/>
    <w:rsid w:val="009C578D"/>
    <w:rsid w:val="009C5F2A"/>
    <w:rsid w:val="009C6041"/>
    <w:rsid w:val="009C60F2"/>
    <w:rsid w:val="009C6316"/>
    <w:rsid w:val="009C67E6"/>
    <w:rsid w:val="009C6859"/>
    <w:rsid w:val="009C6A68"/>
    <w:rsid w:val="009C6CD4"/>
    <w:rsid w:val="009C6F99"/>
    <w:rsid w:val="009C733C"/>
    <w:rsid w:val="009C7438"/>
    <w:rsid w:val="009C77E9"/>
    <w:rsid w:val="009C7913"/>
    <w:rsid w:val="009C7FEC"/>
    <w:rsid w:val="009D0642"/>
    <w:rsid w:val="009D06CD"/>
    <w:rsid w:val="009D098E"/>
    <w:rsid w:val="009D1083"/>
    <w:rsid w:val="009D10AD"/>
    <w:rsid w:val="009D11E1"/>
    <w:rsid w:val="009D1297"/>
    <w:rsid w:val="009D164F"/>
    <w:rsid w:val="009D1CA7"/>
    <w:rsid w:val="009D268A"/>
    <w:rsid w:val="009D2789"/>
    <w:rsid w:val="009D357C"/>
    <w:rsid w:val="009D379E"/>
    <w:rsid w:val="009D39A6"/>
    <w:rsid w:val="009D3A39"/>
    <w:rsid w:val="009D3B87"/>
    <w:rsid w:val="009D3C45"/>
    <w:rsid w:val="009D3FE1"/>
    <w:rsid w:val="009D5574"/>
    <w:rsid w:val="009D5FD4"/>
    <w:rsid w:val="009D6329"/>
    <w:rsid w:val="009D646A"/>
    <w:rsid w:val="009D6DCD"/>
    <w:rsid w:val="009D6EE1"/>
    <w:rsid w:val="009D7A42"/>
    <w:rsid w:val="009D7BDC"/>
    <w:rsid w:val="009D7CC3"/>
    <w:rsid w:val="009E029D"/>
    <w:rsid w:val="009E0436"/>
    <w:rsid w:val="009E0492"/>
    <w:rsid w:val="009E08C7"/>
    <w:rsid w:val="009E0A5B"/>
    <w:rsid w:val="009E0ABD"/>
    <w:rsid w:val="009E1502"/>
    <w:rsid w:val="009E1CDD"/>
    <w:rsid w:val="009E1DB3"/>
    <w:rsid w:val="009E2707"/>
    <w:rsid w:val="009E2891"/>
    <w:rsid w:val="009E29F0"/>
    <w:rsid w:val="009E2BC1"/>
    <w:rsid w:val="009E2C6E"/>
    <w:rsid w:val="009E2E39"/>
    <w:rsid w:val="009E2EFD"/>
    <w:rsid w:val="009E394E"/>
    <w:rsid w:val="009E4128"/>
    <w:rsid w:val="009E415E"/>
    <w:rsid w:val="009E43CB"/>
    <w:rsid w:val="009E4448"/>
    <w:rsid w:val="009E5353"/>
    <w:rsid w:val="009E5962"/>
    <w:rsid w:val="009E5C23"/>
    <w:rsid w:val="009E62A4"/>
    <w:rsid w:val="009E6AAD"/>
    <w:rsid w:val="009E6D5E"/>
    <w:rsid w:val="009E6D7E"/>
    <w:rsid w:val="009E6F5B"/>
    <w:rsid w:val="009E716A"/>
    <w:rsid w:val="009E71F2"/>
    <w:rsid w:val="009E7476"/>
    <w:rsid w:val="009E7997"/>
    <w:rsid w:val="009F035B"/>
    <w:rsid w:val="009F0728"/>
    <w:rsid w:val="009F0B1B"/>
    <w:rsid w:val="009F0DED"/>
    <w:rsid w:val="009F0F39"/>
    <w:rsid w:val="009F17D1"/>
    <w:rsid w:val="009F19CE"/>
    <w:rsid w:val="009F1BD7"/>
    <w:rsid w:val="009F1CDF"/>
    <w:rsid w:val="009F2105"/>
    <w:rsid w:val="009F2A5D"/>
    <w:rsid w:val="009F303A"/>
    <w:rsid w:val="009F3611"/>
    <w:rsid w:val="009F3E8B"/>
    <w:rsid w:val="009F427C"/>
    <w:rsid w:val="009F4735"/>
    <w:rsid w:val="009F47DB"/>
    <w:rsid w:val="009F4B3E"/>
    <w:rsid w:val="009F4BF2"/>
    <w:rsid w:val="009F4C83"/>
    <w:rsid w:val="009F4D55"/>
    <w:rsid w:val="009F5DD1"/>
    <w:rsid w:val="009F6060"/>
    <w:rsid w:val="009F784F"/>
    <w:rsid w:val="009F7933"/>
    <w:rsid w:val="009F7C4F"/>
    <w:rsid w:val="00A001E8"/>
    <w:rsid w:val="00A01DEA"/>
    <w:rsid w:val="00A01F8B"/>
    <w:rsid w:val="00A01FCD"/>
    <w:rsid w:val="00A027B6"/>
    <w:rsid w:val="00A02F74"/>
    <w:rsid w:val="00A03240"/>
    <w:rsid w:val="00A03689"/>
    <w:rsid w:val="00A0413B"/>
    <w:rsid w:val="00A044FA"/>
    <w:rsid w:val="00A048C7"/>
    <w:rsid w:val="00A049AD"/>
    <w:rsid w:val="00A053D6"/>
    <w:rsid w:val="00A0572E"/>
    <w:rsid w:val="00A05B9F"/>
    <w:rsid w:val="00A05D1F"/>
    <w:rsid w:val="00A0669F"/>
    <w:rsid w:val="00A066FB"/>
    <w:rsid w:val="00A06AE6"/>
    <w:rsid w:val="00A06CA7"/>
    <w:rsid w:val="00A07EC6"/>
    <w:rsid w:val="00A10541"/>
    <w:rsid w:val="00A108AA"/>
    <w:rsid w:val="00A115B4"/>
    <w:rsid w:val="00A1162A"/>
    <w:rsid w:val="00A11967"/>
    <w:rsid w:val="00A12C38"/>
    <w:rsid w:val="00A12D7B"/>
    <w:rsid w:val="00A1337D"/>
    <w:rsid w:val="00A149DD"/>
    <w:rsid w:val="00A14E20"/>
    <w:rsid w:val="00A14E58"/>
    <w:rsid w:val="00A14EE4"/>
    <w:rsid w:val="00A15BEE"/>
    <w:rsid w:val="00A16447"/>
    <w:rsid w:val="00A1705D"/>
    <w:rsid w:val="00A171E7"/>
    <w:rsid w:val="00A177D2"/>
    <w:rsid w:val="00A17A00"/>
    <w:rsid w:val="00A17C88"/>
    <w:rsid w:val="00A17D51"/>
    <w:rsid w:val="00A21210"/>
    <w:rsid w:val="00A21856"/>
    <w:rsid w:val="00A22494"/>
    <w:rsid w:val="00A22538"/>
    <w:rsid w:val="00A22E68"/>
    <w:rsid w:val="00A22F28"/>
    <w:rsid w:val="00A23452"/>
    <w:rsid w:val="00A23A4F"/>
    <w:rsid w:val="00A23D1F"/>
    <w:rsid w:val="00A23EE8"/>
    <w:rsid w:val="00A23F51"/>
    <w:rsid w:val="00A248CE"/>
    <w:rsid w:val="00A24B3C"/>
    <w:rsid w:val="00A24FF3"/>
    <w:rsid w:val="00A2521D"/>
    <w:rsid w:val="00A254F0"/>
    <w:rsid w:val="00A25552"/>
    <w:rsid w:val="00A25983"/>
    <w:rsid w:val="00A25BDF"/>
    <w:rsid w:val="00A25C0A"/>
    <w:rsid w:val="00A25DAF"/>
    <w:rsid w:val="00A26299"/>
    <w:rsid w:val="00A267BD"/>
    <w:rsid w:val="00A26A31"/>
    <w:rsid w:val="00A2708D"/>
    <w:rsid w:val="00A27426"/>
    <w:rsid w:val="00A2755D"/>
    <w:rsid w:val="00A30115"/>
    <w:rsid w:val="00A304CB"/>
    <w:rsid w:val="00A30898"/>
    <w:rsid w:val="00A318AA"/>
    <w:rsid w:val="00A3197C"/>
    <w:rsid w:val="00A31A2C"/>
    <w:rsid w:val="00A31F82"/>
    <w:rsid w:val="00A326B3"/>
    <w:rsid w:val="00A32A2A"/>
    <w:rsid w:val="00A32AB1"/>
    <w:rsid w:val="00A32D07"/>
    <w:rsid w:val="00A3353E"/>
    <w:rsid w:val="00A33A5A"/>
    <w:rsid w:val="00A33CCC"/>
    <w:rsid w:val="00A33F7C"/>
    <w:rsid w:val="00A340D2"/>
    <w:rsid w:val="00A3428C"/>
    <w:rsid w:val="00A346D5"/>
    <w:rsid w:val="00A34ACB"/>
    <w:rsid w:val="00A35185"/>
    <w:rsid w:val="00A358B3"/>
    <w:rsid w:val="00A358F0"/>
    <w:rsid w:val="00A35E97"/>
    <w:rsid w:val="00A35EF8"/>
    <w:rsid w:val="00A369BD"/>
    <w:rsid w:val="00A403F2"/>
    <w:rsid w:val="00A405F1"/>
    <w:rsid w:val="00A408F8"/>
    <w:rsid w:val="00A40DCC"/>
    <w:rsid w:val="00A413F6"/>
    <w:rsid w:val="00A4198C"/>
    <w:rsid w:val="00A426B7"/>
    <w:rsid w:val="00A42827"/>
    <w:rsid w:val="00A42A6D"/>
    <w:rsid w:val="00A42FB9"/>
    <w:rsid w:val="00A431CD"/>
    <w:rsid w:val="00A43313"/>
    <w:rsid w:val="00A435FC"/>
    <w:rsid w:val="00A43752"/>
    <w:rsid w:val="00A43DBB"/>
    <w:rsid w:val="00A441C5"/>
    <w:rsid w:val="00A4441C"/>
    <w:rsid w:val="00A44571"/>
    <w:rsid w:val="00A446A6"/>
    <w:rsid w:val="00A44CC5"/>
    <w:rsid w:val="00A44CD2"/>
    <w:rsid w:val="00A45464"/>
    <w:rsid w:val="00A4589B"/>
    <w:rsid w:val="00A45BF2"/>
    <w:rsid w:val="00A46B2A"/>
    <w:rsid w:val="00A46E69"/>
    <w:rsid w:val="00A47016"/>
    <w:rsid w:val="00A47330"/>
    <w:rsid w:val="00A47C3E"/>
    <w:rsid w:val="00A50577"/>
    <w:rsid w:val="00A50C94"/>
    <w:rsid w:val="00A51162"/>
    <w:rsid w:val="00A5153D"/>
    <w:rsid w:val="00A5201E"/>
    <w:rsid w:val="00A52068"/>
    <w:rsid w:val="00A5217C"/>
    <w:rsid w:val="00A52216"/>
    <w:rsid w:val="00A5231B"/>
    <w:rsid w:val="00A52A65"/>
    <w:rsid w:val="00A53870"/>
    <w:rsid w:val="00A53E10"/>
    <w:rsid w:val="00A53FA0"/>
    <w:rsid w:val="00A54183"/>
    <w:rsid w:val="00A54443"/>
    <w:rsid w:val="00A54476"/>
    <w:rsid w:val="00A54FF8"/>
    <w:rsid w:val="00A5504F"/>
    <w:rsid w:val="00A551B7"/>
    <w:rsid w:val="00A554B5"/>
    <w:rsid w:val="00A55C97"/>
    <w:rsid w:val="00A5625B"/>
    <w:rsid w:val="00A5632B"/>
    <w:rsid w:val="00A5672B"/>
    <w:rsid w:val="00A5693A"/>
    <w:rsid w:val="00A574AF"/>
    <w:rsid w:val="00A575CA"/>
    <w:rsid w:val="00A57692"/>
    <w:rsid w:val="00A57EDA"/>
    <w:rsid w:val="00A613C7"/>
    <w:rsid w:val="00A6154E"/>
    <w:rsid w:val="00A617CC"/>
    <w:rsid w:val="00A6191A"/>
    <w:rsid w:val="00A61E4D"/>
    <w:rsid w:val="00A62281"/>
    <w:rsid w:val="00A62A94"/>
    <w:rsid w:val="00A62ABB"/>
    <w:rsid w:val="00A62C6D"/>
    <w:rsid w:val="00A63618"/>
    <w:rsid w:val="00A63728"/>
    <w:rsid w:val="00A6413A"/>
    <w:rsid w:val="00A642F2"/>
    <w:rsid w:val="00A65B3B"/>
    <w:rsid w:val="00A66E2F"/>
    <w:rsid w:val="00A6752B"/>
    <w:rsid w:val="00A679B4"/>
    <w:rsid w:val="00A67EA3"/>
    <w:rsid w:val="00A7021C"/>
    <w:rsid w:val="00A704C8"/>
    <w:rsid w:val="00A707EB"/>
    <w:rsid w:val="00A709E4"/>
    <w:rsid w:val="00A70ADA"/>
    <w:rsid w:val="00A7160D"/>
    <w:rsid w:val="00A7210C"/>
    <w:rsid w:val="00A721AF"/>
    <w:rsid w:val="00A7236A"/>
    <w:rsid w:val="00A728E7"/>
    <w:rsid w:val="00A72E12"/>
    <w:rsid w:val="00A730D4"/>
    <w:rsid w:val="00A73322"/>
    <w:rsid w:val="00A73324"/>
    <w:rsid w:val="00A73438"/>
    <w:rsid w:val="00A73B0A"/>
    <w:rsid w:val="00A73B7D"/>
    <w:rsid w:val="00A74262"/>
    <w:rsid w:val="00A7498D"/>
    <w:rsid w:val="00A74B61"/>
    <w:rsid w:val="00A754E1"/>
    <w:rsid w:val="00A75789"/>
    <w:rsid w:val="00A75BBF"/>
    <w:rsid w:val="00A761EF"/>
    <w:rsid w:val="00A76495"/>
    <w:rsid w:val="00A76498"/>
    <w:rsid w:val="00A7666F"/>
    <w:rsid w:val="00A76B2E"/>
    <w:rsid w:val="00A778EB"/>
    <w:rsid w:val="00A77FAF"/>
    <w:rsid w:val="00A8001D"/>
    <w:rsid w:val="00A80062"/>
    <w:rsid w:val="00A80B4A"/>
    <w:rsid w:val="00A81204"/>
    <w:rsid w:val="00A81EE5"/>
    <w:rsid w:val="00A81FCA"/>
    <w:rsid w:val="00A822F5"/>
    <w:rsid w:val="00A827C8"/>
    <w:rsid w:val="00A827CC"/>
    <w:rsid w:val="00A82B8C"/>
    <w:rsid w:val="00A831C2"/>
    <w:rsid w:val="00A832EE"/>
    <w:rsid w:val="00A83735"/>
    <w:rsid w:val="00A83B0E"/>
    <w:rsid w:val="00A83EEC"/>
    <w:rsid w:val="00A84954"/>
    <w:rsid w:val="00A84B11"/>
    <w:rsid w:val="00A85073"/>
    <w:rsid w:val="00A85727"/>
    <w:rsid w:val="00A8599C"/>
    <w:rsid w:val="00A85E68"/>
    <w:rsid w:val="00A861CB"/>
    <w:rsid w:val="00A861DB"/>
    <w:rsid w:val="00A8631C"/>
    <w:rsid w:val="00A86568"/>
    <w:rsid w:val="00A865ED"/>
    <w:rsid w:val="00A8703B"/>
    <w:rsid w:val="00A87690"/>
    <w:rsid w:val="00A879F6"/>
    <w:rsid w:val="00A90183"/>
    <w:rsid w:val="00A90913"/>
    <w:rsid w:val="00A916A7"/>
    <w:rsid w:val="00A91931"/>
    <w:rsid w:val="00A91F83"/>
    <w:rsid w:val="00A92571"/>
    <w:rsid w:val="00A92ED0"/>
    <w:rsid w:val="00A9335D"/>
    <w:rsid w:val="00A9392C"/>
    <w:rsid w:val="00A93E83"/>
    <w:rsid w:val="00A94379"/>
    <w:rsid w:val="00A947AC"/>
    <w:rsid w:val="00A94F38"/>
    <w:rsid w:val="00A9516B"/>
    <w:rsid w:val="00A9518E"/>
    <w:rsid w:val="00A951CB"/>
    <w:rsid w:val="00A95535"/>
    <w:rsid w:val="00A958D7"/>
    <w:rsid w:val="00A959BF"/>
    <w:rsid w:val="00A95C90"/>
    <w:rsid w:val="00A95EE9"/>
    <w:rsid w:val="00A9690B"/>
    <w:rsid w:val="00A96CB0"/>
    <w:rsid w:val="00A96E12"/>
    <w:rsid w:val="00A97295"/>
    <w:rsid w:val="00A97356"/>
    <w:rsid w:val="00A97A67"/>
    <w:rsid w:val="00A97BEC"/>
    <w:rsid w:val="00AA03F0"/>
    <w:rsid w:val="00AA08BD"/>
    <w:rsid w:val="00AA0D4F"/>
    <w:rsid w:val="00AA1A9B"/>
    <w:rsid w:val="00AA2109"/>
    <w:rsid w:val="00AA2186"/>
    <w:rsid w:val="00AA21EB"/>
    <w:rsid w:val="00AA3452"/>
    <w:rsid w:val="00AA3A23"/>
    <w:rsid w:val="00AA3B6F"/>
    <w:rsid w:val="00AA3DE5"/>
    <w:rsid w:val="00AA472A"/>
    <w:rsid w:val="00AA4F97"/>
    <w:rsid w:val="00AA55C1"/>
    <w:rsid w:val="00AA5FE3"/>
    <w:rsid w:val="00AA6226"/>
    <w:rsid w:val="00AA6539"/>
    <w:rsid w:val="00AA65F1"/>
    <w:rsid w:val="00AA67D6"/>
    <w:rsid w:val="00AA6A2A"/>
    <w:rsid w:val="00AA6DE6"/>
    <w:rsid w:val="00AA780F"/>
    <w:rsid w:val="00AA7C73"/>
    <w:rsid w:val="00AB02A6"/>
    <w:rsid w:val="00AB0342"/>
    <w:rsid w:val="00AB0A1E"/>
    <w:rsid w:val="00AB13DE"/>
    <w:rsid w:val="00AB176C"/>
    <w:rsid w:val="00AB19AE"/>
    <w:rsid w:val="00AB1DBA"/>
    <w:rsid w:val="00AB23F7"/>
    <w:rsid w:val="00AB27D2"/>
    <w:rsid w:val="00AB285D"/>
    <w:rsid w:val="00AB2ACC"/>
    <w:rsid w:val="00AB2AF7"/>
    <w:rsid w:val="00AB2F27"/>
    <w:rsid w:val="00AB362C"/>
    <w:rsid w:val="00AB37BE"/>
    <w:rsid w:val="00AB38E1"/>
    <w:rsid w:val="00AB3D43"/>
    <w:rsid w:val="00AB3D88"/>
    <w:rsid w:val="00AB3EC6"/>
    <w:rsid w:val="00AB3FCE"/>
    <w:rsid w:val="00AB4A17"/>
    <w:rsid w:val="00AB4A1E"/>
    <w:rsid w:val="00AB4AAB"/>
    <w:rsid w:val="00AB6527"/>
    <w:rsid w:val="00AB68F3"/>
    <w:rsid w:val="00AB6AA6"/>
    <w:rsid w:val="00AB6B41"/>
    <w:rsid w:val="00AB71F0"/>
    <w:rsid w:val="00AB755B"/>
    <w:rsid w:val="00AB7B28"/>
    <w:rsid w:val="00AC02C4"/>
    <w:rsid w:val="00AC0346"/>
    <w:rsid w:val="00AC0780"/>
    <w:rsid w:val="00AC0A7D"/>
    <w:rsid w:val="00AC0D20"/>
    <w:rsid w:val="00AC1D83"/>
    <w:rsid w:val="00AC2E0F"/>
    <w:rsid w:val="00AC3380"/>
    <w:rsid w:val="00AC3D4E"/>
    <w:rsid w:val="00AC471C"/>
    <w:rsid w:val="00AC47A5"/>
    <w:rsid w:val="00AC493E"/>
    <w:rsid w:val="00AC4993"/>
    <w:rsid w:val="00AC49AD"/>
    <w:rsid w:val="00AC4D02"/>
    <w:rsid w:val="00AC509D"/>
    <w:rsid w:val="00AC5A7C"/>
    <w:rsid w:val="00AC678B"/>
    <w:rsid w:val="00AC697A"/>
    <w:rsid w:val="00AC6AD9"/>
    <w:rsid w:val="00AC6DF0"/>
    <w:rsid w:val="00AC7035"/>
    <w:rsid w:val="00AC72AB"/>
    <w:rsid w:val="00AC7457"/>
    <w:rsid w:val="00AC7D28"/>
    <w:rsid w:val="00AD0031"/>
    <w:rsid w:val="00AD01A5"/>
    <w:rsid w:val="00AD0705"/>
    <w:rsid w:val="00AD0B17"/>
    <w:rsid w:val="00AD0EC9"/>
    <w:rsid w:val="00AD1265"/>
    <w:rsid w:val="00AD17BC"/>
    <w:rsid w:val="00AD1BDD"/>
    <w:rsid w:val="00AD30EC"/>
    <w:rsid w:val="00AD3827"/>
    <w:rsid w:val="00AD386C"/>
    <w:rsid w:val="00AD3937"/>
    <w:rsid w:val="00AD3E41"/>
    <w:rsid w:val="00AD42C3"/>
    <w:rsid w:val="00AD4964"/>
    <w:rsid w:val="00AD4A21"/>
    <w:rsid w:val="00AD51EF"/>
    <w:rsid w:val="00AD5407"/>
    <w:rsid w:val="00AD71E6"/>
    <w:rsid w:val="00AD77E1"/>
    <w:rsid w:val="00AE00E4"/>
    <w:rsid w:val="00AE1347"/>
    <w:rsid w:val="00AE185D"/>
    <w:rsid w:val="00AE1AB5"/>
    <w:rsid w:val="00AE1E11"/>
    <w:rsid w:val="00AE2538"/>
    <w:rsid w:val="00AE2AA8"/>
    <w:rsid w:val="00AE2C0C"/>
    <w:rsid w:val="00AE2D1D"/>
    <w:rsid w:val="00AE2F13"/>
    <w:rsid w:val="00AE310E"/>
    <w:rsid w:val="00AE3647"/>
    <w:rsid w:val="00AE3887"/>
    <w:rsid w:val="00AE4A19"/>
    <w:rsid w:val="00AE4EDE"/>
    <w:rsid w:val="00AE51AF"/>
    <w:rsid w:val="00AE51C8"/>
    <w:rsid w:val="00AE55C2"/>
    <w:rsid w:val="00AE568F"/>
    <w:rsid w:val="00AE5CA9"/>
    <w:rsid w:val="00AE60DA"/>
    <w:rsid w:val="00AE6232"/>
    <w:rsid w:val="00AE6882"/>
    <w:rsid w:val="00AE6C2B"/>
    <w:rsid w:val="00AF09C1"/>
    <w:rsid w:val="00AF0AD7"/>
    <w:rsid w:val="00AF1324"/>
    <w:rsid w:val="00AF1342"/>
    <w:rsid w:val="00AF15C1"/>
    <w:rsid w:val="00AF1996"/>
    <w:rsid w:val="00AF1D99"/>
    <w:rsid w:val="00AF23E5"/>
    <w:rsid w:val="00AF264F"/>
    <w:rsid w:val="00AF2AD8"/>
    <w:rsid w:val="00AF318C"/>
    <w:rsid w:val="00AF3459"/>
    <w:rsid w:val="00AF348D"/>
    <w:rsid w:val="00AF366E"/>
    <w:rsid w:val="00AF3B99"/>
    <w:rsid w:val="00AF3CFC"/>
    <w:rsid w:val="00AF504D"/>
    <w:rsid w:val="00AF54AC"/>
    <w:rsid w:val="00AF554E"/>
    <w:rsid w:val="00AF616C"/>
    <w:rsid w:val="00AF712A"/>
    <w:rsid w:val="00AF7550"/>
    <w:rsid w:val="00AF79C4"/>
    <w:rsid w:val="00AF7BA1"/>
    <w:rsid w:val="00AF7D7F"/>
    <w:rsid w:val="00AF7E7A"/>
    <w:rsid w:val="00AF7F5D"/>
    <w:rsid w:val="00B0063C"/>
    <w:rsid w:val="00B009C1"/>
    <w:rsid w:val="00B01911"/>
    <w:rsid w:val="00B02446"/>
    <w:rsid w:val="00B02726"/>
    <w:rsid w:val="00B031E0"/>
    <w:rsid w:val="00B03304"/>
    <w:rsid w:val="00B04222"/>
    <w:rsid w:val="00B04406"/>
    <w:rsid w:val="00B04755"/>
    <w:rsid w:val="00B054AF"/>
    <w:rsid w:val="00B0556A"/>
    <w:rsid w:val="00B05A2A"/>
    <w:rsid w:val="00B05B88"/>
    <w:rsid w:val="00B061BF"/>
    <w:rsid w:val="00B06498"/>
    <w:rsid w:val="00B0693A"/>
    <w:rsid w:val="00B07BA2"/>
    <w:rsid w:val="00B07D0D"/>
    <w:rsid w:val="00B10355"/>
    <w:rsid w:val="00B1053D"/>
    <w:rsid w:val="00B109EF"/>
    <w:rsid w:val="00B10BB1"/>
    <w:rsid w:val="00B10CF5"/>
    <w:rsid w:val="00B11F38"/>
    <w:rsid w:val="00B128BB"/>
    <w:rsid w:val="00B12D9A"/>
    <w:rsid w:val="00B130B3"/>
    <w:rsid w:val="00B13353"/>
    <w:rsid w:val="00B144CA"/>
    <w:rsid w:val="00B15204"/>
    <w:rsid w:val="00B15796"/>
    <w:rsid w:val="00B15A14"/>
    <w:rsid w:val="00B15A2A"/>
    <w:rsid w:val="00B16756"/>
    <w:rsid w:val="00B16D25"/>
    <w:rsid w:val="00B17259"/>
    <w:rsid w:val="00B175CB"/>
    <w:rsid w:val="00B17AE9"/>
    <w:rsid w:val="00B20765"/>
    <w:rsid w:val="00B20918"/>
    <w:rsid w:val="00B20E75"/>
    <w:rsid w:val="00B212B0"/>
    <w:rsid w:val="00B213DF"/>
    <w:rsid w:val="00B216C3"/>
    <w:rsid w:val="00B21824"/>
    <w:rsid w:val="00B22437"/>
    <w:rsid w:val="00B227B1"/>
    <w:rsid w:val="00B22C8C"/>
    <w:rsid w:val="00B232E3"/>
    <w:rsid w:val="00B23595"/>
    <w:rsid w:val="00B2361C"/>
    <w:rsid w:val="00B23A35"/>
    <w:rsid w:val="00B242E6"/>
    <w:rsid w:val="00B2456B"/>
    <w:rsid w:val="00B24A68"/>
    <w:rsid w:val="00B24B40"/>
    <w:rsid w:val="00B24F3E"/>
    <w:rsid w:val="00B251D8"/>
    <w:rsid w:val="00B253B0"/>
    <w:rsid w:val="00B25742"/>
    <w:rsid w:val="00B25D9D"/>
    <w:rsid w:val="00B26632"/>
    <w:rsid w:val="00B268CA"/>
    <w:rsid w:val="00B26CE9"/>
    <w:rsid w:val="00B26E2A"/>
    <w:rsid w:val="00B26F90"/>
    <w:rsid w:val="00B2732D"/>
    <w:rsid w:val="00B27823"/>
    <w:rsid w:val="00B27BAF"/>
    <w:rsid w:val="00B27E84"/>
    <w:rsid w:val="00B30196"/>
    <w:rsid w:val="00B30231"/>
    <w:rsid w:val="00B306E6"/>
    <w:rsid w:val="00B30729"/>
    <w:rsid w:val="00B30AC0"/>
    <w:rsid w:val="00B30AED"/>
    <w:rsid w:val="00B30BC7"/>
    <w:rsid w:val="00B30CB2"/>
    <w:rsid w:val="00B310DC"/>
    <w:rsid w:val="00B3194E"/>
    <w:rsid w:val="00B325BC"/>
    <w:rsid w:val="00B32791"/>
    <w:rsid w:val="00B32B8F"/>
    <w:rsid w:val="00B32D93"/>
    <w:rsid w:val="00B32DD7"/>
    <w:rsid w:val="00B32E76"/>
    <w:rsid w:val="00B33BC7"/>
    <w:rsid w:val="00B33C08"/>
    <w:rsid w:val="00B34660"/>
    <w:rsid w:val="00B34B7A"/>
    <w:rsid w:val="00B34F2C"/>
    <w:rsid w:val="00B35752"/>
    <w:rsid w:val="00B35CA7"/>
    <w:rsid w:val="00B35CA8"/>
    <w:rsid w:val="00B363DB"/>
    <w:rsid w:val="00B371DD"/>
    <w:rsid w:val="00B378EC"/>
    <w:rsid w:val="00B3795F"/>
    <w:rsid w:val="00B37D30"/>
    <w:rsid w:val="00B40330"/>
    <w:rsid w:val="00B4040C"/>
    <w:rsid w:val="00B40E33"/>
    <w:rsid w:val="00B40E45"/>
    <w:rsid w:val="00B411CF"/>
    <w:rsid w:val="00B422B9"/>
    <w:rsid w:val="00B43656"/>
    <w:rsid w:val="00B4384B"/>
    <w:rsid w:val="00B44036"/>
    <w:rsid w:val="00B44AA8"/>
    <w:rsid w:val="00B44B7E"/>
    <w:rsid w:val="00B44E89"/>
    <w:rsid w:val="00B4512C"/>
    <w:rsid w:val="00B461B8"/>
    <w:rsid w:val="00B46663"/>
    <w:rsid w:val="00B46666"/>
    <w:rsid w:val="00B4698A"/>
    <w:rsid w:val="00B46A41"/>
    <w:rsid w:val="00B47408"/>
    <w:rsid w:val="00B47EE2"/>
    <w:rsid w:val="00B50511"/>
    <w:rsid w:val="00B507E4"/>
    <w:rsid w:val="00B50965"/>
    <w:rsid w:val="00B50C4F"/>
    <w:rsid w:val="00B52246"/>
    <w:rsid w:val="00B52357"/>
    <w:rsid w:val="00B5236F"/>
    <w:rsid w:val="00B526B0"/>
    <w:rsid w:val="00B52D24"/>
    <w:rsid w:val="00B52D95"/>
    <w:rsid w:val="00B53051"/>
    <w:rsid w:val="00B53177"/>
    <w:rsid w:val="00B535C6"/>
    <w:rsid w:val="00B53AB7"/>
    <w:rsid w:val="00B53D59"/>
    <w:rsid w:val="00B53D65"/>
    <w:rsid w:val="00B549EF"/>
    <w:rsid w:val="00B54CF5"/>
    <w:rsid w:val="00B55124"/>
    <w:rsid w:val="00B551EA"/>
    <w:rsid w:val="00B55384"/>
    <w:rsid w:val="00B557C4"/>
    <w:rsid w:val="00B55A24"/>
    <w:rsid w:val="00B55A87"/>
    <w:rsid w:val="00B55D04"/>
    <w:rsid w:val="00B56201"/>
    <w:rsid w:val="00B56428"/>
    <w:rsid w:val="00B565E5"/>
    <w:rsid w:val="00B56B35"/>
    <w:rsid w:val="00B56D0C"/>
    <w:rsid w:val="00B56F6A"/>
    <w:rsid w:val="00B56F8F"/>
    <w:rsid w:val="00B57C8C"/>
    <w:rsid w:val="00B60432"/>
    <w:rsid w:val="00B608F7"/>
    <w:rsid w:val="00B60B8A"/>
    <w:rsid w:val="00B60BAE"/>
    <w:rsid w:val="00B60D16"/>
    <w:rsid w:val="00B610A7"/>
    <w:rsid w:val="00B62A86"/>
    <w:rsid w:val="00B62D0D"/>
    <w:rsid w:val="00B62F19"/>
    <w:rsid w:val="00B63187"/>
    <w:rsid w:val="00B63D7B"/>
    <w:rsid w:val="00B64894"/>
    <w:rsid w:val="00B64D37"/>
    <w:rsid w:val="00B65071"/>
    <w:rsid w:val="00B65E97"/>
    <w:rsid w:val="00B6612A"/>
    <w:rsid w:val="00B66147"/>
    <w:rsid w:val="00B6621F"/>
    <w:rsid w:val="00B66478"/>
    <w:rsid w:val="00B66862"/>
    <w:rsid w:val="00B6695D"/>
    <w:rsid w:val="00B66AC3"/>
    <w:rsid w:val="00B6727B"/>
    <w:rsid w:val="00B67FEA"/>
    <w:rsid w:val="00B704CB"/>
    <w:rsid w:val="00B70795"/>
    <w:rsid w:val="00B70C0B"/>
    <w:rsid w:val="00B70CE9"/>
    <w:rsid w:val="00B7140E"/>
    <w:rsid w:val="00B71CBD"/>
    <w:rsid w:val="00B71D32"/>
    <w:rsid w:val="00B71F1C"/>
    <w:rsid w:val="00B7215D"/>
    <w:rsid w:val="00B7284D"/>
    <w:rsid w:val="00B72D53"/>
    <w:rsid w:val="00B72E05"/>
    <w:rsid w:val="00B72FB9"/>
    <w:rsid w:val="00B732C4"/>
    <w:rsid w:val="00B734AB"/>
    <w:rsid w:val="00B73722"/>
    <w:rsid w:val="00B73CDB"/>
    <w:rsid w:val="00B73F23"/>
    <w:rsid w:val="00B74362"/>
    <w:rsid w:val="00B747EA"/>
    <w:rsid w:val="00B74B88"/>
    <w:rsid w:val="00B7507F"/>
    <w:rsid w:val="00B75EE5"/>
    <w:rsid w:val="00B760F6"/>
    <w:rsid w:val="00B76380"/>
    <w:rsid w:val="00B765DA"/>
    <w:rsid w:val="00B76E48"/>
    <w:rsid w:val="00B77294"/>
    <w:rsid w:val="00B77876"/>
    <w:rsid w:val="00B80990"/>
    <w:rsid w:val="00B80B2A"/>
    <w:rsid w:val="00B8145A"/>
    <w:rsid w:val="00B816BC"/>
    <w:rsid w:val="00B81B9A"/>
    <w:rsid w:val="00B81BC8"/>
    <w:rsid w:val="00B81CE1"/>
    <w:rsid w:val="00B820B0"/>
    <w:rsid w:val="00B82C96"/>
    <w:rsid w:val="00B83284"/>
    <w:rsid w:val="00B832E4"/>
    <w:rsid w:val="00B833F9"/>
    <w:rsid w:val="00B83790"/>
    <w:rsid w:val="00B83FEC"/>
    <w:rsid w:val="00B84335"/>
    <w:rsid w:val="00B8438A"/>
    <w:rsid w:val="00B84C11"/>
    <w:rsid w:val="00B84DC1"/>
    <w:rsid w:val="00B84EE3"/>
    <w:rsid w:val="00B85091"/>
    <w:rsid w:val="00B8540B"/>
    <w:rsid w:val="00B860DE"/>
    <w:rsid w:val="00B86AAB"/>
    <w:rsid w:val="00B86C52"/>
    <w:rsid w:val="00B86E76"/>
    <w:rsid w:val="00B87A39"/>
    <w:rsid w:val="00B87C3E"/>
    <w:rsid w:val="00B903F4"/>
    <w:rsid w:val="00B90E26"/>
    <w:rsid w:val="00B9143C"/>
    <w:rsid w:val="00B9163C"/>
    <w:rsid w:val="00B91A5F"/>
    <w:rsid w:val="00B929D3"/>
    <w:rsid w:val="00B92E83"/>
    <w:rsid w:val="00B933A6"/>
    <w:rsid w:val="00B93494"/>
    <w:rsid w:val="00B93648"/>
    <w:rsid w:val="00B93A80"/>
    <w:rsid w:val="00B94068"/>
    <w:rsid w:val="00B940A4"/>
    <w:rsid w:val="00B9472B"/>
    <w:rsid w:val="00B9482B"/>
    <w:rsid w:val="00B94B73"/>
    <w:rsid w:val="00B9529B"/>
    <w:rsid w:val="00B95AF4"/>
    <w:rsid w:val="00B95BA9"/>
    <w:rsid w:val="00B95D32"/>
    <w:rsid w:val="00B961DE"/>
    <w:rsid w:val="00B96DF4"/>
    <w:rsid w:val="00B97532"/>
    <w:rsid w:val="00B97734"/>
    <w:rsid w:val="00B97E46"/>
    <w:rsid w:val="00B97F15"/>
    <w:rsid w:val="00BA05C2"/>
    <w:rsid w:val="00BA06E3"/>
    <w:rsid w:val="00BA0742"/>
    <w:rsid w:val="00BA0E5C"/>
    <w:rsid w:val="00BA1264"/>
    <w:rsid w:val="00BA1796"/>
    <w:rsid w:val="00BA1EB9"/>
    <w:rsid w:val="00BA2287"/>
    <w:rsid w:val="00BA3042"/>
    <w:rsid w:val="00BA316F"/>
    <w:rsid w:val="00BA3456"/>
    <w:rsid w:val="00BA3580"/>
    <w:rsid w:val="00BA3964"/>
    <w:rsid w:val="00BA3CC9"/>
    <w:rsid w:val="00BA4E45"/>
    <w:rsid w:val="00BA51BA"/>
    <w:rsid w:val="00BA54DF"/>
    <w:rsid w:val="00BA594B"/>
    <w:rsid w:val="00BA5DAC"/>
    <w:rsid w:val="00BA660D"/>
    <w:rsid w:val="00BA700E"/>
    <w:rsid w:val="00BA7366"/>
    <w:rsid w:val="00BA737B"/>
    <w:rsid w:val="00BA7385"/>
    <w:rsid w:val="00BA7E68"/>
    <w:rsid w:val="00BB00A2"/>
    <w:rsid w:val="00BB0536"/>
    <w:rsid w:val="00BB11D4"/>
    <w:rsid w:val="00BB19FA"/>
    <w:rsid w:val="00BB2301"/>
    <w:rsid w:val="00BB24A4"/>
    <w:rsid w:val="00BB27C2"/>
    <w:rsid w:val="00BB2E4A"/>
    <w:rsid w:val="00BB421D"/>
    <w:rsid w:val="00BB43D9"/>
    <w:rsid w:val="00BB452A"/>
    <w:rsid w:val="00BB46C9"/>
    <w:rsid w:val="00BB47BE"/>
    <w:rsid w:val="00BB5319"/>
    <w:rsid w:val="00BB544C"/>
    <w:rsid w:val="00BB586E"/>
    <w:rsid w:val="00BB649F"/>
    <w:rsid w:val="00BB67BA"/>
    <w:rsid w:val="00BB6830"/>
    <w:rsid w:val="00BB6C05"/>
    <w:rsid w:val="00BB6CCB"/>
    <w:rsid w:val="00BB71E7"/>
    <w:rsid w:val="00BC0179"/>
    <w:rsid w:val="00BC0987"/>
    <w:rsid w:val="00BC0BF0"/>
    <w:rsid w:val="00BC0C0C"/>
    <w:rsid w:val="00BC1085"/>
    <w:rsid w:val="00BC1551"/>
    <w:rsid w:val="00BC16F4"/>
    <w:rsid w:val="00BC17A2"/>
    <w:rsid w:val="00BC1C9D"/>
    <w:rsid w:val="00BC1D5E"/>
    <w:rsid w:val="00BC2289"/>
    <w:rsid w:val="00BC2C99"/>
    <w:rsid w:val="00BC2F1D"/>
    <w:rsid w:val="00BC34F5"/>
    <w:rsid w:val="00BC3A1D"/>
    <w:rsid w:val="00BC3F93"/>
    <w:rsid w:val="00BC45BF"/>
    <w:rsid w:val="00BC4838"/>
    <w:rsid w:val="00BC4ACD"/>
    <w:rsid w:val="00BC4C41"/>
    <w:rsid w:val="00BC4CEA"/>
    <w:rsid w:val="00BC4D17"/>
    <w:rsid w:val="00BC579C"/>
    <w:rsid w:val="00BC59E9"/>
    <w:rsid w:val="00BC6470"/>
    <w:rsid w:val="00BC65B4"/>
    <w:rsid w:val="00BC6848"/>
    <w:rsid w:val="00BC6FA3"/>
    <w:rsid w:val="00BC74FE"/>
    <w:rsid w:val="00BC7F6A"/>
    <w:rsid w:val="00BD0754"/>
    <w:rsid w:val="00BD091D"/>
    <w:rsid w:val="00BD0CE8"/>
    <w:rsid w:val="00BD0D49"/>
    <w:rsid w:val="00BD1AD6"/>
    <w:rsid w:val="00BD1C0C"/>
    <w:rsid w:val="00BD231A"/>
    <w:rsid w:val="00BD267E"/>
    <w:rsid w:val="00BD2B4A"/>
    <w:rsid w:val="00BD3029"/>
    <w:rsid w:val="00BD3155"/>
    <w:rsid w:val="00BD3346"/>
    <w:rsid w:val="00BD389B"/>
    <w:rsid w:val="00BD3CB9"/>
    <w:rsid w:val="00BD4284"/>
    <w:rsid w:val="00BD443A"/>
    <w:rsid w:val="00BD4A01"/>
    <w:rsid w:val="00BD4A03"/>
    <w:rsid w:val="00BD5177"/>
    <w:rsid w:val="00BD5409"/>
    <w:rsid w:val="00BD5867"/>
    <w:rsid w:val="00BD5AA8"/>
    <w:rsid w:val="00BD5BEE"/>
    <w:rsid w:val="00BD5E3B"/>
    <w:rsid w:val="00BD6272"/>
    <w:rsid w:val="00BD628A"/>
    <w:rsid w:val="00BD65B8"/>
    <w:rsid w:val="00BD68E7"/>
    <w:rsid w:val="00BD76CA"/>
    <w:rsid w:val="00BD7FF2"/>
    <w:rsid w:val="00BE1031"/>
    <w:rsid w:val="00BE13A2"/>
    <w:rsid w:val="00BE199B"/>
    <w:rsid w:val="00BE232C"/>
    <w:rsid w:val="00BE29DB"/>
    <w:rsid w:val="00BE2A97"/>
    <w:rsid w:val="00BE2F1F"/>
    <w:rsid w:val="00BE308C"/>
    <w:rsid w:val="00BE33E3"/>
    <w:rsid w:val="00BE36E6"/>
    <w:rsid w:val="00BE3832"/>
    <w:rsid w:val="00BE38C4"/>
    <w:rsid w:val="00BE39C7"/>
    <w:rsid w:val="00BE4ADD"/>
    <w:rsid w:val="00BE4CDB"/>
    <w:rsid w:val="00BE5D23"/>
    <w:rsid w:val="00BE6F04"/>
    <w:rsid w:val="00BE740F"/>
    <w:rsid w:val="00BE7B1C"/>
    <w:rsid w:val="00BE7DA2"/>
    <w:rsid w:val="00BF000A"/>
    <w:rsid w:val="00BF057D"/>
    <w:rsid w:val="00BF0585"/>
    <w:rsid w:val="00BF0622"/>
    <w:rsid w:val="00BF0876"/>
    <w:rsid w:val="00BF0A7A"/>
    <w:rsid w:val="00BF0F92"/>
    <w:rsid w:val="00BF1045"/>
    <w:rsid w:val="00BF15B0"/>
    <w:rsid w:val="00BF1C27"/>
    <w:rsid w:val="00BF2053"/>
    <w:rsid w:val="00BF2086"/>
    <w:rsid w:val="00BF23F4"/>
    <w:rsid w:val="00BF2567"/>
    <w:rsid w:val="00BF25FA"/>
    <w:rsid w:val="00BF263A"/>
    <w:rsid w:val="00BF2826"/>
    <w:rsid w:val="00BF2957"/>
    <w:rsid w:val="00BF359E"/>
    <w:rsid w:val="00BF35B4"/>
    <w:rsid w:val="00BF3741"/>
    <w:rsid w:val="00BF393F"/>
    <w:rsid w:val="00BF3A47"/>
    <w:rsid w:val="00BF3C68"/>
    <w:rsid w:val="00BF3DDB"/>
    <w:rsid w:val="00BF3E7A"/>
    <w:rsid w:val="00BF3E8B"/>
    <w:rsid w:val="00BF4107"/>
    <w:rsid w:val="00BF4551"/>
    <w:rsid w:val="00BF49D8"/>
    <w:rsid w:val="00BF4B18"/>
    <w:rsid w:val="00BF4C81"/>
    <w:rsid w:val="00BF5153"/>
    <w:rsid w:val="00BF5820"/>
    <w:rsid w:val="00BF5B0F"/>
    <w:rsid w:val="00BF6565"/>
    <w:rsid w:val="00BF65BC"/>
    <w:rsid w:val="00BF6C02"/>
    <w:rsid w:val="00BF74C1"/>
    <w:rsid w:val="00BF7AB5"/>
    <w:rsid w:val="00BF7EA1"/>
    <w:rsid w:val="00C001FE"/>
    <w:rsid w:val="00C00954"/>
    <w:rsid w:val="00C00AE4"/>
    <w:rsid w:val="00C00BE5"/>
    <w:rsid w:val="00C00D22"/>
    <w:rsid w:val="00C00E04"/>
    <w:rsid w:val="00C01135"/>
    <w:rsid w:val="00C013E3"/>
    <w:rsid w:val="00C01746"/>
    <w:rsid w:val="00C019E2"/>
    <w:rsid w:val="00C01E9E"/>
    <w:rsid w:val="00C0210E"/>
    <w:rsid w:val="00C022C1"/>
    <w:rsid w:val="00C025E3"/>
    <w:rsid w:val="00C02B56"/>
    <w:rsid w:val="00C030F3"/>
    <w:rsid w:val="00C0324C"/>
    <w:rsid w:val="00C03504"/>
    <w:rsid w:val="00C0377E"/>
    <w:rsid w:val="00C03CFE"/>
    <w:rsid w:val="00C03ECC"/>
    <w:rsid w:val="00C042EB"/>
    <w:rsid w:val="00C04301"/>
    <w:rsid w:val="00C045DB"/>
    <w:rsid w:val="00C04D3D"/>
    <w:rsid w:val="00C04DDF"/>
    <w:rsid w:val="00C05484"/>
    <w:rsid w:val="00C0619A"/>
    <w:rsid w:val="00C06444"/>
    <w:rsid w:val="00C06EE6"/>
    <w:rsid w:val="00C102BB"/>
    <w:rsid w:val="00C10B16"/>
    <w:rsid w:val="00C10BC5"/>
    <w:rsid w:val="00C11409"/>
    <w:rsid w:val="00C11B86"/>
    <w:rsid w:val="00C11E89"/>
    <w:rsid w:val="00C11FC8"/>
    <w:rsid w:val="00C1256E"/>
    <w:rsid w:val="00C12582"/>
    <w:rsid w:val="00C12A3D"/>
    <w:rsid w:val="00C13EC1"/>
    <w:rsid w:val="00C146D6"/>
    <w:rsid w:val="00C147FF"/>
    <w:rsid w:val="00C148A7"/>
    <w:rsid w:val="00C14E1F"/>
    <w:rsid w:val="00C15E2D"/>
    <w:rsid w:val="00C162CB"/>
    <w:rsid w:val="00C165DE"/>
    <w:rsid w:val="00C1742D"/>
    <w:rsid w:val="00C17565"/>
    <w:rsid w:val="00C17637"/>
    <w:rsid w:val="00C17B15"/>
    <w:rsid w:val="00C17C2A"/>
    <w:rsid w:val="00C17F67"/>
    <w:rsid w:val="00C2010A"/>
    <w:rsid w:val="00C20ADF"/>
    <w:rsid w:val="00C20D74"/>
    <w:rsid w:val="00C21074"/>
    <w:rsid w:val="00C21646"/>
    <w:rsid w:val="00C21D12"/>
    <w:rsid w:val="00C22333"/>
    <w:rsid w:val="00C22EEE"/>
    <w:rsid w:val="00C23B51"/>
    <w:rsid w:val="00C23EEB"/>
    <w:rsid w:val="00C25360"/>
    <w:rsid w:val="00C254F4"/>
    <w:rsid w:val="00C25D7B"/>
    <w:rsid w:val="00C25EF4"/>
    <w:rsid w:val="00C278DC"/>
    <w:rsid w:val="00C278FA"/>
    <w:rsid w:val="00C279C6"/>
    <w:rsid w:val="00C27CDB"/>
    <w:rsid w:val="00C27D1A"/>
    <w:rsid w:val="00C305B4"/>
    <w:rsid w:val="00C3080E"/>
    <w:rsid w:val="00C3082B"/>
    <w:rsid w:val="00C30A7E"/>
    <w:rsid w:val="00C30D46"/>
    <w:rsid w:val="00C30E4F"/>
    <w:rsid w:val="00C321B1"/>
    <w:rsid w:val="00C3243A"/>
    <w:rsid w:val="00C32558"/>
    <w:rsid w:val="00C32609"/>
    <w:rsid w:val="00C32741"/>
    <w:rsid w:val="00C32A68"/>
    <w:rsid w:val="00C333B6"/>
    <w:rsid w:val="00C34206"/>
    <w:rsid w:val="00C34214"/>
    <w:rsid w:val="00C342F8"/>
    <w:rsid w:val="00C34ACC"/>
    <w:rsid w:val="00C34E15"/>
    <w:rsid w:val="00C34FFD"/>
    <w:rsid w:val="00C356A3"/>
    <w:rsid w:val="00C35B06"/>
    <w:rsid w:val="00C35EB8"/>
    <w:rsid w:val="00C36386"/>
    <w:rsid w:val="00C363CB"/>
    <w:rsid w:val="00C364D7"/>
    <w:rsid w:val="00C368FE"/>
    <w:rsid w:val="00C36D0B"/>
    <w:rsid w:val="00C36E1D"/>
    <w:rsid w:val="00C36F42"/>
    <w:rsid w:val="00C37265"/>
    <w:rsid w:val="00C3769A"/>
    <w:rsid w:val="00C376E8"/>
    <w:rsid w:val="00C3787A"/>
    <w:rsid w:val="00C4012C"/>
    <w:rsid w:val="00C40605"/>
    <w:rsid w:val="00C4077C"/>
    <w:rsid w:val="00C40CBC"/>
    <w:rsid w:val="00C40DDE"/>
    <w:rsid w:val="00C4151E"/>
    <w:rsid w:val="00C4184C"/>
    <w:rsid w:val="00C41A07"/>
    <w:rsid w:val="00C41CC2"/>
    <w:rsid w:val="00C42F21"/>
    <w:rsid w:val="00C43081"/>
    <w:rsid w:val="00C432E1"/>
    <w:rsid w:val="00C43C11"/>
    <w:rsid w:val="00C4433D"/>
    <w:rsid w:val="00C4462D"/>
    <w:rsid w:val="00C44DE4"/>
    <w:rsid w:val="00C45B56"/>
    <w:rsid w:val="00C45E50"/>
    <w:rsid w:val="00C46AD4"/>
    <w:rsid w:val="00C46FDC"/>
    <w:rsid w:val="00C4744D"/>
    <w:rsid w:val="00C47843"/>
    <w:rsid w:val="00C47931"/>
    <w:rsid w:val="00C479CA"/>
    <w:rsid w:val="00C47B75"/>
    <w:rsid w:val="00C47C85"/>
    <w:rsid w:val="00C50230"/>
    <w:rsid w:val="00C50275"/>
    <w:rsid w:val="00C51A84"/>
    <w:rsid w:val="00C51C59"/>
    <w:rsid w:val="00C51C78"/>
    <w:rsid w:val="00C51FC4"/>
    <w:rsid w:val="00C52309"/>
    <w:rsid w:val="00C52616"/>
    <w:rsid w:val="00C52E58"/>
    <w:rsid w:val="00C52F50"/>
    <w:rsid w:val="00C53047"/>
    <w:rsid w:val="00C534B5"/>
    <w:rsid w:val="00C5351A"/>
    <w:rsid w:val="00C5376A"/>
    <w:rsid w:val="00C53CEF"/>
    <w:rsid w:val="00C5405A"/>
    <w:rsid w:val="00C545A4"/>
    <w:rsid w:val="00C55114"/>
    <w:rsid w:val="00C5551A"/>
    <w:rsid w:val="00C557AB"/>
    <w:rsid w:val="00C55D6B"/>
    <w:rsid w:val="00C55F94"/>
    <w:rsid w:val="00C56211"/>
    <w:rsid w:val="00C56674"/>
    <w:rsid w:val="00C56782"/>
    <w:rsid w:val="00C56AF1"/>
    <w:rsid w:val="00C56D0D"/>
    <w:rsid w:val="00C56D98"/>
    <w:rsid w:val="00C573F9"/>
    <w:rsid w:val="00C5769C"/>
    <w:rsid w:val="00C57A7A"/>
    <w:rsid w:val="00C57CFA"/>
    <w:rsid w:val="00C600B7"/>
    <w:rsid w:val="00C617D0"/>
    <w:rsid w:val="00C61B3D"/>
    <w:rsid w:val="00C61CA8"/>
    <w:rsid w:val="00C61D97"/>
    <w:rsid w:val="00C620D6"/>
    <w:rsid w:val="00C624B9"/>
    <w:rsid w:val="00C624FB"/>
    <w:rsid w:val="00C62818"/>
    <w:rsid w:val="00C63146"/>
    <w:rsid w:val="00C63E6B"/>
    <w:rsid w:val="00C63F5A"/>
    <w:rsid w:val="00C64863"/>
    <w:rsid w:val="00C64E53"/>
    <w:rsid w:val="00C65369"/>
    <w:rsid w:val="00C65626"/>
    <w:rsid w:val="00C65780"/>
    <w:rsid w:val="00C661C4"/>
    <w:rsid w:val="00C6650F"/>
    <w:rsid w:val="00C66582"/>
    <w:rsid w:val="00C66ABE"/>
    <w:rsid w:val="00C66D99"/>
    <w:rsid w:val="00C67291"/>
    <w:rsid w:val="00C706A2"/>
    <w:rsid w:val="00C709EF"/>
    <w:rsid w:val="00C70CD6"/>
    <w:rsid w:val="00C717E6"/>
    <w:rsid w:val="00C7182B"/>
    <w:rsid w:val="00C7183E"/>
    <w:rsid w:val="00C71DAE"/>
    <w:rsid w:val="00C71FF7"/>
    <w:rsid w:val="00C72023"/>
    <w:rsid w:val="00C725B6"/>
    <w:rsid w:val="00C729E8"/>
    <w:rsid w:val="00C72B7D"/>
    <w:rsid w:val="00C72C79"/>
    <w:rsid w:val="00C73194"/>
    <w:rsid w:val="00C747AF"/>
    <w:rsid w:val="00C748A7"/>
    <w:rsid w:val="00C74CFA"/>
    <w:rsid w:val="00C74FA7"/>
    <w:rsid w:val="00C75080"/>
    <w:rsid w:val="00C75421"/>
    <w:rsid w:val="00C7580E"/>
    <w:rsid w:val="00C75878"/>
    <w:rsid w:val="00C75976"/>
    <w:rsid w:val="00C765E6"/>
    <w:rsid w:val="00C76BF0"/>
    <w:rsid w:val="00C773BB"/>
    <w:rsid w:val="00C775FF"/>
    <w:rsid w:val="00C777EF"/>
    <w:rsid w:val="00C77C68"/>
    <w:rsid w:val="00C802B4"/>
    <w:rsid w:val="00C80707"/>
    <w:rsid w:val="00C80AD6"/>
    <w:rsid w:val="00C80E53"/>
    <w:rsid w:val="00C80EFB"/>
    <w:rsid w:val="00C81003"/>
    <w:rsid w:val="00C811E4"/>
    <w:rsid w:val="00C81931"/>
    <w:rsid w:val="00C8195E"/>
    <w:rsid w:val="00C8214D"/>
    <w:rsid w:val="00C82999"/>
    <w:rsid w:val="00C83A09"/>
    <w:rsid w:val="00C83A99"/>
    <w:rsid w:val="00C84E61"/>
    <w:rsid w:val="00C853CE"/>
    <w:rsid w:val="00C8563D"/>
    <w:rsid w:val="00C85B88"/>
    <w:rsid w:val="00C86135"/>
    <w:rsid w:val="00C863E0"/>
    <w:rsid w:val="00C86BF3"/>
    <w:rsid w:val="00C86C2D"/>
    <w:rsid w:val="00C86E27"/>
    <w:rsid w:val="00C871C4"/>
    <w:rsid w:val="00C872CC"/>
    <w:rsid w:val="00C8763F"/>
    <w:rsid w:val="00C87F89"/>
    <w:rsid w:val="00C904AE"/>
    <w:rsid w:val="00C90B74"/>
    <w:rsid w:val="00C91157"/>
    <w:rsid w:val="00C915A1"/>
    <w:rsid w:val="00C916F8"/>
    <w:rsid w:val="00C91F03"/>
    <w:rsid w:val="00C91F5D"/>
    <w:rsid w:val="00C9222F"/>
    <w:rsid w:val="00C92586"/>
    <w:rsid w:val="00C927EC"/>
    <w:rsid w:val="00C92A26"/>
    <w:rsid w:val="00C92A6A"/>
    <w:rsid w:val="00C92F13"/>
    <w:rsid w:val="00C93B46"/>
    <w:rsid w:val="00C93DF5"/>
    <w:rsid w:val="00C93EA8"/>
    <w:rsid w:val="00C93FE2"/>
    <w:rsid w:val="00C94402"/>
    <w:rsid w:val="00C95493"/>
    <w:rsid w:val="00C954E4"/>
    <w:rsid w:val="00C95E83"/>
    <w:rsid w:val="00C96C96"/>
    <w:rsid w:val="00C96D26"/>
    <w:rsid w:val="00C970EB"/>
    <w:rsid w:val="00C9773F"/>
    <w:rsid w:val="00C979FB"/>
    <w:rsid w:val="00C97C3B"/>
    <w:rsid w:val="00C97E1A"/>
    <w:rsid w:val="00CA069D"/>
    <w:rsid w:val="00CA06BD"/>
    <w:rsid w:val="00CA0DE6"/>
    <w:rsid w:val="00CA2184"/>
    <w:rsid w:val="00CA2237"/>
    <w:rsid w:val="00CA2717"/>
    <w:rsid w:val="00CA278C"/>
    <w:rsid w:val="00CA2817"/>
    <w:rsid w:val="00CA34B5"/>
    <w:rsid w:val="00CA3601"/>
    <w:rsid w:val="00CA3AFA"/>
    <w:rsid w:val="00CA4685"/>
    <w:rsid w:val="00CA4811"/>
    <w:rsid w:val="00CA525B"/>
    <w:rsid w:val="00CA54C2"/>
    <w:rsid w:val="00CA5930"/>
    <w:rsid w:val="00CA6047"/>
    <w:rsid w:val="00CA62CE"/>
    <w:rsid w:val="00CA66C7"/>
    <w:rsid w:val="00CA6774"/>
    <w:rsid w:val="00CA7012"/>
    <w:rsid w:val="00CA709D"/>
    <w:rsid w:val="00CA7116"/>
    <w:rsid w:val="00CA7399"/>
    <w:rsid w:val="00CA74C0"/>
    <w:rsid w:val="00CA7934"/>
    <w:rsid w:val="00CA7B7A"/>
    <w:rsid w:val="00CA7D87"/>
    <w:rsid w:val="00CB01D1"/>
    <w:rsid w:val="00CB042E"/>
    <w:rsid w:val="00CB0616"/>
    <w:rsid w:val="00CB0838"/>
    <w:rsid w:val="00CB0A91"/>
    <w:rsid w:val="00CB0BD9"/>
    <w:rsid w:val="00CB17B0"/>
    <w:rsid w:val="00CB1E89"/>
    <w:rsid w:val="00CB219F"/>
    <w:rsid w:val="00CB3630"/>
    <w:rsid w:val="00CB3F29"/>
    <w:rsid w:val="00CB3F62"/>
    <w:rsid w:val="00CB44A6"/>
    <w:rsid w:val="00CB4F8C"/>
    <w:rsid w:val="00CB54F8"/>
    <w:rsid w:val="00CB5670"/>
    <w:rsid w:val="00CB5B00"/>
    <w:rsid w:val="00CB5DC5"/>
    <w:rsid w:val="00CB5F8A"/>
    <w:rsid w:val="00CB60B1"/>
    <w:rsid w:val="00CB6507"/>
    <w:rsid w:val="00CB6EE4"/>
    <w:rsid w:val="00CB728D"/>
    <w:rsid w:val="00CB7406"/>
    <w:rsid w:val="00CB7508"/>
    <w:rsid w:val="00CB7579"/>
    <w:rsid w:val="00CB798B"/>
    <w:rsid w:val="00CB7F12"/>
    <w:rsid w:val="00CC0397"/>
    <w:rsid w:val="00CC10F9"/>
    <w:rsid w:val="00CC1819"/>
    <w:rsid w:val="00CC37BE"/>
    <w:rsid w:val="00CC3F9D"/>
    <w:rsid w:val="00CC4252"/>
    <w:rsid w:val="00CC4559"/>
    <w:rsid w:val="00CC4828"/>
    <w:rsid w:val="00CC4969"/>
    <w:rsid w:val="00CC4CC6"/>
    <w:rsid w:val="00CC57BE"/>
    <w:rsid w:val="00CC670C"/>
    <w:rsid w:val="00CC6841"/>
    <w:rsid w:val="00CC6AE5"/>
    <w:rsid w:val="00CC70FF"/>
    <w:rsid w:val="00CC7F70"/>
    <w:rsid w:val="00CD0CB7"/>
    <w:rsid w:val="00CD1530"/>
    <w:rsid w:val="00CD1921"/>
    <w:rsid w:val="00CD1A97"/>
    <w:rsid w:val="00CD290F"/>
    <w:rsid w:val="00CD29BB"/>
    <w:rsid w:val="00CD2C8D"/>
    <w:rsid w:val="00CD3186"/>
    <w:rsid w:val="00CD332D"/>
    <w:rsid w:val="00CD356E"/>
    <w:rsid w:val="00CD363E"/>
    <w:rsid w:val="00CD3E3A"/>
    <w:rsid w:val="00CD4265"/>
    <w:rsid w:val="00CD4375"/>
    <w:rsid w:val="00CD4498"/>
    <w:rsid w:val="00CD4717"/>
    <w:rsid w:val="00CD4C49"/>
    <w:rsid w:val="00CD4D19"/>
    <w:rsid w:val="00CD4EF8"/>
    <w:rsid w:val="00CD504A"/>
    <w:rsid w:val="00CD510C"/>
    <w:rsid w:val="00CD6119"/>
    <w:rsid w:val="00CD6D1E"/>
    <w:rsid w:val="00CD7028"/>
    <w:rsid w:val="00CD715C"/>
    <w:rsid w:val="00CD71E0"/>
    <w:rsid w:val="00CD7AD4"/>
    <w:rsid w:val="00CD7F7C"/>
    <w:rsid w:val="00CE072C"/>
    <w:rsid w:val="00CE0BBF"/>
    <w:rsid w:val="00CE0C7F"/>
    <w:rsid w:val="00CE0F21"/>
    <w:rsid w:val="00CE0FFB"/>
    <w:rsid w:val="00CE1C44"/>
    <w:rsid w:val="00CE2381"/>
    <w:rsid w:val="00CE429B"/>
    <w:rsid w:val="00CE4777"/>
    <w:rsid w:val="00CE4D82"/>
    <w:rsid w:val="00CE5D70"/>
    <w:rsid w:val="00CE6918"/>
    <w:rsid w:val="00CE6CCC"/>
    <w:rsid w:val="00CE77AD"/>
    <w:rsid w:val="00CE7A37"/>
    <w:rsid w:val="00CE7C93"/>
    <w:rsid w:val="00CF02D2"/>
    <w:rsid w:val="00CF04D3"/>
    <w:rsid w:val="00CF0572"/>
    <w:rsid w:val="00CF1072"/>
    <w:rsid w:val="00CF15CF"/>
    <w:rsid w:val="00CF1956"/>
    <w:rsid w:val="00CF2821"/>
    <w:rsid w:val="00CF2BE0"/>
    <w:rsid w:val="00CF341D"/>
    <w:rsid w:val="00CF3CA1"/>
    <w:rsid w:val="00CF437C"/>
    <w:rsid w:val="00CF49A7"/>
    <w:rsid w:val="00CF4A4B"/>
    <w:rsid w:val="00CF558C"/>
    <w:rsid w:val="00CF5AEF"/>
    <w:rsid w:val="00CF5B3E"/>
    <w:rsid w:val="00CF5CD8"/>
    <w:rsid w:val="00CF5FBD"/>
    <w:rsid w:val="00CF699F"/>
    <w:rsid w:val="00CF6A04"/>
    <w:rsid w:val="00CF6A4B"/>
    <w:rsid w:val="00CF6C7C"/>
    <w:rsid w:val="00CF76A1"/>
    <w:rsid w:val="00CF76EF"/>
    <w:rsid w:val="00CF7F90"/>
    <w:rsid w:val="00D00BF2"/>
    <w:rsid w:val="00D00D06"/>
    <w:rsid w:val="00D00D0B"/>
    <w:rsid w:val="00D00DF8"/>
    <w:rsid w:val="00D01010"/>
    <w:rsid w:val="00D011E4"/>
    <w:rsid w:val="00D0162C"/>
    <w:rsid w:val="00D0168A"/>
    <w:rsid w:val="00D01C88"/>
    <w:rsid w:val="00D0217B"/>
    <w:rsid w:val="00D0263D"/>
    <w:rsid w:val="00D0392C"/>
    <w:rsid w:val="00D03C40"/>
    <w:rsid w:val="00D03CBA"/>
    <w:rsid w:val="00D03E2E"/>
    <w:rsid w:val="00D03EA9"/>
    <w:rsid w:val="00D04302"/>
    <w:rsid w:val="00D047B8"/>
    <w:rsid w:val="00D04872"/>
    <w:rsid w:val="00D04DFF"/>
    <w:rsid w:val="00D0545A"/>
    <w:rsid w:val="00D0550F"/>
    <w:rsid w:val="00D05EBC"/>
    <w:rsid w:val="00D073E3"/>
    <w:rsid w:val="00D07FD6"/>
    <w:rsid w:val="00D100BE"/>
    <w:rsid w:val="00D1119C"/>
    <w:rsid w:val="00D115F8"/>
    <w:rsid w:val="00D11891"/>
    <w:rsid w:val="00D11E3C"/>
    <w:rsid w:val="00D12200"/>
    <w:rsid w:val="00D12FC0"/>
    <w:rsid w:val="00D131C6"/>
    <w:rsid w:val="00D13432"/>
    <w:rsid w:val="00D13989"/>
    <w:rsid w:val="00D13A32"/>
    <w:rsid w:val="00D13FC3"/>
    <w:rsid w:val="00D144B0"/>
    <w:rsid w:val="00D14887"/>
    <w:rsid w:val="00D148A1"/>
    <w:rsid w:val="00D14910"/>
    <w:rsid w:val="00D155C9"/>
    <w:rsid w:val="00D1596F"/>
    <w:rsid w:val="00D15C28"/>
    <w:rsid w:val="00D16157"/>
    <w:rsid w:val="00D176DE"/>
    <w:rsid w:val="00D17900"/>
    <w:rsid w:val="00D17BA8"/>
    <w:rsid w:val="00D17D3C"/>
    <w:rsid w:val="00D2015F"/>
    <w:rsid w:val="00D2067A"/>
    <w:rsid w:val="00D20A5B"/>
    <w:rsid w:val="00D20D76"/>
    <w:rsid w:val="00D20FE5"/>
    <w:rsid w:val="00D21587"/>
    <w:rsid w:val="00D21A7F"/>
    <w:rsid w:val="00D2286B"/>
    <w:rsid w:val="00D2298E"/>
    <w:rsid w:val="00D229E0"/>
    <w:rsid w:val="00D22A31"/>
    <w:rsid w:val="00D23104"/>
    <w:rsid w:val="00D23461"/>
    <w:rsid w:val="00D23A39"/>
    <w:rsid w:val="00D24220"/>
    <w:rsid w:val="00D242A9"/>
    <w:rsid w:val="00D24B56"/>
    <w:rsid w:val="00D24B70"/>
    <w:rsid w:val="00D24DFD"/>
    <w:rsid w:val="00D2522B"/>
    <w:rsid w:val="00D2581F"/>
    <w:rsid w:val="00D25A18"/>
    <w:rsid w:val="00D25C45"/>
    <w:rsid w:val="00D26409"/>
    <w:rsid w:val="00D266AE"/>
    <w:rsid w:val="00D3000B"/>
    <w:rsid w:val="00D30F62"/>
    <w:rsid w:val="00D31039"/>
    <w:rsid w:val="00D3107F"/>
    <w:rsid w:val="00D31642"/>
    <w:rsid w:val="00D31965"/>
    <w:rsid w:val="00D31FA7"/>
    <w:rsid w:val="00D31FB9"/>
    <w:rsid w:val="00D32081"/>
    <w:rsid w:val="00D32096"/>
    <w:rsid w:val="00D3271A"/>
    <w:rsid w:val="00D33488"/>
    <w:rsid w:val="00D337F9"/>
    <w:rsid w:val="00D33960"/>
    <w:rsid w:val="00D34305"/>
    <w:rsid w:val="00D34576"/>
    <w:rsid w:val="00D34C46"/>
    <w:rsid w:val="00D3558D"/>
    <w:rsid w:val="00D35E64"/>
    <w:rsid w:val="00D36425"/>
    <w:rsid w:val="00D365AD"/>
    <w:rsid w:val="00D36918"/>
    <w:rsid w:val="00D36BDB"/>
    <w:rsid w:val="00D37487"/>
    <w:rsid w:val="00D4020D"/>
    <w:rsid w:val="00D40550"/>
    <w:rsid w:val="00D407F8"/>
    <w:rsid w:val="00D40941"/>
    <w:rsid w:val="00D41C4C"/>
    <w:rsid w:val="00D41F27"/>
    <w:rsid w:val="00D42399"/>
    <w:rsid w:val="00D4258F"/>
    <w:rsid w:val="00D42597"/>
    <w:rsid w:val="00D42B93"/>
    <w:rsid w:val="00D42D14"/>
    <w:rsid w:val="00D42EFB"/>
    <w:rsid w:val="00D42F1C"/>
    <w:rsid w:val="00D43067"/>
    <w:rsid w:val="00D43115"/>
    <w:rsid w:val="00D4346E"/>
    <w:rsid w:val="00D448EF"/>
    <w:rsid w:val="00D44C93"/>
    <w:rsid w:val="00D45029"/>
    <w:rsid w:val="00D452CD"/>
    <w:rsid w:val="00D455B7"/>
    <w:rsid w:val="00D45AA1"/>
    <w:rsid w:val="00D4618B"/>
    <w:rsid w:val="00D46E81"/>
    <w:rsid w:val="00D46EF0"/>
    <w:rsid w:val="00D47941"/>
    <w:rsid w:val="00D47B40"/>
    <w:rsid w:val="00D47F65"/>
    <w:rsid w:val="00D50436"/>
    <w:rsid w:val="00D504C6"/>
    <w:rsid w:val="00D5050A"/>
    <w:rsid w:val="00D50632"/>
    <w:rsid w:val="00D5076C"/>
    <w:rsid w:val="00D5085F"/>
    <w:rsid w:val="00D50E20"/>
    <w:rsid w:val="00D51372"/>
    <w:rsid w:val="00D521EA"/>
    <w:rsid w:val="00D526DE"/>
    <w:rsid w:val="00D52751"/>
    <w:rsid w:val="00D52CFE"/>
    <w:rsid w:val="00D546D3"/>
    <w:rsid w:val="00D548A4"/>
    <w:rsid w:val="00D5536C"/>
    <w:rsid w:val="00D55751"/>
    <w:rsid w:val="00D565B1"/>
    <w:rsid w:val="00D566D0"/>
    <w:rsid w:val="00D56759"/>
    <w:rsid w:val="00D57E6C"/>
    <w:rsid w:val="00D60783"/>
    <w:rsid w:val="00D608CB"/>
    <w:rsid w:val="00D60CF9"/>
    <w:rsid w:val="00D61652"/>
    <w:rsid w:val="00D617A5"/>
    <w:rsid w:val="00D618A9"/>
    <w:rsid w:val="00D61933"/>
    <w:rsid w:val="00D61979"/>
    <w:rsid w:val="00D61982"/>
    <w:rsid w:val="00D6198E"/>
    <w:rsid w:val="00D61AC5"/>
    <w:rsid w:val="00D62116"/>
    <w:rsid w:val="00D622DA"/>
    <w:rsid w:val="00D62A04"/>
    <w:rsid w:val="00D6310C"/>
    <w:rsid w:val="00D63237"/>
    <w:rsid w:val="00D6356D"/>
    <w:rsid w:val="00D64554"/>
    <w:rsid w:val="00D64783"/>
    <w:rsid w:val="00D649B7"/>
    <w:rsid w:val="00D64A4B"/>
    <w:rsid w:val="00D64BA6"/>
    <w:rsid w:val="00D64DA8"/>
    <w:rsid w:val="00D6540A"/>
    <w:rsid w:val="00D65763"/>
    <w:rsid w:val="00D66473"/>
    <w:rsid w:val="00D66C2E"/>
    <w:rsid w:val="00D6716A"/>
    <w:rsid w:val="00D67566"/>
    <w:rsid w:val="00D677EA"/>
    <w:rsid w:val="00D6788D"/>
    <w:rsid w:val="00D67EDE"/>
    <w:rsid w:val="00D7025A"/>
    <w:rsid w:val="00D705B8"/>
    <w:rsid w:val="00D70C97"/>
    <w:rsid w:val="00D7112A"/>
    <w:rsid w:val="00D71379"/>
    <w:rsid w:val="00D7139C"/>
    <w:rsid w:val="00D71BE0"/>
    <w:rsid w:val="00D71EE3"/>
    <w:rsid w:val="00D720C7"/>
    <w:rsid w:val="00D730B3"/>
    <w:rsid w:val="00D732A2"/>
    <w:rsid w:val="00D7360A"/>
    <w:rsid w:val="00D7367A"/>
    <w:rsid w:val="00D737EC"/>
    <w:rsid w:val="00D73D50"/>
    <w:rsid w:val="00D73DA4"/>
    <w:rsid w:val="00D73DB5"/>
    <w:rsid w:val="00D74984"/>
    <w:rsid w:val="00D74EA8"/>
    <w:rsid w:val="00D75658"/>
    <w:rsid w:val="00D75763"/>
    <w:rsid w:val="00D75B99"/>
    <w:rsid w:val="00D75ED6"/>
    <w:rsid w:val="00D762F6"/>
    <w:rsid w:val="00D76CE5"/>
    <w:rsid w:val="00D771B9"/>
    <w:rsid w:val="00D773B4"/>
    <w:rsid w:val="00D77BDD"/>
    <w:rsid w:val="00D77D7A"/>
    <w:rsid w:val="00D77DFB"/>
    <w:rsid w:val="00D77F59"/>
    <w:rsid w:val="00D81175"/>
    <w:rsid w:val="00D820CC"/>
    <w:rsid w:val="00D82B6A"/>
    <w:rsid w:val="00D82D45"/>
    <w:rsid w:val="00D82DFB"/>
    <w:rsid w:val="00D83419"/>
    <w:rsid w:val="00D836E3"/>
    <w:rsid w:val="00D8389B"/>
    <w:rsid w:val="00D83F53"/>
    <w:rsid w:val="00D84300"/>
    <w:rsid w:val="00D8443F"/>
    <w:rsid w:val="00D85454"/>
    <w:rsid w:val="00D8590A"/>
    <w:rsid w:val="00D85B2C"/>
    <w:rsid w:val="00D85BFE"/>
    <w:rsid w:val="00D85EBC"/>
    <w:rsid w:val="00D85F06"/>
    <w:rsid w:val="00D8607E"/>
    <w:rsid w:val="00D8611C"/>
    <w:rsid w:val="00D86216"/>
    <w:rsid w:val="00D863B0"/>
    <w:rsid w:val="00D8656F"/>
    <w:rsid w:val="00D877BC"/>
    <w:rsid w:val="00D879C5"/>
    <w:rsid w:val="00D90034"/>
    <w:rsid w:val="00D90BAF"/>
    <w:rsid w:val="00D913BB"/>
    <w:rsid w:val="00D91449"/>
    <w:rsid w:val="00D91783"/>
    <w:rsid w:val="00D91E7C"/>
    <w:rsid w:val="00D9237D"/>
    <w:rsid w:val="00D923AB"/>
    <w:rsid w:val="00D92841"/>
    <w:rsid w:val="00D935DF"/>
    <w:rsid w:val="00D93A05"/>
    <w:rsid w:val="00D94189"/>
    <w:rsid w:val="00D949CF"/>
    <w:rsid w:val="00D94AA4"/>
    <w:rsid w:val="00D95257"/>
    <w:rsid w:val="00D95642"/>
    <w:rsid w:val="00D95763"/>
    <w:rsid w:val="00D9595F"/>
    <w:rsid w:val="00D95ACA"/>
    <w:rsid w:val="00D95E73"/>
    <w:rsid w:val="00D9621F"/>
    <w:rsid w:val="00D9693A"/>
    <w:rsid w:val="00D96FB6"/>
    <w:rsid w:val="00D9737A"/>
    <w:rsid w:val="00D978CC"/>
    <w:rsid w:val="00D97FC2"/>
    <w:rsid w:val="00DA0362"/>
    <w:rsid w:val="00DA0437"/>
    <w:rsid w:val="00DA0E68"/>
    <w:rsid w:val="00DA1392"/>
    <w:rsid w:val="00DA13E9"/>
    <w:rsid w:val="00DA1438"/>
    <w:rsid w:val="00DA1509"/>
    <w:rsid w:val="00DA1A79"/>
    <w:rsid w:val="00DA1F29"/>
    <w:rsid w:val="00DA20F1"/>
    <w:rsid w:val="00DA22A3"/>
    <w:rsid w:val="00DA239E"/>
    <w:rsid w:val="00DA23F6"/>
    <w:rsid w:val="00DA2687"/>
    <w:rsid w:val="00DA3273"/>
    <w:rsid w:val="00DA3932"/>
    <w:rsid w:val="00DA3976"/>
    <w:rsid w:val="00DA39AC"/>
    <w:rsid w:val="00DA3F39"/>
    <w:rsid w:val="00DA437D"/>
    <w:rsid w:val="00DA4465"/>
    <w:rsid w:val="00DA4631"/>
    <w:rsid w:val="00DA49C6"/>
    <w:rsid w:val="00DA49D7"/>
    <w:rsid w:val="00DA4BEA"/>
    <w:rsid w:val="00DA5E17"/>
    <w:rsid w:val="00DA5FFB"/>
    <w:rsid w:val="00DA6791"/>
    <w:rsid w:val="00DA6EE7"/>
    <w:rsid w:val="00DA7343"/>
    <w:rsid w:val="00DA74E5"/>
    <w:rsid w:val="00DA7BF8"/>
    <w:rsid w:val="00DA7E18"/>
    <w:rsid w:val="00DB003B"/>
    <w:rsid w:val="00DB1931"/>
    <w:rsid w:val="00DB194B"/>
    <w:rsid w:val="00DB262E"/>
    <w:rsid w:val="00DB265F"/>
    <w:rsid w:val="00DB2C72"/>
    <w:rsid w:val="00DB31BA"/>
    <w:rsid w:val="00DB32D7"/>
    <w:rsid w:val="00DB36A6"/>
    <w:rsid w:val="00DB3721"/>
    <w:rsid w:val="00DB3780"/>
    <w:rsid w:val="00DB399F"/>
    <w:rsid w:val="00DB4720"/>
    <w:rsid w:val="00DB4878"/>
    <w:rsid w:val="00DB606F"/>
    <w:rsid w:val="00DB6184"/>
    <w:rsid w:val="00DB61CA"/>
    <w:rsid w:val="00DB6321"/>
    <w:rsid w:val="00DB6609"/>
    <w:rsid w:val="00DB6CC5"/>
    <w:rsid w:val="00DB6F0C"/>
    <w:rsid w:val="00DB71C7"/>
    <w:rsid w:val="00DB79F0"/>
    <w:rsid w:val="00DB7D73"/>
    <w:rsid w:val="00DC0240"/>
    <w:rsid w:val="00DC0E87"/>
    <w:rsid w:val="00DC0EDA"/>
    <w:rsid w:val="00DC19DD"/>
    <w:rsid w:val="00DC1AE3"/>
    <w:rsid w:val="00DC1B57"/>
    <w:rsid w:val="00DC1C1A"/>
    <w:rsid w:val="00DC1EE8"/>
    <w:rsid w:val="00DC1F79"/>
    <w:rsid w:val="00DC201D"/>
    <w:rsid w:val="00DC277B"/>
    <w:rsid w:val="00DC29A3"/>
    <w:rsid w:val="00DC2B1A"/>
    <w:rsid w:val="00DC2B7E"/>
    <w:rsid w:val="00DC2D81"/>
    <w:rsid w:val="00DC2FE8"/>
    <w:rsid w:val="00DC33C7"/>
    <w:rsid w:val="00DC3C49"/>
    <w:rsid w:val="00DC4169"/>
    <w:rsid w:val="00DC41AC"/>
    <w:rsid w:val="00DC4300"/>
    <w:rsid w:val="00DC4604"/>
    <w:rsid w:val="00DC4BF7"/>
    <w:rsid w:val="00DC4D2E"/>
    <w:rsid w:val="00DC4F93"/>
    <w:rsid w:val="00DC5B86"/>
    <w:rsid w:val="00DC6A31"/>
    <w:rsid w:val="00DC725F"/>
    <w:rsid w:val="00DC72E6"/>
    <w:rsid w:val="00DC7354"/>
    <w:rsid w:val="00DC7C13"/>
    <w:rsid w:val="00DC7DE1"/>
    <w:rsid w:val="00DD00A3"/>
    <w:rsid w:val="00DD0191"/>
    <w:rsid w:val="00DD01DB"/>
    <w:rsid w:val="00DD053C"/>
    <w:rsid w:val="00DD08CF"/>
    <w:rsid w:val="00DD0D37"/>
    <w:rsid w:val="00DD1084"/>
    <w:rsid w:val="00DD11BF"/>
    <w:rsid w:val="00DD2089"/>
    <w:rsid w:val="00DD29FA"/>
    <w:rsid w:val="00DD2D83"/>
    <w:rsid w:val="00DD33AA"/>
    <w:rsid w:val="00DD372B"/>
    <w:rsid w:val="00DD3B16"/>
    <w:rsid w:val="00DD3E82"/>
    <w:rsid w:val="00DD40D5"/>
    <w:rsid w:val="00DD412D"/>
    <w:rsid w:val="00DD424D"/>
    <w:rsid w:val="00DD4F85"/>
    <w:rsid w:val="00DD521D"/>
    <w:rsid w:val="00DD54BD"/>
    <w:rsid w:val="00DD5C26"/>
    <w:rsid w:val="00DD650D"/>
    <w:rsid w:val="00DD67C1"/>
    <w:rsid w:val="00DD7018"/>
    <w:rsid w:val="00DD72C9"/>
    <w:rsid w:val="00DD7342"/>
    <w:rsid w:val="00DD7B0A"/>
    <w:rsid w:val="00DD7B65"/>
    <w:rsid w:val="00DE03C4"/>
    <w:rsid w:val="00DE0A32"/>
    <w:rsid w:val="00DE0E4B"/>
    <w:rsid w:val="00DE0E62"/>
    <w:rsid w:val="00DE13A4"/>
    <w:rsid w:val="00DE1B67"/>
    <w:rsid w:val="00DE1F0F"/>
    <w:rsid w:val="00DE1F77"/>
    <w:rsid w:val="00DE1FD5"/>
    <w:rsid w:val="00DE2492"/>
    <w:rsid w:val="00DE24A4"/>
    <w:rsid w:val="00DE2525"/>
    <w:rsid w:val="00DE27A4"/>
    <w:rsid w:val="00DE27AE"/>
    <w:rsid w:val="00DE3080"/>
    <w:rsid w:val="00DE32BF"/>
    <w:rsid w:val="00DE3D52"/>
    <w:rsid w:val="00DE3F6A"/>
    <w:rsid w:val="00DE4C73"/>
    <w:rsid w:val="00DE54A9"/>
    <w:rsid w:val="00DE59A3"/>
    <w:rsid w:val="00DE5D10"/>
    <w:rsid w:val="00DE6135"/>
    <w:rsid w:val="00DE651C"/>
    <w:rsid w:val="00DE6AAB"/>
    <w:rsid w:val="00DE6D96"/>
    <w:rsid w:val="00DE73F1"/>
    <w:rsid w:val="00DE7517"/>
    <w:rsid w:val="00DE786F"/>
    <w:rsid w:val="00DE7E1E"/>
    <w:rsid w:val="00DF0B72"/>
    <w:rsid w:val="00DF0F1B"/>
    <w:rsid w:val="00DF1099"/>
    <w:rsid w:val="00DF12F1"/>
    <w:rsid w:val="00DF1346"/>
    <w:rsid w:val="00DF18DB"/>
    <w:rsid w:val="00DF1B13"/>
    <w:rsid w:val="00DF249D"/>
    <w:rsid w:val="00DF38AC"/>
    <w:rsid w:val="00DF3ED7"/>
    <w:rsid w:val="00DF439C"/>
    <w:rsid w:val="00DF48FB"/>
    <w:rsid w:val="00DF4906"/>
    <w:rsid w:val="00DF4A66"/>
    <w:rsid w:val="00DF4B0D"/>
    <w:rsid w:val="00DF4DEE"/>
    <w:rsid w:val="00DF50C1"/>
    <w:rsid w:val="00DF5BF0"/>
    <w:rsid w:val="00DF6F47"/>
    <w:rsid w:val="00DF71AB"/>
    <w:rsid w:val="00DF725E"/>
    <w:rsid w:val="00DF731E"/>
    <w:rsid w:val="00DF7663"/>
    <w:rsid w:val="00E00B7C"/>
    <w:rsid w:val="00E01393"/>
    <w:rsid w:val="00E013AC"/>
    <w:rsid w:val="00E0154D"/>
    <w:rsid w:val="00E0199B"/>
    <w:rsid w:val="00E01B56"/>
    <w:rsid w:val="00E01C60"/>
    <w:rsid w:val="00E01F74"/>
    <w:rsid w:val="00E02BAA"/>
    <w:rsid w:val="00E02E4D"/>
    <w:rsid w:val="00E037B9"/>
    <w:rsid w:val="00E03E76"/>
    <w:rsid w:val="00E03F38"/>
    <w:rsid w:val="00E043E8"/>
    <w:rsid w:val="00E0480F"/>
    <w:rsid w:val="00E05038"/>
    <w:rsid w:val="00E055B9"/>
    <w:rsid w:val="00E065F4"/>
    <w:rsid w:val="00E066E6"/>
    <w:rsid w:val="00E069C4"/>
    <w:rsid w:val="00E07975"/>
    <w:rsid w:val="00E10967"/>
    <w:rsid w:val="00E109D1"/>
    <w:rsid w:val="00E10BED"/>
    <w:rsid w:val="00E10C0A"/>
    <w:rsid w:val="00E10E5D"/>
    <w:rsid w:val="00E10E91"/>
    <w:rsid w:val="00E1189F"/>
    <w:rsid w:val="00E11C51"/>
    <w:rsid w:val="00E124AE"/>
    <w:rsid w:val="00E12503"/>
    <w:rsid w:val="00E1278C"/>
    <w:rsid w:val="00E12964"/>
    <w:rsid w:val="00E12A9F"/>
    <w:rsid w:val="00E12F9C"/>
    <w:rsid w:val="00E131AE"/>
    <w:rsid w:val="00E13675"/>
    <w:rsid w:val="00E141B1"/>
    <w:rsid w:val="00E143DB"/>
    <w:rsid w:val="00E14CD1"/>
    <w:rsid w:val="00E1576B"/>
    <w:rsid w:val="00E1577E"/>
    <w:rsid w:val="00E16001"/>
    <w:rsid w:val="00E161C0"/>
    <w:rsid w:val="00E164BC"/>
    <w:rsid w:val="00E1728A"/>
    <w:rsid w:val="00E175D8"/>
    <w:rsid w:val="00E17BA0"/>
    <w:rsid w:val="00E201D1"/>
    <w:rsid w:val="00E20B5E"/>
    <w:rsid w:val="00E20D99"/>
    <w:rsid w:val="00E21156"/>
    <w:rsid w:val="00E2132E"/>
    <w:rsid w:val="00E213AA"/>
    <w:rsid w:val="00E21DA1"/>
    <w:rsid w:val="00E21DFC"/>
    <w:rsid w:val="00E225AA"/>
    <w:rsid w:val="00E225AB"/>
    <w:rsid w:val="00E22C20"/>
    <w:rsid w:val="00E22D6D"/>
    <w:rsid w:val="00E23138"/>
    <w:rsid w:val="00E23BCA"/>
    <w:rsid w:val="00E23E7A"/>
    <w:rsid w:val="00E24015"/>
    <w:rsid w:val="00E2484F"/>
    <w:rsid w:val="00E24960"/>
    <w:rsid w:val="00E24C0F"/>
    <w:rsid w:val="00E25164"/>
    <w:rsid w:val="00E25CD8"/>
    <w:rsid w:val="00E25DD8"/>
    <w:rsid w:val="00E26BD6"/>
    <w:rsid w:val="00E27158"/>
    <w:rsid w:val="00E2758B"/>
    <w:rsid w:val="00E27818"/>
    <w:rsid w:val="00E27A1F"/>
    <w:rsid w:val="00E27BCA"/>
    <w:rsid w:val="00E303EB"/>
    <w:rsid w:val="00E3076A"/>
    <w:rsid w:val="00E30A99"/>
    <w:rsid w:val="00E30B75"/>
    <w:rsid w:val="00E30CD8"/>
    <w:rsid w:val="00E30CFB"/>
    <w:rsid w:val="00E31099"/>
    <w:rsid w:val="00E31163"/>
    <w:rsid w:val="00E3168B"/>
    <w:rsid w:val="00E32115"/>
    <w:rsid w:val="00E3226A"/>
    <w:rsid w:val="00E3268C"/>
    <w:rsid w:val="00E32D49"/>
    <w:rsid w:val="00E32E3C"/>
    <w:rsid w:val="00E32E97"/>
    <w:rsid w:val="00E33284"/>
    <w:rsid w:val="00E339C9"/>
    <w:rsid w:val="00E33B95"/>
    <w:rsid w:val="00E344D9"/>
    <w:rsid w:val="00E34D92"/>
    <w:rsid w:val="00E352B2"/>
    <w:rsid w:val="00E3561F"/>
    <w:rsid w:val="00E361AE"/>
    <w:rsid w:val="00E3670D"/>
    <w:rsid w:val="00E37561"/>
    <w:rsid w:val="00E378B3"/>
    <w:rsid w:val="00E379EE"/>
    <w:rsid w:val="00E37A6B"/>
    <w:rsid w:val="00E37BB3"/>
    <w:rsid w:val="00E37BDF"/>
    <w:rsid w:val="00E37BFC"/>
    <w:rsid w:val="00E4057B"/>
    <w:rsid w:val="00E40748"/>
    <w:rsid w:val="00E40909"/>
    <w:rsid w:val="00E409B1"/>
    <w:rsid w:val="00E40A02"/>
    <w:rsid w:val="00E4124B"/>
    <w:rsid w:val="00E425F7"/>
    <w:rsid w:val="00E42CEC"/>
    <w:rsid w:val="00E42F6F"/>
    <w:rsid w:val="00E433C6"/>
    <w:rsid w:val="00E439CF"/>
    <w:rsid w:val="00E43DF5"/>
    <w:rsid w:val="00E450CB"/>
    <w:rsid w:val="00E4530A"/>
    <w:rsid w:val="00E453D1"/>
    <w:rsid w:val="00E454DE"/>
    <w:rsid w:val="00E454E7"/>
    <w:rsid w:val="00E4589F"/>
    <w:rsid w:val="00E4599C"/>
    <w:rsid w:val="00E45BC2"/>
    <w:rsid w:val="00E46A1C"/>
    <w:rsid w:val="00E47092"/>
    <w:rsid w:val="00E472FF"/>
    <w:rsid w:val="00E4775B"/>
    <w:rsid w:val="00E47CA0"/>
    <w:rsid w:val="00E5013D"/>
    <w:rsid w:val="00E50ECB"/>
    <w:rsid w:val="00E513C4"/>
    <w:rsid w:val="00E51CFD"/>
    <w:rsid w:val="00E5212A"/>
    <w:rsid w:val="00E525C8"/>
    <w:rsid w:val="00E52E5C"/>
    <w:rsid w:val="00E52F43"/>
    <w:rsid w:val="00E53365"/>
    <w:rsid w:val="00E5426F"/>
    <w:rsid w:val="00E54677"/>
    <w:rsid w:val="00E54AEC"/>
    <w:rsid w:val="00E552D9"/>
    <w:rsid w:val="00E55428"/>
    <w:rsid w:val="00E55AB9"/>
    <w:rsid w:val="00E561E9"/>
    <w:rsid w:val="00E56295"/>
    <w:rsid w:val="00E565EF"/>
    <w:rsid w:val="00E56613"/>
    <w:rsid w:val="00E56628"/>
    <w:rsid w:val="00E569EB"/>
    <w:rsid w:val="00E56B22"/>
    <w:rsid w:val="00E56BC1"/>
    <w:rsid w:val="00E56DDD"/>
    <w:rsid w:val="00E56EF4"/>
    <w:rsid w:val="00E5711D"/>
    <w:rsid w:val="00E6019A"/>
    <w:rsid w:val="00E6064E"/>
    <w:rsid w:val="00E6080B"/>
    <w:rsid w:val="00E60B92"/>
    <w:rsid w:val="00E60D6B"/>
    <w:rsid w:val="00E61037"/>
    <w:rsid w:val="00E61079"/>
    <w:rsid w:val="00E61259"/>
    <w:rsid w:val="00E61302"/>
    <w:rsid w:val="00E61DD2"/>
    <w:rsid w:val="00E62451"/>
    <w:rsid w:val="00E625B7"/>
    <w:rsid w:val="00E6283B"/>
    <w:rsid w:val="00E62A41"/>
    <w:rsid w:val="00E62EEC"/>
    <w:rsid w:val="00E62FB9"/>
    <w:rsid w:val="00E631E1"/>
    <w:rsid w:val="00E636B0"/>
    <w:rsid w:val="00E63922"/>
    <w:rsid w:val="00E63C4B"/>
    <w:rsid w:val="00E644FA"/>
    <w:rsid w:val="00E64FFD"/>
    <w:rsid w:val="00E65584"/>
    <w:rsid w:val="00E65600"/>
    <w:rsid w:val="00E65808"/>
    <w:rsid w:val="00E662DE"/>
    <w:rsid w:val="00E66714"/>
    <w:rsid w:val="00E671DC"/>
    <w:rsid w:val="00E675F0"/>
    <w:rsid w:val="00E679B3"/>
    <w:rsid w:val="00E67B3F"/>
    <w:rsid w:val="00E67C82"/>
    <w:rsid w:val="00E70189"/>
    <w:rsid w:val="00E70273"/>
    <w:rsid w:val="00E70A81"/>
    <w:rsid w:val="00E718E2"/>
    <w:rsid w:val="00E71EA6"/>
    <w:rsid w:val="00E7208E"/>
    <w:rsid w:val="00E722B7"/>
    <w:rsid w:val="00E726FA"/>
    <w:rsid w:val="00E72FC1"/>
    <w:rsid w:val="00E73382"/>
    <w:rsid w:val="00E7377A"/>
    <w:rsid w:val="00E739E5"/>
    <w:rsid w:val="00E73D19"/>
    <w:rsid w:val="00E74335"/>
    <w:rsid w:val="00E74433"/>
    <w:rsid w:val="00E748B4"/>
    <w:rsid w:val="00E755CB"/>
    <w:rsid w:val="00E7566A"/>
    <w:rsid w:val="00E7567E"/>
    <w:rsid w:val="00E7585F"/>
    <w:rsid w:val="00E75ADB"/>
    <w:rsid w:val="00E75DD9"/>
    <w:rsid w:val="00E7608E"/>
    <w:rsid w:val="00E76D5E"/>
    <w:rsid w:val="00E76E3B"/>
    <w:rsid w:val="00E770D7"/>
    <w:rsid w:val="00E7725C"/>
    <w:rsid w:val="00E77674"/>
    <w:rsid w:val="00E77B01"/>
    <w:rsid w:val="00E77F0B"/>
    <w:rsid w:val="00E804D2"/>
    <w:rsid w:val="00E81997"/>
    <w:rsid w:val="00E81C3C"/>
    <w:rsid w:val="00E82154"/>
    <w:rsid w:val="00E82361"/>
    <w:rsid w:val="00E824FD"/>
    <w:rsid w:val="00E82509"/>
    <w:rsid w:val="00E82676"/>
    <w:rsid w:val="00E82B0B"/>
    <w:rsid w:val="00E82D26"/>
    <w:rsid w:val="00E83339"/>
    <w:rsid w:val="00E83EEF"/>
    <w:rsid w:val="00E840F8"/>
    <w:rsid w:val="00E84737"/>
    <w:rsid w:val="00E854BE"/>
    <w:rsid w:val="00E85858"/>
    <w:rsid w:val="00E85ABB"/>
    <w:rsid w:val="00E85B58"/>
    <w:rsid w:val="00E85D46"/>
    <w:rsid w:val="00E86AA2"/>
    <w:rsid w:val="00E86EAC"/>
    <w:rsid w:val="00E8708E"/>
    <w:rsid w:val="00E8712A"/>
    <w:rsid w:val="00E879C5"/>
    <w:rsid w:val="00E87A23"/>
    <w:rsid w:val="00E90447"/>
    <w:rsid w:val="00E9047F"/>
    <w:rsid w:val="00E91886"/>
    <w:rsid w:val="00E92B43"/>
    <w:rsid w:val="00E92BB5"/>
    <w:rsid w:val="00E93594"/>
    <w:rsid w:val="00E93E96"/>
    <w:rsid w:val="00E94B6B"/>
    <w:rsid w:val="00E94D46"/>
    <w:rsid w:val="00E94E89"/>
    <w:rsid w:val="00E958B9"/>
    <w:rsid w:val="00E95B67"/>
    <w:rsid w:val="00E95B9A"/>
    <w:rsid w:val="00E9620B"/>
    <w:rsid w:val="00E96212"/>
    <w:rsid w:val="00E9658F"/>
    <w:rsid w:val="00E96621"/>
    <w:rsid w:val="00E97027"/>
    <w:rsid w:val="00E971C3"/>
    <w:rsid w:val="00E9726A"/>
    <w:rsid w:val="00E972DE"/>
    <w:rsid w:val="00E976A9"/>
    <w:rsid w:val="00E9776C"/>
    <w:rsid w:val="00E97895"/>
    <w:rsid w:val="00E979B1"/>
    <w:rsid w:val="00E97BBC"/>
    <w:rsid w:val="00E97F03"/>
    <w:rsid w:val="00EA07B9"/>
    <w:rsid w:val="00EA10A0"/>
    <w:rsid w:val="00EA10B0"/>
    <w:rsid w:val="00EA1D5E"/>
    <w:rsid w:val="00EA2264"/>
    <w:rsid w:val="00EA2484"/>
    <w:rsid w:val="00EA279B"/>
    <w:rsid w:val="00EA2D75"/>
    <w:rsid w:val="00EA2FBB"/>
    <w:rsid w:val="00EA3061"/>
    <w:rsid w:val="00EA3149"/>
    <w:rsid w:val="00EA32EC"/>
    <w:rsid w:val="00EA3444"/>
    <w:rsid w:val="00EA3A68"/>
    <w:rsid w:val="00EA44FE"/>
    <w:rsid w:val="00EA5060"/>
    <w:rsid w:val="00EA51FB"/>
    <w:rsid w:val="00EA5440"/>
    <w:rsid w:val="00EA5F20"/>
    <w:rsid w:val="00EA61CD"/>
    <w:rsid w:val="00EA6789"/>
    <w:rsid w:val="00EA6818"/>
    <w:rsid w:val="00EA6A89"/>
    <w:rsid w:val="00EA718E"/>
    <w:rsid w:val="00EA76B3"/>
    <w:rsid w:val="00EA7B16"/>
    <w:rsid w:val="00EA7B41"/>
    <w:rsid w:val="00EA7D40"/>
    <w:rsid w:val="00EB002D"/>
    <w:rsid w:val="00EB0171"/>
    <w:rsid w:val="00EB053A"/>
    <w:rsid w:val="00EB0712"/>
    <w:rsid w:val="00EB1261"/>
    <w:rsid w:val="00EB13D4"/>
    <w:rsid w:val="00EB1592"/>
    <w:rsid w:val="00EB19CD"/>
    <w:rsid w:val="00EB20BC"/>
    <w:rsid w:val="00EB2762"/>
    <w:rsid w:val="00EB2944"/>
    <w:rsid w:val="00EB2A85"/>
    <w:rsid w:val="00EB2F76"/>
    <w:rsid w:val="00EB30B3"/>
    <w:rsid w:val="00EB31B7"/>
    <w:rsid w:val="00EB3351"/>
    <w:rsid w:val="00EB3477"/>
    <w:rsid w:val="00EB3651"/>
    <w:rsid w:val="00EB3990"/>
    <w:rsid w:val="00EB3D7F"/>
    <w:rsid w:val="00EB3EB0"/>
    <w:rsid w:val="00EB4100"/>
    <w:rsid w:val="00EB437D"/>
    <w:rsid w:val="00EB4419"/>
    <w:rsid w:val="00EB4635"/>
    <w:rsid w:val="00EB4A29"/>
    <w:rsid w:val="00EB5489"/>
    <w:rsid w:val="00EB57C7"/>
    <w:rsid w:val="00EB5A44"/>
    <w:rsid w:val="00EB62C1"/>
    <w:rsid w:val="00EB6923"/>
    <w:rsid w:val="00EB6C79"/>
    <w:rsid w:val="00EB745A"/>
    <w:rsid w:val="00EB74AC"/>
    <w:rsid w:val="00EC0594"/>
    <w:rsid w:val="00EC10DC"/>
    <w:rsid w:val="00EC1703"/>
    <w:rsid w:val="00EC1B5F"/>
    <w:rsid w:val="00EC212D"/>
    <w:rsid w:val="00EC2289"/>
    <w:rsid w:val="00EC2636"/>
    <w:rsid w:val="00EC2811"/>
    <w:rsid w:val="00EC2A58"/>
    <w:rsid w:val="00EC2BA9"/>
    <w:rsid w:val="00EC31A3"/>
    <w:rsid w:val="00EC3428"/>
    <w:rsid w:val="00EC3BF9"/>
    <w:rsid w:val="00EC3C36"/>
    <w:rsid w:val="00EC4732"/>
    <w:rsid w:val="00EC4C17"/>
    <w:rsid w:val="00EC4CB5"/>
    <w:rsid w:val="00EC5283"/>
    <w:rsid w:val="00EC52F1"/>
    <w:rsid w:val="00EC54AD"/>
    <w:rsid w:val="00EC630D"/>
    <w:rsid w:val="00EC6671"/>
    <w:rsid w:val="00EC6A6F"/>
    <w:rsid w:val="00EC6B24"/>
    <w:rsid w:val="00EC6EEF"/>
    <w:rsid w:val="00EC717D"/>
    <w:rsid w:val="00EC77A9"/>
    <w:rsid w:val="00EC7A59"/>
    <w:rsid w:val="00EC7AFD"/>
    <w:rsid w:val="00ED0102"/>
    <w:rsid w:val="00ED03B6"/>
    <w:rsid w:val="00ED14DB"/>
    <w:rsid w:val="00ED1FB9"/>
    <w:rsid w:val="00ED2037"/>
    <w:rsid w:val="00ED207D"/>
    <w:rsid w:val="00ED2366"/>
    <w:rsid w:val="00ED25FB"/>
    <w:rsid w:val="00ED2710"/>
    <w:rsid w:val="00ED2DE8"/>
    <w:rsid w:val="00ED2FF4"/>
    <w:rsid w:val="00ED311A"/>
    <w:rsid w:val="00ED3B31"/>
    <w:rsid w:val="00ED3CF6"/>
    <w:rsid w:val="00ED4E4E"/>
    <w:rsid w:val="00ED525B"/>
    <w:rsid w:val="00ED5B4B"/>
    <w:rsid w:val="00ED7D5B"/>
    <w:rsid w:val="00ED7EF1"/>
    <w:rsid w:val="00EE00F5"/>
    <w:rsid w:val="00EE01A6"/>
    <w:rsid w:val="00EE0C24"/>
    <w:rsid w:val="00EE10C0"/>
    <w:rsid w:val="00EE13BD"/>
    <w:rsid w:val="00EE2049"/>
    <w:rsid w:val="00EE28D0"/>
    <w:rsid w:val="00EE28DC"/>
    <w:rsid w:val="00EE2F49"/>
    <w:rsid w:val="00EE3060"/>
    <w:rsid w:val="00EE3635"/>
    <w:rsid w:val="00EE3D06"/>
    <w:rsid w:val="00EE3E53"/>
    <w:rsid w:val="00EE473F"/>
    <w:rsid w:val="00EE4D1D"/>
    <w:rsid w:val="00EE5727"/>
    <w:rsid w:val="00EE6549"/>
    <w:rsid w:val="00EE7152"/>
    <w:rsid w:val="00EE740E"/>
    <w:rsid w:val="00EE7432"/>
    <w:rsid w:val="00EE78CB"/>
    <w:rsid w:val="00EE7E2C"/>
    <w:rsid w:val="00EE7EDE"/>
    <w:rsid w:val="00EF00DB"/>
    <w:rsid w:val="00EF0870"/>
    <w:rsid w:val="00EF0A91"/>
    <w:rsid w:val="00EF0D6A"/>
    <w:rsid w:val="00EF1425"/>
    <w:rsid w:val="00EF161F"/>
    <w:rsid w:val="00EF169E"/>
    <w:rsid w:val="00EF170B"/>
    <w:rsid w:val="00EF2ABF"/>
    <w:rsid w:val="00EF3565"/>
    <w:rsid w:val="00EF3602"/>
    <w:rsid w:val="00EF385F"/>
    <w:rsid w:val="00EF3C27"/>
    <w:rsid w:val="00EF3C30"/>
    <w:rsid w:val="00EF3FA9"/>
    <w:rsid w:val="00EF446A"/>
    <w:rsid w:val="00EF48B3"/>
    <w:rsid w:val="00EF49AF"/>
    <w:rsid w:val="00EF4A85"/>
    <w:rsid w:val="00EF4F30"/>
    <w:rsid w:val="00EF4F5F"/>
    <w:rsid w:val="00EF54AB"/>
    <w:rsid w:val="00EF5793"/>
    <w:rsid w:val="00EF57B4"/>
    <w:rsid w:val="00EF5FB3"/>
    <w:rsid w:val="00EF6FB9"/>
    <w:rsid w:val="00EF7352"/>
    <w:rsid w:val="00EF768B"/>
    <w:rsid w:val="00EF7709"/>
    <w:rsid w:val="00EF7737"/>
    <w:rsid w:val="00EF77EF"/>
    <w:rsid w:val="00EF7EB9"/>
    <w:rsid w:val="00EF7F16"/>
    <w:rsid w:val="00F008A0"/>
    <w:rsid w:val="00F008AE"/>
    <w:rsid w:val="00F00909"/>
    <w:rsid w:val="00F012F8"/>
    <w:rsid w:val="00F01419"/>
    <w:rsid w:val="00F01828"/>
    <w:rsid w:val="00F01888"/>
    <w:rsid w:val="00F018A3"/>
    <w:rsid w:val="00F0295F"/>
    <w:rsid w:val="00F02E18"/>
    <w:rsid w:val="00F0311A"/>
    <w:rsid w:val="00F031DE"/>
    <w:rsid w:val="00F0356E"/>
    <w:rsid w:val="00F037D6"/>
    <w:rsid w:val="00F03AA6"/>
    <w:rsid w:val="00F043E8"/>
    <w:rsid w:val="00F04662"/>
    <w:rsid w:val="00F0470E"/>
    <w:rsid w:val="00F047A1"/>
    <w:rsid w:val="00F049BB"/>
    <w:rsid w:val="00F04C83"/>
    <w:rsid w:val="00F04E29"/>
    <w:rsid w:val="00F050D4"/>
    <w:rsid w:val="00F051C3"/>
    <w:rsid w:val="00F053FB"/>
    <w:rsid w:val="00F05CF3"/>
    <w:rsid w:val="00F060CA"/>
    <w:rsid w:val="00F061B6"/>
    <w:rsid w:val="00F063CA"/>
    <w:rsid w:val="00F064ED"/>
    <w:rsid w:val="00F06701"/>
    <w:rsid w:val="00F06983"/>
    <w:rsid w:val="00F06D81"/>
    <w:rsid w:val="00F06F3D"/>
    <w:rsid w:val="00F072F9"/>
    <w:rsid w:val="00F073B9"/>
    <w:rsid w:val="00F0755F"/>
    <w:rsid w:val="00F0756D"/>
    <w:rsid w:val="00F0782A"/>
    <w:rsid w:val="00F078CD"/>
    <w:rsid w:val="00F079E7"/>
    <w:rsid w:val="00F07CBE"/>
    <w:rsid w:val="00F07DAE"/>
    <w:rsid w:val="00F07EF9"/>
    <w:rsid w:val="00F07F37"/>
    <w:rsid w:val="00F10290"/>
    <w:rsid w:val="00F102EE"/>
    <w:rsid w:val="00F1068D"/>
    <w:rsid w:val="00F10C8F"/>
    <w:rsid w:val="00F11082"/>
    <w:rsid w:val="00F111F3"/>
    <w:rsid w:val="00F11318"/>
    <w:rsid w:val="00F1171D"/>
    <w:rsid w:val="00F11AE5"/>
    <w:rsid w:val="00F12186"/>
    <w:rsid w:val="00F123AF"/>
    <w:rsid w:val="00F12964"/>
    <w:rsid w:val="00F12970"/>
    <w:rsid w:val="00F12A0E"/>
    <w:rsid w:val="00F12BDC"/>
    <w:rsid w:val="00F12EB1"/>
    <w:rsid w:val="00F13623"/>
    <w:rsid w:val="00F136C7"/>
    <w:rsid w:val="00F13905"/>
    <w:rsid w:val="00F13B5F"/>
    <w:rsid w:val="00F13BC9"/>
    <w:rsid w:val="00F13E93"/>
    <w:rsid w:val="00F14240"/>
    <w:rsid w:val="00F1435C"/>
    <w:rsid w:val="00F1442C"/>
    <w:rsid w:val="00F14EF6"/>
    <w:rsid w:val="00F156F5"/>
    <w:rsid w:val="00F1595A"/>
    <w:rsid w:val="00F15E34"/>
    <w:rsid w:val="00F15ECB"/>
    <w:rsid w:val="00F1606C"/>
    <w:rsid w:val="00F165B8"/>
    <w:rsid w:val="00F16CF0"/>
    <w:rsid w:val="00F17021"/>
    <w:rsid w:val="00F1777D"/>
    <w:rsid w:val="00F17812"/>
    <w:rsid w:val="00F20038"/>
    <w:rsid w:val="00F20420"/>
    <w:rsid w:val="00F20429"/>
    <w:rsid w:val="00F20537"/>
    <w:rsid w:val="00F211E9"/>
    <w:rsid w:val="00F21285"/>
    <w:rsid w:val="00F21483"/>
    <w:rsid w:val="00F214E9"/>
    <w:rsid w:val="00F219A6"/>
    <w:rsid w:val="00F21BDB"/>
    <w:rsid w:val="00F21C64"/>
    <w:rsid w:val="00F21C6A"/>
    <w:rsid w:val="00F221BA"/>
    <w:rsid w:val="00F2227C"/>
    <w:rsid w:val="00F22364"/>
    <w:rsid w:val="00F22486"/>
    <w:rsid w:val="00F22497"/>
    <w:rsid w:val="00F229FB"/>
    <w:rsid w:val="00F22D39"/>
    <w:rsid w:val="00F2306B"/>
    <w:rsid w:val="00F233C3"/>
    <w:rsid w:val="00F23C0B"/>
    <w:rsid w:val="00F23E60"/>
    <w:rsid w:val="00F2452C"/>
    <w:rsid w:val="00F24BDB"/>
    <w:rsid w:val="00F25C96"/>
    <w:rsid w:val="00F2669E"/>
    <w:rsid w:val="00F269B9"/>
    <w:rsid w:val="00F26FA4"/>
    <w:rsid w:val="00F27537"/>
    <w:rsid w:val="00F2761A"/>
    <w:rsid w:val="00F277A3"/>
    <w:rsid w:val="00F27EC6"/>
    <w:rsid w:val="00F30463"/>
    <w:rsid w:val="00F30626"/>
    <w:rsid w:val="00F30C36"/>
    <w:rsid w:val="00F31218"/>
    <w:rsid w:val="00F31BB0"/>
    <w:rsid w:val="00F3223F"/>
    <w:rsid w:val="00F3238B"/>
    <w:rsid w:val="00F327E1"/>
    <w:rsid w:val="00F32C01"/>
    <w:rsid w:val="00F32EC6"/>
    <w:rsid w:val="00F33DD4"/>
    <w:rsid w:val="00F33DDA"/>
    <w:rsid w:val="00F33E8A"/>
    <w:rsid w:val="00F347B7"/>
    <w:rsid w:val="00F34AD9"/>
    <w:rsid w:val="00F3574E"/>
    <w:rsid w:val="00F35EB9"/>
    <w:rsid w:val="00F3643F"/>
    <w:rsid w:val="00F367D0"/>
    <w:rsid w:val="00F36933"/>
    <w:rsid w:val="00F36AA8"/>
    <w:rsid w:val="00F3787E"/>
    <w:rsid w:val="00F37C97"/>
    <w:rsid w:val="00F41584"/>
    <w:rsid w:val="00F41656"/>
    <w:rsid w:val="00F416C0"/>
    <w:rsid w:val="00F417E4"/>
    <w:rsid w:val="00F426A3"/>
    <w:rsid w:val="00F42AF1"/>
    <w:rsid w:val="00F42C4B"/>
    <w:rsid w:val="00F430DA"/>
    <w:rsid w:val="00F4328A"/>
    <w:rsid w:val="00F4394C"/>
    <w:rsid w:val="00F43B60"/>
    <w:rsid w:val="00F43CD2"/>
    <w:rsid w:val="00F43F22"/>
    <w:rsid w:val="00F4400F"/>
    <w:rsid w:val="00F44FEC"/>
    <w:rsid w:val="00F4503E"/>
    <w:rsid w:val="00F45110"/>
    <w:rsid w:val="00F452A3"/>
    <w:rsid w:val="00F45922"/>
    <w:rsid w:val="00F45947"/>
    <w:rsid w:val="00F45F43"/>
    <w:rsid w:val="00F4612C"/>
    <w:rsid w:val="00F464CC"/>
    <w:rsid w:val="00F46E0B"/>
    <w:rsid w:val="00F473D6"/>
    <w:rsid w:val="00F505AE"/>
    <w:rsid w:val="00F506D1"/>
    <w:rsid w:val="00F509E7"/>
    <w:rsid w:val="00F50A45"/>
    <w:rsid w:val="00F50A52"/>
    <w:rsid w:val="00F5174A"/>
    <w:rsid w:val="00F51FC5"/>
    <w:rsid w:val="00F52203"/>
    <w:rsid w:val="00F52242"/>
    <w:rsid w:val="00F5230A"/>
    <w:rsid w:val="00F523D5"/>
    <w:rsid w:val="00F52984"/>
    <w:rsid w:val="00F52A79"/>
    <w:rsid w:val="00F52B3D"/>
    <w:rsid w:val="00F52EDA"/>
    <w:rsid w:val="00F53127"/>
    <w:rsid w:val="00F53B3A"/>
    <w:rsid w:val="00F53ECA"/>
    <w:rsid w:val="00F5467A"/>
    <w:rsid w:val="00F54BE0"/>
    <w:rsid w:val="00F54CE3"/>
    <w:rsid w:val="00F54FFC"/>
    <w:rsid w:val="00F5515F"/>
    <w:rsid w:val="00F5590C"/>
    <w:rsid w:val="00F5596F"/>
    <w:rsid w:val="00F55B46"/>
    <w:rsid w:val="00F5608A"/>
    <w:rsid w:val="00F5630E"/>
    <w:rsid w:val="00F56DB0"/>
    <w:rsid w:val="00F56DCB"/>
    <w:rsid w:val="00F57533"/>
    <w:rsid w:val="00F57536"/>
    <w:rsid w:val="00F600DE"/>
    <w:rsid w:val="00F60660"/>
    <w:rsid w:val="00F60710"/>
    <w:rsid w:val="00F61524"/>
    <w:rsid w:val="00F617F4"/>
    <w:rsid w:val="00F61C98"/>
    <w:rsid w:val="00F6277D"/>
    <w:rsid w:val="00F62B04"/>
    <w:rsid w:val="00F62BF3"/>
    <w:rsid w:val="00F634BE"/>
    <w:rsid w:val="00F636DF"/>
    <w:rsid w:val="00F63AFE"/>
    <w:rsid w:val="00F63BFA"/>
    <w:rsid w:val="00F63F4F"/>
    <w:rsid w:val="00F64DFD"/>
    <w:rsid w:val="00F65585"/>
    <w:rsid w:val="00F65668"/>
    <w:rsid w:val="00F658D9"/>
    <w:rsid w:val="00F65B31"/>
    <w:rsid w:val="00F65C1A"/>
    <w:rsid w:val="00F665BD"/>
    <w:rsid w:val="00F66854"/>
    <w:rsid w:val="00F6778E"/>
    <w:rsid w:val="00F7059A"/>
    <w:rsid w:val="00F70A97"/>
    <w:rsid w:val="00F70EE6"/>
    <w:rsid w:val="00F71641"/>
    <w:rsid w:val="00F717B5"/>
    <w:rsid w:val="00F719AE"/>
    <w:rsid w:val="00F71E9A"/>
    <w:rsid w:val="00F7260B"/>
    <w:rsid w:val="00F72680"/>
    <w:rsid w:val="00F731A9"/>
    <w:rsid w:val="00F732D3"/>
    <w:rsid w:val="00F73457"/>
    <w:rsid w:val="00F738BD"/>
    <w:rsid w:val="00F73FD1"/>
    <w:rsid w:val="00F74BA4"/>
    <w:rsid w:val="00F74EF5"/>
    <w:rsid w:val="00F75007"/>
    <w:rsid w:val="00F750D6"/>
    <w:rsid w:val="00F75EFB"/>
    <w:rsid w:val="00F7637E"/>
    <w:rsid w:val="00F763E9"/>
    <w:rsid w:val="00F76544"/>
    <w:rsid w:val="00F76691"/>
    <w:rsid w:val="00F76999"/>
    <w:rsid w:val="00F76B74"/>
    <w:rsid w:val="00F76F67"/>
    <w:rsid w:val="00F771F7"/>
    <w:rsid w:val="00F773E9"/>
    <w:rsid w:val="00F77660"/>
    <w:rsid w:val="00F77793"/>
    <w:rsid w:val="00F77ACD"/>
    <w:rsid w:val="00F80A8B"/>
    <w:rsid w:val="00F812E9"/>
    <w:rsid w:val="00F81398"/>
    <w:rsid w:val="00F830AB"/>
    <w:rsid w:val="00F83946"/>
    <w:rsid w:val="00F83D77"/>
    <w:rsid w:val="00F83E86"/>
    <w:rsid w:val="00F84133"/>
    <w:rsid w:val="00F84318"/>
    <w:rsid w:val="00F848AC"/>
    <w:rsid w:val="00F84A01"/>
    <w:rsid w:val="00F8565B"/>
    <w:rsid w:val="00F8570D"/>
    <w:rsid w:val="00F85B3D"/>
    <w:rsid w:val="00F86907"/>
    <w:rsid w:val="00F86B45"/>
    <w:rsid w:val="00F86E53"/>
    <w:rsid w:val="00F870F4"/>
    <w:rsid w:val="00F872F9"/>
    <w:rsid w:val="00F874C3"/>
    <w:rsid w:val="00F875FD"/>
    <w:rsid w:val="00F879A6"/>
    <w:rsid w:val="00F87A1F"/>
    <w:rsid w:val="00F87BF8"/>
    <w:rsid w:val="00F87D53"/>
    <w:rsid w:val="00F87F60"/>
    <w:rsid w:val="00F9052A"/>
    <w:rsid w:val="00F90735"/>
    <w:rsid w:val="00F9077C"/>
    <w:rsid w:val="00F90DE5"/>
    <w:rsid w:val="00F911C3"/>
    <w:rsid w:val="00F9152E"/>
    <w:rsid w:val="00F91878"/>
    <w:rsid w:val="00F919C4"/>
    <w:rsid w:val="00F91FD1"/>
    <w:rsid w:val="00F92EC4"/>
    <w:rsid w:val="00F93584"/>
    <w:rsid w:val="00F93B69"/>
    <w:rsid w:val="00F93BA0"/>
    <w:rsid w:val="00F93E5C"/>
    <w:rsid w:val="00F94445"/>
    <w:rsid w:val="00F94933"/>
    <w:rsid w:val="00F94B29"/>
    <w:rsid w:val="00F94D4D"/>
    <w:rsid w:val="00F9577F"/>
    <w:rsid w:val="00F95977"/>
    <w:rsid w:val="00F974F6"/>
    <w:rsid w:val="00F97B1E"/>
    <w:rsid w:val="00F97B68"/>
    <w:rsid w:val="00F97DA6"/>
    <w:rsid w:val="00F97FD4"/>
    <w:rsid w:val="00FA061B"/>
    <w:rsid w:val="00FA07B8"/>
    <w:rsid w:val="00FA0C7A"/>
    <w:rsid w:val="00FA0E13"/>
    <w:rsid w:val="00FA1718"/>
    <w:rsid w:val="00FA3378"/>
    <w:rsid w:val="00FA3512"/>
    <w:rsid w:val="00FA3C3F"/>
    <w:rsid w:val="00FA40FF"/>
    <w:rsid w:val="00FA4494"/>
    <w:rsid w:val="00FA45C2"/>
    <w:rsid w:val="00FA4CDB"/>
    <w:rsid w:val="00FA57CE"/>
    <w:rsid w:val="00FA67CD"/>
    <w:rsid w:val="00FA7020"/>
    <w:rsid w:val="00FA703C"/>
    <w:rsid w:val="00FA71D7"/>
    <w:rsid w:val="00FA7277"/>
    <w:rsid w:val="00FA7698"/>
    <w:rsid w:val="00FA7DAA"/>
    <w:rsid w:val="00FB006A"/>
    <w:rsid w:val="00FB027C"/>
    <w:rsid w:val="00FB099E"/>
    <w:rsid w:val="00FB0BE3"/>
    <w:rsid w:val="00FB146B"/>
    <w:rsid w:val="00FB22A9"/>
    <w:rsid w:val="00FB251D"/>
    <w:rsid w:val="00FB26A0"/>
    <w:rsid w:val="00FB30B8"/>
    <w:rsid w:val="00FB30D8"/>
    <w:rsid w:val="00FB3BCF"/>
    <w:rsid w:val="00FB3CC9"/>
    <w:rsid w:val="00FB40BC"/>
    <w:rsid w:val="00FB47C7"/>
    <w:rsid w:val="00FB5274"/>
    <w:rsid w:val="00FB56E9"/>
    <w:rsid w:val="00FB59A8"/>
    <w:rsid w:val="00FB634A"/>
    <w:rsid w:val="00FB679F"/>
    <w:rsid w:val="00FB6FEF"/>
    <w:rsid w:val="00FB723C"/>
    <w:rsid w:val="00FC0195"/>
    <w:rsid w:val="00FC0312"/>
    <w:rsid w:val="00FC08FF"/>
    <w:rsid w:val="00FC0EBF"/>
    <w:rsid w:val="00FC1021"/>
    <w:rsid w:val="00FC1559"/>
    <w:rsid w:val="00FC1F7C"/>
    <w:rsid w:val="00FC2368"/>
    <w:rsid w:val="00FC2468"/>
    <w:rsid w:val="00FC24C7"/>
    <w:rsid w:val="00FC27CB"/>
    <w:rsid w:val="00FC28EE"/>
    <w:rsid w:val="00FC2B77"/>
    <w:rsid w:val="00FC2D6D"/>
    <w:rsid w:val="00FC3C2F"/>
    <w:rsid w:val="00FC3D80"/>
    <w:rsid w:val="00FC450C"/>
    <w:rsid w:val="00FC4588"/>
    <w:rsid w:val="00FC4757"/>
    <w:rsid w:val="00FC4C33"/>
    <w:rsid w:val="00FC513A"/>
    <w:rsid w:val="00FC5635"/>
    <w:rsid w:val="00FC5724"/>
    <w:rsid w:val="00FC6267"/>
    <w:rsid w:val="00FC636E"/>
    <w:rsid w:val="00FC6659"/>
    <w:rsid w:val="00FC6A25"/>
    <w:rsid w:val="00FC6C09"/>
    <w:rsid w:val="00FC7108"/>
    <w:rsid w:val="00FC7462"/>
    <w:rsid w:val="00FC7986"/>
    <w:rsid w:val="00FC7C86"/>
    <w:rsid w:val="00FD1066"/>
    <w:rsid w:val="00FD11A8"/>
    <w:rsid w:val="00FD1219"/>
    <w:rsid w:val="00FD1252"/>
    <w:rsid w:val="00FD1500"/>
    <w:rsid w:val="00FD167F"/>
    <w:rsid w:val="00FD28C2"/>
    <w:rsid w:val="00FD28CB"/>
    <w:rsid w:val="00FD2DA5"/>
    <w:rsid w:val="00FD2DD3"/>
    <w:rsid w:val="00FD2EFD"/>
    <w:rsid w:val="00FD31CC"/>
    <w:rsid w:val="00FD3F1C"/>
    <w:rsid w:val="00FD46A1"/>
    <w:rsid w:val="00FD47B5"/>
    <w:rsid w:val="00FD4889"/>
    <w:rsid w:val="00FD49B4"/>
    <w:rsid w:val="00FD4F2C"/>
    <w:rsid w:val="00FD547B"/>
    <w:rsid w:val="00FD560E"/>
    <w:rsid w:val="00FD5696"/>
    <w:rsid w:val="00FD6120"/>
    <w:rsid w:val="00FD6562"/>
    <w:rsid w:val="00FD729B"/>
    <w:rsid w:val="00FD75B8"/>
    <w:rsid w:val="00FD785B"/>
    <w:rsid w:val="00FE0054"/>
    <w:rsid w:val="00FE02C7"/>
    <w:rsid w:val="00FE0568"/>
    <w:rsid w:val="00FE121C"/>
    <w:rsid w:val="00FE14A7"/>
    <w:rsid w:val="00FE1CC8"/>
    <w:rsid w:val="00FE1F71"/>
    <w:rsid w:val="00FE1FE8"/>
    <w:rsid w:val="00FE20F7"/>
    <w:rsid w:val="00FE243D"/>
    <w:rsid w:val="00FE2C4C"/>
    <w:rsid w:val="00FE31A1"/>
    <w:rsid w:val="00FE31B3"/>
    <w:rsid w:val="00FE3237"/>
    <w:rsid w:val="00FE333A"/>
    <w:rsid w:val="00FE360A"/>
    <w:rsid w:val="00FE3707"/>
    <w:rsid w:val="00FE383C"/>
    <w:rsid w:val="00FE3A82"/>
    <w:rsid w:val="00FE4B93"/>
    <w:rsid w:val="00FE51BB"/>
    <w:rsid w:val="00FE5318"/>
    <w:rsid w:val="00FE5B1C"/>
    <w:rsid w:val="00FE6354"/>
    <w:rsid w:val="00FE63CB"/>
    <w:rsid w:val="00FE7167"/>
    <w:rsid w:val="00FE7BDC"/>
    <w:rsid w:val="00FF06C6"/>
    <w:rsid w:val="00FF0765"/>
    <w:rsid w:val="00FF07FA"/>
    <w:rsid w:val="00FF0F88"/>
    <w:rsid w:val="00FF0FFB"/>
    <w:rsid w:val="00FF1132"/>
    <w:rsid w:val="00FF1156"/>
    <w:rsid w:val="00FF2454"/>
    <w:rsid w:val="00FF2516"/>
    <w:rsid w:val="00FF3A1E"/>
    <w:rsid w:val="00FF3DC4"/>
    <w:rsid w:val="00FF3E3D"/>
    <w:rsid w:val="00FF504A"/>
    <w:rsid w:val="00FF50F7"/>
    <w:rsid w:val="00FF5367"/>
    <w:rsid w:val="00FF5427"/>
    <w:rsid w:val="00FF5C4F"/>
    <w:rsid w:val="00FF5E8D"/>
    <w:rsid w:val="00FF6349"/>
    <w:rsid w:val="00FF690A"/>
    <w:rsid w:val="00FF6B22"/>
    <w:rsid w:val="00FF70B4"/>
    <w:rsid w:val="00FF782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F9F83D8"/>
  <w15:docId w15:val="{F3B18583-65A7-42CD-B640-61F35B3472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22BD7"/>
    <w:rPr>
      <w:lang w:val="en-GB"/>
    </w:rPr>
  </w:style>
  <w:style w:type="paragraph" w:styleId="Heading1">
    <w:name w:val="heading 1"/>
    <w:basedOn w:val="Normal"/>
    <w:next w:val="Normal"/>
    <w:link w:val="Heading1Char"/>
    <w:uiPriority w:val="9"/>
    <w:qFormat/>
    <w:rsid w:val="00B403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751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F751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40330"/>
    <w:pPr>
      <w:spacing w:after="0" w:line="240" w:lineRule="auto"/>
    </w:pPr>
  </w:style>
  <w:style w:type="character" w:customStyle="1" w:styleId="Heading1Char">
    <w:name w:val="Heading 1 Char"/>
    <w:basedOn w:val="DefaultParagraphFont"/>
    <w:link w:val="Heading1"/>
    <w:uiPriority w:val="9"/>
    <w:rsid w:val="00B40330"/>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8C4361"/>
    <w:rPr>
      <w:sz w:val="16"/>
      <w:szCs w:val="16"/>
    </w:rPr>
  </w:style>
  <w:style w:type="paragraph" w:styleId="CommentText">
    <w:name w:val="annotation text"/>
    <w:basedOn w:val="Normal"/>
    <w:link w:val="CommentTextChar"/>
    <w:uiPriority w:val="99"/>
    <w:unhideWhenUsed/>
    <w:rsid w:val="008C4361"/>
    <w:pPr>
      <w:spacing w:before="120" w:after="0" w:line="240" w:lineRule="auto"/>
    </w:pPr>
    <w:rPr>
      <w:rFonts w:ascii="Arial" w:eastAsia="Times New Roman" w:hAnsi="Arial" w:cs="Times New Roman"/>
      <w:sz w:val="20"/>
      <w:szCs w:val="20"/>
      <w:lang w:eastAsia="en-GB"/>
    </w:rPr>
  </w:style>
  <w:style w:type="character" w:customStyle="1" w:styleId="CommentTextChar">
    <w:name w:val="Comment Text Char"/>
    <w:basedOn w:val="DefaultParagraphFont"/>
    <w:link w:val="CommentText"/>
    <w:uiPriority w:val="99"/>
    <w:rsid w:val="008C4361"/>
    <w:rPr>
      <w:rFonts w:ascii="Arial" w:eastAsia="Times New Roman" w:hAnsi="Arial" w:cs="Times New Roman"/>
      <w:sz w:val="20"/>
      <w:szCs w:val="20"/>
      <w:lang w:val="en-GB" w:eastAsia="en-GB"/>
    </w:rPr>
  </w:style>
  <w:style w:type="paragraph" w:styleId="CommentSubject">
    <w:name w:val="annotation subject"/>
    <w:basedOn w:val="CommentText"/>
    <w:next w:val="CommentText"/>
    <w:link w:val="CommentSubjectChar"/>
    <w:uiPriority w:val="99"/>
    <w:semiHidden/>
    <w:unhideWhenUsed/>
    <w:rsid w:val="006D2E56"/>
    <w:pPr>
      <w:spacing w:before="0" w:after="16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semiHidden/>
    <w:rsid w:val="006D2E56"/>
    <w:rPr>
      <w:rFonts w:ascii="Arial" w:eastAsia="Times New Roman" w:hAnsi="Arial" w:cs="Times New Roman"/>
      <w:b/>
      <w:bCs/>
      <w:sz w:val="20"/>
      <w:szCs w:val="20"/>
      <w:lang w:val="en-GB" w:eastAsia="en-GB"/>
    </w:rPr>
  </w:style>
  <w:style w:type="character" w:styleId="BookTitle">
    <w:name w:val="Book Title"/>
    <w:basedOn w:val="DefaultParagraphFont"/>
    <w:uiPriority w:val="33"/>
    <w:qFormat/>
    <w:rsid w:val="007B73B1"/>
    <w:rPr>
      <w:b/>
      <w:bCs/>
      <w:i/>
      <w:iCs/>
      <w:spacing w:val="5"/>
    </w:rPr>
  </w:style>
  <w:style w:type="paragraph" w:customStyle="1" w:styleId="EndNoteBibliographyTitle">
    <w:name w:val="EndNote Bibliography Title"/>
    <w:basedOn w:val="Normal"/>
    <w:link w:val="EndNoteBibliographyTitleChar"/>
    <w:rsid w:val="0069426E"/>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69426E"/>
    <w:rPr>
      <w:rFonts w:ascii="Times New Roman" w:hAnsi="Times New Roman" w:cs="Times New Roman"/>
      <w:noProof/>
      <w:lang w:val="en-GB"/>
    </w:rPr>
  </w:style>
  <w:style w:type="paragraph" w:customStyle="1" w:styleId="EndNoteBibliography">
    <w:name w:val="EndNote Bibliography"/>
    <w:basedOn w:val="Normal"/>
    <w:link w:val="EndNoteBibliographyChar"/>
    <w:rsid w:val="0069426E"/>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69426E"/>
    <w:rPr>
      <w:rFonts w:ascii="Times New Roman" w:hAnsi="Times New Roman" w:cs="Times New Roman"/>
      <w:noProof/>
      <w:lang w:val="en-GB"/>
    </w:rPr>
  </w:style>
  <w:style w:type="character" w:styleId="Hyperlink">
    <w:name w:val="Hyperlink"/>
    <w:basedOn w:val="DefaultParagraphFont"/>
    <w:uiPriority w:val="99"/>
    <w:unhideWhenUsed/>
    <w:rsid w:val="0069426E"/>
    <w:rPr>
      <w:color w:val="0563C1" w:themeColor="hyperlink"/>
      <w:u w:val="single"/>
    </w:rPr>
  </w:style>
  <w:style w:type="character" w:styleId="UnresolvedMention">
    <w:name w:val="Unresolved Mention"/>
    <w:basedOn w:val="DefaultParagraphFont"/>
    <w:uiPriority w:val="99"/>
    <w:semiHidden/>
    <w:unhideWhenUsed/>
    <w:rsid w:val="0069426E"/>
    <w:rPr>
      <w:color w:val="605E5C"/>
      <w:shd w:val="clear" w:color="auto" w:fill="E1DFDD"/>
    </w:rPr>
  </w:style>
  <w:style w:type="paragraph" w:styleId="ListParagraph">
    <w:name w:val="List Paragraph"/>
    <w:basedOn w:val="Normal"/>
    <w:uiPriority w:val="34"/>
    <w:qFormat/>
    <w:rsid w:val="004B71F1"/>
    <w:pPr>
      <w:ind w:left="720"/>
      <w:contextualSpacing/>
    </w:pPr>
  </w:style>
  <w:style w:type="character" w:customStyle="1" w:styleId="Heading2Char">
    <w:name w:val="Heading 2 Char"/>
    <w:basedOn w:val="DefaultParagraphFont"/>
    <w:link w:val="Heading2"/>
    <w:uiPriority w:val="9"/>
    <w:rsid w:val="003F751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F7516"/>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BF3E7A"/>
    <w:pPr>
      <w:spacing w:after="0" w:line="240" w:lineRule="auto"/>
    </w:pPr>
  </w:style>
  <w:style w:type="paragraph" w:styleId="Header">
    <w:name w:val="header"/>
    <w:basedOn w:val="Normal"/>
    <w:link w:val="HeaderChar"/>
    <w:uiPriority w:val="99"/>
    <w:unhideWhenUsed/>
    <w:rsid w:val="00C025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25E3"/>
  </w:style>
  <w:style w:type="paragraph" w:styleId="Footer">
    <w:name w:val="footer"/>
    <w:basedOn w:val="Normal"/>
    <w:link w:val="FooterChar"/>
    <w:uiPriority w:val="99"/>
    <w:unhideWhenUsed/>
    <w:rsid w:val="00C025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25E3"/>
  </w:style>
  <w:style w:type="table" w:styleId="TableGrid">
    <w:name w:val="Table Grid"/>
    <w:basedOn w:val="TableNormal"/>
    <w:uiPriority w:val="39"/>
    <w:rsid w:val="009872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201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0137"/>
    <w:rPr>
      <w:rFonts w:ascii="Segoe UI" w:hAnsi="Segoe UI" w:cs="Segoe UI"/>
      <w:sz w:val="18"/>
      <w:szCs w:val="18"/>
    </w:rPr>
  </w:style>
  <w:style w:type="character" w:customStyle="1" w:styleId="cf01">
    <w:name w:val="cf01"/>
    <w:basedOn w:val="DefaultParagraphFont"/>
    <w:rsid w:val="007957D0"/>
    <w:rPr>
      <w:rFonts w:ascii="Segoe UI" w:hAnsi="Segoe UI" w:cs="Segoe UI" w:hint="default"/>
      <w:sz w:val="18"/>
      <w:szCs w:val="18"/>
    </w:rPr>
  </w:style>
  <w:style w:type="character" w:styleId="FollowedHyperlink">
    <w:name w:val="FollowedHyperlink"/>
    <w:basedOn w:val="DefaultParagraphFont"/>
    <w:uiPriority w:val="99"/>
    <w:semiHidden/>
    <w:unhideWhenUsed/>
    <w:rsid w:val="000F23DA"/>
    <w:rPr>
      <w:color w:val="954F72" w:themeColor="followedHyperlink"/>
      <w:u w:val="single"/>
    </w:rPr>
  </w:style>
  <w:style w:type="paragraph" w:customStyle="1" w:styleId="pf0">
    <w:name w:val="pf0"/>
    <w:basedOn w:val="Normal"/>
    <w:rsid w:val="001C2A62"/>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GridTable1Light-Accent1">
    <w:name w:val="Grid Table 1 Light Accent 1"/>
    <w:basedOn w:val="TableNormal"/>
    <w:uiPriority w:val="46"/>
    <w:rsid w:val="00F07F37"/>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F07F37"/>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F07F37"/>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F07F37"/>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F07F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F07F3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07F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07F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07F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07F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F07F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F07F37"/>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F07F37"/>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ListTable6Colorful">
    <w:name w:val="List Table 6 Colorful"/>
    <w:basedOn w:val="TableNormal"/>
    <w:uiPriority w:val="51"/>
    <w:rsid w:val="00F07F3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393938"/>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GridTable3-Accent3">
    <w:name w:val="Grid Table 3 Accent 3"/>
    <w:basedOn w:val="TableNormal"/>
    <w:uiPriority w:val="48"/>
    <w:rsid w:val="00E42CEC"/>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4-Accent3">
    <w:name w:val="Grid Table 4 Accent 3"/>
    <w:basedOn w:val="TableNormal"/>
    <w:uiPriority w:val="49"/>
    <w:rsid w:val="00893ED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1">
    <w:name w:val="Grid Table 4 Accent 1"/>
    <w:basedOn w:val="TableNormal"/>
    <w:uiPriority w:val="49"/>
    <w:rsid w:val="001563CE"/>
    <w:pPr>
      <w:spacing w:after="0" w:line="240" w:lineRule="auto"/>
    </w:pPr>
    <w:rPr>
      <w:kern w:val="2"/>
      <w14:ligatures w14:val="standardContextual"/>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LineNumber">
    <w:name w:val="line number"/>
    <w:basedOn w:val="DefaultParagraphFont"/>
    <w:uiPriority w:val="99"/>
    <w:semiHidden/>
    <w:unhideWhenUsed/>
    <w:rsid w:val="00AB3EC6"/>
  </w:style>
  <w:style w:type="character" w:styleId="Strong">
    <w:name w:val="Strong"/>
    <w:basedOn w:val="DefaultParagraphFont"/>
    <w:uiPriority w:val="22"/>
    <w:qFormat/>
    <w:rsid w:val="00911893"/>
    <w:rPr>
      <w:b/>
      <w:bCs/>
    </w:rPr>
  </w:style>
  <w:style w:type="character" w:customStyle="1" w:styleId="pspdfkit-6fq5ysqkmc2gc1fek9b659qfh8">
    <w:name w:val="pspdfkit-6fq5ysqkmc2gc1fek9b659qfh8"/>
    <w:basedOn w:val="DefaultParagraphFont"/>
    <w:rsid w:val="000C13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72785">
      <w:bodyDiv w:val="1"/>
      <w:marLeft w:val="0"/>
      <w:marRight w:val="0"/>
      <w:marTop w:val="0"/>
      <w:marBottom w:val="0"/>
      <w:divBdr>
        <w:top w:val="none" w:sz="0" w:space="0" w:color="auto"/>
        <w:left w:val="none" w:sz="0" w:space="0" w:color="auto"/>
        <w:bottom w:val="none" w:sz="0" w:space="0" w:color="auto"/>
        <w:right w:val="none" w:sz="0" w:space="0" w:color="auto"/>
      </w:divBdr>
      <w:divsChild>
        <w:div w:id="1866556747">
          <w:marLeft w:val="0"/>
          <w:marRight w:val="0"/>
          <w:marTop w:val="0"/>
          <w:marBottom w:val="0"/>
          <w:divBdr>
            <w:top w:val="none" w:sz="0" w:space="0" w:color="auto"/>
            <w:left w:val="none" w:sz="0" w:space="0" w:color="auto"/>
            <w:bottom w:val="none" w:sz="0" w:space="0" w:color="auto"/>
            <w:right w:val="none" w:sz="0" w:space="0" w:color="auto"/>
          </w:divBdr>
          <w:divsChild>
            <w:div w:id="1988435261">
              <w:marLeft w:val="0"/>
              <w:marRight w:val="0"/>
              <w:marTop w:val="0"/>
              <w:marBottom w:val="0"/>
              <w:divBdr>
                <w:top w:val="none" w:sz="0" w:space="0" w:color="auto"/>
                <w:left w:val="none" w:sz="0" w:space="0" w:color="auto"/>
                <w:bottom w:val="none" w:sz="0" w:space="0" w:color="auto"/>
                <w:right w:val="none" w:sz="0" w:space="0" w:color="auto"/>
              </w:divBdr>
              <w:divsChild>
                <w:div w:id="157156492">
                  <w:marLeft w:val="0"/>
                  <w:marRight w:val="0"/>
                  <w:marTop w:val="0"/>
                  <w:marBottom w:val="0"/>
                  <w:divBdr>
                    <w:top w:val="none" w:sz="0" w:space="0" w:color="auto"/>
                    <w:left w:val="none" w:sz="0" w:space="0" w:color="auto"/>
                    <w:bottom w:val="none" w:sz="0" w:space="0" w:color="auto"/>
                    <w:right w:val="none" w:sz="0" w:space="0" w:color="auto"/>
                  </w:divBdr>
                </w:div>
              </w:divsChild>
            </w:div>
            <w:div w:id="2053264386">
              <w:marLeft w:val="0"/>
              <w:marRight w:val="0"/>
              <w:marTop w:val="0"/>
              <w:marBottom w:val="0"/>
              <w:divBdr>
                <w:top w:val="none" w:sz="0" w:space="0" w:color="auto"/>
                <w:left w:val="none" w:sz="0" w:space="0" w:color="auto"/>
                <w:bottom w:val="none" w:sz="0" w:space="0" w:color="auto"/>
                <w:right w:val="none" w:sz="0" w:space="0" w:color="auto"/>
              </w:divBdr>
              <w:divsChild>
                <w:div w:id="1311135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212477">
          <w:marLeft w:val="0"/>
          <w:marRight w:val="0"/>
          <w:marTop w:val="0"/>
          <w:marBottom w:val="0"/>
          <w:divBdr>
            <w:top w:val="none" w:sz="0" w:space="0" w:color="auto"/>
            <w:left w:val="none" w:sz="0" w:space="0" w:color="auto"/>
            <w:bottom w:val="none" w:sz="0" w:space="0" w:color="auto"/>
            <w:right w:val="none" w:sz="0" w:space="0" w:color="auto"/>
          </w:divBdr>
          <w:divsChild>
            <w:div w:id="1245384217">
              <w:marLeft w:val="0"/>
              <w:marRight w:val="0"/>
              <w:marTop w:val="0"/>
              <w:marBottom w:val="0"/>
              <w:divBdr>
                <w:top w:val="none" w:sz="0" w:space="0" w:color="auto"/>
                <w:left w:val="none" w:sz="0" w:space="0" w:color="auto"/>
                <w:bottom w:val="none" w:sz="0" w:space="0" w:color="auto"/>
                <w:right w:val="none" w:sz="0" w:space="0" w:color="auto"/>
              </w:divBdr>
              <w:divsChild>
                <w:div w:id="2104181493">
                  <w:marLeft w:val="0"/>
                  <w:marRight w:val="0"/>
                  <w:marTop w:val="0"/>
                  <w:marBottom w:val="0"/>
                  <w:divBdr>
                    <w:top w:val="none" w:sz="0" w:space="0" w:color="auto"/>
                    <w:left w:val="none" w:sz="0" w:space="0" w:color="auto"/>
                    <w:bottom w:val="none" w:sz="0" w:space="0" w:color="auto"/>
                    <w:right w:val="none" w:sz="0" w:space="0" w:color="auto"/>
                  </w:divBdr>
                  <w:divsChild>
                    <w:div w:id="1377194737">
                      <w:marLeft w:val="0"/>
                      <w:marRight w:val="0"/>
                      <w:marTop w:val="0"/>
                      <w:marBottom w:val="0"/>
                      <w:divBdr>
                        <w:top w:val="none" w:sz="0" w:space="0" w:color="auto"/>
                        <w:left w:val="none" w:sz="0" w:space="0" w:color="auto"/>
                        <w:bottom w:val="none" w:sz="0" w:space="0" w:color="auto"/>
                        <w:right w:val="none" w:sz="0" w:space="0" w:color="auto"/>
                      </w:divBdr>
                      <w:divsChild>
                        <w:div w:id="1890876780">
                          <w:marLeft w:val="0"/>
                          <w:marRight w:val="0"/>
                          <w:marTop w:val="0"/>
                          <w:marBottom w:val="0"/>
                          <w:divBdr>
                            <w:top w:val="none" w:sz="0" w:space="0" w:color="auto"/>
                            <w:left w:val="none" w:sz="0" w:space="0" w:color="auto"/>
                            <w:bottom w:val="none" w:sz="0" w:space="0" w:color="auto"/>
                            <w:right w:val="none" w:sz="0" w:space="0" w:color="auto"/>
                          </w:divBdr>
                          <w:divsChild>
                            <w:div w:id="380327601">
                              <w:marLeft w:val="0"/>
                              <w:marRight w:val="0"/>
                              <w:marTop w:val="0"/>
                              <w:marBottom w:val="0"/>
                              <w:divBdr>
                                <w:top w:val="none" w:sz="0" w:space="0" w:color="auto"/>
                                <w:left w:val="none" w:sz="0" w:space="0" w:color="auto"/>
                                <w:bottom w:val="none" w:sz="0" w:space="0" w:color="auto"/>
                                <w:right w:val="none" w:sz="0" w:space="0" w:color="auto"/>
                              </w:divBdr>
                            </w:div>
                            <w:div w:id="1335258791">
                              <w:marLeft w:val="0"/>
                              <w:marRight w:val="0"/>
                              <w:marTop w:val="0"/>
                              <w:marBottom w:val="0"/>
                              <w:divBdr>
                                <w:top w:val="none" w:sz="0" w:space="0" w:color="auto"/>
                                <w:left w:val="none" w:sz="0" w:space="0" w:color="auto"/>
                                <w:bottom w:val="none" w:sz="0" w:space="0" w:color="auto"/>
                                <w:right w:val="none" w:sz="0" w:space="0" w:color="auto"/>
                              </w:divBdr>
                              <w:divsChild>
                                <w:div w:id="81461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71250">
      <w:bodyDiv w:val="1"/>
      <w:marLeft w:val="0"/>
      <w:marRight w:val="0"/>
      <w:marTop w:val="0"/>
      <w:marBottom w:val="0"/>
      <w:divBdr>
        <w:top w:val="none" w:sz="0" w:space="0" w:color="auto"/>
        <w:left w:val="none" w:sz="0" w:space="0" w:color="auto"/>
        <w:bottom w:val="none" w:sz="0" w:space="0" w:color="auto"/>
        <w:right w:val="none" w:sz="0" w:space="0" w:color="auto"/>
      </w:divBdr>
    </w:div>
    <w:div w:id="142433090">
      <w:bodyDiv w:val="1"/>
      <w:marLeft w:val="0"/>
      <w:marRight w:val="0"/>
      <w:marTop w:val="0"/>
      <w:marBottom w:val="0"/>
      <w:divBdr>
        <w:top w:val="none" w:sz="0" w:space="0" w:color="auto"/>
        <w:left w:val="none" w:sz="0" w:space="0" w:color="auto"/>
        <w:bottom w:val="none" w:sz="0" w:space="0" w:color="auto"/>
        <w:right w:val="none" w:sz="0" w:space="0" w:color="auto"/>
      </w:divBdr>
    </w:div>
    <w:div w:id="143619863">
      <w:bodyDiv w:val="1"/>
      <w:marLeft w:val="0"/>
      <w:marRight w:val="0"/>
      <w:marTop w:val="0"/>
      <w:marBottom w:val="0"/>
      <w:divBdr>
        <w:top w:val="none" w:sz="0" w:space="0" w:color="auto"/>
        <w:left w:val="none" w:sz="0" w:space="0" w:color="auto"/>
        <w:bottom w:val="none" w:sz="0" w:space="0" w:color="auto"/>
        <w:right w:val="none" w:sz="0" w:space="0" w:color="auto"/>
      </w:divBdr>
    </w:div>
    <w:div w:id="194926132">
      <w:bodyDiv w:val="1"/>
      <w:marLeft w:val="0"/>
      <w:marRight w:val="0"/>
      <w:marTop w:val="0"/>
      <w:marBottom w:val="0"/>
      <w:divBdr>
        <w:top w:val="none" w:sz="0" w:space="0" w:color="auto"/>
        <w:left w:val="none" w:sz="0" w:space="0" w:color="auto"/>
        <w:bottom w:val="none" w:sz="0" w:space="0" w:color="auto"/>
        <w:right w:val="none" w:sz="0" w:space="0" w:color="auto"/>
      </w:divBdr>
    </w:div>
    <w:div w:id="419258008">
      <w:bodyDiv w:val="1"/>
      <w:marLeft w:val="0"/>
      <w:marRight w:val="0"/>
      <w:marTop w:val="0"/>
      <w:marBottom w:val="0"/>
      <w:divBdr>
        <w:top w:val="none" w:sz="0" w:space="0" w:color="auto"/>
        <w:left w:val="none" w:sz="0" w:space="0" w:color="auto"/>
        <w:bottom w:val="none" w:sz="0" w:space="0" w:color="auto"/>
        <w:right w:val="none" w:sz="0" w:space="0" w:color="auto"/>
      </w:divBdr>
    </w:div>
    <w:div w:id="621425461">
      <w:bodyDiv w:val="1"/>
      <w:marLeft w:val="0"/>
      <w:marRight w:val="0"/>
      <w:marTop w:val="0"/>
      <w:marBottom w:val="0"/>
      <w:divBdr>
        <w:top w:val="none" w:sz="0" w:space="0" w:color="auto"/>
        <w:left w:val="none" w:sz="0" w:space="0" w:color="auto"/>
        <w:bottom w:val="none" w:sz="0" w:space="0" w:color="auto"/>
        <w:right w:val="none" w:sz="0" w:space="0" w:color="auto"/>
      </w:divBdr>
    </w:div>
    <w:div w:id="737940833">
      <w:bodyDiv w:val="1"/>
      <w:marLeft w:val="0"/>
      <w:marRight w:val="0"/>
      <w:marTop w:val="0"/>
      <w:marBottom w:val="0"/>
      <w:divBdr>
        <w:top w:val="none" w:sz="0" w:space="0" w:color="auto"/>
        <w:left w:val="none" w:sz="0" w:space="0" w:color="auto"/>
        <w:bottom w:val="none" w:sz="0" w:space="0" w:color="auto"/>
        <w:right w:val="none" w:sz="0" w:space="0" w:color="auto"/>
      </w:divBdr>
    </w:div>
    <w:div w:id="748388342">
      <w:bodyDiv w:val="1"/>
      <w:marLeft w:val="0"/>
      <w:marRight w:val="0"/>
      <w:marTop w:val="0"/>
      <w:marBottom w:val="0"/>
      <w:divBdr>
        <w:top w:val="none" w:sz="0" w:space="0" w:color="auto"/>
        <w:left w:val="none" w:sz="0" w:space="0" w:color="auto"/>
        <w:bottom w:val="none" w:sz="0" w:space="0" w:color="auto"/>
        <w:right w:val="none" w:sz="0" w:space="0" w:color="auto"/>
      </w:divBdr>
    </w:div>
    <w:div w:id="753742651">
      <w:bodyDiv w:val="1"/>
      <w:marLeft w:val="0"/>
      <w:marRight w:val="0"/>
      <w:marTop w:val="0"/>
      <w:marBottom w:val="0"/>
      <w:divBdr>
        <w:top w:val="none" w:sz="0" w:space="0" w:color="auto"/>
        <w:left w:val="none" w:sz="0" w:space="0" w:color="auto"/>
        <w:bottom w:val="none" w:sz="0" w:space="0" w:color="auto"/>
        <w:right w:val="none" w:sz="0" w:space="0" w:color="auto"/>
      </w:divBdr>
    </w:div>
    <w:div w:id="755252440">
      <w:bodyDiv w:val="1"/>
      <w:marLeft w:val="0"/>
      <w:marRight w:val="0"/>
      <w:marTop w:val="0"/>
      <w:marBottom w:val="0"/>
      <w:divBdr>
        <w:top w:val="none" w:sz="0" w:space="0" w:color="auto"/>
        <w:left w:val="none" w:sz="0" w:space="0" w:color="auto"/>
        <w:bottom w:val="none" w:sz="0" w:space="0" w:color="auto"/>
        <w:right w:val="none" w:sz="0" w:space="0" w:color="auto"/>
      </w:divBdr>
    </w:div>
    <w:div w:id="763648120">
      <w:bodyDiv w:val="1"/>
      <w:marLeft w:val="0"/>
      <w:marRight w:val="0"/>
      <w:marTop w:val="0"/>
      <w:marBottom w:val="0"/>
      <w:divBdr>
        <w:top w:val="none" w:sz="0" w:space="0" w:color="auto"/>
        <w:left w:val="none" w:sz="0" w:space="0" w:color="auto"/>
        <w:bottom w:val="none" w:sz="0" w:space="0" w:color="auto"/>
        <w:right w:val="none" w:sz="0" w:space="0" w:color="auto"/>
      </w:divBdr>
    </w:div>
    <w:div w:id="795098201">
      <w:bodyDiv w:val="1"/>
      <w:marLeft w:val="0"/>
      <w:marRight w:val="0"/>
      <w:marTop w:val="0"/>
      <w:marBottom w:val="0"/>
      <w:divBdr>
        <w:top w:val="none" w:sz="0" w:space="0" w:color="auto"/>
        <w:left w:val="none" w:sz="0" w:space="0" w:color="auto"/>
        <w:bottom w:val="none" w:sz="0" w:space="0" w:color="auto"/>
        <w:right w:val="none" w:sz="0" w:space="0" w:color="auto"/>
      </w:divBdr>
      <w:divsChild>
        <w:div w:id="1916549635">
          <w:marLeft w:val="0"/>
          <w:marRight w:val="0"/>
          <w:marTop w:val="0"/>
          <w:marBottom w:val="0"/>
          <w:divBdr>
            <w:top w:val="none" w:sz="0" w:space="0" w:color="auto"/>
            <w:left w:val="none" w:sz="0" w:space="0" w:color="auto"/>
            <w:bottom w:val="none" w:sz="0" w:space="0" w:color="auto"/>
            <w:right w:val="none" w:sz="0" w:space="0" w:color="auto"/>
          </w:divBdr>
          <w:divsChild>
            <w:div w:id="1148939128">
              <w:marLeft w:val="0"/>
              <w:marRight w:val="0"/>
              <w:marTop w:val="0"/>
              <w:marBottom w:val="0"/>
              <w:divBdr>
                <w:top w:val="none" w:sz="0" w:space="0" w:color="auto"/>
                <w:left w:val="none" w:sz="0" w:space="0" w:color="auto"/>
                <w:bottom w:val="none" w:sz="0" w:space="0" w:color="auto"/>
                <w:right w:val="none" w:sz="0" w:space="0" w:color="auto"/>
              </w:divBdr>
              <w:divsChild>
                <w:div w:id="274019237">
                  <w:marLeft w:val="0"/>
                  <w:marRight w:val="0"/>
                  <w:marTop w:val="0"/>
                  <w:marBottom w:val="0"/>
                  <w:divBdr>
                    <w:top w:val="none" w:sz="0" w:space="0" w:color="auto"/>
                    <w:left w:val="none" w:sz="0" w:space="0" w:color="auto"/>
                    <w:bottom w:val="none" w:sz="0" w:space="0" w:color="auto"/>
                    <w:right w:val="none" w:sz="0" w:space="0" w:color="auto"/>
                  </w:divBdr>
                  <w:divsChild>
                    <w:div w:id="400300010">
                      <w:marLeft w:val="0"/>
                      <w:marRight w:val="0"/>
                      <w:marTop w:val="0"/>
                      <w:marBottom w:val="0"/>
                      <w:divBdr>
                        <w:top w:val="none" w:sz="0" w:space="0" w:color="auto"/>
                        <w:left w:val="none" w:sz="0" w:space="0" w:color="auto"/>
                        <w:bottom w:val="none" w:sz="0" w:space="0" w:color="auto"/>
                        <w:right w:val="none" w:sz="0" w:space="0" w:color="auto"/>
                      </w:divBdr>
                    </w:div>
                    <w:div w:id="1325162096">
                      <w:marLeft w:val="0"/>
                      <w:marRight w:val="0"/>
                      <w:marTop w:val="0"/>
                      <w:marBottom w:val="0"/>
                      <w:divBdr>
                        <w:top w:val="none" w:sz="0" w:space="0" w:color="auto"/>
                        <w:left w:val="none" w:sz="0" w:space="0" w:color="auto"/>
                        <w:bottom w:val="none" w:sz="0" w:space="0" w:color="auto"/>
                        <w:right w:val="none" w:sz="0" w:space="0" w:color="auto"/>
                      </w:divBdr>
                      <w:divsChild>
                        <w:div w:id="1797674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493756">
                  <w:marLeft w:val="0"/>
                  <w:marRight w:val="0"/>
                  <w:marTop w:val="0"/>
                  <w:marBottom w:val="0"/>
                  <w:divBdr>
                    <w:top w:val="none" w:sz="0" w:space="0" w:color="auto"/>
                    <w:left w:val="none" w:sz="0" w:space="0" w:color="auto"/>
                    <w:bottom w:val="none" w:sz="0" w:space="0" w:color="auto"/>
                    <w:right w:val="none" w:sz="0" w:space="0" w:color="auto"/>
                  </w:divBdr>
                  <w:divsChild>
                    <w:div w:id="1119685636">
                      <w:marLeft w:val="0"/>
                      <w:marRight w:val="0"/>
                      <w:marTop w:val="0"/>
                      <w:marBottom w:val="0"/>
                      <w:divBdr>
                        <w:top w:val="none" w:sz="0" w:space="0" w:color="auto"/>
                        <w:left w:val="none" w:sz="0" w:space="0" w:color="auto"/>
                        <w:bottom w:val="none" w:sz="0" w:space="0" w:color="auto"/>
                        <w:right w:val="none" w:sz="0" w:space="0" w:color="auto"/>
                      </w:divBdr>
                    </w:div>
                    <w:div w:id="1450472409">
                      <w:marLeft w:val="0"/>
                      <w:marRight w:val="0"/>
                      <w:marTop w:val="0"/>
                      <w:marBottom w:val="0"/>
                      <w:divBdr>
                        <w:top w:val="none" w:sz="0" w:space="0" w:color="auto"/>
                        <w:left w:val="none" w:sz="0" w:space="0" w:color="auto"/>
                        <w:bottom w:val="none" w:sz="0" w:space="0" w:color="auto"/>
                        <w:right w:val="none" w:sz="0" w:space="0" w:color="auto"/>
                      </w:divBdr>
                    </w:div>
                    <w:div w:id="1894610385">
                      <w:marLeft w:val="0"/>
                      <w:marRight w:val="0"/>
                      <w:marTop w:val="0"/>
                      <w:marBottom w:val="0"/>
                      <w:divBdr>
                        <w:top w:val="none" w:sz="0" w:space="0" w:color="auto"/>
                        <w:left w:val="none" w:sz="0" w:space="0" w:color="auto"/>
                        <w:bottom w:val="none" w:sz="0" w:space="0" w:color="auto"/>
                        <w:right w:val="none" w:sz="0" w:space="0" w:color="auto"/>
                      </w:divBdr>
                    </w:div>
                    <w:div w:id="2064017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0044163">
      <w:bodyDiv w:val="1"/>
      <w:marLeft w:val="0"/>
      <w:marRight w:val="0"/>
      <w:marTop w:val="0"/>
      <w:marBottom w:val="0"/>
      <w:divBdr>
        <w:top w:val="none" w:sz="0" w:space="0" w:color="auto"/>
        <w:left w:val="none" w:sz="0" w:space="0" w:color="auto"/>
        <w:bottom w:val="none" w:sz="0" w:space="0" w:color="auto"/>
        <w:right w:val="none" w:sz="0" w:space="0" w:color="auto"/>
      </w:divBdr>
    </w:div>
    <w:div w:id="854803740">
      <w:bodyDiv w:val="1"/>
      <w:marLeft w:val="0"/>
      <w:marRight w:val="0"/>
      <w:marTop w:val="0"/>
      <w:marBottom w:val="0"/>
      <w:divBdr>
        <w:top w:val="none" w:sz="0" w:space="0" w:color="auto"/>
        <w:left w:val="none" w:sz="0" w:space="0" w:color="auto"/>
        <w:bottom w:val="none" w:sz="0" w:space="0" w:color="auto"/>
        <w:right w:val="none" w:sz="0" w:space="0" w:color="auto"/>
      </w:divBdr>
    </w:div>
    <w:div w:id="885291097">
      <w:bodyDiv w:val="1"/>
      <w:marLeft w:val="0"/>
      <w:marRight w:val="0"/>
      <w:marTop w:val="0"/>
      <w:marBottom w:val="0"/>
      <w:divBdr>
        <w:top w:val="none" w:sz="0" w:space="0" w:color="auto"/>
        <w:left w:val="none" w:sz="0" w:space="0" w:color="auto"/>
        <w:bottom w:val="none" w:sz="0" w:space="0" w:color="auto"/>
        <w:right w:val="none" w:sz="0" w:space="0" w:color="auto"/>
      </w:divBdr>
    </w:div>
    <w:div w:id="914707401">
      <w:bodyDiv w:val="1"/>
      <w:marLeft w:val="0"/>
      <w:marRight w:val="0"/>
      <w:marTop w:val="0"/>
      <w:marBottom w:val="0"/>
      <w:divBdr>
        <w:top w:val="none" w:sz="0" w:space="0" w:color="auto"/>
        <w:left w:val="none" w:sz="0" w:space="0" w:color="auto"/>
        <w:bottom w:val="none" w:sz="0" w:space="0" w:color="auto"/>
        <w:right w:val="none" w:sz="0" w:space="0" w:color="auto"/>
      </w:divBdr>
    </w:div>
    <w:div w:id="1117213755">
      <w:bodyDiv w:val="1"/>
      <w:marLeft w:val="0"/>
      <w:marRight w:val="0"/>
      <w:marTop w:val="0"/>
      <w:marBottom w:val="0"/>
      <w:divBdr>
        <w:top w:val="none" w:sz="0" w:space="0" w:color="auto"/>
        <w:left w:val="none" w:sz="0" w:space="0" w:color="auto"/>
        <w:bottom w:val="none" w:sz="0" w:space="0" w:color="auto"/>
        <w:right w:val="none" w:sz="0" w:space="0" w:color="auto"/>
      </w:divBdr>
    </w:div>
    <w:div w:id="1120804145">
      <w:bodyDiv w:val="1"/>
      <w:marLeft w:val="0"/>
      <w:marRight w:val="0"/>
      <w:marTop w:val="0"/>
      <w:marBottom w:val="0"/>
      <w:divBdr>
        <w:top w:val="none" w:sz="0" w:space="0" w:color="auto"/>
        <w:left w:val="none" w:sz="0" w:space="0" w:color="auto"/>
        <w:bottom w:val="none" w:sz="0" w:space="0" w:color="auto"/>
        <w:right w:val="none" w:sz="0" w:space="0" w:color="auto"/>
      </w:divBdr>
    </w:div>
    <w:div w:id="1160119333">
      <w:bodyDiv w:val="1"/>
      <w:marLeft w:val="0"/>
      <w:marRight w:val="0"/>
      <w:marTop w:val="0"/>
      <w:marBottom w:val="0"/>
      <w:divBdr>
        <w:top w:val="none" w:sz="0" w:space="0" w:color="auto"/>
        <w:left w:val="none" w:sz="0" w:space="0" w:color="auto"/>
        <w:bottom w:val="none" w:sz="0" w:space="0" w:color="auto"/>
        <w:right w:val="none" w:sz="0" w:space="0" w:color="auto"/>
      </w:divBdr>
    </w:div>
    <w:div w:id="1171138618">
      <w:bodyDiv w:val="1"/>
      <w:marLeft w:val="0"/>
      <w:marRight w:val="0"/>
      <w:marTop w:val="0"/>
      <w:marBottom w:val="0"/>
      <w:divBdr>
        <w:top w:val="none" w:sz="0" w:space="0" w:color="auto"/>
        <w:left w:val="none" w:sz="0" w:space="0" w:color="auto"/>
        <w:bottom w:val="none" w:sz="0" w:space="0" w:color="auto"/>
        <w:right w:val="none" w:sz="0" w:space="0" w:color="auto"/>
      </w:divBdr>
    </w:div>
    <w:div w:id="1224947049">
      <w:bodyDiv w:val="1"/>
      <w:marLeft w:val="0"/>
      <w:marRight w:val="0"/>
      <w:marTop w:val="0"/>
      <w:marBottom w:val="0"/>
      <w:divBdr>
        <w:top w:val="none" w:sz="0" w:space="0" w:color="auto"/>
        <w:left w:val="none" w:sz="0" w:space="0" w:color="auto"/>
        <w:bottom w:val="none" w:sz="0" w:space="0" w:color="auto"/>
        <w:right w:val="none" w:sz="0" w:space="0" w:color="auto"/>
      </w:divBdr>
    </w:div>
    <w:div w:id="1256131145">
      <w:bodyDiv w:val="1"/>
      <w:marLeft w:val="0"/>
      <w:marRight w:val="0"/>
      <w:marTop w:val="0"/>
      <w:marBottom w:val="0"/>
      <w:divBdr>
        <w:top w:val="none" w:sz="0" w:space="0" w:color="auto"/>
        <w:left w:val="none" w:sz="0" w:space="0" w:color="auto"/>
        <w:bottom w:val="none" w:sz="0" w:space="0" w:color="auto"/>
        <w:right w:val="none" w:sz="0" w:space="0" w:color="auto"/>
      </w:divBdr>
    </w:div>
    <w:div w:id="1354456758">
      <w:bodyDiv w:val="1"/>
      <w:marLeft w:val="0"/>
      <w:marRight w:val="0"/>
      <w:marTop w:val="0"/>
      <w:marBottom w:val="0"/>
      <w:divBdr>
        <w:top w:val="none" w:sz="0" w:space="0" w:color="auto"/>
        <w:left w:val="none" w:sz="0" w:space="0" w:color="auto"/>
        <w:bottom w:val="none" w:sz="0" w:space="0" w:color="auto"/>
        <w:right w:val="none" w:sz="0" w:space="0" w:color="auto"/>
      </w:divBdr>
    </w:div>
    <w:div w:id="1385180521">
      <w:bodyDiv w:val="1"/>
      <w:marLeft w:val="0"/>
      <w:marRight w:val="0"/>
      <w:marTop w:val="0"/>
      <w:marBottom w:val="0"/>
      <w:divBdr>
        <w:top w:val="none" w:sz="0" w:space="0" w:color="auto"/>
        <w:left w:val="none" w:sz="0" w:space="0" w:color="auto"/>
        <w:bottom w:val="none" w:sz="0" w:space="0" w:color="auto"/>
        <w:right w:val="none" w:sz="0" w:space="0" w:color="auto"/>
      </w:divBdr>
    </w:div>
    <w:div w:id="1440685827">
      <w:bodyDiv w:val="1"/>
      <w:marLeft w:val="0"/>
      <w:marRight w:val="0"/>
      <w:marTop w:val="0"/>
      <w:marBottom w:val="0"/>
      <w:divBdr>
        <w:top w:val="none" w:sz="0" w:space="0" w:color="auto"/>
        <w:left w:val="none" w:sz="0" w:space="0" w:color="auto"/>
        <w:bottom w:val="none" w:sz="0" w:space="0" w:color="auto"/>
        <w:right w:val="none" w:sz="0" w:space="0" w:color="auto"/>
      </w:divBdr>
    </w:div>
    <w:div w:id="1511260576">
      <w:bodyDiv w:val="1"/>
      <w:marLeft w:val="0"/>
      <w:marRight w:val="0"/>
      <w:marTop w:val="0"/>
      <w:marBottom w:val="0"/>
      <w:divBdr>
        <w:top w:val="none" w:sz="0" w:space="0" w:color="auto"/>
        <w:left w:val="none" w:sz="0" w:space="0" w:color="auto"/>
        <w:bottom w:val="none" w:sz="0" w:space="0" w:color="auto"/>
        <w:right w:val="none" w:sz="0" w:space="0" w:color="auto"/>
      </w:divBdr>
    </w:div>
    <w:div w:id="1531412374">
      <w:bodyDiv w:val="1"/>
      <w:marLeft w:val="0"/>
      <w:marRight w:val="0"/>
      <w:marTop w:val="0"/>
      <w:marBottom w:val="0"/>
      <w:divBdr>
        <w:top w:val="none" w:sz="0" w:space="0" w:color="auto"/>
        <w:left w:val="none" w:sz="0" w:space="0" w:color="auto"/>
        <w:bottom w:val="none" w:sz="0" w:space="0" w:color="auto"/>
        <w:right w:val="none" w:sz="0" w:space="0" w:color="auto"/>
      </w:divBdr>
    </w:div>
    <w:div w:id="1556500399">
      <w:bodyDiv w:val="1"/>
      <w:marLeft w:val="0"/>
      <w:marRight w:val="0"/>
      <w:marTop w:val="0"/>
      <w:marBottom w:val="0"/>
      <w:divBdr>
        <w:top w:val="none" w:sz="0" w:space="0" w:color="auto"/>
        <w:left w:val="none" w:sz="0" w:space="0" w:color="auto"/>
        <w:bottom w:val="none" w:sz="0" w:space="0" w:color="auto"/>
        <w:right w:val="none" w:sz="0" w:space="0" w:color="auto"/>
      </w:divBdr>
    </w:div>
    <w:div w:id="1582448996">
      <w:bodyDiv w:val="1"/>
      <w:marLeft w:val="0"/>
      <w:marRight w:val="0"/>
      <w:marTop w:val="0"/>
      <w:marBottom w:val="0"/>
      <w:divBdr>
        <w:top w:val="none" w:sz="0" w:space="0" w:color="auto"/>
        <w:left w:val="none" w:sz="0" w:space="0" w:color="auto"/>
        <w:bottom w:val="none" w:sz="0" w:space="0" w:color="auto"/>
        <w:right w:val="none" w:sz="0" w:space="0" w:color="auto"/>
      </w:divBdr>
    </w:div>
    <w:div w:id="1654750404">
      <w:bodyDiv w:val="1"/>
      <w:marLeft w:val="0"/>
      <w:marRight w:val="0"/>
      <w:marTop w:val="0"/>
      <w:marBottom w:val="0"/>
      <w:divBdr>
        <w:top w:val="none" w:sz="0" w:space="0" w:color="auto"/>
        <w:left w:val="none" w:sz="0" w:space="0" w:color="auto"/>
        <w:bottom w:val="none" w:sz="0" w:space="0" w:color="auto"/>
        <w:right w:val="none" w:sz="0" w:space="0" w:color="auto"/>
      </w:divBdr>
    </w:div>
    <w:div w:id="1672097604">
      <w:bodyDiv w:val="1"/>
      <w:marLeft w:val="0"/>
      <w:marRight w:val="0"/>
      <w:marTop w:val="0"/>
      <w:marBottom w:val="0"/>
      <w:divBdr>
        <w:top w:val="none" w:sz="0" w:space="0" w:color="auto"/>
        <w:left w:val="none" w:sz="0" w:space="0" w:color="auto"/>
        <w:bottom w:val="none" w:sz="0" w:space="0" w:color="auto"/>
        <w:right w:val="none" w:sz="0" w:space="0" w:color="auto"/>
      </w:divBdr>
    </w:div>
    <w:div w:id="1696734555">
      <w:bodyDiv w:val="1"/>
      <w:marLeft w:val="0"/>
      <w:marRight w:val="0"/>
      <w:marTop w:val="0"/>
      <w:marBottom w:val="0"/>
      <w:divBdr>
        <w:top w:val="none" w:sz="0" w:space="0" w:color="auto"/>
        <w:left w:val="none" w:sz="0" w:space="0" w:color="auto"/>
        <w:bottom w:val="none" w:sz="0" w:space="0" w:color="auto"/>
        <w:right w:val="none" w:sz="0" w:space="0" w:color="auto"/>
      </w:divBdr>
    </w:div>
    <w:div w:id="1703361357">
      <w:bodyDiv w:val="1"/>
      <w:marLeft w:val="0"/>
      <w:marRight w:val="0"/>
      <w:marTop w:val="0"/>
      <w:marBottom w:val="0"/>
      <w:divBdr>
        <w:top w:val="none" w:sz="0" w:space="0" w:color="auto"/>
        <w:left w:val="none" w:sz="0" w:space="0" w:color="auto"/>
        <w:bottom w:val="none" w:sz="0" w:space="0" w:color="auto"/>
        <w:right w:val="none" w:sz="0" w:space="0" w:color="auto"/>
      </w:divBdr>
    </w:div>
    <w:div w:id="1772428046">
      <w:bodyDiv w:val="1"/>
      <w:marLeft w:val="0"/>
      <w:marRight w:val="0"/>
      <w:marTop w:val="0"/>
      <w:marBottom w:val="0"/>
      <w:divBdr>
        <w:top w:val="none" w:sz="0" w:space="0" w:color="auto"/>
        <w:left w:val="none" w:sz="0" w:space="0" w:color="auto"/>
        <w:bottom w:val="none" w:sz="0" w:space="0" w:color="auto"/>
        <w:right w:val="none" w:sz="0" w:space="0" w:color="auto"/>
      </w:divBdr>
    </w:div>
    <w:div w:id="1806845724">
      <w:bodyDiv w:val="1"/>
      <w:marLeft w:val="0"/>
      <w:marRight w:val="0"/>
      <w:marTop w:val="0"/>
      <w:marBottom w:val="0"/>
      <w:divBdr>
        <w:top w:val="none" w:sz="0" w:space="0" w:color="auto"/>
        <w:left w:val="none" w:sz="0" w:space="0" w:color="auto"/>
        <w:bottom w:val="none" w:sz="0" w:space="0" w:color="auto"/>
        <w:right w:val="none" w:sz="0" w:space="0" w:color="auto"/>
      </w:divBdr>
    </w:div>
    <w:div w:id="1824929864">
      <w:bodyDiv w:val="1"/>
      <w:marLeft w:val="0"/>
      <w:marRight w:val="0"/>
      <w:marTop w:val="0"/>
      <w:marBottom w:val="0"/>
      <w:divBdr>
        <w:top w:val="none" w:sz="0" w:space="0" w:color="auto"/>
        <w:left w:val="none" w:sz="0" w:space="0" w:color="auto"/>
        <w:bottom w:val="none" w:sz="0" w:space="0" w:color="auto"/>
        <w:right w:val="none" w:sz="0" w:space="0" w:color="auto"/>
      </w:divBdr>
    </w:div>
    <w:div w:id="1851143087">
      <w:bodyDiv w:val="1"/>
      <w:marLeft w:val="0"/>
      <w:marRight w:val="0"/>
      <w:marTop w:val="0"/>
      <w:marBottom w:val="0"/>
      <w:divBdr>
        <w:top w:val="none" w:sz="0" w:space="0" w:color="auto"/>
        <w:left w:val="none" w:sz="0" w:space="0" w:color="auto"/>
        <w:bottom w:val="none" w:sz="0" w:space="0" w:color="auto"/>
        <w:right w:val="none" w:sz="0" w:space="0" w:color="auto"/>
      </w:divBdr>
    </w:div>
    <w:div w:id="1963464242">
      <w:bodyDiv w:val="1"/>
      <w:marLeft w:val="0"/>
      <w:marRight w:val="0"/>
      <w:marTop w:val="0"/>
      <w:marBottom w:val="0"/>
      <w:divBdr>
        <w:top w:val="none" w:sz="0" w:space="0" w:color="auto"/>
        <w:left w:val="none" w:sz="0" w:space="0" w:color="auto"/>
        <w:bottom w:val="none" w:sz="0" w:space="0" w:color="auto"/>
        <w:right w:val="none" w:sz="0" w:space="0" w:color="auto"/>
      </w:divBdr>
    </w:div>
    <w:div w:id="1972402648">
      <w:bodyDiv w:val="1"/>
      <w:marLeft w:val="0"/>
      <w:marRight w:val="0"/>
      <w:marTop w:val="0"/>
      <w:marBottom w:val="0"/>
      <w:divBdr>
        <w:top w:val="none" w:sz="0" w:space="0" w:color="auto"/>
        <w:left w:val="none" w:sz="0" w:space="0" w:color="auto"/>
        <w:bottom w:val="none" w:sz="0" w:space="0" w:color="auto"/>
        <w:right w:val="none" w:sz="0" w:space="0" w:color="auto"/>
      </w:divBdr>
    </w:div>
    <w:div w:id="2042974361">
      <w:bodyDiv w:val="1"/>
      <w:marLeft w:val="0"/>
      <w:marRight w:val="0"/>
      <w:marTop w:val="0"/>
      <w:marBottom w:val="0"/>
      <w:divBdr>
        <w:top w:val="none" w:sz="0" w:space="0" w:color="auto"/>
        <w:left w:val="none" w:sz="0" w:space="0" w:color="auto"/>
        <w:bottom w:val="none" w:sz="0" w:space="0" w:color="auto"/>
        <w:right w:val="none" w:sz="0" w:space="0" w:color="auto"/>
      </w:divBdr>
    </w:div>
    <w:div w:id="2056732754">
      <w:bodyDiv w:val="1"/>
      <w:marLeft w:val="0"/>
      <w:marRight w:val="0"/>
      <w:marTop w:val="0"/>
      <w:marBottom w:val="0"/>
      <w:divBdr>
        <w:top w:val="none" w:sz="0" w:space="0" w:color="auto"/>
        <w:left w:val="none" w:sz="0" w:space="0" w:color="auto"/>
        <w:bottom w:val="none" w:sz="0" w:space="0" w:color="auto"/>
        <w:right w:val="none" w:sz="0" w:space="0" w:color="auto"/>
      </w:divBdr>
    </w:div>
    <w:div w:id="2087412002">
      <w:bodyDiv w:val="1"/>
      <w:marLeft w:val="0"/>
      <w:marRight w:val="0"/>
      <w:marTop w:val="0"/>
      <w:marBottom w:val="0"/>
      <w:divBdr>
        <w:top w:val="none" w:sz="0" w:space="0" w:color="auto"/>
        <w:left w:val="none" w:sz="0" w:space="0" w:color="auto"/>
        <w:bottom w:val="none" w:sz="0" w:space="0" w:color="auto"/>
        <w:right w:val="none" w:sz="0" w:space="0" w:color="auto"/>
      </w:divBdr>
    </w:div>
    <w:div w:id="2092965536">
      <w:bodyDiv w:val="1"/>
      <w:marLeft w:val="0"/>
      <w:marRight w:val="0"/>
      <w:marTop w:val="0"/>
      <w:marBottom w:val="0"/>
      <w:divBdr>
        <w:top w:val="none" w:sz="0" w:space="0" w:color="auto"/>
        <w:left w:val="none" w:sz="0" w:space="0" w:color="auto"/>
        <w:bottom w:val="none" w:sz="0" w:space="0" w:color="auto"/>
        <w:right w:val="none" w:sz="0" w:space="0" w:color="auto"/>
      </w:divBdr>
    </w:div>
    <w:div w:id="21162457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orcid.org/0000-0002-8324-9957" TargetMode="External"/><Relationship Id="rId18" Type="http://schemas.openxmlformats.org/officeDocument/2006/relationships/hyperlink" Target="file:///C:\Users\mkt6\Box\PhD\PhD\Systematic%20Review\SR_DRAFT\SR_FOR_Puplication\www.covidence.org"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orcid.org/0000-0002-7316-5530" TargetMode="External"/><Relationship Id="rId17" Type="http://schemas.openxmlformats.org/officeDocument/2006/relationships/hyperlink" Target="https://diabetes.org/" TargetMode="External"/><Relationship Id="rId2" Type="http://schemas.openxmlformats.org/officeDocument/2006/relationships/customXml" Target="../customXml/item2.xml"/><Relationship Id="rId16" Type="http://schemas.openxmlformats.org/officeDocument/2006/relationships/hyperlink" Target="https://doi.org/10.2337/dc10-S011"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2-4948-7054"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2-0067-991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71181081-d743-47d0-a2da-46b0fa8319bb"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D800CCF2207BC43A502DF8EF1E60ABA" ma:contentTypeVersion="18" ma:contentTypeDescription="Create a new document." ma:contentTypeScope="" ma:versionID="927da332b356abf613f03ba6ac4b7d56">
  <xsd:schema xmlns:xsd="http://www.w3.org/2001/XMLSchema" xmlns:xs="http://www.w3.org/2001/XMLSchema" xmlns:p="http://schemas.microsoft.com/office/2006/metadata/properties" xmlns:ns3="71181081-d743-47d0-a2da-46b0fa8319bb" xmlns:ns4="1a88d9d1-fb7a-476f-9872-7c4015a75c31" targetNamespace="http://schemas.microsoft.com/office/2006/metadata/properties" ma:root="true" ma:fieldsID="8e838003cfc5eb09a2e48d3ea1a74216" ns3:_="" ns4:_="">
    <xsd:import namespace="71181081-d743-47d0-a2da-46b0fa8319bb"/>
    <xsd:import namespace="1a88d9d1-fb7a-476f-9872-7c4015a75c3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_activity" minOccurs="0"/>
                <xsd:element ref="ns3:MediaServiceLocation"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181081-d743-47d0-a2da-46b0fa8319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Location" ma:index="22" nillable="true" ma:displayName="Location" ma:indexed="true" ma:internalName="MediaServiceLocation" ma:readOnly="true">
      <xsd:simpleType>
        <xsd:restriction base="dms:Text"/>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a88d9d1-fb7a-476f-9872-7c4015a75c3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EE27C8-C609-49FD-8015-E07CA80C3A36}">
  <ds:schemaRefs>
    <ds:schemaRef ds:uri="http://schemas.microsoft.com/sharepoint/v3/contenttype/forms"/>
  </ds:schemaRefs>
</ds:datastoreItem>
</file>

<file path=customXml/itemProps2.xml><?xml version="1.0" encoding="utf-8"?>
<ds:datastoreItem xmlns:ds="http://schemas.openxmlformats.org/officeDocument/2006/customXml" ds:itemID="{A993897C-1A3B-4B41-899D-C6B3C01AD944}">
  <ds:schemaRefs>
    <ds:schemaRef ds:uri="http://schemas.microsoft.com/office/2006/metadata/properties"/>
    <ds:schemaRef ds:uri="http://purl.org/dc/terms/"/>
    <ds:schemaRef ds:uri="http://schemas.openxmlformats.org/package/2006/metadata/core-properties"/>
    <ds:schemaRef ds:uri="http://schemas.microsoft.com/office/2006/documentManagement/types"/>
    <ds:schemaRef ds:uri="1a88d9d1-fb7a-476f-9872-7c4015a75c31"/>
    <ds:schemaRef ds:uri="http://schemas.microsoft.com/office/infopath/2007/PartnerControls"/>
    <ds:schemaRef ds:uri="http://purl.org/dc/elements/1.1/"/>
    <ds:schemaRef ds:uri="71181081-d743-47d0-a2da-46b0fa8319bb"/>
    <ds:schemaRef ds:uri="http://www.w3.org/XML/1998/namespace"/>
    <ds:schemaRef ds:uri="http://purl.org/dc/dcmitype/"/>
  </ds:schemaRefs>
</ds:datastoreItem>
</file>

<file path=customXml/itemProps3.xml><?xml version="1.0" encoding="utf-8"?>
<ds:datastoreItem xmlns:ds="http://schemas.openxmlformats.org/officeDocument/2006/customXml" ds:itemID="{7B8413C2-E7E3-465C-A894-5910029A5D1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181081-d743-47d0-a2da-46b0fa8319bb"/>
    <ds:schemaRef ds:uri="1a88d9d1-fb7a-476f-9872-7c4015a75c3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C9E7708-BE66-4079-84FF-54AE49C67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5066</Words>
  <Characters>142877</Characters>
  <Application>Microsoft Office Word</Application>
  <DocSecurity>0</DocSecurity>
  <Lines>1190</Lines>
  <Paragraphs>335</Paragraphs>
  <ScaleCrop>false</ScaleCrop>
  <HeadingPairs>
    <vt:vector size="2" baseType="variant">
      <vt:variant>
        <vt:lpstr>Title</vt:lpstr>
      </vt:variant>
      <vt:variant>
        <vt:i4>1</vt:i4>
      </vt:variant>
    </vt:vector>
  </HeadingPairs>
  <TitlesOfParts>
    <vt:vector size="1" baseType="lpstr">
      <vt:lpstr/>
    </vt:vector>
  </TitlesOfParts>
  <Company>New York University</Company>
  <LinksUpToDate>false</LinksUpToDate>
  <CharactersWithSpaces>167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al Taimah</dc:creator>
  <cp:keywords/>
  <dc:description/>
  <cp:lastModifiedBy>Brown, Heather</cp:lastModifiedBy>
  <cp:revision>2</cp:revision>
  <cp:lastPrinted>2023-12-14T12:12:00Z</cp:lastPrinted>
  <dcterms:created xsi:type="dcterms:W3CDTF">2024-08-19T12:17:00Z</dcterms:created>
  <dcterms:modified xsi:type="dcterms:W3CDTF">2024-08-19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D800CCF2207BC43A502DF8EF1E60ABA</vt:lpwstr>
  </property>
  <property fmtid="{D5CDD505-2E9C-101B-9397-08002B2CF9AE}" pid="3" name="GrammarlyDocumentId">
    <vt:lpwstr>eef45f298dd8ffcf16859eab9825fb75aa9c80cf2d6dbb480dc03251e83a70aa</vt:lpwstr>
  </property>
</Properties>
</file>